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7BF18" w14:textId="044BE5B9" w:rsidR="00636D35" w:rsidRPr="000418A2" w:rsidRDefault="2644F8E2">
      <w:pPr>
        <w:spacing w:line="360" w:lineRule="auto"/>
        <w:rPr>
          <w:b/>
          <w:bCs/>
          <w:color w:val="000000" w:themeColor="text1"/>
        </w:rPr>
        <w:pPrChange w:id="0" w:author="Mason,David Steven" w:date="2023-02-27T14:02:00Z">
          <w:pPr/>
        </w:pPrChange>
      </w:pPr>
      <w:r w:rsidRPr="000418A2">
        <w:rPr>
          <w:b/>
          <w:bCs/>
          <w:color w:val="000000" w:themeColor="text1"/>
        </w:rPr>
        <w:t>Resource tracking</w:t>
      </w:r>
      <w:r w:rsidR="31833EE2" w:rsidRPr="000418A2">
        <w:rPr>
          <w:b/>
          <w:bCs/>
          <w:color w:val="000000" w:themeColor="text1"/>
        </w:rPr>
        <w:t xml:space="preserve"> </w:t>
      </w:r>
      <w:ins w:id="1" w:author="Mason,David Steven" w:date="2023-03-08T14:18:00Z">
        <w:r w:rsidR="00AE3B3D" w:rsidRPr="000418A2">
          <w:rPr>
            <w:b/>
            <w:bCs/>
            <w:color w:val="000000" w:themeColor="text1"/>
          </w:rPr>
          <w:t xml:space="preserve">weakly </w:t>
        </w:r>
      </w:ins>
      <w:r w:rsidR="3B55F724" w:rsidRPr="000418A2">
        <w:rPr>
          <w:b/>
          <w:bCs/>
          <w:color w:val="000000" w:themeColor="text1"/>
        </w:rPr>
        <w:t>links</w:t>
      </w:r>
      <w:r w:rsidR="6252460B" w:rsidRPr="000418A2">
        <w:rPr>
          <w:b/>
          <w:bCs/>
          <w:color w:val="000000" w:themeColor="text1"/>
        </w:rPr>
        <w:t xml:space="preserve"> species</w:t>
      </w:r>
      <w:r w:rsidR="3B55F724" w:rsidRPr="000418A2">
        <w:rPr>
          <w:b/>
          <w:bCs/>
          <w:color w:val="000000" w:themeColor="text1"/>
        </w:rPr>
        <w:t xml:space="preserve"> richness in food resources</w:t>
      </w:r>
      <w:r w:rsidR="3BE6B193" w:rsidRPr="000418A2">
        <w:rPr>
          <w:b/>
          <w:bCs/>
          <w:color w:val="000000" w:themeColor="text1"/>
        </w:rPr>
        <w:t>, seed vectors</w:t>
      </w:r>
      <w:r w:rsidR="6252460B" w:rsidRPr="000418A2">
        <w:rPr>
          <w:b/>
          <w:bCs/>
          <w:color w:val="000000" w:themeColor="text1"/>
        </w:rPr>
        <w:t>,</w:t>
      </w:r>
      <w:r w:rsidR="3B55F724" w:rsidRPr="000418A2">
        <w:rPr>
          <w:b/>
          <w:bCs/>
          <w:color w:val="000000" w:themeColor="text1"/>
        </w:rPr>
        <w:t xml:space="preserve"> and seed rain</w:t>
      </w:r>
    </w:p>
    <w:p w14:paraId="5904744C" w14:textId="621E3097" w:rsidR="008447C5" w:rsidRPr="000418A2" w:rsidRDefault="008447C5">
      <w:pPr>
        <w:spacing w:line="360" w:lineRule="auto"/>
        <w:rPr>
          <w:rFonts w:cstheme="minorHAnsi"/>
          <w:b/>
          <w:bCs/>
          <w:color w:val="000000" w:themeColor="text1"/>
        </w:rPr>
        <w:pPrChange w:id="2" w:author="Mason,David Steven" w:date="2023-02-27T14:02:00Z">
          <w:pPr/>
        </w:pPrChange>
      </w:pPr>
    </w:p>
    <w:p w14:paraId="611BFFE0" w14:textId="200E0C49" w:rsidR="008447C5" w:rsidRPr="000418A2" w:rsidRDefault="008447C5">
      <w:pPr>
        <w:snapToGrid w:val="0"/>
        <w:spacing w:line="360" w:lineRule="auto"/>
        <w:rPr>
          <w:rFonts w:cstheme="minorHAnsi"/>
          <w:color w:val="000000" w:themeColor="text1"/>
          <w:lang w:val="en-GB"/>
        </w:rPr>
        <w:pPrChange w:id="3" w:author="Mason,David Steven" w:date="2023-02-27T14:02:00Z">
          <w:pPr>
            <w:snapToGrid w:val="0"/>
            <w:spacing w:line="480" w:lineRule="auto"/>
          </w:pPr>
        </w:pPrChange>
      </w:pPr>
      <w:r w:rsidRPr="000418A2">
        <w:rPr>
          <w:rFonts w:cstheme="minorHAnsi"/>
          <w:color w:val="000000" w:themeColor="text1"/>
          <w:lang w:val="en-GB"/>
        </w:rPr>
        <w:t>James P. Holdgrafer</w:t>
      </w:r>
      <w:proofErr w:type="gramStart"/>
      <w:r w:rsidRPr="000418A2">
        <w:rPr>
          <w:rFonts w:cstheme="minorHAnsi"/>
          <w:color w:val="000000" w:themeColor="text1"/>
          <w:vertAlign w:val="superscript"/>
          <w:lang w:val="en-GB"/>
        </w:rPr>
        <w:t>1,*</w:t>
      </w:r>
      <w:proofErr w:type="gramEnd"/>
      <w:r w:rsidRPr="000418A2">
        <w:rPr>
          <w:rFonts w:cstheme="minorHAnsi"/>
          <w:color w:val="000000" w:themeColor="text1"/>
          <w:lang w:val="en-GB"/>
        </w:rPr>
        <w:t>, David S. Mason</w:t>
      </w:r>
      <w:r w:rsidR="0061624B" w:rsidRPr="000418A2">
        <w:rPr>
          <w:rFonts w:cstheme="minorHAnsi"/>
          <w:color w:val="000000" w:themeColor="text1"/>
          <w:vertAlign w:val="superscript"/>
          <w:lang w:val="en-GB"/>
        </w:rPr>
        <w:t>1</w:t>
      </w:r>
      <w:r w:rsidRPr="000418A2">
        <w:rPr>
          <w:rFonts w:cstheme="minorHAnsi"/>
          <w:color w:val="000000" w:themeColor="text1"/>
          <w:lang w:val="en-GB"/>
        </w:rPr>
        <w:t>, Tyler S</w:t>
      </w:r>
      <w:r w:rsidR="002319A3" w:rsidRPr="000418A2">
        <w:rPr>
          <w:rFonts w:cstheme="minorHAnsi"/>
          <w:color w:val="000000" w:themeColor="text1"/>
          <w:lang w:val="en-GB"/>
        </w:rPr>
        <w:t xml:space="preserve">teven </w:t>
      </w:r>
      <w:r w:rsidRPr="000418A2">
        <w:rPr>
          <w:rFonts w:cstheme="minorHAnsi"/>
          <w:color w:val="000000" w:themeColor="text1"/>
          <w:lang w:val="en-GB"/>
        </w:rPr>
        <w:t>Coleman</w:t>
      </w:r>
      <w:r w:rsidR="0061624B" w:rsidRPr="000418A2">
        <w:rPr>
          <w:rFonts w:cstheme="minorHAnsi"/>
          <w:color w:val="000000" w:themeColor="text1"/>
          <w:vertAlign w:val="superscript"/>
          <w:lang w:val="en-GB"/>
        </w:rPr>
        <w:t>2</w:t>
      </w:r>
      <w:r w:rsidRPr="000418A2">
        <w:rPr>
          <w:rFonts w:cstheme="minorHAnsi"/>
          <w:color w:val="000000" w:themeColor="text1"/>
          <w:lang w:val="en-GB"/>
        </w:rPr>
        <w:t>, &amp; Marcus A. Lashley</w:t>
      </w:r>
      <w:r w:rsidR="0061624B" w:rsidRPr="000418A2">
        <w:rPr>
          <w:rFonts w:cstheme="minorHAnsi"/>
          <w:color w:val="000000" w:themeColor="text1"/>
          <w:vertAlign w:val="superscript"/>
          <w:lang w:val="en-GB"/>
        </w:rPr>
        <w:t>1</w:t>
      </w:r>
    </w:p>
    <w:p w14:paraId="3B3AFD81" w14:textId="58628389" w:rsidR="008447C5" w:rsidRPr="000418A2" w:rsidRDefault="008447C5">
      <w:pPr>
        <w:spacing w:line="360" w:lineRule="auto"/>
        <w:rPr>
          <w:rFonts w:cstheme="minorHAnsi"/>
          <w:b/>
          <w:bCs/>
          <w:color w:val="000000" w:themeColor="text1"/>
        </w:rPr>
        <w:pPrChange w:id="4" w:author="Mason,David Steven" w:date="2023-02-27T14:02:00Z">
          <w:pPr/>
        </w:pPrChange>
      </w:pPr>
    </w:p>
    <w:p w14:paraId="56B772A3" w14:textId="71A1CB0B" w:rsidR="008447C5" w:rsidRPr="000418A2" w:rsidRDefault="0006199B">
      <w:pPr>
        <w:snapToGrid w:val="0"/>
        <w:spacing w:line="360" w:lineRule="auto"/>
        <w:rPr>
          <w:rFonts w:cstheme="minorHAnsi"/>
          <w:i/>
          <w:iCs/>
          <w:color w:val="000000" w:themeColor="text1"/>
          <w:lang w:val="en-GB"/>
        </w:rPr>
        <w:pPrChange w:id="5" w:author="Mason,David Steven" w:date="2023-02-27T14:02:00Z">
          <w:pPr>
            <w:snapToGrid w:val="0"/>
            <w:spacing w:line="480" w:lineRule="auto"/>
          </w:pPr>
        </w:pPrChange>
      </w:pPr>
      <w:r w:rsidRPr="000418A2">
        <w:rPr>
          <w:rFonts w:cstheme="minorHAnsi"/>
          <w:color w:val="000000" w:themeColor="text1"/>
          <w:vertAlign w:val="superscript"/>
          <w:lang w:val="en-GB"/>
        </w:rPr>
        <w:t>1</w:t>
      </w:r>
      <w:r w:rsidR="002319A3" w:rsidRPr="000418A2">
        <w:rPr>
          <w:rFonts w:cstheme="minorHAnsi"/>
          <w:i/>
          <w:iCs/>
          <w:color w:val="000000" w:themeColor="text1"/>
          <w:lang w:val="en-GB"/>
        </w:rPr>
        <w:t>Department of W</w:t>
      </w:r>
      <w:r w:rsidR="008447C5" w:rsidRPr="000418A2">
        <w:rPr>
          <w:rFonts w:cstheme="minorHAnsi"/>
          <w:i/>
          <w:iCs/>
          <w:color w:val="000000" w:themeColor="text1"/>
          <w:lang w:val="en-GB"/>
        </w:rPr>
        <w:t>ildlife Ecology and Conservation, University of Florida, PO Box 110430, 1745 McCarty Drive, Gainesville, FL, 32611-0410, USA</w:t>
      </w:r>
    </w:p>
    <w:p w14:paraId="47EE83BD" w14:textId="6E37503F" w:rsidR="0006199B" w:rsidRPr="000418A2" w:rsidRDefault="0061624B">
      <w:pPr>
        <w:snapToGrid w:val="0"/>
        <w:spacing w:line="360" w:lineRule="auto"/>
        <w:rPr>
          <w:rFonts w:cstheme="minorHAnsi"/>
          <w:i/>
          <w:iCs/>
          <w:color w:val="000000" w:themeColor="text1"/>
          <w:lang w:val="en-GB"/>
        </w:rPr>
        <w:pPrChange w:id="6" w:author="Mason,David Steven" w:date="2023-02-27T14:02:00Z">
          <w:pPr>
            <w:snapToGrid w:val="0"/>
            <w:spacing w:line="480" w:lineRule="auto"/>
          </w:pPr>
        </w:pPrChange>
      </w:pPr>
      <w:r w:rsidRPr="000418A2">
        <w:rPr>
          <w:rFonts w:cstheme="minorHAnsi"/>
          <w:color w:val="000000" w:themeColor="text1"/>
          <w:vertAlign w:val="superscript"/>
          <w:lang w:val="en-GB"/>
        </w:rPr>
        <w:t>2</w:t>
      </w:r>
      <w:r w:rsidR="008447C5" w:rsidRPr="000418A2">
        <w:rPr>
          <w:rFonts w:cstheme="minorHAnsi"/>
          <w:i/>
          <w:iCs/>
          <w:color w:val="000000" w:themeColor="text1"/>
        </w:rPr>
        <w:t>Florida Cooperative Fish and Wildlife Research Unit,</w:t>
      </w:r>
      <w:r w:rsidR="002319A3" w:rsidRPr="000418A2">
        <w:rPr>
          <w:rFonts w:cstheme="minorHAnsi"/>
          <w:i/>
          <w:iCs/>
          <w:color w:val="000000" w:themeColor="text1"/>
        </w:rPr>
        <w:t xml:space="preserve"> Department of Wildlife Ecology and Conservation,</w:t>
      </w:r>
      <w:r w:rsidR="008447C5" w:rsidRPr="000418A2">
        <w:rPr>
          <w:rFonts w:cstheme="minorHAnsi"/>
          <w:i/>
          <w:iCs/>
          <w:color w:val="000000" w:themeColor="text1"/>
        </w:rPr>
        <w:t xml:space="preserve"> University of Florida, PO</w:t>
      </w:r>
      <w:r w:rsidR="0006199B" w:rsidRPr="000418A2">
        <w:rPr>
          <w:rFonts w:cstheme="minorHAnsi"/>
          <w:i/>
          <w:iCs/>
          <w:color w:val="000000" w:themeColor="text1"/>
        </w:rPr>
        <w:t xml:space="preserve"> Box 110485, </w:t>
      </w:r>
      <w:r w:rsidR="002319A3" w:rsidRPr="000418A2">
        <w:rPr>
          <w:rFonts w:cstheme="minorHAnsi"/>
          <w:i/>
          <w:iCs/>
          <w:color w:val="000000" w:themeColor="text1"/>
        </w:rPr>
        <w:t>2295 Mowry Road</w:t>
      </w:r>
      <w:r w:rsidR="0006199B" w:rsidRPr="000418A2">
        <w:rPr>
          <w:rFonts w:cstheme="minorHAnsi"/>
          <w:i/>
          <w:iCs/>
          <w:color w:val="000000" w:themeColor="text1"/>
        </w:rPr>
        <w:t xml:space="preserve">, Gainesville, FL, </w:t>
      </w:r>
      <w:r w:rsidR="0006199B" w:rsidRPr="000418A2">
        <w:rPr>
          <w:rFonts w:cstheme="minorHAnsi"/>
          <w:i/>
          <w:iCs/>
          <w:color w:val="000000" w:themeColor="text1"/>
          <w:lang w:val="en-GB"/>
        </w:rPr>
        <w:t>32611-0410, USA</w:t>
      </w:r>
    </w:p>
    <w:p w14:paraId="166F9411" w14:textId="2440C680" w:rsidR="008447C5" w:rsidRPr="000418A2" w:rsidRDefault="008447C5">
      <w:pPr>
        <w:snapToGrid w:val="0"/>
        <w:spacing w:line="360" w:lineRule="auto"/>
        <w:rPr>
          <w:rFonts w:cstheme="minorHAnsi"/>
          <w:color w:val="000000" w:themeColor="text1"/>
          <w:vertAlign w:val="superscript"/>
          <w:lang w:val="en-GB"/>
        </w:rPr>
        <w:pPrChange w:id="7" w:author="Mason,David Steven" w:date="2023-02-27T14:02:00Z">
          <w:pPr>
            <w:snapToGrid w:val="0"/>
            <w:spacing w:line="480" w:lineRule="auto"/>
          </w:pPr>
        </w:pPrChange>
      </w:pPr>
    </w:p>
    <w:p w14:paraId="054F4342" w14:textId="18A305AB" w:rsidR="0006199B" w:rsidRPr="000418A2" w:rsidRDefault="0006199B">
      <w:pPr>
        <w:snapToGrid w:val="0"/>
        <w:spacing w:line="360" w:lineRule="auto"/>
        <w:rPr>
          <w:rFonts w:cstheme="minorHAnsi"/>
          <w:color w:val="000000" w:themeColor="text1"/>
          <w:lang w:val="en-GB"/>
        </w:rPr>
        <w:pPrChange w:id="8" w:author="Mason,David Steven" w:date="2023-02-27T14:02:00Z">
          <w:pPr>
            <w:snapToGrid w:val="0"/>
            <w:spacing w:line="480" w:lineRule="auto"/>
          </w:pPr>
        </w:pPrChange>
      </w:pPr>
      <w:r w:rsidRPr="000418A2">
        <w:rPr>
          <w:rFonts w:cstheme="minorHAnsi"/>
          <w:color w:val="000000" w:themeColor="text1"/>
          <w:vertAlign w:val="superscript"/>
          <w:lang w:val="en-GB"/>
        </w:rPr>
        <w:t>*</w:t>
      </w:r>
      <w:r w:rsidRPr="000418A2">
        <w:rPr>
          <w:rFonts w:cstheme="minorHAnsi"/>
          <w:color w:val="000000" w:themeColor="text1"/>
          <w:lang w:val="en-GB"/>
        </w:rPr>
        <w:t xml:space="preserve">Author for correspondence (E-mail: jholdgrafer@ufl.edu; Tel.: </w:t>
      </w:r>
      <w:ins w:id="9" w:author="Mason,David Steven" w:date="2023-03-10T13:47:00Z">
        <w:r w:rsidR="004C29B5" w:rsidRPr="000418A2">
          <w:rPr>
            <w:rFonts w:cstheme="minorHAnsi"/>
            <w:color w:val="000000" w:themeColor="text1"/>
            <w:lang w:val="en-GB"/>
          </w:rPr>
          <w:t>[</w:t>
        </w:r>
      </w:ins>
      <w:del w:id="10" w:author="Mason,David Steven" w:date="2023-03-10T13:47:00Z">
        <w:r w:rsidRPr="000418A2" w:rsidDel="004C29B5">
          <w:rPr>
            <w:rFonts w:cstheme="minorHAnsi"/>
            <w:color w:val="000000" w:themeColor="text1"/>
            <w:lang w:val="en-GB"/>
          </w:rPr>
          <w:delText>(</w:delText>
        </w:r>
      </w:del>
      <w:r w:rsidR="001F132C" w:rsidRPr="000418A2">
        <w:rPr>
          <w:rFonts w:cstheme="minorHAnsi"/>
          <w:color w:val="000000" w:themeColor="text1"/>
          <w:lang w:val="en-GB"/>
        </w:rPr>
        <w:t>239-220-7414</w:t>
      </w:r>
      <w:ins w:id="11" w:author="Mason,David Steven" w:date="2023-03-10T13:47:00Z">
        <w:r w:rsidR="004C29B5" w:rsidRPr="000418A2">
          <w:rPr>
            <w:rFonts w:cstheme="minorHAnsi"/>
            <w:color w:val="000000" w:themeColor="text1"/>
            <w:lang w:val="en-GB"/>
          </w:rPr>
          <w:t>]</w:t>
        </w:r>
      </w:ins>
      <w:del w:id="12" w:author="Mason,David Steven" w:date="2023-03-10T13:47:00Z">
        <w:r w:rsidRPr="000418A2" w:rsidDel="004C29B5">
          <w:rPr>
            <w:rFonts w:cstheme="minorHAnsi"/>
            <w:color w:val="000000" w:themeColor="text1"/>
            <w:lang w:val="en-GB"/>
          </w:rPr>
          <w:delText>)</w:delText>
        </w:r>
      </w:del>
      <w:r w:rsidR="002B2C42" w:rsidRPr="000418A2">
        <w:rPr>
          <w:rFonts w:cstheme="minorHAnsi"/>
          <w:color w:val="000000" w:themeColor="text1"/>
          <w:lang w:val="en-GB"/>
        </w:rPr>
        <w:t>)</w:t>
      </w:r>
      <w:r w:rsidRPr="000418A2">
        <w:rPr>
          <w:rFonts w:cstheme="minorHAnsi"/>
          <w:color w:val="000000" w:themeColor="text1"/>
          <w:lang w:val="en-GB"/>
        </w:rPr>
        <w:t>.</w:t>
      </w:r>
    </w:p>
    <w:p w14:paraId="485670D8" w14:textId="3E01D765" w:rsidR="008447C5" w:rsidRPr="000418A2" w:rsidRDefault="008447C5">
      <w:pPr>
        <w:spacing w:line="360" w:lineRule="auto"/>
        <w:rPr>
          <w:ins w:id="13" w:author="Mason,David Steven" w:date="2023-02-17T14:09:00Z"/>
          <w:rFonts w:cstheme="minorHAnsi"/>
          <w:b/>
          <w:bCs/>
          <w:color w:val="000000" w:themeColor="text1"/>
        </w:rPr>
        <w:pPrChange w:id="14" w:author="Mason,David Steven" w:date="2023-02-27T14:02:00Z">
          <w:pPr>
            <w:spacing w:line="480" w:lineRule="auto"/>
          </w:pPr>
        </w:pPrChange>
      </w:pPr>
    </w:p>
    <w:p w14:paraId="67B121A5" w14:textId="2E934067" w:rsidR="00CC3D03" w:rsidRPr="000418A2" w:rsidRDefault="00CC3D03">
      <w:pPr>
        <w:spacing w:line="360" w:lineRule="auto"/>
        <w:rPr>
          <w:ins w:id="15" w:author="Mason,David Steven" w:date="2023-02-17T14:12:00Z"/>
          <w:rFonts w:cstheme="minorHAnsi"/>
          <w:color w:val="000000" w:themeColor="text1"/>
        </w:rPr>
        <w:pPrChange w:id="16" w:author="Mason,David Steven" w:date="2023-02-27T14:02:00Z">
          <w:pPr>
            <w:spacing w:line="480" w:lineRule="auto"/>
          </w:pPr>
        </w:pPrChange>
      </w:pPr>
      <w:ins w:id="17" w:author="Mason,David Steven" w:date="2023-02-17T14:09:00Z">
        <w:r w:rsidRPr="000418A2">
          <w:rPr>
            <w:rFonts w:cstheme="minorHAnsi"/>
            <w:b/>
            <w:bCs/>
            <w:color w:val="000000" w:themeColor="text1"/>
          </w:rPr>
          <w:t xml:space="preserve">Data availability statement: </w:t>
        </w:r>
      </w:ins>
      <w:ins w:id="18" w:author="Mason,David Steven" w:date="2023-02-17T14:10:00Z">
        <w:r w:rsidRPr="000418A2">
          <w:rPr>
            <w:rFonts w:cstheme="minorHAnsi"/>
            <w:color w:val="000000" w:themeColor="text1"/>
          </w:rPr>
          <w:t>The data used in this manuscript are open</w:t>
        </w:r>
      </w:ins>
      <w:ins w:id="19" w:author="Mason,David Steven" w:date="2023-02-17T14:12:00Z">
        <w:r w:rsidRPr="000418A2">
          <w:rPr>
            <w:rFonts w:cstheme="minorHAnsi"/>
            <w:color w:val="000000" w:themeColor="text1"/>
          </w:rPr>
          <w:t xml:space="preserve">ly available </w:t>
        </w:r>
      </w:ins>
      <w:ins w:id="20" w:author="Mason,David Steven" w:date="2023-02-17T14:10:00Z">
        <w:r w:rsidRPr="000418A2">
          <w:rPr>
            <w:rFonts w:cstheme="minorHAnsi"/>
            <w:color w:val="000000" w:themeColor="text1"/>
          </w:rPr>
          <w:t>in [</w:t>
        </w:r>
      </w:ins>
      <w:ins w:id="21" w:author="Mason,David Steven" w:date="2023-02-17T14:11:00Z">
        <w:r w:rsidRPr="000418A2">
          <w:rPr>
            <w:rFonts w:cstheme="minorHAnsi"/>
            <w:color w:val="000000" w:themeColor="text1"/>
          </w:rPr>
          <w:t>‘</w:t>
        </w:r>
      </w:ins>
      <w:ins w:id="22" w:author="Mason,David Steven" w:date="2023-02-17T14:10:00Z">
        <w:r w:rsidRPr="000418A2">
          <w:rPr>
            <w:rFonts w:cstheme="minorHAnsi"/>
            <w:color w:val="000000" w:themeColor="text1"/>
          </w:rPr>
          <w:t>repository name</w:t>
        </w:r>
      </w:ins>
      <w:ins w:id="23" w:author="Mason,David Steven" w:date="2023-02-17T14:11:00Z">
        <w:r w:rsidRPr="000418A2">
          <w:rPr>
            <w:rFonts w:cstheme="minorHAnsi"/>
            <w:color w:val="000000" w:themeColor="text1"/>
          </w:rPr>
          <w:t>’ at ‘http://</w:t>
        </w:r>
        <w:proofErr w:type="spellStart"/>
        <w:r w:rsidRPr="000418A2">
          <w:rPr>
            <w:rFonts w:cstheme="minorHAnsi"/>
            <w:color w:val="000000" w:themeColor="text1"/>
          </w:rPr>
          <w:t>doi</w:t>
        </w:r>
        <w:proofErr w:type="spellEnd"/>
        <w:r w:rsidRPr="000418A2">
          <w:rPr>
            <w:rFonts w:cstheme="minorHAnsi"/>
            <w:color w:val="000000" w:themeColor="text1"/>
          </w:rPr>
          <w:t>.’, reference number</w:t>
        </w:r>
      </w:ins>
      <w:ins w:id="24" w:author="Mason,David Steven" w:date="2023-02-17T14:10:00Z">
        <w:r w:rsidRPr="000418A2">
          <w:rPr>
            <w:rFonts w:cstheme="minorHAnsi"/>
            <w:color w:val="000000" w:themeColor="text1"/>
          </w:rPr>
          <w:t>]</w:t>
        </w:r>
      </w:ins>
      <w:ins w:id="25" w:author="Mason,David Steven" w:date="2023-02-17T14:11:00Z">
        <w:r w:rsidRPr="000418A2">
          <w:rPr>
            <w:rFonts w:cstheme="minorHAnsi"/>
            <w:color w:val="000000" w:themeColor="text1"/>
          </w:rPr>
          <w:t xml:space="preserve">. The code used to analyze this data </w:t>
        </w:r>
      </w:ins>
      <w:ins w:id="26" w:author="Mason,David Steven" w:date="2023-02-17T14:12:00Z">
        <w:r w:rsidRPr="000418A2">
          <w:rPr>
            <w:rFonts w:cstheme="minorHAnsi"/>
            <w:color w:val="000000" w:themeColor="text1"/>
          </w:rPr>
          <w:t>are openly available in [‘repository name’ at ‘http://</w:t>
        </w:r>
        <w:proofErr w:type="spellStart"/>
        <w:r w:rsidRPr="000418A2">
          <w:rPr>
            <w:rFonts w:cstheme="minorHAnsi"/>
            <w:color w:val="000000" w:themeColor="text1"/>
          </w:rPr>
          <w:t>doi</w:t>
        </w:r>
        <w:proofErr w:type="spellEnd"/>
        <w:r w:rsidRPr="000418A2">
          <w:rPr>
            <w:rFonts w:cstheme="minorHAnsi"/>
            <w:color w:val="000000" w:themeColor="text1"/>
          </w:rPr>
          <w:t>.’, reference number].</w:t>
        </w:r>
      </w:ins>
    </w:p>
    <w:p w14:paraId="621A7CBE" w14:textId="7D72341C" w:rsidR="00CC3D03" w:rsidRPr="000418A2" w:rsidRDefault="00CC3D03">
      <w:pPr>
        <w:spacing w:line="360" w:lineRule="auto"/>
        <w:rPr>
          <w:ins w:id="27" w:author="Mason,David Steven" w:date="2023-02-17T14:12:00Z"/>
          <w:rFonts w:cstheme="minorHAnsi"/>
          <w:color w:val="000000" w:themeColor="text1"/>
        </w:rPr>
        <w:pPrChange w:id="28" w:author="Mason,David Steven" w:date="2023-02-27T14:02:00Z">
          <w:pPr>
            <w:spacing w:line="480" w:lineRule="auto"/>
          </w:pPr>
        </w:pPrChange>
      </w:pPr>
    </w:p>
    <w:p w14:paraId="21460E22" w14:textId="300AB433" w:rsidR="00CC3D03" w:rsidRPr="000418A2" w:rsidRDefault="00CC3D03">
      <w:pPr>
        <w:spacing w:line="360" w:lineRule="auto"/>
        <w:rPr>
          <w:rFonts w:cstheme="minorHAnsi"/>
          <w:color w:val="000000" w:themeColor="text1"/>
          <w:rPrChange w:id="29" w:author="Mason,David Steven" w:date="2023-02-27T14:02:00Z">
            <w:rPr>
              <w:rFonts w:cstheme="minorHAnsi"/>
              <w:b/>
              <w:bCs/>
            </w:rPr>
          </w:rPrChange>
        </w:rPr>
        <w:pPrChange w:id="30" w:author="Mason,David Steven" w:date="2023-02-27T14:02:00Z">
          <w:pPr/>
        </w:pPrChange>
      </w:pPr>
      <w:ins w:id="31" w:author="Mason,David Steven" w:date="2023-02-17T14:12:00Z">
        <w:r w:rsidRPr="000418A2">
          <w:rPr>
            <w:rFonts w:cstheme="minorHAnsi"/>
            <w:b/>
            <w:bCs/>
            <w:color w:val="000000" w:themeColor="text1"/>
            <w:rPrChange w:id="32" w:author="Mason,David Steven" w:date="2023-02-17T14:12:00Z">
              <w:rPr>
                <w:rFonts w:cstheme="minorHAnsi"/>
              </w:rPr>
            </w:rPrChange>
          </w:rPr>
          <w:t>Acknowledgements:</w:t>
        </w:r>
      </w:ins>
      <w:ins w:id="33" w:author="Mason,David Steven" w:date="2023-02-27T14:02:00Z">
        <w:r w:rsidR="00843C45" w:rsidRPr="000418A2">
          <w:rPr>
            <w:rFonts w:cstheme="minorHAnsi"/>
            <w:b/>
            <w:bCs/>
            <w:color w:val="000000" w:themeColor="text1"/>
          </w:rPr>
          <w:t xml:space="preserve"> </w:t>
        </w:r>
        <w:r w:rsidR="00843C45" w:rsidRPr="000418A2">
          <w:rPr>
            <w:rFonts w:cstheme="minorHAnsi"/>
            <w:color w:val="000000" w:themeColor="text1"/>
          </w:rPr>
          <w:t xml:space="preserve">We thank Andy </w:t>
        </w:r>
      </w:ins>
      <w:proofErr w:type="spellStart"/>
      <w:ins w:id="34" w:author="Mason,David Steven" w:date="2023-02-27T14:03:00Z">
        <w:r w:rsidR="00853429" w:rsidRPr="000418A2">
          <w:rPr>
            <w:rFonts w:cstheme="minorHAnsi"/>
            <w:color w:val="000000" w:themeColor="text1"/>
          </w:rPr>
          <w:t>Rappe</w:t>
        </w:r>
      </w:ins>
      <w:proofErr w:type="spellEnd"/>
      <w:ins w:id="35" w:author="Mason,David Steven" w:date="2023-03-10T12:09:00Z">
        <w:r w:rsidR="007265C8" w:rsidRPr="000418A2">
          <w:rPr>
            <w:rFonts w:cstheme="minorHAnsi"/>
            <w:color w:val="000000" w:themeColor="text1"/>
          </w:rPr>
          <w:t xml:space="preserve"> </w:t>
        </w:r>
      </w:ins>
      <w:ins w:id="36" w:author="Mason,David Steven" w:date="2023-02-27T14:06:00Z">
        <w:r w:rsidR="00853429" w:rsidRPr="000418A2">
          <w:rPr>
            <w:rFonts w:cstheme="minorHAnsi"/>
            <w:color w:val="000000" w:themeColor="text1"/>
          </w:rPr>
          <w:t xml:space="preserve">for facilitating </w:t>
        </w:r>
      </w:ins>
      <w:ins w:id="37" w:author="Mason,David Steven" w:date="2023-03-10T12:09:00Z">
        <w:r w:rsidR="007265C8" w:rsidRPr="000418A2">
          <w:rPr>
            <w:rFonts w:cstheme="minorHAnsi"/>
            <w:color w:val="000000" w:themeColor="text1"/>
          </w:rPr>
          <w:t xml:space="preserve">our use of Ordway-Swisher Biological </w:t>
        </w:r>
      </w:ins>
      <w:r w:rsidR="00D0232C">
        <w:rPr>
          <w:rFonts w:cstheme="minorHAnsi"/>
          <w:color w:val="000000" w:themeColor="text1"/>
        </w:rPr>
        <w:t>S</w:t>
      </w:r>
      <w:ins w:id="38" w:author="Mason,David Steven" w:date="2023-03-10T12:09:00Z">
        <w:r w:rsidR="007265C8" w:rsidRPr="000418A2">
          <w:rPr>
            <w:rFonts w:cstheme="minorHAnsi"/>
            <w:color w:val="000000" w:themeColor="text1"/>
          </w:rPr>
          <w:t>tation and Hector Pérez for providing advice regarding seed sterilization.</w:t>
        </w:r>
      </w:ins>
    </w:p>
    <w:p w14:paraId="52CBF290" w14:textId="77777777" w:rsidR="00CC3D03" w:rsidRPr="000418A2" w:rsidRDefault="00CC3D03">
      <w:pPr>
        <w:spacing w:line="360" w:lineRule="auto"/>
        <w:rPr>
          <w:ins w:id="39" w:author="Mason,David Steven" w:date="2023-02-17T14:05:00Z"/>
          <w:rFonts w:cstheme="minorHAnsi"/>
          <w:b/>
          <w:color w:val="000000" w:themeColor="text1"/>
          <w:lang w:val="en-GB"/>
        </w:rPr>
        <w:pPrChange w:id="40" w:author="Mason,David Steven" w:date="2023-02-27T14:02:00Z">
          <w:pPr/>
        </w:pPrChange>
      </w:pPr>
      <w:ins w:id="41" w:author="Mason,David Steven" w:date="2023-02-17T14:05:00Z">
        <w:r w:rsidRPr="000418A2">
          <w:rPr>
            <w:rFonts w:cstheme="minorHAnsi"/>
            <w:b/>
            <w:color w:val="000000" w:themeColor="text1"/>
            <w:lang w:val="en-GB"/>
          </w:rPr>
          <w:br w:type="page"/>
        </w:r>
      </w:ins>
    </w:p>
    <w:p w14:paraId="554E9553" w14:textId="42ABC5B1" w:rsidR="0006199B" w:rsidRPr="000418A2" w:rsidRDefault="0006199B">
      <w:pPr>
        <w:snapToGrid w:val="0"/>
        <w:spacing w:line="360" w:lineRule="auto"/>
        <w:rPr>
          <w:rFonts w:cstheme="minorHAnsi"/>
          <w:b/>
          <w:color w:val="000000" w:themeColor="text1"/>
          <w:lang w:val="en-GB"/>
        </w:rPr>
        <w:pPrChange w:id="42" w:author="Mason,David Steven" w:date="2023-02-27T14:02:00Z">
          <w:pPr>
            <w:snapToGrid w:val="0"/>
            <w:spacing w:line="480" w:lineRule="auto"/>
          </w:pPr>
        </w:pPrChange>
      </w:pPr>
      <w:r w:rsidRPr="000418A2">
        <w:rPr>
          <w:rFonts w:cstheme="minorHAnsi"/>
          <w:b/>
          <w:color w:val="000000" w:themeColor="text1"/>
          <w:lang w:val="en-GB"/>
        </w:rPr>
        <w:lastRenderedPageBreak/>
        <w:t>ABSTRACT:</w:t>
      </w:r>
    </w:p>
    <w:p w14:paraId="1732EB86" w14:textId="330289C8" w:rsidR="00DB7C62" w:rsidRPr="000418A2" w:rsidRDefault="00052F5C">
      <w:pPr>
        <w:pStyle w:val="ListParagraph"/>
        <w:numPr>
          <w:ilvl w:val="0"/>
          <w:numId w:val="2"/>
        </w:numPr>
        <w:snapToGrid w:val="0"/>
        <w:spacing w:line="360" w:lineRule="auto"/>
        <w:rPr>
          <w:rFonts w:cstheme="minorHAnsi"/>
          <w:bCs/>
          <w:color w:val="000000" w:themeColor="text1"/>
        </w:rPr>
        <w:pPrChange w:id="43" w:author="Mason,David Steven" w:date="2023-02-27T14:02:00Z">
          <w:pPr>
            <w:pStyle w:val="ListParagraph"/>
            <w:numPr>
              <w:numId w:val="2"/>
            </w:numPr>
            <w:snapToGrid w:val="0"/>
            <w:spacing w:line="480" w:lineRule="auto"/>
            <w:ind w:left="540" w:hanging="360"/>
          </w:pPr>
        </w:pPrChange>
      </w:pPr>
      <w:r w:rsidRPr="000418A2">
        <w:rPr>
          <w:rFonts w:cstheme="minorHAnsi"/>
          <w:bCs/>
          <w:color w:val="000000" w:themeColor="text1"/>
        </w:rPr>
        <w:t>Within the context of</w:t>
      </w:r>
      <w:r w:rsidR="002B2C42" w:rsidRPr="000418A2">
        <w:rPr>
          <w:rFonts w:cstheme="minorHAnsi"/>
          <w:bCs/>
          <w:color w:val="000000" w:themeColor="text1"/>
        </w:rPr>
        <w:t xml:space="preserve"> </w:t>
      </w:r>
      <w:r w:rsidR="00DB7C62" w:rsidRPr="000418A2">
        <w:rPr>
          <w:rFonts w:cstheme="minorHAnsi"/>
          <w:bCs/>
          <w:color w:val="000000" w:themeColor="text1"/>
        </w:rPr>
        <w:t>g</w:t>
      </w:r>
      <w:r w:rsidR="00ED3548" w:rsidRPr="000418A2">
        <w:rPr>
          <w:rFonts w:cstheme="minorHAnsi"/>
          <w:bCs/>
          <w:color w:val="000000" w:themeColor="text1"/>
        </w:rPr>
        <w:t>lobal change</w:t>
      </w:r>
      <w:r w:rsidR="00DB7C62" w:rsidRPr="000418A2">
        <w:rPr>
          <w:rFonts w:cstheme="minorHAnsi"/>
          <w:bCs/>
          <w:color w:val="000000" w:themeColor="text1"/>
        </w:rPr>
        <w:t>, seed dispersal research</w:t>
      </w:r>
      <w:r w:rsidR="00ED3548" w:rsidRPr="000418A2">
        <w:rPr>
          <w:rFonts w:cstheme="minorHAnsi"/>
          <w:bCs/>
          <w:color w:val="000000" w:themeColor="text1"/>
        </w:rPr>
        <w:t xml:space="preserve"> </w:t>
      </w:r>
      <w:del w:id="44" w:author="Mason,David Steven" w:date="2023-02-26T11:05:00Z">
        <w:r w:rsidRPr="000418A2" w:rsidDel="000E3C91">
          <w:rPr>
            <w:rFonts w:cstheme="minorHAnsi"/>
            <w:bCs/>
            <w:color w:val="000000" w:themeColor="text1"/>
          </w:rPr>
          <w:delText>primarily</w:delText>
        </w:r>
        <w:r w:rsidR="002B2C42" w:rsidRPr="000418A2" w:rsidDel="000E3C91">
          <w:rPr>
            <w:rFonts w:cstheme="minorHAnsi"/>
            <w:bCs/>
            <w:color w:val="000000" w:themeColor="text1"/>
          </w:rPr>
          <w:delText xml:space="preserve"> </w:delText>
        </w:r>
      </w:del>
      <w:ins w:id="45" w:author="Mason,David Steven" w:date="2023-02-26T11:05:00Z">
        <w:r w:rsidR="000E3C91" w:rsidRPr="000418A2">
          <w:rPr>
            <w:rFonts w:cstheme="minorHAnsi"/>
            <w:bCs/>
            <w:color w:val="000000" w:themeColor="text1"/>
          </w:rPr>
          <w:t xml:space="preserve">often </w:t>
        </w:r>
      </w:ins>
      <w:r w:rsidR="002B1688" w:rsidRPr="000418A2">
        <w:rPr>
          <w:rFonts w:cstheme="minorHAnsi"/>
          <w:bCs/>
          <w:color w:val="000000" w:themeColor="text1"/>
        </w:rPr>
        <w:t>focuse</w:t>
      </w:r>
      <w:r w:rsidR="00DB7C62" w:rsidRPr="000418A2">
        <w:rPr>
          <w:rFonts w:cstheme="minorHAnsi"/>
          <w:bCs/>
          <w:color w:val="000000" w:themeColor="text1"/>
        </w:rPr>
        <w:t xml:space="preserve">s </w:t>
      </w:r>
      <w:r w:rsidR="002B1688" w:rsidRPr="000418A2">
        <w:rPr>
          <w:rFonts w:cstheme="minorHAnsi"/>
          <w:bCs/>
          <w:color w:val="000000" w:themeColor="text1"/>
        </w:rPr>
        <w:t xml:space="preserve">on </w:t>
      </w:r>
      <w:del w:id="46" w:author="Mason,David Steven" w:date="2023-02-26T11:06:00Z">
        <w:r w:rsidR="00ED3548" w:rsidRPr="000418A2" w:rsidDel="000E3C91">
          <w:rPr>
            <w:rFonts w:cstheme="minorHAnsi"/>
            <w:bCs/>
            <w:color w:val="000000" w:themeColor="text1"/>
          </w:rPr>
          <w:delText xml:space="preserve">the </w:delText>
        </w:r>
        <w:r w:rsidR="002B1688" w:rsidRPr="000418A2" w:rsidDel="000E3C91">
          <w:rPr>
            <w:rFonts w:cstheme="minorHAnsi"/>
            <w:bCs/>
            <w:color w:val="000000" w:themeColor="text1"/>
          </w:rPr>
          <w:delText xml:space="preserve">loss </w:delText>
        </w:r>
        <w:r w:rsidR="00DB7C62" w:rsidRPr="000418A2" w:rsidDel="000E3C91">
          <w:rPr>
            <w:rFonts w:cstheme="minorHAnsi"/>
            <w:bCs/>
            <w:color w:val="000000" w:themeColor="text1"/>
          </w:rPr>
          <w:delText xml:space="preserve">of </w:delText>
        </w:r>
        <w:r w:rsidR="002B1688" w:rsidRPr="000418A2" w:rsidDel="000E3C91">
          <w:rPr>
            <w:rFonts w:cstheme="minorHAnsi"/>
            <w:bCs/>
            <w:color w:val="000000" w:themeColor="text1"/>
          </w:rPr>
          <w:delText xml:space="preserve">seed </w:delText>
        </w:r>
        <w:r w:rsidR="00C83932" w:rsidRPr="000418A2" w:rsidDel="000E3C91">
          <w:rPr>
            <w:rFonts w:cstheme="minorHAnsi"/>
            <w:bCs/>
            <w:color w:val="000000" w:themeColor="text1"/>
          </w:rPr>
          <w:delText>vectors</w:delText>
        </w:r>
      </w:del>
      <w:ins w:id="47" w:author="Mason,David Steven" w:date="2023-02-26T11:06:00Z">
        <w:r w:rsidR="000E3C91" w:rsidRPr="000418A2">
          <w:rPr>
            <w:rFonts w:cstheme="minorHAnsi"/>
            <w:bCs/>
            <w:color w:val="000000" w:themeColor="text1"/>
          </w:rPr>
          <w:t>changes in vector assemblages</w:t>
        </w:r>
      </w:ins>
      <w:r w:rsidR="00C83932" w:rsidRPr="000418A2">
        <w:rPr>
          <w:rFonts w:cstheme="minorHAnsi"/>
          <w:bCs/>
          <w:color w:val="000000" w:themeColor="text1"/>
        </w:rPr>
        <w:t xml:space="preserve"> </w:t>
      </w:r>
      <w:r w:rsidR="00DB7C62" w:rsidRPr="000418A2">
        <w:rPr>
          <w:rFonts w:cstheme="minorHAnsi"/>
          <w:bCs/>
          <w:color w:val="000000" w:themeColor="text1"/>
        </w:rPr>
        <w:t xml:space="preserve">rather than </w:t>
      </w:r>
      <w:del w:id="48" w:author="Mason,David Steven" w:date="2023-02-26T11:06:00Z">
        <w:r w:rsidR="00DB7C62" w:rsidRPr="000418A2" w:rsidDel="000E3C91">
          <w:rPr>
            <w:rFonts w:cstheme="minorHAnsi"/>
            <w:bCs/>
            <w:color w:val="000000" w:themeColor="text1"/>
          </w:rPr>
          <w:delText xml:space="preserve">the </w:delText>
        </w:r>
      </w:del>
      <w:ins w:id="49" w:author="Mason,David Steven" w:date="2023-02-26T11:06:00Z">
        <w:r w:rsidR="000E3C91" w:rsidRPr="000418A2">
          <w:rPr>
            <w:rFonts w:cstheme="minorHAnsi"/>
            <w:bCs/>
            <w:color w:val="000000" w:themeColor="text1"/>
          </w:rPr>
          <w:t xml:space="preserve">vector </w:t>
        </w:r>
      </w:ins>
      <w:r w:rsidR="00DB7C62" w:rsidRPr="000418A2">
        <w:rPr>
          <w:rFonts w:cstheme="minorHAnsi"/>
          <w:bCs/>
          <w:color w:val="000000" w:themeColor="text1"/>
        </w:rPr>
        <w:t>behavior</w:t>
      </w:r>
      <w:del w:id="50" w:author="Mason,David Steven" w:date="2023-02-26T11:06:00Z">
        <w:r w:rsidR="00DB7C62" w:rsidRPr="000418A2" w:rsidDel="000E3C91">
          <w:rPr>
            <w:rFonts w:cstheme="minorHAnsi"/>
            <w:bCs/>
            <w:color w:val="000000" w:themeColor="text1"/>
          </w:rPr>
          <w:delText xml:space="preserve"> of existing vectors</w:delText>
        </w:r>
      </w:del>
      <w:r w:rsidR="00ED3548" w:rsidRPr="000418A2">
        <w:rPr>
          <w:rFonts w:cstheme="minorHAnsi"/>
          <w:bCs/>
          <w:color w:val="000000" w:themeColor="text1"/>
        </w:rPr>
        <w:t>.</w:t>
      </w:r>
      <w:r w:rsidR="002B1688" w:rsidRPr="000418A2">
        <w:rPr>
          <w:rFonts w:cstheme="minorHAnsi"/>
          <w:bCs/>
          <w:color w:val="000000" w:themeColor="text1"/>
        </w:rPr>
        <w:t xml:space="preserve"> Furthermore, many </w:t>
      </w:r>
      <w:r w:rsidR="00DB7C62" w:rsidRPr="000418A2">
        <w:rPr>
          <w:rFonts w:cstheme="minorHAnsi"/>
          <w:bCs/>
          <w:color w:val="000000" w:themeColor="text1"/>
        </w:rPr>
        <w:t xml:space="preserve">of those </w:t>
      </w:r>
      <w:r w:rsidR="002B1688" w:rsidRPr="000418A2">
        <w:rPr>
          <w:rFonts w:cstheme="minorHAnsi"/>
          <w:bCs/>
          <w:color w:val="000000" w:themeColor="text1"/>
        </w:rPr>
        <w:t xml:space="preserve">studies are conducted in </w:t>
      </w:r>
      <w:ins w:id="51" w:author="Mason,David Steven" w:date="2023-02-26T11:47:00Z">
        <w:r w:rsidR="00172B33" w:rsidRPr="000418A2">
          <w:rPr>
            <w:rFonts w:cstheme="minorHAnsi"/>
            <w:bCs/>
            <w:color w:val="000000" w:themeColor="text1"/>
          </w:rPr>
          <w:t xml:space="preserve">a </w:t>
        </w:r>
      </w:ins>
      <w:r w:rsidR="002B1688" w:rsidRPr="000418A2">
        <w:rPr>
          <w:rFonts w:cstheme="minorHAnsi"/>
          <w:bCs/>
          <w:color w:val="000000" w:themeColor="text1"/>
        </w:rPr>
        <w:t>tropical biome</w:t>
      </w:r>
      <w:del w:id="52" w:author="Mason,David Steven" w:date="2023-02-26T11:47:00Z">
        <w:r w:rsidR="002B1688" w:rsidRPr="000418A2" w:rsidDel="00172B33">
          <w:rPr>
            <w:rFonts w:cstheme="minorHAnsi"/>
            <w:bCs/>
            <w:color w:val="000000" w:themeColor="text1"/>
          </w:rPr>
          <w:delText>s</w:delText>
        </w:r>
      </w:del>
      <w:r w:rsidR="002B1688" w:rsidRPr="000418A2">
        <w:rPr>
          <w:rFonts w:cstheme="minorHAnsi"/>
          <w:bCs/>
          <w:color w:val="000000" w:themeColor="text1"/>
        </w:rPr>
        <w:t xml:space="preserve"> with </w:t>
      </w:r>
      <w:r w:rsidR="00DB7C62" w:rsidRPr="000418A2">
        <w:rPr>
          <w:rFonts w:cstheme="minorHAnsi"/>
          <w:bCs/>
          <w:color w:val="000000" w:themeColor="text1"/>
        </w:rPr>
        <w:t xml:space="preserve">large-bodied </w:t>
      </w:r>
      <w:r w:rsidR="002B1688" w:rsidRPr="000418A2">
        <w:rPr>
          <w:rFonts w:cstheme="minorHAnsi"/>
          <w:bCs/>
          <w:color w:val="000000" w:themeColor="text1"/>
        </w:rPr>
        <w:t>frugivore</w:t>
      </w:r>
      <w:r w:rsidR="00DB7C62" w:rsidRPr="000418A2">
        <w:rPr>
          <w:rFonts w:cstheme="minorHAnsi"/>
          <w:bCs/>
          <w:color w:val="000000" w:themeColor="text1"/>
        </w:rPr>
        <w:t xml:space="preserve">s </w:t>
      </w:r>
      <w:r w:rsidR="002B1688" w:rsidRPr="000418A2">
        <w:rPr>
          <w:rFonts w:cstheme="minorHAnsi"/>
          <w:bCs/>
          <w:color w:val="000000" w:themeColor="text1"/>
        </w:rPr>
        <w:t>that</w:t>
      </w:r>
      <w:r w:rsidR="00ED3548" w:rsidRPr="000418A2">
        <w:rPr>
          <w:rFonts w:cstheme="minorHAnsi"/>
          <w:bCs/>
          <w:color w:val="000000" w:themeColor="text1"/>
        </w:rPr>
        <w:t xml:space="preserve"> are sensitive to habitat fragmentation</w:t>
      </w:r>
      <w:r w:rsidR="00DB7C62" w:rsidRPr="000418A2">
        <w:rPr>
          <w:rFonts w:cstheme="minorHAnsi"/>
          <w:bCs/>
          <w:color w:val="000000" w:themeColor="text1"/>
        </w:rPr>
        <w:t>. In other parts of</w:t>
      </w:r>
      <w:r w:rsidR="002B1688" w:rsidRPr="000418A2">
        <w:rPr>
          <w:rFonts w:cstheme="minorHAnsi"/>
          <w:bCs/>
          <w:color w:val="000000" w:themeColor="text1"/>
        </w:rPr>
        <w:t xml:space="preserve"> the world</w:t>
      </w:r>
      <w:r w:rsidR="00DB7C62" w:rsidRPr="000418A2">
        <w:rPr>
          <w:rFonts w:cstheme="minorHAnsi"/>
          <w:bCs/>
          <w:color w:val="000000" w:themeColor="text1"/>
        </w:rPr>
        <w:t xml:space="preserve">, vertebrate disperser assemblages </w:t>
      </w:r>
      <w:r w:rsidR="00D57F97" w:rsidRPr="000418A2">
        <w:rPr>
          <w:rFonts w:cstheme="minorHAnsi"/>
          <w:bCs/>
          <w:color w:val="000000" w:themeColor="text1"/>
        </w:rPr>
        <w:t xml:space="preserve">may be more </w:t>
      </w:r>
      <w:r w:rsidR="00DB7C62" w:rsidRPr="000418A2">
        <w:rPr>
          <w:rFonts w:cstheme="minorHAnsi"/>
          <w:bCs/>
          <w:color w:val="000000" w:themeColor="text1"/>
        </w:rPr>
        <w:t xml:space="preserve">robust to fragmentation, but </w:t>
      </w:r>
      <w:del w:id="53" w:author="Mason,David Steven" w:date="2023-03-08T14:21:00Z">
        <w:r w:rsidR="00DB7C62" w:rsidRPr="000418A2" w:rsidDel="00AE3B3D">
          <w:rPr>
            <w:rFonts w:cstheme="minorHAnsi"/>
            <w:bCs/>
            <w:color w:val="000000" w:themeColor="text1"/>
          </w:rPr>
          <w:delText xml:space="preserve">resource tracking </w:delText>
        </w:r>
      </w:del>
      <w:ins w:id="54" w:author="Mason,David Steven" w:date="2023-03-08T14:21:00Z">
        <w:r w:rsidR="00AE3B3D" w:rsidRPr="000418A2">
          <w:rPr>
            <w:rFonts w:cstheme="minorHAnsi"/>
            <w:bCs/>
            <w:color w:val="000000" w:themeColor="text1"/>
          </w:rPr>
          <w:t xml:space="preserve">global change </w:t>
        </w:r>
      </w:ins>
      <w:ins w:id="55" w:author="Mason,David Steven" w:date="2023-03-10T12:11:00Z">
        <w:r w:rsidR="007265C8" w:rsidRPr="000418A2">
          <w:rPr>
            <w:rFonts w:cstheme="minorHAnsi"/>
            <w:bCs/>
            <w:color w:val="000000" w:themeColor="text1"/>
          </w:rPr>
          <w:t xml:space="preserve">may </w:t>
        </w:r>
      </w:ins>
      <w:r w:rsidR="00D57F97" w:rsidRPr="000418A2">
        <w:rPr>
          <w:rFonts w:cstheme="minorHAnsi"/>
          <w:bCs/>
          <w:color w:val="000000" w:themeColor="text1"/>
        </w:rPr>
        <w:t xml:space="preserve">still </w:t>
      </w:r>
      <w:del w:id="56" w:author="Mason,David Steven" w:date="2023-03-10T12:11:00Z">
        <w:r w:rsidR="00DB7C62" w:rsidRPr="000418A2" w:rsidDel="007265C8">
          <w:rPr>
            <w:rFonts w:cstheme="minorHAnsi"/>
            <w:bCs/>
            <w:color w:val="000000" w:themeColor="text1"/>
          </w:rPr>
          <w:delText xml:space="preserve">may </w:delText>
        </w:r>
      </w:del>
      <w:r w:rsidR="00DB7C62" w:rsidRPr="000418A2">
        <w:rPr>
          <w:rFonts w:cstheme="minorHAnsi"/>
          <w:bCs/>
          <w:color w:val="000000" w:themeColor="text1"/>
        </w:rPr>
        <w:t xml:space="preserve">generate consequences for seed dispersal </w:t>
      </w:r>
      <w:ins w:id="57" w:author="Mason,David Steven" w:date="2023-03-08T14:21:00Z">
        <w:r w:rsidR="00AE3B3D" w:rsidRPr="000418A2">
          <w:rPr>
            <w:rFonts w:cstheme="minorHAnsi"/>
            <w:bCs/>
            <w:color w:val="000000" w:themeColor="text1"/>
          </w:rPr>
          <w:t xml:space="preserve">by influencing </w:t>
        </w:r>
      </w:ins>
      <w:ins w:id="58" w:author="Mason,David Steven" w:date="2023-03-10T12:10:00Z">
        <w:r w:rsidR="007265C8" w:rsidRPr="000418A2">
          <w:rPr>
            <w:rFonts w:cstheme="minorHAnsi"/>
            <w:bCs/>
            <w:color w:val="000000" w:themeColor="text1"/>
          </w:rPr>
          <w:t xml:space="preserve">vector </w:t>
        </w:r>
      </w:ins>
      <w:ins w:id="59" w:author="Mason,David Steven" w:date="2023-03-08T14:21:00Z">
        <w:r w:rsidR="00AE3B3D" w:rsidRPr="000418A2">
          <w:rPr>
            <w:rFonts w:cstheme="minorHAnsi"/>
            <w:bCs/>
            <w:color w:val="000000" w:themeColor="text1"/>
          </w:rPr>
          <w:t>resource tracking</w:t>
        </w:r>
      </w:ins>
      <w:del w:id="60" w:author="Mason,David Steven" w:date="2023-03-08T14:21:00Z">
        <w:r w:rsidR="00DB7C62" w:rsidRPr="000418A2" w:rsidDel="00AE3B3D">
          <w:rPr>
            <w:rFonts w:cstheme="minorHAnsi"/>
            <w:bCs/>
            <w:color w:val="000000" w:themeColor="text1"/>
          </w:rPr>
          <w:delText>with global change</w:delText>
        </w:r>
      </w:del>
      <w:r w:rsidR="00DB7C62" w:rsidRPr="000418A2">
        <w:rPr>
          <w:rFonts w:cstheme="minorHAnsi"/>
          <w:bCs/>
          <w:color w:val="000000" w:themeColor="text1"/>
        </w:rPr>
        <w:t>.</w:t>
      </w:r>
    </w:p>
    <w:p w14:paraId="2C36DE43" w14:textId="607D8F79" w:rsidR="002B1688" w:rsidRPr="000418A2" w:rsidRDefault="00DB7C62">
      <w:pPr>
        <w:pStyle w:val="ListParagraph"/>
        <w:numPr>
          <w:ilvl w:val="0"/>
          <w:numId w:val="2"/>
        </w:numPr>
        <w:snapToGrid w:val="0"/>
        <w:spacing w:line="360" w:lineRule="auto"/>
        <w:rPr>
          <w:rFonts w:cstheme="minorHAnsi"/>
          <w:bCs/>
          <w:color w:val="000000" w:themeColor="text1"/>
        </w:rPr>
        <w:pPrChange w:id="61" w:author="Mason,David Steven" w:date="2023-02-27T14:02:00Z">
          <w:pPr>
            <w:pStyle w:val="ListParagraph"/>
            <w:numPr>
              <w:numId w:val="2"/>
            </w:numPr>
            <w:snapToGrid w:val="0"/>
            <w:spacing w:line="480" w:lineRule="auto"/>
            <w:ind w:left="540" w:hanging="360"/>
          </w:pPr>
        </w:pPrChange>
      </w:pPr>
      <w:r w:rsidRPr="000418A2">
        <w:rPr>
          <w:rFonts w:cstheme="minorHAnsi"/>
          <w:bCs/>
          <w:color w:val="000000" w:themeColor="text1"/>
        </w:rPr>
        <w:t xml:space="preserve">We hypothesized that </w:t>
      </w:r>
      <w:ins w:id="62" w:author="Mason,David Steven" w:date="2023-03-08T14:32:00Z">
        <w:r w:rsidR="008456F1" w:rsidRPr="000418A2">
          <w:rPr>
            <w:rFonts w:cstheme="minorHAnsi"/>
            <w:bCs/>
            <w:color w:val="000000" w:themeColor="text1"/>
            <w:rPrChange w:id="63" w:author="Mason,David Steven" w:date="2023-03-08T14:42:00Z">
              <w:rPr>
                <w:rFonts w:cstheme="minorHAnsi"/>
                <w:bCs/>
                <w:highlight w:val="yellow"/>
              </w:rPr>
            </w:rPrChange>
          </w:rPr>
          <w:t xml:space="preserve">resource tracking may promote </w:t>
        </w:r>
      </w:ins>
      <w:r w:rsidRPr="000418A2">
        <w:rPr>
          <w:rFonts w:cstheme="minorHAnsi"/>
          <w:bCs/>
          <w:color w:val="000000" w:themeColor="text1"/>
        </w:rPr>
        <w:t xml:space="preserve">diffuse plant-animal dispersal mutualisms </w:t>
      </w:r>
      <w:del w:id="64" w:author="Mason,David Steven" w:date="2023-03-08T14:32:00Z">
        <w:r w:rsidRPr="000418A2" w:rsidDel="008456F1">
          <w:rPr>
            <w:rFonts w:cstheme="minorHAnsi"/>
            <w:bCs/>
            <w:color w:val="000000" w:themeColor="text1"/>
          </w:rPr>
          <w:delText xml:space="preserve">are promoted by resource tracking </w:delText>
        </w:r>
      </w:del>
      <w:r w:rsidR="00D57F97" w:rsidRPr="000418A2">
        <w:rPr>
          <w:rFonts w:cstheme="minorHAnsi"/>
          <w:bCs/>
          <w:color w:val="000000" w:themeColor="text1"/>
        </w:rPr>
        <w:t xml:space="preserve">if </w:t>
      </w:r>
      <w:r w:rsidRPr="000418A2">
        <w:rPr>
          <w:rFonts w:cstheme="minorHAnsi"/>
          <w:bCs/>
          <w:color w:val="000000" w:themeColor="text1"/>
        </w:rPr>
        <w:t>resource</w:t>
      </w:r>
      <w:r w:rsidR="00D57F97" w:rsidRPr="000418A2">
        <w:rPr>
          <w:rFonts w:cstheme="minorHAnsi"/>
          <w:bCs/>
          <w:color w:val="000000" w:themeColor="text1"/>
        </w:rPr>
        <w:t xml:space="preserve"> richness</w:t>
      </w:r>
      <w:ins w:id="65" w:author="Mason,David Steven" w:date="2023-03-08T14:41:00Z">
        <w:r w:rsidR="0009164D" w:rsidRPr="000418A2">
          <w:rPr>
            <w:rFonts w:cstheme="minorHAnsi"/>
            <w:bCs/>
            <w:color w:val="000000" w:themeColor="text1"/>
            <w:rPrChange w:id="66" w:author="Mason,David Steven" w:date="2023-03-08T14:42:00Z">
              <w:rPr>
                <w:rFonts w:cstheme="minorHAnsi"/>
                <w:bCs/>
                <w:highlight w:val="yellow"/>
              </w:rPr>
            </w:rPrChange>
          </w:rPr>
          <w:t xml:space="preserve"> is positively linked to</w:t>
        </w:r>
      </w:ins>
      <w:r w:rsidRPr="000418A2">
        <w:rPr>
          <w:rFonts w:cstheme="minorHAnsi"/>
          <w:bCs/>
          <w:color w:val="000000" w:themeColor="text1"/>
        </w:rPr>
        <w:t xml:space="preserve"> </w:t>
      </w:r>
      <w:del w:id="67" w:author="Mason,David Steven" w:date="2023-03-08T14:41:00Z">
        <w:r w:rsidRPr="000418A2" w:rsidDel="0009164D">
          <w:rPr>
            <w:rFonts w:cstheme="minorHAnsi"/>
            <w:bCs/>
            <w:color w:val="000000" w:themeColor="text1"/>
          </w:rPr>
          <w:delText>attract</w:delText>
        </w:r>
        <w:r w:rsidR="00D57F97" w:rsidRPr="000418A2" w:rsidDel="0009164D">
          <w:rPr>
            <w:rFonts w:cstheme="minorHAnsi"/>
            <w:bCs/>
            <w:color w:val="000000" w:themeColor="text1"/>
          </w:rPr>
          <w:delText>s</w:delText>
        </w:r>
        <w:r w:rsidRPr="000418A2" w:rsidDel="0009164D">
          <w:rPr>
            <w:rFonts w:cstheme="minorHAnsi"/>
            <w:bCs/>
            <w:color w:val="000000" w:themeColor="text1"/>
          </w:rPr>
          <w:delText xml:space="preserve"> </w:delText>
        </w:r>
        <w:r w:rsidR="00D57F97" w:rsidRPr="000418A2" w:rsidDel="0009164D">
          <w:rPr>
            <w:rFonts w:cstheme="minorHAnsi"/>
            <w:bCs/>
            <w:color w:val="000000" w:themeColor="text1"/>
          </w:rPr>
          <w:delText>more</w:delText>
        </w:r>
        <w:r w:rsidRPr="000418A2" w:rsidDel="0009164D">
          <w:rPr>
            <w:rFonts w:cstheme="minorHAnsi"/>
            <w:bCs/>
            <w:color w:val="000000" w:themeColor="text1"/>
          </w:rPr>
          <w:delText xml:space="preserve"> </w:delText>
        </w:r>
      </w:del>
      <w:r w:rsidRPr="000418A2">
        <w:rPr>
          <w:rFonts w:cstheme="minorHAnsi"/>
          <w:bCs/>
          <w:color w:val="000000" w:themeColor="text1"/>
        </w:rPr>
        <w:t>vector</w:t>
      </w:r>
      <w:r w:rsidR="00D57F97" w:rsidRPr="000418A2">
        <w:rPr>
          <w:rFonts w:cstheme="minorHAnsi"/>
          <w:bCs/>
          <w:color w:val="000000" w:themeColor="text1"/>
        </w:rPr>
        <w:t xml:space="preserve"> </w:t>
      </w:r>
      <w:del w:id="68" w:author="Mason,David Steven" w:date="2023-03-08T14:41:00Z">
        <w:r w:rsidRPr="000418A2" w:rsidDel="0009164D">
          <w:rPr>
            <w:rFonts w:cstheme="minorHAnsi"/>
            <w:bCs/>
            <w:color w:val="000000" w:themeColor="text1"/>
          </w:rPr>
          <w:delText>s</w:delText>
        </w:r>
        <w:r w:rsidR="00D57F97" w:rsidRPr="000418A2" w:rsidDel="0009164D">
          <w:rPr>
            <w:rFonts w:cstheme="minorHAnsi"/>
            <w:bCs/>
            <w:color w:val="000000" w:themeColor="text1"/>
          </w:rPr>
          <w:delText xml:space="preserve">pecies </w:delText>
        </w:r>
      </w:del>
      <w:del w:id="69" w:author="Mason,David Steven" w:date="2023-03-08T14:36:00Z">
        <w:r w:rsidR="00D57F97" w:rsidRPr="000418A2" w:rsidDel="008456F1">
          <w:rPr>
            <w:rFonts w:cstheme="minorHAnsi"/>
            <w:bCs/>
            <w:color w:val="000000" w:themeColor="text1"/>
          </w:rPr>
          <w:delText>that results in</w:delText>
        </w:r>
      </w:del>
      <w:ins w:id="70" w:author="Mason,David Steven" w:date="2023-03-08T14:36:00Z">
        <w:r w:rsidR="008456F1" w:rsidRPr="000418A2">
          <w:rPr>
            <w:rFonts w:cstheme="minorHAnsi"/>
            <w:bCs/>
            <w:color w:val="000000" w:themeColor="text1"/>
          </w:rPr>
          <w:t>and</w:t>
        </w:r>
      </w:ins>
      <w:r w:rsidR="00D57F97" w:rsidRPr="000418A2">
        <w:rPr>
          <w:rFonts w:cstheme="minorHAnsi"/>
          <w:bCs/>
          <w:color w:val="000000" w:themeColor="text1"/>
        </w:rPr>
        <w:t xml:space="preserve"> </w:t>
      </w:r>
      <w:del w:id="71" w:author="Mason,David Steven" w:date="2023-03-08T14:41:00Z">
        <w:r w:rsidR="00D57F97" w:rsidRPr="000418A2" w:rsidDel="0009164D">
          <w:rPr>
            <w:rFonts w:cstheme="minorHAnsi"/>
            <w:bCs/>
            <w:color w:val="000000" w:themeColor="text1"/>
          </w:rPr>
          <w:delText xml:space="preserve">great richness in </w:delText>
        </w:r>
      </w:del>
      <w:r w:rsidR="00D57F97" w:rsidRPr="000418A2">
        <w:rPr>
          <w:rFonts w:cstheme="minorHAnsi"/>
          <w:bCs/>
          <w:color w:val="000000" w:themeColor="text1"/>
        </w:rPr>
        <w:t>seed rain</w:t>
      </w:r>
      <w:ins w:id="72" w:author="Mason,David Steven" w:date="2023-03-08T14:41:00Z">
        <w:r w:rsidR="0009164D" w:rsidRPr="000418A2">
          <w:rPr>
            <w:rFonts w:cstheme="minorHAnsi"/>
            <w:bCs/>
            <w:color w:val="000000" w:themeColor="text1"/>
            <w:rPrChange w:id="73" w:author="Mason,David Steven" w:date="2023-03-08T14:42:00Z">
              <w:rPr>
                <w:rFonts w:cstheme="minorHAnsi"/>
                <w:bCs/>
                <w:highlight w:val="yellow"/>
              </w:rPr>
            </w:rPrChange>
          </w:rPr>
          <w:t xml:space="preserve"> richness</w:t>
        </w:r>
      </w:ins>
      <w:r w:rsidRPr="000418A2">
        <w:rPr>
          <w:rFonts w:cstheme="minorHAnsi"/>
          <w:bCs/>
          <w:color w:val="000000" w:themeColor="text1"/>
        </w:rPr>
        <w:t xml:space="preserve">. We </w:t>
      </w:r>
      <w:r w:rsidR="00D57F97" w:rsidRPr="000418A2">
        <w:rPr>
          <w:rFonts w:cstheme="minorHAnsi"/>
          <w:bCs/>
          <w:color w:val="000000" w:themeColor="text1"/>
        </w:rPr>
        <w:t xml:space="preserve">predicted that </w:t>
      </w:r>
      <w:r w:rsidRPr="000418A2">
        <w:rPr>
          <w:rFonts w:cstheme="minorHAnsi"/>
          <w:bCs/>
          <w:color w:val="000000" w:themeColor="text1"/>
        </w:rPr>
        <w:t xml:space="preserve">increasing resource richness </w:t>
      </w:r>
      <w:del w:id="74" w:author="Mason,David Steven" w:date="2023-03-08T14:33:00Z">
        <w:r w:rsidRPr="000418A2" w:rsidDel="008456F1">
          <w:rPr>
            <w:rFonts w:cstheme="minorHAnsi"/>
            <w:bCs/>
            <w:color w:val="000000" w:themeColor="text1"/>
          </w:rPr>
          <w:delText xml:space="preserve">to </w:delText>
        </w:r>
      </w:del>
      <w:r w:rsidRPr="000418A2">
        <w:rPr>
          <w:rFonts w:cstheme="minorHAnsi"/>
          <w:bCs/>
          <w:color w:val="000000" w:themeColor="text1"/>
        </w:rPr>
        <w:t>attract</w:t>
      </w:r>
      <w:ins w:id="75" w:author="Mason,David Steven" w:date="2023-03-08T14:34:00Z">
        <w:r w:rsidR="008456F1" w:rsidRPr="000418A2">
          <w:rPr>
            <w:rFonts w:cstheme="minorHAnsi"/>
            <w:bCs/>
            <w:color w:val="000000" w:themeColor="text1"/>
          </w:rPr>
          <w:t>s</w:t>
        </w:r>
      </w:ins>
      <w:r w:rsidRPr="000418A2">
        <w:rPr>
          <w:rFonts w:cstheme="minorHAnsi"/>
          <w:bCs/>
          <w:color w:val="000000" w:themeColor="text1"/>
        </w:rPr>
        <w:t xml:space="preserve"> more </w:t>
      </w:r>
      <w:ins w:id="76" w:author="Mason,David Steven" w:date="2023-03-10T12:12:00Z">
        <w:r w:rsidR="00FC0F87" w:rsidRPr="000418A2">
          <w:rPr>
            <w:rFonts w:cstheme="minorHAnsi"/>
            <w:bCs/>
            <w:color w:val="000000" w:themeColor="text1"/>
          </w:rPr>
          <w:t>visits</w:t>
        </w:r>
      </w:ins>
      <w:ins w:id="77" w:author="Mason,David Steven" w:date="2023-03-08T14:44:00Z">
        <w:r w:rsidR="0009164D" w:rsidRPr="000418A2">
          <w:rPr>
            <w:rFonts w:cstheme="minorHAnsi"/>
            <w:bCs/>
            <w:color w:val="000000" w:themeColor="text1"/>
          </w:rPr>
          <w:t xml:space="preserve"> and </w:t>
        </w:r>
      </w:ins>
      <w:r w:rsidRPr="000418A2">
        <w:rPr>
          <w:rFonts w:cstheme="minorHAnsi"/>
          <w:bCs/>
          <w:color w:val="000000" w:themeColor="text1"/>
        </w:rPr>
        <w:t>species of vertebrate vector</w:t>
      </w:r>
      <w:r w:rsidR="00921F11" w:rsidRPr="000418A2">
        <w:rPr>
          <w:rFonts w:cstheme="minorHAnsi"/>
          <w:bCs/>
          <w:color w:val="000000" w:themeColor="text1"/>
        </w:rPr>
        <w:t>s</w:t>
      </w:r>
      <w:ins w:id="78" w:author="Mason,David Steven" w:date="2023-03-08T14:44:00Z">
        <w:r w:rsidR="0009164D" w:rsidRPr="000418A2">
          <w:rPr>
            <w:rFonts w:cstheme="minorHAnsi"/>
            <w:bCs/>
            <w:color w:val="000000" w:themeColor="text1"/>
          </w:rPr>
          <w:t>,</w:t>
        </w:r>
      </w:ins>
      <w:r w:rsidR="00921F11" w:rsidRPr="000418A2">
        <w:rPr>
          <w:rFonts w:cstheme="minorHAnsi"/>
          <w:bCs/>
          <w:color w:val="000000" w:themeColor="text1"/>
        </w:rPr>
        <w:t xml:space="preserve"> </w:t>
      </w:r>
      <w:del w:id="79" w:author="Mason,David Steven" w:date="2023-03-08T14:44:00Z">
        <w:r w:rsidR="00921F11" w:rsidRPr="000418A2" w:rsidDel="0009164D">
          <w:rPr>
            <w:rFonts w:cstheme="minorHAnsi"/>
            <w:bCs/>
            <w:color w:val="000000" w:themeColor="text1"/>
          </w:rPr>
          <w:delText>and subsequently</w:delText>
        </w:r>
      </w:del>
      <w:ins w:id="80" w:author="Mason,David Steven" w:date="2023-03-08T14:44:00Z">
        <w:r w:rsidR="0009164D" w:rsidRPr="000418A2">
          <w:rPr>
            <w:rFonts w:cstheme="minorHAnsi"/>
            <w:bCs/>
            <w:color w:val="000000" w:themeColor="text1"/>
          </w:rPr>
          <w:t>resulting in</w:t>
        </w:r>
      </w:ins>
      <w:r w:rsidRPr="000418A2">
        <w:rPr>
          <w:rFonts w:cstheme="minorHAnsi"/>
          <w:bCs/>
          <w:color w:val="000000" w:themeColor="text1"/>
        </w:rPr>
        <w:t xml:space="preserve"> </w:t>
      </w:r>
      <w:r w:rsidR="00B97B9E" w:rsidRPr="000418A2">
        <w:rPr>
          <w:rFonts w:cstheme="minorHAnsi"/>
          <w:bCs/>
          <w:color w:val="000000" w:themeColor="text1"/>
        </w:rPr>
        <w:t xml:space="preserve">higher counts </w:t>
      </w:r>
      <w:r w:rsidRPr="000418A2">
        <w:rPr>
          <w:rFonts w:cstheme="minorHAnsi"/>
          <w:bCs/>
          <w:color w:val="000000" w:themeColor="text1"/>
        </w:rPr>
        <w:t xml:space="preserve">and </w:t>
      </w:r>
      <w:r w:rsidR="00B97B9E" w:rsidRPr="000418A2">
        <w:rPr>
          <w:rFonts w:cstheme="minorHAnsi"/>
          <w:bCs/>
          <w:color w:val="000000" w:themeColor="text1"/>
        </w:rPr>
        <w:t xml:space="preserve">greater species </w:t>
      </w:r>
      <w:r w:rsidRPr="000418A2">
        <w:rPr>
          <w:rFonts w:cstheme="minorHAnsi"/>
          <w:bCs/>
          <w:color w:val="000000" w:themeColor="text1"/>
        </w:rPr>
        <w:t>richness of seed rain.</w:t>
      </w:r>
      <w:ins w:id="81" w:author="Mason,David Steven" w:date="2023-03-08T14:38:00Z">
        <w:r w:rsidR="0009164D" w:rsidRPr="000418A2">
          <w:rPr>
            <w:rFonts w:cstheme="minorHAnsi"/>
            <w:bCs/>
            <w:color w:val="000000" w:themeColor="text1"/>
            <w:rPrChange w:id="82" w:author="Mason,David Steven" w:date="2023-03-08T14:42:00Z">
              <w:rPr>
                <w:rFonts w:cstheme="minorHAnsi"/>
                <w:bCs/>
                <w:highlight w:val="yellow"/>
              </w:rPr>
            </w:rPrChange>
          </w:rPr>
          <w:t xml:space="preserve"> </w:t>
        </w:r>
      </w:ins>
    </w:p>
    <w:p w14:paraId="4FF96876" w14:textId="389E5013" w:rsidR="002B1688" w:rsidRPr="000418A2" w:rsidRDefault="00DB7C62">
      <w:pPr>
        <w:pStyle w:val="ListParagraph"/>
        <w:numPr>
          <w:ilvl w:val="0"/>
          <w:numId w:val="2"/>
        </w:numPr>
        <w:snapToGrid w:val="0"/>
        <w:spacing w:line="360" w:lineRule="auto"/>
        <w:rPr>
          <w:rFonts w:cstheme="minorHAnsi"/>
          <w:bCs/>
          <w:color w:val="000000" w:themeColor="text1"/>
        </w:rPr>
        <w:pPrChange w:id="83" w:author="Mason,David Steven" w:date="2023-02-27T14:02:00Z">
          <w:pPr>
            <w:pStyle w:val="ListParagraph"/>
            <w:numPr>
              <w:numId w:val="2"/>
            </w:numPr>
            <w:snapToGrid w:val="0"/>
            <w:spacing w:line="480" w:lineRule="auto"/>
            <w:ind w:left="540" w:hanging="360"/>
          </w:pPr>
        </w:pPrChange>
      </w:pPr>
      <w:r w:rsidRPr="000418A2">
        <w:rPr>
          <w:rFonts w:cstheme="minorHAnsi"/>
          <w:bCs/>
          <w:color w:val="000000" w:themeColor="text1"/>
        </w:rPr>
        <w:t xml:space="preserve">We experimentally tested this mechanism in two replicated field experiments </w:t>
      </w:r>
      <w:r w:rsidR="002B1688" w:rsidRPr="000418A2">
        <w:rPr>
          <w:rFonts w:cstheme="minorHAnsi"/>
          <w:bCs/>
          <w:color w:val="000000" w:themeColor="text1"/>
        </w:rPr>
        <w:t>us</w:t>
      </w:r>
      <w:r w:rsidRPr="000418A2">
        <w:rPr>
          <w:rFonts w:cstheme="minorHAnsi"/>
          <w:bCs/>
          <w:color w:val="000000" w:themeColor="text1"/>
        </w:rPr>
        <w:t>ing</w:t>
      </w:r>
      <w:r w:rsidR="002B1688" w:rsidRPr="000418A2">
        <w:rPr>
          <w:rFonts w:cstheme="minorHAnsi"/>
          <w:bCs/>
          <w:color w:val="000000" w:themeColor="text1"/>
        </w:rPr>
        <w:t xml:space="preserve"> a model system </w:t>
      </w:r>
      <w:r w:rsidRPr="000418A2">
        <w:rPr>
          <w:rFonts w:cstheme="minorHAnsi"/>
          <w:bCs/>
          <w:color w:val="000000" w:themeColor="text1"/>
        </w:rPr>
        <w:t xml:space="preserve">with </w:t>
      </w:r>
      <w:r w:rsidR="002B1688" w:rsidRPr="000418A2">
        <w:rPr>
          <w:rFonts w:cstheme="minorHAnsi"/>
          <w:bCs/>
          <w:color w:val="000000" w:themeColor="text1"/>
        </w:rPr>
        <w:t xml:space="preserve">bird feeders </w:t>
      </w:r>
      <w:r w:rsidR="00ED3548" w:rsidRPr="000418A2">
        <w:rPr>
          <w:rFonts w:cstheme="minorHAnsi"/>
          <w:bCs/>
          <w:color w:val="000000" w:themeColor="text1"/>
        </w:rPr>
        <w:t xml:space="preserve">positioned above </w:t>
      </w:r>
      <w:r w:rsidR="002B1688" w:rsidRPr="000418A2">
        <w:rPr>
          <w:rFonts w:cstheme="minorHAnsi"/>
          <w:bCs/>
          <w:color w:val="000000" w:themeColor="text1"/>
        </w:rPr>
        <w:t xml:space="preserve">seed traps. </w:t>
      </w:r>
      <w:r w:rsidR="00ED3548" w:rsidRPr="000418A2">
        <w:rPr>
          <w:rFonts w:cstheme="minorHAnsi"/>
          <w:bCs/>
          <w:color w:val="000000" w:themeColor="text1"/>
        </w:rPr>
        <w:t xml:space="preserve">In the first experiment, we </w:t>
      </w:r>
      <w:r w:rsidRPr="000418A2">
        <w:rPr>
          <w:rFonts w:cstheme="minorHAnsi"/>
          <w:bCs/>
          <w:color w:val="000000" w:themeColor="text1"/>
        </w:rPr>
        <w:t>demonstrated that resources skew seed rain. In the second experiment, we explored how the</w:t>
      </w:r>
      <w:r w:rsidR="00B97B9E" w:rsidRPr="000418A2">
        <w:rPr>
          <w:rFonts w:cstheme="minorHAnsi"/>
          <w:bCs/>
          <w:color w:val="000000" w:themeColor="text1"/>
        </w:rPr>
        <w:t xml:space="preserve"> species</w:t>
      </w:r>
      <w:r w:rsidRPr="000418A2">
        <w:rPr>
          <w:rFonts w:cstheme="minorHAnsi"/>
          <w:bCs/>
          <w:color w:val="000000" w:themeColor="text1"/>
        </w:rPr>
        <w:t xml:space="preserve"> richness of food resources (0, 4, 8, or 12 different </w:t>
      </w:r>
      <w:r w:rsidR="00B97B9E" w:rsidRPr="000418A2">
        <w:rPr>
          <w:rFonts w:cstheme="minorHAnsi"/>
          <w:bCs/>
          <w:color w:val="000000" w:themeColor="text1"/>
        </w:rPr>
        <w:t>species</w:t>
      </w:r>
      <w:r w:rsidRPr="000418A2">
        <w:rPr>
          <w:rFonts w:cstheme="minorHAnsi"/>
          <w:bCs/>
          <w:color w:val="000000" w:themeColor="text1"/>
        </w:rPr>
        <w:t>) affected the</w:t>
      </w:r>
      <w:r w:rsidR="00B97B9E" w:rsidRPr="000418A2">
        <w:rPr>
          <w:rFonts w:cstheme="minorHAnsi"/>
          <w:bCs/>
          <w:color w:val="000000" w:themeColor="text1"/>
        </w:rPr>
        <w:t xml:space="preserve"> species</w:t>
      </w:r>
      <w:r w:rsidRPr="000418A2">
        <w:rPr>
          <w:rFonts w:cstheme="minorHAnsi"/>
          <w:bCs/>
          <w:color w:val="000000" w:themeColor="text1"/>
        </w:rPr>
        <w:t xml:space="preserve"> richness</w:t>
      </w:r>
      <w:ins w:id="84" w:author="Mason,David Steven" w:date="2023-03-10T12:12:00Z">
        <w:r w:rsidR="00FC0F87" w:rsidRPr="000418A2">
          <w:rPr>
            <w:rFonts w:cstheme="minorHAnsi"/>
            <w:bCs/>
            <w:color w:val="000000" w:themeColor="text1"/>
          </w:rPr>
          <w:t xml:space="preserve"> and visitation</w:t>
        </w:r>
      </w:ins>
      <w:r w:rsidRPr="000418A2">
        <w:rPr>
          <w:rFonts w:cstheme="minorHAnsi"/>
          <w:bCs/>
          <w:color w:val="000000" w:themeColor="text1"/>
        </w:rPr>
        <w:t xml:space="preserve"> of </w:t>
      </w:r>
      <w:r w:rsidR="00D57F97" w:rsidRPr="000418A2">
        <w:rPr>
          <w:rFonts w:cstheme="minorHAnsi"/>
          <w:bCs/>
          <w:color w:val="000000" w:themeColor="text1"/>
        </w:rPr>
        <w:t>avian vectors present at feeders and</w:t>
      </w:r>
      <w:r w:rsidR="000418A2">
        <w:rPr>
          <w:rFonts w:cstheme="minorHAnsi"/>
          <w:bCs/>
          <w:color w:val="000000" w:themeColor="text1"/>
        </w:rPr>
        <w:t xml:space="preserve"> in</w:t>
      </w:r>
      <w:r w:rsidR="00D57F97" w:rsidRPr="000418A2">
        <w:rPr>
          <w:rFonts w:cstheme="minorHAnsi"/>
          <w:bCs/>
          <w:color w:val="000000" w:themeColor="text1"/>
        </w:rPr>
        <w:t xml:space="preserve"> subsequent </w:t>
      </w:r>
      <w:r w:rsidRPr="000418A2">
        <w:rPr>
          <w:rFonts w:cstheme="minorHAnsi"/>
          <w:bCs/>
          <w:color w:val="000000" w:themeColor="text1"/>
        </w:rPr>
        <w:t xml:space="preserve">seed rain. </w:t>
      </w:r>
      <w:r w:rsidR="00ED3548" w:rsidRPr="000418A2">
        <w:rPr>
          <w:rFonts w:cstheme="minorHAnsi"/>
          <w:bCs/>
          <w:color w:val="000000" w:themeColor="text1"/>
        </w:rPr>
        <w:t>Collectively, w</w:t>
      </w:r>
      <w:r w:rsidR="002B1688" w:rsidRPr="000418A2">
        <w:rPr>
          <w:rFonts w:cstheme="minorHAnsi"/>
          <w:bCs/>
          <w:color w:val="000000" w:themeColor="text1"/>
        </w:rPr>
        <w:t xml:space="preserve">e observed </w:t>
      </w:r>
      <w:r w:rsidRPr="000418A2">
        <w:rPr>
          <w:rFonts w:cstheme="minorHAnsi"/>
          <w:bCs/>
          <w:color w:val="000000" w:themeColor="text1"/>
        </w:rPr>
        <w:t>a positive relationship between</w:t>
      </w:r>
      <w:r w:rsidR="00B97B9E" w:rsidRPr="000418A2">
        <w:rPr>
          <w:rFonts w:cstheme="minorHAnsi"/>
          <w:bCs/>
          <w:color w:val="000000" w:themeColor="text1"/>
        </w:rPr>
        <w:t xml:space="preserve"> available</w:t>
      </w:r>
      <w:r w:rsidRPr="000418A2">
        <w:rPr>
          <w:rFonts w:cstheme="minorHAnsi"/>
          <w:bCs/>
          <w:color w:val="000000" w:themeColor="text1"/>
        </w:rPr>
        <w:t xml:space="preserve"> food resources and seed rain</w:t>
      </w:r>
      <w:ins w:id="85" w:author="Mason,David Steven" w:date="2023-03-08T14:45:00Z">
        <w:r w:rsidR="0009164D" w:rsidRPr="000418A2">
          <w:rPr>
            <w:rFonts w:cstheme="minorHAnsi"/>
            <w:bCs/>
            <w:color w:val="000000" w:themeColor="text1"/>
          </w:rPr>
          <w:t>,</w:t>
        </w:r>
      </w:ins>
      <w:ins w:id="86" w:author="Mason,David Steven" w:date="2023-02-15T13:17:00Z">
        <w:r w:rsidR="006E6CC5" w:rsidRPr="000418A2">
          <w:rPr>
            <w:rFonts w:cstheme="minorHAnsi"/>
            <w:bCs/>
            <w:color w:val="000000" w:themeColor="text1"/>
          </w:rPr>
          <w:t xml:space="preserve"> </w:t>
        </w:r>
      </w:ins>
      <w:ins w:id="87" w:author="Mason,David Steven" w:date="2023-02-17T20:22:00Z">
        <w:r w:rsidR="00B30E51" w:rsidRPr="000418A2">
          <w:rPr>
            <w:rFonts w:cstheme="minorHAnsi"/>
            <w:bCs/>
            <w:color w:val="000000" w:themeColor="text1"/>
          </w:rPr>
          <w:t xml:space="preserve">likely </w:t>
        </w:r>
      </w:ins>
      <w:del w:id="88" w:author="Mason,David Steven" w:date="2023-02-15T13:17:00Z">
        <w:r w:rsidRPr="000418A2" w:rsidDel="006E6CC5">
          <w:rPr>
            <w:rFonts w:cstheme="minorHAnsi"/>
            <w:bCs/>
            <w:color w:val="000000" w:themeColor="text1"/>
          </w:rPr>
          <w:delText xml:space="preserve">, in terms of </w:delText>
        </w:r>
        <w:r w:rsidR="000D2DC7" w:rsidRPr="000418A2" w:rsidDel="006E6CC5">
          <w:rPr>
            <w:rFonts w:cstheme="minorHAnsi"/>
            <w:bCs/>
            <w:color w:val="000000" w:themeColor="text1"/>
          </w:rPr>
          <w:delText xml:space="preserve">abundance </w:delText>
        </w:r>
        <w:r w:rsidRPr="000418A2" w:rsidDel="006E6CC5">
          <w:rPr>
            <w:rFonts w:cstheme="minorHAnsi"/>
            <w:bCs/>
            <w:color w:val="000000" w:themeColor="text1"/>
          </w:rPr>
          <w:delText xml:space="preserve">and richness, </w:delText>
        </w:r>
      </w:del>
      <w:r w:rsidRPr="000418A2">
        <w:rPr>
          <w:rFonts w:cstheme="minorHAnsi"/>
          <w:bCs/>
          <w:color w:val="000000" w:themeColor="text1"/>
        </w:rPr>
        <w:t xml:space="preserve">mediated by </w:t>
      </w:r>
      <w:ins w:id="89" w:author="Mason,David Steven" w:date="2023-02-17T20:22:00Z">
        <w:r w:rsidR="00B30E51" w:rsidRPr="000418A2">
          <w:rPr>
            <w:rFonts w:cstheme="minorHAnsi"/>
            <w:bCs/>
            <w:color w:val="000000" w:themeColor="text1"/>
          </w:rPr>
          <w:t xml:space="preserve">the </w:t>
        </w:r>
      </w:ins>
      <w:r w:rsidRPr="000418A2">
        <w:rPr>
          <w:rFonts w:cstheme="minorHAnsi"/>
          <w:bCs/>
          <w:color w:val="000000" w:themeColor="text1"/>
        </w:rPr>
        <w:t>resource tracking</w:t>
      </w:r>
      <w:ins w:id="90" w:author="Mason,David Steven" w:date="2023-02-17T20:22:00Z">
        <w:r w:rsidR="00B30E51" w:rsidRPr="000418A2">
          <w:rPr>
            <w:rFonts w:cstheme="minorHAnsi"/>
            <w:bCs/>
            <w:color w:val="000000" w:themeColor="text1"/>
          </w:rPr>
          <w:t xml:space="preserve"> behavior</w:t>
        </w:r>
      </w:ins>
      <w:r w:rsidRPr="000418A2">
        <w:rPr>
          <w:rFonts w:cstheme="minorHAnsi"/>
          <w:bCs/>
          <w:color w:val="000000" w:themeColor="text1"/>
        </w:rPr>
        <w:t xml:space="preserve"> of avian vectors. </w:t>
      </w:r>
    </w:p>
    <w:p w14:paraId="31B21FDA" w14:textId="579B8184" w:rsidR="00DB7C62" w:rsidRPr="000418A2" w:rsidRDefault="77CDB0B3">
      <w:pPr>
        <w:pStyle w:val="ListParagraph"/>
        <w:numPr>
          <w:ilvl w:val="0"/>
          <w:numId w:val="2"/>
        </w:numPr>
        <w:snapToGrid w:val="0"/>
        <w:spacing w:line="360" w:lineRule="auto"/>
        <w:rPr>
          <w:color w:val="000000" w:themeColor="text1"/>
        </w:rPr>
        <w:pPrChange w:id="91" w:author="Mason,David Steven" w:date="2023-02-27T14:02:00Z">
          <w:pPr>
            <w:pStyle w:val="ListParagraph"/>
            <w:numPr>
              <w:numId w:val="2"/>
            </w:numPr>
            <w:snapToGrid w:val="0"/>
            <w:spacing w:line="480" w:lineRule="auto"/>
            <w:ind w:left="540" w:hanging="360"/>
          </w:pPr>
        </w:pPrChange>
      </w:pPr>
      <w:r w:rsidRPr="000418A2">
        <w:rPr>
          <w:color w:val="000000" w:themeColor="text1"/>
        </w:rPr>
        <w:t>Our findings underscore</w:t>
      </w:r>
      <w:r w:rsidR="45F30D2D" w:rsidRPr="000418A2">
        <w:rPr>
          <w:color w:val="000000" w:themeColor="text1"/>
        </w:rPr>
        <w:t xml:space="preserve"> a </w:t>
      </w:r>
      <w:ins w:id="92" w:author="Mason,David Steven" w:date="2023-02-17T20:26:00Z">
        <w:r w:rsidR="00B30E51" w:rsidRPr="000418A2">
          <w:rPr>
            <w:color w:val="000000" w:themeColor="text1"/>
          </w:rPr>
          <w:t xml:space="preserve">potential </w:t>
        </w:r>
      </w:ins>
      <w:r w:rsidR="45F30D2D" w:rsidRPr="000418A2">
        <w:rPr>
          <w:color w:val="000000" w:themeColor="text1"/>
        </w:rPr>
        <w:t xml:space="preserve">key mechanism that may </w:t>
      </w:r>
      <w:r w:rsidR="00E87C3D">
        <w:rPr>
          <w:color w:val="000000" w:themeColor="text1"/>
        </w:rPr>
        <w:t>facilitate</w:t>
      </w:r>
      <w:r w:rsidR="45F30D2D" w:rsidRPr="000418A2">
        <w:rPr>
          <w:color w:val="000000" w:themeColor="text1"/>
        </w:rPr>
        <w:t xml:space="preserve"> diversity</w:t>
      </w:r>
      <w:ins w:id="93" w:author="Mason,David Steven" w:date="2023-02-17T20:25:00Z">
        <w:r w:rsidR="00B30E51" w:rsidRPr="000418A2">
          <w:rPr>
            <w:color w:val="000000" w:themeColor="text1"/>
          </w:rPr>
          <w:t>,</w:t>
        </w:r>
      </w:ins>
      <w:r w:rsidR="45F30D2D" w:rsidRPr="000418A2">
        <w:rPr>
          <w:color w:val="000000" w:themeColor="text1"/>
        </w:rPr>
        <w:t xml:space="preserve"> whereby accumulating </w:t>
      </w:r>
      <w:r w:rsidR="0C53FEED" w:rsidRPr="000418A2">
        <w:rPr>
          <w:color w:val="000000" w:themeColor="text1"/>
        </w:rPr>
        <w:t xml:space="preserve">species </w:t>
      </w:r>
      <w:r w:rsidR="45F30D2D" w:rsidRPr="000418A2">
        <w:rPr>
          <w:color w:val="000000" w:themeColor="text1"/>
        </w:rPr>
        <w:t xml:space="preserve">richness in the plant community </w:t>
      </w:r>
      <w:r w:rsidR="01125E91" w:rsidRPr="000418A2">
        <w:rPr>
          <w:color w:val="000000" w:themeColor="text1"/>
        </w:rPr>
        <w:t xml:space="preserve">indirectly promotes </w:t>
      </w:r>
      <w:del w:id="94" w:author="Mason,David Steven" w:date="2023-03-11T17:22:00Z">
        <w:r w:rsidR="45F30D2D" w:rsidRPr="000418A2" w:rsidDel="002F05FA">
          <w:rPr>
            <w:color w:val="000000" w:themeColor="text1"/>
          </w:rPr>
          <w:delText>greater number</w:delText>
        </w:r>
        <w:r w:rsidR="1A48AF63" w:rsidRPr="000418A2" w:rsidDel="002F05FA">
          <w:rPr>
            <w:color w:val="000000" w:themeColor="text1"/>
          </w:rPr>
          <w:delText>s</w:delText>
        </w:r>
        <w:r w:rsidR="45F30D2D" w:rsidRPr="000418A2" w:rsidDel="002F05FA">
          <w:rPr>
            <w:color w:val="000000" w:themeColor="text1"/>
          </w:rPr>
          <w:delText xml:space="preserve"> of</w:delText>
        </w:r>
      </w:del>
      <w:ins w:id="95" w:author="Mason,David Steven" w:date="2023-03-11T17:22:00Z">
        <w:r w:rsidR="002F05FA" w:rsidRPr="000418A2">
          <w:rPr>
            <w:color w:val="000000" w:themeColor="text1"/>
          </w:rPr>
          <w:t>more</w:t>
        </w:r>
      </w:ins>
      <w:r w:rsidR="45F30D2D" w:rsidRPr="000418A2">
        <w:rPr>
          <w:color w:val="000000" w:themeColor="text1"/>
        </w:rPr>
        <w:t xml:space="preserve"> species in seed rain. Importantly, the resource tracking mechanism driving this potential positive feedback loop may also result in negative ecosystem effects if global change alters </w:t>
      </w:r>
      <w:del w:id="96" w:author="Mason,David Steven" w:date="2023-03-11T17:23:00Z">
        <w:r w:rsidR="45F30D2D" w:rsidRPr="000418A2" w:rsidDel="002F05FA">
          <w:rPr>
            <w:color w:val="000000" w:themeColor="text1"/>
          </w:rPr>
          <w:delText xml:space="preserve">or homogenizes </w:delText>
        </w:r>
      </w:del>
      <w:r w:rsidR="45F30D2D" w:rsidRPr="000418A2">
        <w:rPr>
          <w:color w:val="000000" w:themeColor="text1"/>
        </w:rPr>
        <w:t xml:space="preserve">resource availability. Moving forward, future research </w:t>
      </w:r>
      <w:del w:id="97" w:author="Mason,David Steven" w:date="2023-02-26T11:30:00Z">
        <w:r w:rsidR="45F30D2D" w:rsidRPr="000418A2" w:rsidDel="00977BC6">
          <w:rPr>
            <w:color w:val="000000" w:themeColor="text1"/>
          </w:rPr>
          <w:delText xml:space="preserve">in </w:delText>
        </w:r>
      </w:del>
      <w:del w:id="98" w:author="Mason,David Steven" w:date="2023-02-26T11:26:00Z">
        <w:r w:rsidR="22D83E3E" w:rsidRPr="000418A2" w:rsidDel="00F727BA">
          <w:rPr>
            <w:color w:val="000000" w:themeColor="text1"/>
          </w:rPr>
          <w:delText>ecosystems</w:delText>
        </w:r>
        <w:r w:rsidR="45F30D2D" w:rsidRPr="000418A2" w:rsidDel="00F727BA">
          <w:rPr>
            <w:color w:val="000000" w:themeColor="text1"/>
          </w:rPr>
          <w:delText xml:space="preserve"> </w:delText>
        </w:r>
      </w:del>
      <w:del w:id="99" w:author="Mason,David Steven" w:date="2023-02-26T11:30:00Z">
        <w:r w:rsidR="45F30D2D" w:rsidRPr="000418A2" w:rsidDel="00977BC6">
          <w:rPr>
            <w:color w:val="000000" w:themeColor="text1"/>
          </w:rPr>
          <w:delText xml:space="preserve">where vectors are </w:delText>
        </w:r>
        <w:r w:rsidR="644DD3D4" w:rsidRPr="000418A2" w:rsidDel="00977BC6">
          <w:rPr>
            <w:color w:val="000000" w:themeColor="text1"/>
          </w:rPr>
          <w:delText xml:space="preserve">susceptible </w:delText>
        </w:r>
        <w:r w:rsidR="45F30D2D" w:rsidRPr="000418A2" w:rsidDel="00977BC6">
          <w:rPr>
            <w:color w:val="000000" w:themeColor="text1"/>
          </w:rPr>
          <w:delText xml:space="preserve">to habitat fragmentation </w:delText>
        </w:r>
      </w:del>
      <w:r w:rsidR="45F30D2D" w:rsidRPr="000418A2">
        <w:rPr>
          <w:color w:val="000000" w:themeColor="text1"/>
        </w:rPr>
        <w:t xml:space="preserve">should explore the bottom-up effects of global change </w:t>
      </w:r>
      <w:del w:id="100" w:author="Mason,David Steven" w:date="2023-03-08T14:46:00Z">
        <w:r w:rsidR="45F30D2D" w:rsidRPr="000418A2" w:rsidDel="0009164D">
          <w:rPr>
            <w:color w:val="000000" w:themeColor="text1"/>
          </w:rPr>
          <w:delText xml:space="preserve">on </w:delText>
        </w:r>
      </w:del>
      <w:r w:rsidR="00A22925">
        <w:rPr>
          <w:color w:val="000000" w:themeColor="text1"/>
        </w:rPr>
        <w:t>on</w:t>
      </w:r>
      <w:ins w:id="101" w:author="Mason,David Steven" w:date="2023-03-08T14:46:00Z">
        <w:r w:rsidR="0009164D" w:rsidRPr="000418A2">
          <w:rPr>
            <w:color w:val="000000" w:themeColor="text1"/>
          </w:rPr>
          <w:t xml:space="preserve"> </w:t>
        </w:r>
      </w:ins>
      <w:r w:rsidR="45F30D2D" w:rsidRPr="000418A2">
        <w:rPr>
          <w:color w:val="000000" w:themeColor="text1"/>
        </w:rPr>
        <w:t>food resources</w:t>
      </w:r>
      <w:ins w:id="102" w:author="Mason,David Steven" w:date="2023-02-26T11:30:00Z">
        <w:r w:rsidR="00977BC6" w:rsidRPr="000418A2">
          <w:rPr>
            <w:color w:val="000000" w:themeColor="text1"/>
          </w:rPr>
          <w:t xml:space="preserve"> </w:t>
        </w:r>
      </w:ins>
      <w:r w:rsidR="00A22925">
        <w:rPr>
          <w:color w:val="000000" w:themeColor="text1"/>
        </w:rPr>
        <w:t>and</w:t>
      </w:r>
      <w:ins w:id="103" w:author="Mason,David Steven" w:date="2023-03-08T14:46:00Z">
        <w:r w:rsidR="0009164D" w:rsidRPr="000418A2">
          <w:rPr>
            <w:color w:val="000000" w:themeColor="text1"/>
          </w:rPr>
          <w:t xml:space="preserve"> </w:t>
        </w:r>
      </w:ins>
      <w:ins w:id="104" w:author="Mason,David Steven" w:date="2023-02-26T11:33:00Z">
        <w:r w:rsidR="00977BC6" w:rsidRPr="000418A2">
          <w:rPr>
            <w:color w:val="000000" w:themeColor="text1"/>
            <w:rPrChange w:id="105" w:author="Mason,David Steven" w:date="2023-02-27T14:07:00Z">
              <w:rPr>
                <w:highlight w:val="yellow"/>
              </w:rPr>
            </w:rPrChange>
          </w:rPr>
          <w:t>vector behavior</w:t>
        </w:r>
      </w:ins>
      <w:ins w:id="106" w:author="Mason,David Steven" w:date="2023-02-26T11:30:00Z">
        <w:r w:rsidR="00977BC6" w:rsidRPr="000418A2">
          <w:rPr>
            <w:color w:val="000000" w:themeColor="text1"/>
          </w:rPr>
          <w:t xml:space="preserve"> to co</w:t>
        </w:r>
      </w:ins>
      <w:ins w:id="107" w:author="Mason,David Steven" w:date="2023-02-26T11:31:00Z">
        <w:r w:rsidR="00977BC6" w:rsidRPr="000418A2">
          <w:rPr>
            <w:color w:val="000000" w:themeColor="text1"/>
          </w:rPr>
          <w:t>mpliment</w:t>
        </w:r>
      </w:ins>
      <w:ins w:id="108" w:author="Mason,David Steven" w:date="2023-02-26T11:32:00Z">
        <w:r w:rsidR="00977BC6" w:rsidRPr="000418A2">
          <w:rPr>
            <w:color w:val="000000" w:themeColor="text1"/>
          </w:rPr>
          <w:t xml:space="preserve"> the body of literature regarding </w:t>
        </w:r>
      </w:ins>
      <w:ins w:id="109" w:author="Mason,David Steven" w:date="2023-02-26T11:33:00Z">
        <w:r w:rsidR="00977BC6" w:rsidRPr="000418A2">
          <w:rPr>
            <w:color w:val="000000" w:themeColor="text1"/>
            <w:rPrChange w:id="110" w:author="Mason,David Steven" w:date="2023-02-27T14:07:00Z">
              <w:rPr>
                <w:highlight w:val="yellow"/>
              </w:rPr>
            </w:rPrChange>
          </w:rPr>
          <w:t>changes in vector assemblages</w:t>
        </w:r>
      </w:ins>
      <w:r w:rsidR="45F30D2D" w:rsidRPr="000418A2">
        <w:rPr>
          <w:color w:val="000000" w:themeColor="text1"/>
        </w:rPr>
        <w:t xml:space="preserve">. </w:t>
      </w:r>
    </w:p>
    <w:p w14:paraId="2E28DBA9" w14:textId="77777777" w:rsidR="00733107" w:rsidRPr="000418A2" w:rsidRDefault="00733107">
      <w:pPr>
        <w:snapToGrid w:val="0"/>
        <w:spacing w:line="360" w:lineRule="auto"/>
        <w:rPr>
          <w:rFonts w:cstheme="minorHAnsi"/>
          <w:bCs/>
          <w:color w:val="000000" w:themeColor="text1"/>
        </w:rPr>
        <w:pPrChange w:id="111" w:author="Mason,David Steven" w:date="2023-02-27T14:02:00Z">
          <w:pPr>
            <w:snapToGrid w:val="0"/>
            <w:spacing w:line="480" w:lineRule="auto"/>
          </w:pPr>
        </w:pPrChange>
      </w:pPr>
    </w:p>
    <w:p w14:paraId="69251123" w14:textId="6D69FDE0" w:rsidR="0006199B" w:rsidRPr="000418A2" w:rsidDel="002F05FA" w:rsidRDefault="0006199B" w:rsidP="007265C8">
      <w:pPr>
        <w:snapToGrid w:val="0"/>
        <w:spacing w:line="360" w:lineRule="auto"/>
        <w:rPr>
          <w:del w:id="112" w:author="Mason,David Steven" w:date="2023-03-10T12:10:00Z"/>
          <w:rFonts w:cstheme="minorHAnsi"/>
          <w:i/>
          <w:iCs/>
          <w:color w:val="000000" w:themeColor="text1"/>
          <w:lang w:val="en-GB"/>
        </w:rPr>
      </w:pPr>
      <w:r w:rsidRPr="000418A2">
        <w:rPr>
          <w:rFonts w:cstheme="minorHAnsi"/>
          <w:i/>
          <w:iCs/>
          <w:color w:val="000000" w:themeColor="text1"/>
          <w:lang w:val="en-GB"/>
        </w:rPr>
        <w:t>Key words</w:t>
      </w:r>
      <w:r w:rsidRPr="000418A2">
        <w:rPr>
          <w:rFonts w:cstheme="minorHAnsi"/>
          <w:color w:val="000000" w:themeColor="text1"/>
          <w:lang w:val="en-GB"/>
        </w:rPr>
        <w:t xml:space="preserve">: </w:t>
      </w:r>
      <w:ins w:id="113" w:author="Mason,David Steven" w:date="2023-02-24T10:21:00Z">
        <w:r w:rsidR="007B1D2E" w:rsidRPr="000418A2">
          <w:rPr>
            <w:rFonts w:cstheme="minorHAnsi"/>
            <w:i/>
            <w:iCs/>
            <w:color w:val="000000" w:themeColor="text1"/>
            <w:lang w:val="en-GB"/>
            <w:rPrChange w:id="114" w:author="Mason,David Steven" w:date="2023-02-27T14:07:00Z">
              <w:rPr>
                <w:rFonts w:cstheme="minorHAnsi"/>
                <w:lang w:val="en-GB"/>
              </w:rPr>
            </w:rPrChange>
          </w:rPr>
          <w:t>avian seed</w:t>
        </w:r>
        <w:r w:rsidR="007B1D2E" w:rsidRPr="000418A2">
          <w:rPr>
            <w:rFonts w:cstheme="minorHAnsi"/>
            <w:color w:val="000000" w:themeColor="text1"/>
            <w:lang w:val="en-GB"/>
          </w:rPr>
          <w:t xml:space="preserve"> </w:t>
        </w:r>
      </w:ins>
      <w:r w:rsidRPr="000418A2">
        <w:rPr>
          <w:rFonts w:cstheme="minorHAnsi"/>
          <w:i/>
          <w:iCs/>
          <w:color w:val="000000" w:themeColor="text1"/>
          <w:lang w:val="en-GB"/>
        </w:rPr>
        <w:t>dispersa</w:t>
      </w:r>
      <w:r w:rsidR="00CA453F" w:rsidRPr="000418A2">
        <w:rPr>
          <w:rFonts w:cstheme="minorHAnsi"/>
          <w:i/>
          <w:iCs/>
          <w:color w:val="000000" w:themeColor="text1"/>
          <w:lang w:val="en-GB"/>
        </w:rPr>
        <w:t>l</w:t>
      </w:r>
      <w:r w:rsidRPr="000418A2">
        <w:rPr>
          <w:rFonts w:cstheme="minorHAnsi"/>
          <w:i/>
          <w:iCs/>
          <w:color w:val="000000" w:themeColor="text1"/>
          <w:lang w:val="en-GB"/>
        </w:rPr>
        <w:t xml:space="preserve">, </w:t>
      </w:r>
      <w:del w:id="115" w:author="Mason,David Steven" w:date="2023-03-11T17:24:00Z">
        <w:r w:rsidR="00426B7A" w:rsidRPr="000418A2" w:rsidDel="002F05FA">
          <w:rPr>
            <w:rFonts w:cstheme="minorHAnsi"/>
            <w:i/>
            <w:iCs/>
            <w:color w:val="000000" w:themeColor="text1"/>
            <w:lang w:val="en-GB"/>
          </w:rPr>
          <w:delText xml:space="preserve">diffuse </w:delText>
        </w:r>
      </w:del>
      <w:r w:rsidR="00426B7A" w:rsidRPr="000418A2">
        <w:rPr>
          <w:rFonts w:cstheme="minorHAnsi"/>
          <w:i/>
          <w:iCs/>
          <w:color w:val="000000" w:themeColor="text1"/>
          <w:lang w:val="en-GB"/>
        </w:rPr>
        <w:t>mutualism</w:t>
      </w:r>
      <w:r w:rsidR="00CA453F" w:rsidRPr="000418A2">
        <w:rPr>
          <w:rFonts w:cstheme="minorHAnsi"/>
          <w:i/>
          <w:iCs/>
          <w:color w:val="000000" w:themeColor="text1"/>
          <w:lang w:val="en-GB"/>
        </w:rPr>
        <w:t>,</w:t>
      </w:r>
      <w:r w:rsidR="00426B7A" w:rsidRPr="000418A2">
        <w:rPr>
          <w:rFonts w:cstheme="minorHAnsi"/>
          <w:i/>
          <w:iCs/>
          <w:color w:val="000000" w:themeColor="text1"/>
          <w:lang w:val="en-GB"/>
        </w:rPr>
        <w:t xml:space="preserve"> </w:t>
      </w:r>
      <w:ins w:id="116" w:author="Mason,David Steven" w:date="2023-02-24T10:23:00Z">
        <w:r w:rsidR="007B1D2E" w:rsidRPr="000418A2">
          <w:rPr>
            <w:rFonts w:cstheme="minorHAnsi"/>
            <w:i/>
            <w:iCs/>
            <w:color w:val="000000" w:themeColor="text1"/>
            <w:lang w:val="en-GB"/>
          </w:rPr>
          <w:t xml:space="preserve">diversity-maintenance mechanism, </w:t>
        </w:r>
      </w:ins>
      <w:r w:rsidR="00052F5C" w:rsidRPr="000418A2">
        <w:rPr>
          <w:rFonts w:cstheme="minorHAnsi"/>
          <w:i/>
          <w:iCs/>
          <w:color w:val="000000" w:themeColor="text1"/>
          <w:lang w:val="en-GB"/>
        </w:rPr>
        <w:t>resource</w:t>
      </w:r>
      <w:ins w:id="117" w:author="Mason,David Steven" w:date="2023-02-24T10:21:00Z">
        <w:r w:rsidR="007B1D2E" w:rsidRPr="000418A2">
          <w:rPr>
            <w:rFonts w:cstheme="minorHAnsi"/>
            <w:i/>
            <w:iCs/>
            <w:color w:val="000000" w:themeColor="text1"/>
            <w:lang w:val="en-GB"/>
          </w:rPr>
          <w:t>-tracking</w:t>
        </w:r>
      </w:ins>
      <w:del w:id="118" w:author="Mason,David Steven" w:date="2023-02-24T10:21:00Z">
        <w:r w:rsidR="00052F5C" w:rsidRPr="000418A2" w:rsidDel="007B1D2E">
          <w:rPr>
            <w:rFonts w:cstheme="minorHAnsi"/>
            <w:i/>
            <w:iCs/>
            <w:color w:val="000000" w:themeColor="text1"/>
            <w:lang w:val="en-GB"/>
          </w:rPr>
          <w:delText>s</w:delText>
        </w:r>
      </w:del>
      <w:r w:rsidR="00052F5C" w:rsidRPr="000418A2">
        <w:rPr>
          <w:rFonts w:cstheme="minorHAnsi"/>
          <w:i/>
          <w:iCs/>
          <w:color w:val="000000" w:themeColor="text1"/>
          <w:lang w:val="en-GB"/>
        </w:rPr>
        <w:t xml:space="preserve">, </w:t>
      </w:r>
      <w:del w:id="119" w:author="Mason,David Steven" w:date="2023-02-24T10:24:00Z">
        <w:r w:rsidR="00426B7A" w:rsidRPr="000418A2" w:rsidDel="007B1D2E">
          <w:rPr>
            <w:rFonts w:cstheme="minorHAnsi"/>
            <w:i/>
            <w:iCs/>
            <w:color w:val="000000" w:themeColor="text1"/>
            <w:lang w:val="en-GB"/>
          </w:rPr>
          <w:delText>seed</w:delText>
        </w:r>
        <w:r w:rsidR="00CA453F" w:rsidRPr="000418A2" w:rsidDel="007B1D2E">
          <w:rPr>
            <w:rFonts w:cstheme="minorHAnsi"/>
            <w:i/>
            <w:iCs/>
            <w:color w:val="000000" w:themeColor="text1"/>
            <w:lang w:val="en-GB"/>
          </w:rPr>
          <w:delText xml:space="preserve"> </w:delText>
        </w:r>
        <w:r w:rsidR="00426B7A" w:rsidRPr="000418A2" w:rsidDel="007B1D2E">
          <w:rPr>
            <w:rFonts w:cstheme="minorHAnsi"/>
            <w:i/>
            <w:iCs/>
            <w:color w:val="000000" w:themeColor="text1"/>
            <w:lang w:val="en-GB"/>
          </w:rPr>
          <w:delText>vector</w:delText>
        </w:r>
        <w:r w:rsidR="00C00942" w:rsidRPr="000418A2" w:rsidDel="007B1D2E">
          <w:rPr>
            <w:rFonts w:cstheme="minorHAnsi"/>
            <w:i/>
            <w:iCs/>
            <w:color w:val="000000" w:themeColor="text1"/>
            <w:lang w:val="en-GB"/>
          </w:rPr>
          <w:delText xml:space="preserve">, </w:delText>
        </w:r>
        <w:r w:rsidR="00C20457" w:rsidRPr="000418A2" w:rsidDel="007B1D2E">
          <w:rPr>
            <w:rFonts w:cstheme="minorHAnsi"/>
            <w:i/>
            <w:iCs/>
            <w:color w:val="000000" w:themeColor="text1"/>
            <w:lang w:val="en-GB"/>
          </w:rPr>
          <w:delText xml:space="preserve">species </w:delText>
        </w:r>
        <w:r w:rsidR="00C00942" w:rsidRPr="000418A2" w:rsidDel="007B1D2E">
          <w:rPr>
            <w:rFonts w:cstheme="minorHAnsi"/>
            <w:i/>
            <w:iCs/>
            <w:color w:val="000000" w:themeColor="text1"/>
            <w:lang w:val="en-GB"/>
          </w:rPr>
          <w:delText>richnes</w:delText>
        </w:r>
      </w:del>
      <w:ins w:id="120" w:author="Mason,David Steven" w:date="2023-02-24T10:24:00Z">
        <w:r w:rsidR="007B1D2E" w:rsidRPr="000418A2">
          <w:rPr>
            <w:rFonts w:cstheme="minorHAnsi"/>
            <w:i/>
            <w:iCs/>
            <w:color w:val="000000" w:themeColor="text1"/>
            <w:lang w:val="en-GB"/>
          </w:rPr>
          <w:t>zoochory</w:t>
        </w:r>
      </w:ins>
      <w:del w:id="121" w:author="Mason,David Steven" w:date="2023-02-24T10:24:00Z">
        <w:r w:rsidR="00C00942" w:rsidRPr="000418A2" w:rsidDel="007B1D2E">
          <w:rPr>
            <w:rFonts w:cstheme="minorHAnsi"/>
            <w:i/>
            <w:iCs/>
            <w:color w:val="000000" w:themeColor="text1"/>
            <w:lang w:val="en-GB"/>
          </w:rPr>
          <w:delText>s</w:delText>
        </w:r>
      </w:del>
    </w:p>
    <w:p w14:paraId="163D5C29" w14:textId="77777777" w:rsidR="002F05FA" w:rsidRPr="000418A2" w:rsidRDefault="002F05FA">
      <w:pPr>
        <w:snapToGrid w:val="0"/>
        <w:spacing w:line="360" w:lineRule="auto"/>
        <w:rPr>
          <w:ins w:id="122" w:author="Mason,David Steven" w:date="2023-03-11T17:25:00Z"/>
          <w:rFonts w:cstheme="minorHAnsi"/>
          <w:i/>
          <w:iCs/>
          <w:color w:val="000000" w:themeColor="text1"/>
          <w:lang w:val="en-GB"/>
        </w:rPr>
        <w:pPrChange w:id="123" w:author="Mason,David Steven" w:date="2023-02-27T14:02:00Z">
          <w:pPr>
            <w:snapToGrid w:val="0"/>
            <w:spacing w:line="480" w:lineRule="auto"/>
          </w:pPr>
        </w:pPrChange>
      </w:pPr>
    </w:p>
    <w:p w14:paraId="4F0215FC" w14:textId="1E12321A" w:rsidR="0006199B" w:rsidRPr="000418A2" w:rsidRDefault="0006199B">
      <w:pPr>
        <w:snapToGrid w:val="0"/>
        <w:spacing w:line="360" w:lineRule="auto"/>
        <w:rPr>
          <w:rFonts w:cstheme="minorHAnsi"/>
          <w:b/>
          <w:color w:val="000000" w:themeColor="text1"/>
          <w:lang w:val="en-GB"/>
        </w:rPr>
        <w:pPrChange w:id="124" w:author="Mason,David Steven" w:date="2023-03-10T12:10:00Z">
          <w:pPr/>
        </w:pPrChange>
      </w:pPr>
      <w:del w:id="125" w:author="Mason,David Steven" w:date="2023-03-10T12:10:00Z">
        <w:r w:rsidRPr="000418A2" w:rsidDel="007265C8">
          <w:rPr>
            <w:rFonts w:cstheme="minorHAnsi"/>
            <w:b/>
            <w:color w:val="000000" w:themeColor="text1"/>
            <w:lang w:val="en-GB"/>
          </w:rPr>
          <w:br w:type="page"/>
        </w:r>
      </w:del>
    </w:p>
    <w:p w14:paraId="3B18C2D9" w14:textId="095C2436" w:rsidR="0006199B" w:rsidRPr="000418A2" w:rsidRDefault="0006199B" w:rsidP="00A04850">
      <w:pPr>
        <w:snapToGrid w:val="0"/>
        <w:spacing w:line="480" w:lineRule="auto"/>
        <w:rPr>
          <w:rFonts w:cstheme="minorHAnsi"/>
          <w:b/>
          <w:bCs/>
          <w:color w:val="000000" w:themeColor="text1"/>
          <w:lang w:val="en-GB"/>
        </w:rPr>
      </w:pPr>
      <w:r w:rsidRPr="000418A2">
        <w:rPr>
          <w:rFonts w:cstheme="minorHAnsi"/>
          <w:b/>
          <w:bCs/>
          <w:color w:val="000000" w:themeColor="text1"/>
          <w:lang w:val="en-GB"/>
        </w:rPr>
        <w:lastRenderedPageBreak/>
        <w:t>INTRODUCTION</w:t>
      </w:r>
    </w:p>
    <w:p w14:paraId="7AA80FC8" w14:textId="60F59B7F" w:rsidR="009106BD" w:rsidRPr="000418A2" w:rsidRDefault="00371A2B">
      <w:pPr>
        <w:spacing w:line="360" w:lineRule="auto"/>
        <w:ind w:firstLine="720"/>
        <w:rPr>
          <w:color w:val="000000" w:themeColor="text1"/>
        </w:rPr>
        <w:pPrChange w:id="126" w:author="Mason,David Steven" w:date="2023-02-27T14:02:00Z">
          <w:pPr>
            <w:spacing w:line="480" w:lineRule="auto"/>
            <w:ind w:firstLine="720"/>
          </w:pPr>
        </w:pPrChange>
      </w:pPr>
      <w:r w:rsidRPr="000418A2">
        <w:rPr>
          <w:color w:val="000000" w:themeColor="text1"/>
        </w:rPr>
        <w:t>Global b</w:t>
      </w:r>
      <w:r w:rsidR="009106BD" w:rsidRPr="000418A2">
        <w:rPr>
          <w:color w:val="000000" w:themeColor="text1"/>
        </w:rPr>
        <w:t>iodiversity is declining</w:t>
      </w:r>
      <w:r w:rsidR="00A15E0C" w:rsidRPr="000418A2">
        <w:rPr>
          <w:color w:val="000000" w:themeColor="text1"/>
        </w:rPr>
        <w:t>, in part,</w:t>
      </w:r>
      <w:r w:rsidR="009106BD" w:rsidRPr="000418A2">
        <w:rPr>
          <w:color w:val="000000" w:themeColor="text1"/>
        </w:rPr>
        <w:t xml:space="preserve"> </w:t>
      </w:r>
      <w:r w:rsidR="00A15E0C" w:rsidRPr="000418A2">
        <w:rPr>
          <w:color w:val="000000" w:themeColor="text1"/>
        </w:rPr>
        <w:t>due to</w:t>
      </w:r>
      <w:r w:rsidR="009106BD" w:rsidRPr="000418A2">
        <w:rPr>
          <w:color w:val="000000" w:themeColor="text1"/>
        </w:rPr>
        <w:t xml:space="preserve"> shift</w:t>
      </w:r>
      <w:r w:rsidRPr="000418A2">
        <w:rPr>
          <w:color w:val="000000" w:themeColor="text1"/>
        </w:rPr>
        <w:t>s in</w:t>
      </w:r>
      <w:r w:rsidR="009106BD" w:rsidRPr="000418A2">
        <w:rPr>
          <w:color w:val="000000" w:themeColor="text1"/>
        </w:rPr>
        <w:t xml:space="preserve"> the availability, distribution, and quality of resources </w:t>
      </w:r>
      <w:ins w:id="127" w:author="Mason,David Steven" w:date="2023-03-08T15:02:00Z">
        <w:r w:rsidR="003D58C6" w:rsidRPr="000418A2">
          <w:rPr>
            <w:color w:val="000000" w:themeColor="text1"/>
          </w:rPr>
          <w:t xml:space="preserve">and habitat components </w:t>
        </w:r>
      </w:ins>
      <w:r w:rsidR="00ED3548" w:rsidRPr="000418A2">
        <w:rPr>
          <w:color w:val="000000" w:themeColor="text1"/>
        </w:rPr>
        <w:t>that support ecological interactions</w:t>
      </w:r>
      <w:r w:rsidR="009106BD" w:rsidRPr="000418A2">
        <w:rPr>
          <w:color w:val="000000" w:themeColor="text1"/>
        </w:rPr>
        <w:t xml:space="preserve"> </w:t>
      </w:r>
      <w:r w:rsidRPr="000418A2">
        <w:rPr>
          <w:color w:val="000000" w:themeColor="text1"/>
        </w:rPr>
        <w:fldChar w:fldCharType="begin"/>
      </w:r>
      <w:r w:rsidRPr="000418A2">
        <w:rPr>
          <w:color w:val="000000" w:themeColor="text1"/>
        </w:rPr>
        <w:instrText xml:space="preserve"> ADDIN ZOTERO_ITEM CSL_CITATION {"citationID":"zBL3bRSZ","properties":{"formattedCitation":"(Chapin III et al., 2011; Dirzo et al., 2014; Grime, 1998; G. Miller &amp; Spoolman, 2012; Ricklefs, 2005; Srivastava et al., 2012; Worm et al., 2006)","plainCitation":"(Chapin III et al., 2011; Dirzo et al., 2014; Grime, 1998; G. Miller &amp; Spoolman, 2012; Ricklefs, 2005; Srivastava et al., 2012; Worm et al., 2006)","noteIndex":0},"citationItems":[{"id":266,"uris":["http://zotero.org/users/local/ud9bfypS/items/TZ2PTK8A"],"itemData":{"id":266,"type":"book","ISBN":"978-1-4419-9502-5","publisher":"Springer, New York","title":"Principles of Terrestrial Ecosystem Ecology","author":[{"family":"Chapin III","given":"F. Stuart"},{"family":"Matson","given":"Pamela A."},{"family":"Vitousek","given":"Peter M."}],"issued":{"date-parts":[["2011"]]}}},{"id":256,"uris":["http://zotero.org/users/local/ud9bfypS/items/48JJ6W8Y"],"itemData":{"id":256,"type":"article-journal","abstract":"We live amid a global wave of anthropogenically driven biodiversity loss: species and population extirpations and, critically, declines in local species abundance. Particularly, human impacts on animal biodiversity are an under-recognized form of global ...","archive_location":"world","container-title":"Science","DOI":"10.1126/science.1251817","language":"EN","license":"Copyright © 2014, American Association for the Advancement of Science","note":"publisher: American Association for the Advancement of Science","source":"www.science.org","title":"Defaunation in the Anthropocene","URL":"https://www.science.org/doi/abs/10.1126/science.1251817","author":[{"family":"Dirzo","given":"Rodolfo"},{"family":"Young","given":"Hillary S."},{"family":"Galetti","given":"Mauro"},{"family":"Ceballos","given":"Gerardo"},{"family":"Isaac","given":"Nick J. B."},{"family":"Collen","given":"Ben"}],"accessed":{"date-parts":[["2022",2,6]]},"issued":{"date-parts":[["2014",7,25]]}}},{"id":192,"uris":["http://zotero.org/users/local/ud9bfypS/items/5VGGVM5D"],"itemData":{"id":192,"type":"article-journal","abstract":"1 It is useful to distinguish between the immediate effects of species richness on ecosystems and those which become apparent on a longer time scale, described here as filter and founder effects. 2 Relationships between plant diversity and ecosystem properties can be explored by classifying component species into three categories – dominants, subordinates and transients. Dominants recur in particular vegetation types, are relatively large, exhibit coarse-grained foraging for resources and, as individual species, make a substantial contribution to the plant biomass. Subordinates also show high fidelity of association with particular vegetation types but they are smaller in stature, forage on a more restricted scale and tend to occupy microhabitats delimited by the architecture and phenology of their associated dominants. Transients comprise a heterogeneous assortment of species of low abundance and persistence; a high proportion are juveniles of species that occur as dominants or subordinates in neighbouring ecosystems. 3 A ‘mass ratio’ theory proposes that immediate controls are in proportion to inputs to primary production, are determined to an overwhelming extent by the traits and functional diversity of the dominant plants and are relatively insensitive to the richness of subordinates and transients. Recent experiments support the mass ratio hypothesis and the conclusion of Huston (1997) that claims of immediate benefits of high species richness to ecosystem functions arise from misinterpretation of data. 4 Attribution of immediate control to dominants does not exclude subordinates and transients from involvement in the determination of ecosystem function and sustainability. Both are suspected to play a crucial, if intermittent, role by influencing the recruitment of dominants. Some subordinates may act as a filter influencing regeneration by dominants following major perturbations. 5 Transients originate from the seed rain and seed banks and provide an index of the pool of potential dominants and subordinates at specific sites. Where the landscape carousel operates against a background of declining diversity in the reservoir of colonizing transients, we may predict that a progressive loss of ecosystem functions will arise from the decline in the precision with which dominants can engage in the re-assembly and relocation of ecosystems.","container-title":"Journal of Ecology","DOI":"10.1046/j.1365-2745.1998.00306.x","ISSN":"1365-2745","issue":"6","language":"en","note":"_eprint: https://onlinelibrary.wiley.com/doi/pdf/10.1046/j.1365-2745.1998.00306.x","page":"902-910","source":"Wiley Online Library","title":"Benefits of plant diversity to ecosystems: immediate, filter and founder effects","title-short":"Benefits of plant diversity to ecosystems","volume":"86","author":[{"family":"Grime","given":"J. P."}],"issued":{"date-parts":[["1998"]]}}},{"id":264,"uris":["http://zotero.org/users/local/ud9bfypS/items/ZWA4B5KR"],"itemData":{"id":264,"type":"book","ISBN":"978-0-538-73534-6","publisher":"Brroks/Cole","title":"Living in the Environment: Principles, Connections, and Solutions","author":[{"family":"Miller","given":"George"},{"family":"Spoolman","given":"Scott"}],"issued":{"date-parts":[["2012"]]}}},{"id":265,"uris":["http://zotero.org/users/local/ud9bfypS/items/UE35WVXC"],"itemData":{"id":265,"type":"book","ISBN":"978-0-7167-8697-9","publisher":"WH Freeman, USA","title":"The Economy of Nature, 6th edition","author":[{"family":"Ricklefs","given":"Robert"}],"issued":{"date-parts":[["2005"]]}}},{"id":207,"uris":["http://zotero.org/users/local/ud9bfypS/items/35RVQUWT"],"itemData":{"id":207,"type":"article-journal","abstract":"Phylogenetic diversity (PD) describes the total amount of phylogenetic distance among species in a community. Although there has been substantial research on the factors that determine community PD, exploration of the consequences of PD for ecosystem functioning is just beginning. We argue that PD may be useful in predicting ecosystem functions in a range of communities, from single-trophic to complex networks. Many traits show a phylogenetic signal, suggesting that PD can estimate the functional trait space of a community, and thus ecosystem functioning. Phylogeny also determines interactions among species, and so could help predict how extinctions cascade through ecological networks and thus impact ecosystem functions. Although the initial evidence available suggests patterns consistent with these predictions, we caution that the utility of PD depends critically on the strength of phylogenetic signals to both traits and interactions. We advocate for a synthetic approach that incorporates a deeper understanding of how traits and interactions are shaped by evolution, and outline key areas for future research. If these complexities can be incorporated into future studies, relationships between PD and ecosystem function bear promise in conceptually unifying evolutionary biology with ecosystem ecology.","container-title":"Ecology Letters","DOI":"10.1111/j.1461-0248.2012.01795.x","ISSN":"1461-0248","issue":"7","language":"en","note":"_eprint: https://onlinelibrary.wiley.com/doi/pdf/10.1111/j.1461-0248.2012.01795.x","page":"637-648","source":"Wiley Online Library","title":"Phylogenetic diversity and the functioning of ecosystems","volume":"15","author":[{"family":"Srivastava","given":"Diane S."},{"family":"Cadotte","given":"Marc W."},{"family":"MacDonald","given":"A. Andrew M."},{"family":"Marushia","given":"Robin G."},{"family":"Mirotchnick","given":"Nicholas"}],"issued":{"date-parts":[["2012"]]}}},{"id":212,"uris":["http://zotero.org/users/local/ud9bfypS/items/Y6LH368H"],"itemData":{"id":212,"type":"article-journal","abstract":"Human-dominated marine ecosystems are experiencing accelerating loss of populations and species, with largely unknown consequences. We analyzed local experiments, long-term regional time series, and global fisheries data to test how biodiversity ...","archive_location":"world","container-title":"Science","DOI":"10.1126/science.1132294","language":"EN","license":"American Association for the Advancement of Science","note":"publisher: American Association for the Advancement of Science","source":"www.science.org","title":"Impacts of Biodiversity Loss on Ocean Ecosystem Services","URL":"https://www.science.org/doi/abs/10.1126/science.1132294","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accessed":{"date-parts":[["2022",1,10]]},"issued":{"date-parts":[["2006",11,3]]}}}],"schema":"https://github.com/citation-style-language/schema/raw/master/csl-citation.json"} </w:instrText>
      </w:r>
      <w:r w:rsidRPr="000418A2">
        <w:rPr>
          <w:color w:val="000000" w:themeColor="text1"/>
        </w:rPr>
        <w:fldChar w:fldCharType="separate"/>
      </w:r>
      <w:r w:rsidR="0028548A" w:rsidRPr="000418A2">
        <w:rPr>
          <w:noProof/>
          <w:color w:val="000000" w:themeColor="text1"/>
        </w:rPr>
        <w:t>(</w:t>
      </w:r>
      <w:del w:id="128" w:author="Mason,David Steven" w:date="2023-02-26T13:32:00Z">
        <w:r w:rsidR="0028548A" w:rsidRPr="000418A2" w:rsidDel="00AD7E23">
          <w:rPr>
            <w:strike/>
            <w:noProof/>
            <w:color w:val="000000" w:themeColor="text1"/>
            <w:rPrChange w:id="129" w:author="Mason,David Steven" w:date="2023-03-09T11:22:00Z">
              <w:rPr>
                <w:noProof/>
              </w:rPr>
            </w:rPrChange>
          </w:rPr>
          <w:delText>Chapin III et al., 2011</w:delText>
        </w:r>
        <w:r w:rsidR="0028548A" w:rsidRPr="000418A2" w:rsidDel="00AD7E23">
          <w:rPr>
            <w:noProof/>
            <w:color w:val="000000" w:themeColor="text1"/>
          </w:rPr>
          <w:delText xml:space="preserve">; </w:delText>
        </w:r>
      </w:del>
      <w:del w:id="130" w:author="Mason,David Steven" w:date="2023-02-26T13:34:00Z">
        <w:r w:rsidR="0028548A" w:rsidRPr="000418A2" w:rsidDel="00AD7E23">
          <w:rPr>
            <w:noProof/>
            <w:color w:val="000000" w:themeColor="text1"/>
          </w:rPr>
          <w:delText>Dirzo et al., 2014;</w:delText>
        </w:r>
      </w:del>
      <w:ins w:id="131" w:author="Mason,David Steven" w:date="2023-02-26T13:32:00Z">
        <w:r w:rsidR="00AD7E23" w:rsidRPr="000418A2">
          <w:rPr>
            <w:noProof/>
            <w:color w:val="000000" w:themeColor="text1"/>
          </w:rPr>
          <w:t>Jordano, 2</w:t>
        </w:r>
      </w:ins>
      <w:ins w:id="132" w:author="Mason,David Steven" w:date="2023-02-26T13:33:00Z">
        <w:r w:rsidR="00AD7E23" w:rsidRPr="000418A2">
          <w:rPr>
            <w:noProof/>
            <w:color w:val="000000" w:themeColor="text1"/>
          </w:rPr>
          <w:t>016</w:t>
        </w:r>
      </w:ins>
      <w:ins w:id="133" w:author="Mason,David Steven" w:date="2023-02-26T13:34:00Z">
        <w:r w:rsidR="00AD7E23" w:rsidRPr="000418A2">
          <w:rPr>
            <w:noProof/>
            <w:color w:val="000000" w:themeColor="text1"/>
          </w:rPr>
          <w:t xml:space="preserve">; Tylianakis </w:t>
        </w:r>
        <w:r w:rsidR="00AD7E23" w:rsidRPr="000418A2">
          <w:rPr>
            <w:noProof/>
            <w:color w:val="000000" w:themeColor="text1"/>
            <w:rPrChange w:id="134" w:author="Mason,David Steven" w:date="2023-03-09T11:22:00Z">
              <w:rPr>
                <w:i/>
                <w:iCs/>
                <w:noProof/>
              </w:rPr>
            </w:rPrChange>
          </w:rPr>
          <w:t>et al</w:t>
        </w:r>
        <w:r w:rsidR="00AD7E23" w:rsidRPr="000418A2">
          <w:rPr>
            <w:i/>
            <w:iCs/>
            <w:noProof/>
            <w:color w:val="000000" w:themeColor="text1"/>
          </w:rPr>
          <w:t>.</w:t>
        </w:r>
        <w:r w:rsidR="00AD7E23" w:rsidRPr="000418A2">
          <w:rPr>
            <w:noProof/>
            <w:color w:val="000000" w:themeColor="text1"/>
          </w:rPr>
          <w:t>, 2008</w:t>
        </w:r>
      </w:ins>
      <w:ins w:id="135" w:author="Mason,David Steven" w:date="2023-02-26T14:00:00Z">
        <w:r w:rsidR="00E120C6" w:rsidRPr="000418A2">
          <w:rPr>
            <w:noProof/>
            <w:color w:val="000000" w:themeColor="text1"/>
          </w:rPr>
          <w:t xml:space="preserve">; Sala </w:t>
        </w:r>
        <w:r w:rsidR="00E120C6" w:rsidRPr="000418A2">
          <w:rPr>
            <w:noProof/>
            <w:color w:val="000000" w:themeColor="text1"/>
            <w:rPrChange w:id="136" w:author="Mason,David Steven" w:date="2023-03-09T11:22:00Z">
              <w:rPr>
                <w:i/>
                <w:iCs/>
                <w:noProof/>
              </w:rPr>
            </w:rPrChange>
          </w:rPr>
          <w:t>et al.</w:t>
        </w:r>
        <w:r w:rsidR="00E120C6" w:rsidRPr="000418A2">
          <w:rPr>
            <w:noProof/>
            <w:color w:val="000000" w:themeColor="text1"/>
          </w:rPr>
          <w:t>, 2000</w:t>
        </w:r>
      </w:ins>
      <w:del w:id="137" w:author="Mason,David Steven" w:date="2023-02-26T13:33:00Z">
        <w:r w:rsidR="0028548A" w:rsidRPr="000418A2" w:rsidDel="00AD7E23">
          <w:rPr>
            <w:noProof/>
            <w:color w:val="000000" w:themeColor="text1"/>
          </w:rPr>
          <w:delText xml:space="preserve"> </w:delText>
        </w:r>
      </w:del>
      <w:del w:id="138" w:author="Mason,David Steven" w:date="2023-02-26T13:20:00Z">
        <w:r w:rsidR="0028548A" w:rsidRPr="000418A2" w:rsidDel="00525A40">
          <w:rPr>
            <w:strike/>
            <w:noProof/>
            <w:color w:val="000000" w:themeColor="text1"/>
            <w:rPrChange w:id="139" w:author="Mason,David Steven" w:date="2023-03-09T11:22:00Z">
              <w:rPr>
                <w:noProof/>
              </w:rPr>
            </w:rPrChange>
          </w:rPr>
          <w:delText xml:space="preserve">Grime, 1998; </w:delText>
        </w:r>
      </w:del>
      <w:del w:id="140" w:author="Mason,David Steven" w:date="2023-02-26T13:32:00Z">
        <w:r w:rsidR="0028548A" w:rsidRPr="000418A2" w:rsidDel="00AD7E23">
          <w:rPr>
            <w:strike/>
            <w:noProof/>
            <w:color w:val="000000" w:themeColor="text1"/>
            <w:rPrChange w:id="141" w:author="Mason,David Steven" w:date="2023-03-09T11:22:00Z">
              <w:rPr>
                <w:noProof/>
              </w:rPr>
            </w:rPrChange>
          </w:rPr>
          <w:delText>G. Miller &amp; Spoolman, 2012; Ricklefs, 2005</w:delText>
        </w:r>
        <w:r w:rsidR="0028548A" w:rsidRPr="000418A2" w:rsidDel="00AD7E23">
          <w:rPr>
            <w:noProof/>
            <w:color w:val="000000" w:themeColor="text1"/>
          </w:rPr>
          <w:delText>;</w:delText>
        </w:r>
        <w:r w:rsidR="0028548A" w:rsidRPr="000418A2" w:rsidDel="00AD7E23">
          <w:rPr>
            <w:strike/>
            <w:noProof/>
            <w:color w:val="000000" w:themeColor="text1"/>
            <w:rPrChange w:id="142" w:author="Mason,David Steven" w:date="2023-03-09T11:22:00Z">
              <w:rPr>
                <w:noProof/>
              </w:rPr>
            </w:rPrChange>
          </w:rPr>
          <w:delText xml:space="preserve"> Srivastava et al., 2012;</w:delText>
        </w:r>
        <w:r w:rsidR="0028548A" w:rsidRPr="000418A2" w:rsidDel="00AD7E23">
          <w:rPr>
            <w:noProof/>
            <w:color w:val="000000" w:themeColor="text1"/>
          </w:rPr>
          <w:delText xml:space="preserve"> </w:delText>
        </w:r>
        <w:r w:rsidR="0028548A" w:rsidRPr="000418A2" w:rsidDel="00AD7E23">
          <w:rPr>
            <w:strike/>
            <w:noProof/>
            <w:color w:val="000000" w:themeColor="text1"/>
            <w:rPrChange w:id="143" w:author="Mason,David Steven" w:date="2023-03-09T11:22:00Z">
              <w:rPr>
                <w:noProof/>
              </w:rPr>
            </w:rPrChange>
          </w:rPr>
          <w:delText>Worm et al., 2006</w:delText>
        </w:r>
      </w:del>
      <w:r w:rsidR="0028548A" w:rsidRPr="000418A2">
        <w:rPr>
          <w:noProof/>
          <w:color w:val="000000" w:themeColor="text1"/>
        </w:rPr>
        <w:t>)</w:t>
      </w:r>
      <w:r w:rsidRPr="000418A2">
        <w:rPr>
          <w:color w:val="000000" w:themeColor="text1"/>
        </w:rPr>
        <w:fldChar w:fldCharType="end"/>
      </w:r>
      <w:r w:rsidR="009106BD" w:rsidRPr="000418A2">
        <w:rPr>
          <w:color w:val="000000" w:themeColor="text1"/>
        </w:rPr>
        <w:t xml:space="preserve">. </w:t>
      </w:r>
      <w:del w:id="144" w:author="Mason,David Steven" w:date="2023-02-26T12:18:00Z">
        <w:r w:rsidR="00A15E0C" w:rsidRPr="000418A2" w:rsidDel="0050742A">
          <w:rPr>
            <w:color w:val="000000" w:themeColor="text1"/>
          </w:rPr>
          <w:delText>In tropical systems,</w:delText>
        </w:r>
        <w:r w:rsidR="009106BD" w:rsidRPr="000418A2" w:rsidDel="0050742A">
          <w:rPr>
            <w:color w:val="000000" w:themeColor="text1"/>
          </w:rPr>
          <w:delText xml:space="preserve"> </w:delText>
        </w:r>
      </w:del>
      <w:ins w:id="145" w:author="Mason,David Steven" w:date="2023-02-26T12:18:00Z">
        <w:r w:rsidR="0050742A" w:rsidRPr="000418A2">
          <w:rPr>
            <w:color w:val="000000" w:themeColor="text1"/>
          </w:rPr>
          <w:t>H</w:t>
        </w:r>
      </w:ins>
      <w:ins w:id="146" w:author="Mason,David Steven" w:date="2023-02-24T10:34:00Z">
        <w:r w:rsidR="001864B4" w:rsidRPr="000418A2">
          <w:rPr>
            <w:color w:val="000000" w:themeColor="text1"/>
          </w:rPr>
          <w:t>abitat loss</w:t>
        </w:r>
      </w:ins>
      <w:ins w:id="147" w:author="Mason,David Steven" w:date="2023-02-26T12:03:00Z">
        <w:r w:rsidR="003656F3" w:rsidRPr="000418A2">
          <w:rPr>
            <w:color w:val="000000" w:themeColor="text1"/>
          </w:rPr>
          <w:t xml:space="preserve"> and</w:t>
        </w:r>
      </w:ins>
      <w:ins w:id="148" w:author="Mason,David Steven" w:date="2023-02-26T11:59:00Z">
        <w:r w:rsidR="003656F3" w:rsidRPr="000418A2">
          <w:rPr>
            <w:color w:val="000000" w:themeColor="text1"/>
          </w:rPr>
          <w:t xml:space="preserve"> </w:t>
        </w:r>
      </w:ins>
      <w:ins w:id="149" w:author="Mason,David Steven" w:date="2023-02-24T10:34:00Z">
        <w:r w:rsidR="001864B4" w:rsidRPr="000418A2">
          <w:rPr>
            <w:color w:val="000000" w:themeColor="text1"/>
          </w:rPr>
          <w:t>fragmentation</w:t>
        </w:r>
        <w:r w:rsidR="001864B4" w:rsidRPr="000418A2" w:rsidDel="001864B4">
          <w:rPr>
            <w:color w:val="000000" w:themeColor="text1"/>
          </w:rPr>
          <w:t xml:space="preserve"> </w:t>
        </w:r>
      </w:ins>
      <w:del w:id="150" w:author="Mason,David Steven" w:date="2023-02-24T10:34:00Z">
        <w:r w:rsidR="009106BD" w:rsidRPr="000418A2" w:rsidDel="001864B4">
          <w:rPr>
            <w:color w:val="000000" w:themeColor="text1"/>
          </w:rPr>
          <w:delText xml:space="preserve">the persistent progression of human activities </w:delText>
        </w:r>
      </w:del>
      <w:r w:rsidR="00AB442B" w:rsidRPr="000418A2">
        <w:rPr>
          <w:color w:val="000000" w:themeColor="text1"/>
        </w:rPr>
        <w:t xml:space="preserve">continues to </w:t>
      </w:r>
      <w:r w:rsidR="00A15E0C" w:rsidRPr="000418A2">
        <w:rPr>
          <w:color w:val="000000" w:themeColor="text1"/>
        </w:rPr>
        <w:t>diminish the availability and quality of space</w:t>
      </w:r>
      <w:del w:id="151" w:author="Mason,David Steven" w:date="2023-02-24T10:35:00Z">
        <w:r w:rsidR="009106BD" w:rsidRPr="000418A2" w:rsidDel="001864B4">
          <w:rPr>
            <w:color w:val="000000" w:themeColor="text1"/>
          </w:rPr>
          <w:delText xml:space="preserve"> </w:delText>
        </w:r>
      </w:del>
      <w:del w:id="152" w:author="Mason,David Steven" w:date="2023-02-24T10:34:00Z">
        <w:r w:rsidR="003B313E" w:rsidRPr="000418A2" w:rsidDel="001864B4">
          <w:rPr>
            <w:color w:val="000000" w:themeColor="text1"/>
          </w:rPr>
          <w:delText>through</w:delText>
        </w:r>
        <w:r w:rsidR="009106BD" w:rsidRPr="000418A2" w:rsidDel="001864B4">
          <w:rPr>
            <w:color w:val="000000" w:themeColor="text1"/>
          </w:rPr>
          <w:delText xml:space="preserve"> habitat loss </w:delText>
        </w:r>
        <w:r w:rsidR="00A15E0C" w:rsidRPr="000418A2" w:rsidDel="001864B4">
          <w:rPr>
            <w:color w:val="000000" w:themeColor="text1"/>
          </w:rPr>
          <w:delText>and</w:delText>
        </w:r>
        <w:r w:rsidR="009106BD" w:rsidRPr="000418A2" w:rsidDel="001864B4">
          <w:rPr>
            <w:color w:val="000000" w:themeColor="text1"/>
          </w:rPr>
          <w:delText xml:space="preserve"> fragmentation</w:delText>
        </w:r>
      </w:del>
      <w:r w:rsidR="00A15E0C" w:rsidRPr="000418A2">
        <w:rPr>
          <w:color w:val="000000" w:themeColor="text1"/>
        </w:rPr>
        <w:t xml:space="preserve">, </w:t>
      </w:r>
      <w:del w:id="153" w:author="Mason,David Steven" w:date="2023-02-26T12:03:00Z">
        <w:r w:rsidR="009106BD" w:rsidRPr="000418A2" w:rsidDel="003656F3">
          <w:rPr>
            <w:color w:val="000000" w:themeColor="text1"/>
          </w:rPr>
          <w:delText xml:space="preserve">creating </w:delText>
        </w:r>
      </w:del>
      <w:ins w:id="154" w:author="Mason,David Steven" w:date="2023-02-26T12:03:00Z">
        <w:r w:rsidR="003656F3" w:rsidRPr="000418A2">
          <w:rPr>
            <w:color w:val="000000" w:themeColor="text1"/>
          </w:rPr>
          <w:t xml:space="preserve">contributing to </w:t>
        </w:r>
      </w:ins>
      <w:r w:rsidR="009106BD" w:rsidRPr="000418A2">
        <w:rPr>
          <w:color w:val="000000" w:themeColor="text1"/>
        </w:rPr>
        <w:t xml:space="preserve">an asymmetric skew in the loss of biodiversity with the extinction of animals at higher trophic levels and </w:t>
      </w:r>
      <w:del w:id="155" w:author="Mason,David Steven" w:date="2023-02-24T10:33:00Z">
        <w:r w:rsidR="00E21858" w:rsidRPr="000418A2" w:rsidDel="001864B4">
          <w:rPr>
            <w:color w:val="000000" w:themeColor="text1"/>
          </w:rPr>
          <w:delText xml:space="preserve">the occurrence of </w:delText>
        </w:r>
      </w:del>
      <w:r w:rsidR="009106BD" w:rsidRPr="000418A2">
        <w:rPr>
          <w:color w:val="000000" w:themeColor="text1"/>
        </w:rPr>
        <w:t>smaller population sizes</w:t>
      </w:r>
      <w:ins w:id="156" w:author="Mason,David Steven" w:date="2023-02-24T10:33:00Z">
        <w:r w:rsidR="001864B4" w:rsidRPr="000418A2">
          <w:rPr>
            <w:color w:val="000000" w:themeColor="text1"/>
          </w:rPr>
          <w:t xml:space="preserve"> occurring</w:t>
        </w:r>
      </w:ins>
      <w:r w:rsidR="009106BD" w:rsidRPr="000418A2">
        <w:rPr>
          <w:color w:val="000000" w:themeColor="text1"/>
        </w:rPr>
        <w:t xml:space="preserve"> first </w:t>
      </w:r>
      <w:r w:rsidRPr="000418A2">
        <w:rPr>
          <w:color w:val="000000" w:themeColor="text1"/>
        </w:rPr>
        <w:fldChar w:fldCharType="begin"/>
      </w:r>
      <w:r w:rsidRPr="000418A2">
        <w:rPr>
          <w:color w:val="000000" w:themeColor="text1"/>
        </w:rPr>
        <w:instrText xml:space="preserve"> ADDIN ZOTERO_ITEM CSL_CITATION {"citationID":"bTgkLdsW","properties":{"formattedCitation":"(Cramer et al., 2007; Davies et al., 2000; Duffy, 2003; P\\uc0\\u233{}rez-M\\uc0\\u233{}ndez et al., 2016)","plainCitation":"(Cramer et al., 2007; Davies et al., 2000; Duffy, 2003; Pérez-Méndez et al., 2016)","noteIndex":0},"citationItems":[{"id":184,"uris":["http://zotero.org/users/local/ud9bfypS/items/EHYRBFHX"],"itemData":{"id":184,"type":"article-journal","abstract":"The responses of plant–animal interactions to forest fragmentation can vary. We hypothesized that large-seeded plant species would be more susceptible to forest fragmentation than small-seeded species because large-seeded species rely on a few, extinction prone dispersers. We compared seed dispersal of the large-seeded, mammal dispersed Duckeodendron cestroides and the small-seeded, avian dispersed Bocageopsis multiflora. The number, percentage, distance, and distributions of dispersed seeds were all reduced in fragments for Duckeodendron but not for Bocageopsis. Other fragmentation research in tropical communities supports this hypothesis through three lines of evidence: (1) Large-seeded plant species are more prone to extinction, (2) Fragmentation restricts or alters the movement of large animal dispersers more than small dispersers, and (3) Large and small-seeded species seem to be differentially linked to primary and secondary forest habitats. Therefore, small-seeded plants may be more resilient to forest fragmentation while large-seeded species may be more susceptible and should be a priority for conservation.","container-title":"Biological Conservation","DOI":"10.1016/j.biocon.2007.02.019","ISSN":"0006-3207","issue":"3","journalAbbreviation":"Biological Conservation","language":"en","page":"415-423","source":"ScienceDirect","title":"Forest fragmentation differentially affects seed dispersal of large and small-seeded tropical trees","volume":"137","author":[{"family":"Cramer","given":"Jennifer M."},{"family":"Mesquita","given":"Rita C. G."},{"family":"Bruce Williamson","given":"G."}],"issued":{"date-parts":[["2007",7,1]]}}},{"id":101,"uris":["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54,"uris":["http://zotero.org/users/local/ud9bfypS/items/R8X227HZ"],"itemData":{"id":54,"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id":259,"uris":["http://zotero.org/users/local/ud9bfypS/items/FVY95FN7"],"itemData":{"id":259,"type":"article-journal","abstract":"Anthropogenic activity is driving population declines and extinctions of large-bodied, fruit-eating animals worldwide. Loss of these frugivores is expected to trigger negative cascading effects on plant populations if remnant species fail to replace the seed dispersal services provided by the extinct frugivores. A collapse of seed dispersal may not only affect plant demography (i.e., lack of recruitment), but should also supress gene flow via seed dispersal. Yet little empirical data still exist demonstrating the genetic consequences of defaunation for animal-dispersed plant species. Here, we first document a significant reduction of seed dispersal distances along a gradient of human-driven defaunation, with increasing loss of large- and medium-bodied frugivores. We then show that local plant neighbourhoods have higher genetic similarity and smaller effective population sizes when large seed dispersers become extinct (i.e., only small frugivores remain) or are even partially downgraded (i.e., medium-sized frugivores providing less efficient seed dispersal). Our results demonstrate that preservation of large frugivores is crucial to maintain functional seed dispersal services and their associated genetic imprints, a central conservation target. Early signals of reduced dispersal distances that accompany the Anthropogenic defaunation forecast multiple, cascading effects on plant populations.","container-title":"Scientific Reports","DOI":"10.1038/srep24820","ISSN":"2045-2322","issue":"1","journalAbbreviation":"Sci Rep","language":"en","license":"2016 The Author(s)","note":"number: 1\npublisher: Nature Publishing Group","page":"24820","source":"www.nature.com","title":"The signatures of Anthropocene defaunation: cascading effects of the seed dispersal collapse","title-short":"The signatures of Anthropocene defaunation","volume":"6","author":[{"family":"Pérez-Méndez","given":"Néstor"},{"family":"Jordano","given":"Pedro"},{"family":"García","given":"Cristina"},{"family":"Valido","given":"Alfredo"}],"issued":{"date-parts":[["2016",4,19]]}}}],"schema":"https://github.com/citation-style-language/schema/raw/master/csl-citation.json"} </w:instrText>
      </w:r>
      <w:r w:rsidRPr="000418A2">
        <w:rPr>
          <w:color w:val="000000" w:themeColor="text1"/>
        </w:rPr>
        <w:fldChar w:fldCharType="separate"/>
      </w:r>
      <w:ins w:id="157" w:author="Mason,David Steven" w:date="2023-02-26T12:32:00Z">
        <w:r w:rsidR="00540493" w:rsidRPr="000418A2">
          <w:rPr>
            <w:color w:val="000000" w:themeColor="text1"/>
          </w:rPr>
          <w:t>(</w:t>
        </w:r>
      </w:ins>
      <w:ins w:id="158" w:author="Mason,David Steven" w:date="2023-02-26T13:16:00Z">
        <w:r w:rsidR="00525A40" w:rsidRPr="000418A2">
          <w:rPr>
            <w:noProof/>
            <w:color w:val="000000" w:themeColor="text1"/>
          </w:rPr>
          <w:t>Dirzo et al., 2014</w:t>
        </w:r>
        <w:r w:rsidR="00525A40" w:rsidRPr="000418A2">
          <w:rPr>
            <w:color w:val="000000" w:themeColor="text1"/>
          </w:rPr>
          <w:t xml:space="preserve">; </w:t>
        </w:r>
      </w:ins>
      <w:del w:id="159" w:author="Mason,David Steven" w:date="2023-02-26T12:32:00Z">
        <w:r w:rsidR="009106BD" w:rsidRPr="000418A2" w:rsidDel="00540493">
          <w:rPr>
            <w:color w:val="000000" w:themeColor="text1"/>
          </w:rPr>
          <w:delText>(</w:delText>
        </w:r>
      </w:del>
      <w:del w:id="160" w:author="Mason,David Steven" w:date="2023-02-26T12:31:00Z">
        <w:r w:rsidR="009106BD" w:rsidRPr="000418A2" w:rsidDel="00540493">
          <w:rPr>
            <w:strike/>
            <w:color w:val="000000" w:themeColor="text1"/>
            <w:rPrChange w:id="161" w:author="Mason,David Steven" w:date="2023-03-09T11:26:00Z">
              <w:rPr>
                <w:color w:val="000000" w:themeColor="text1"/>
              </w:rPr>
            </w:rPrChange>
          </w:rPr>
          <w:delText>Cramer et al., 2007;</w:delText>
        </w:r>
      </w:del>
      <w:del w:id="162" w:author="Mason,David Steven" w:date="2023-02-26T11:56:00Z">
        <w:r w:rsidR="009106BD" w:rsidRPr="000418A2" w:rsidDel="003656F3">
          <w:rPr>
            <w:strike/>
            <w:color w:val="000000" w:themeColor="text1"/>
            <w:rPrChange w:id="163" w:author="Mason,David Steven" w:date="2023-03-09T11:26:00Z">
              <w:rPr>
                <w:color w:val="000000" w:themeColor="text1"/>
              </w:rPr>
            </w:rPrChange>
          </w:rPr>
          <w:delText xml:space="preserve"> Davies et al., 2000;</w:delText>
        </w:r>
      </w:del>
      <w:del w:id="164" w:author="Mason,David Steven" w:date="2023-02-26T12:31:00Z">
        <w:r w:rsidR="009106BD" w:rsidRPr="000418A2" w:rsidDel="00540493">
          <w:rPr>
            <w:strike/>
            <w:color w:val="000000" w:themeColor="text1"/>
            <w:rPrChange w:id="165" w:author="Mason,David Steven" w:date="2023-03-09T11:26:00Z">
              <w:rPr>
                <w:color w:val="000000" w:themeColor="text1"/>
              </w:rPr>
            </w:rPrChange>
          </w:rPr>
          <w:delText xml:space="preserve"> </w:delText>
        </w:r>
      </w:del>
      <w:r w:rsidR="009106BD" w:rsidRPr="000418A2">
        <w:rPr>
          <w:color w:val="000000" w:themeColor="text1"/>
        </w:rPr>
        <w:t>Duffy, 2003</w:t>
      </w:r>
      <w:ins w:id="166" w:author="Mason,David Steven" w:date="2023-02-26T12:23:00Z">
        <w:r w:rsidR="0050742A" w:rsidRPr="000418A2">
          <w:rPr>
            <w:color w:val="000000" w:themeColor="text1"/>
          </w:rPr>
          <w:t xml:space="preserve">; Estes </w:t>
        </w:r>
        <w:r w:rsidR="0050742A" w:rsidRPr="000418A2">
          <w:rPr>
            <w:color w:val="000000" w:themeColor="text1"/>
            <w:rPrChange w:id="167" w:author="Mason,David Steven" w:date="2023-02-27T11:05:00Z">
              <w:rPr>
                <w:i/>
                <w:iCs/>
                <w:color w:val="000000" w:themeColor="text1"/>
              </w:rPr>
            </w:rPrChange>
          </w:rPr>
          <w:t>et al.</w:t>
        </w:r>
        <w:r w:rsidR="0050742A" w:rsidRPr="000418A2">
          <w:rPr>
            <w:color w:val="000000" w:themeColor="text1"/>
          </w:rPr>
          <w:t>, 2011</w:t>
        </w:r>
      </w:ins>
      <w:del w:id="168" w:author="Mason,David Steven" w:date="2023-02-26T11:57:00Z">
        <w:r w:rsidR="009106BD" w:rsidRPr="000418A2" w:rsidDel="003656F3">
          <w:rPr>
            <w:color w:val="000000" w:themeColor="text1"/>
          </w:rPr>
          <w:delText>; Pérez-Méndez et al., 2016</w:delText>
        </w:r>
      </w:del>
      <w:r w:rsidR="009106BD" w:rsidRPr="000418A2">
        <w:rPr>
          <w:color w:val="000000" w:themeColor="text1"/>
        </w:rPr>
        <w:t>)</w:t>
      </w:r>
      <w:r w:rsidRPr="000418A2">
        <w:rPr>
          <w:color w:val="000000" w:themeColor="text1"/>
        </w:rPr>
        <w:fldChar w:fldCharType="end"/>
      </w:r>
      <w:r w:rsidR="009106BD" w:rsidRPr="000418A2">
        <w:rPr>
          <w:color w:val="000000" w:themeColor="text1"/>
        </w:rPr>
        <w:t xml:space="preserve">. </w:t>
      </w:r>
      <w:r w:rsidR="00ED3548" w:rsidRPr="000418A2">
        <w:rPr>
          <w:color w:val="000000" w:themeColor="text1"/>
        </w:rPr>
        <w:t xml:space="preserve">Such </w:t>
      </w:r>
      <w:r w:rsidR="00DB7C62" w:rsidRPr="000418A2">
        <w:rPr>
          <w:color w:val="000000" w:themeColor="text1"/>
        </w:rPr>
        <w:t>loss</w:t>
      </w:r>
      <w:r w:rsidR="00921F11" w:rsidRPr="000418A2">
        <w:rPr>
          <w:color w:val="000000" w:themeColor="text1"/>
        </w:rPr>
        <w:t>es</w:t>
      </w:r>
      <w:r w:rsidR="0073215C" w:rsidRPr="000418A2">
        <w:rPr>
          <w:color w:val="000000" w:themeColor="text1"/>
        </w:rPr>
        <w:t xml:space="preserve"> </w:t>
      </w:r>
      <w:r w:rsidR="009106BD" w:rsidRPr="000418A2">
        <w:rPr>
          <w:color w:val="000000" w:themeColor="text1"/>
        </w:rPr>
        <w:t>raise concerns</w:t>
      </w:r>
      <w:ins w:id="169" w:author="Mason,David Steven" w:date="2023-02-26T14:33:00Z">
        <w:r w:rsidR="00BF4128" w:rsidRPr="000418A2">
          <w:rPr>
            <w:color w:val="000000" w:themeColor="text1"/>
          </w:rPr>
          <w:t xml:space="preserve"> globally</w:t>
        </w:r>
      </w:ins>
      <w:r w:rsidR="009106BD" w:rsidRPr="000418A2">
        <w:rPr>
          <w:color w:val="000000" w:themeColor="text1"/>
        </w:rPr>
        <w:t xml:space="preserve"> </w:t>
      </w:r>
      <w:r w:rsidR="00DB7C62" w:rsidRPr="000418A2">
        <w:rPr>
          <w:color w:val="000000" w:themeColor="text1"/>
        </w:rPr>
        <w:t xml:space="preserve">regarding the </w:t>
      </w:r>
      <w:r w:rsidR="2253AD00" w:rsidRPr="000418A2">
        <w:rPr>
          <w:color w:val="000000" w:themeColor="text1"/>
        </w:rPr>
        <w:t>top-down</w:t>
      </w:r>
      <w:r w:rsidR="00DB7C62" w:rsidRPr="000418A2">
        <w:rPr>
          <w:color w:val="000000" w:themeColor="text1"/>
        </w:rPr>
        <w:t xml:space="preserve"> effects of decreasing biodiversity on </w:t>
      </w:r>
      <w:r w:rsidR="009106BD" w:rsidRPr="000418A2">
        <w:rPr>
          <w:color w:val="000000" w:themeColor="text1"/>
        </w:rPr>
        <w:t xml:space="preserve">the assembly and stability of ecosystems </w:t>
      </w:r>
      <w:r w:rsidRPr="000418A2">
        <w:rPr>
          <w:color w:val="000000" w:themeColor="text1"/>
        </w:rPr>
        <w:fldChar w:fldCharType="begin"/>
      </w:r>
      <w:r w:rsidRPr="000418A2">
        <w:rPr>
          <w:color w:val="000000" w:themeColor="text1"/>
        </w:rPr>
        <w:instrText xml:space="preserve"> ADDIN ZOTERO_ITEM CSL_CITATION {"citationID":"h9M2e485","properties":{"formattedCitation":"(Donoso et al., 2020; Powers &amp; Jetz, 2019; Spooner et al., 2018; S. Wang &amp; Loreau, 2016)","plainCitation":"(Donoso et al., 2020; Powers &amp; Jetz, 2019; Spooner et al., 2018; S. Wang &amp; Loreau, 2016)","noteIndex":0},"citationItems":[{"id":143,"uris":["http://zotero.org/users/local/ud9bfypS/items/QDYVQQFP"],"itemData":{"id":143,"type":"article-journal","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license":"2020 The Author(s)","note":"Bandiera_abtest: a\nCc_license_type: cc_by\nCg_type: Nature Research Journals\nnumber: 1\nPrimary_atype: Research\npublisher: Nature Publishing Group\nSubject_term: Community ecology;Ecological modelling;Ecological networks\nSubject_term_id: community-ecology;ecological-modelling;ecological-networks","page":"1582","source":"www.nature.com","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77,"uris":["http://zotero.org/users/local/ud9bfypS/items/F6M3FGXC"],"itemData":{"id":77,"type":"article-journal","abstract":"Habitat transformations caused by human land-use change are considered major drivers of ongoing biodiversity loss1–3, and their impact on biodiversity is expected to increase further this century4–6.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container-title":"Nature Climate Change","DOI":"10.1038/s41558-019-0406-z","ISSN":"1758-6798","issue":"4","journalAbbreviation":"Nat. Clim. Chang.","language":"en","license":"2019 The Author(s), under exclusive licence to Springer Nature Limited","note":"Bandiera_abtest: a\nCg_type: Nature Research Journals\nnumber: 4\nPrimary_atype: Research\npublisher: Nature Publishing Group\nSubject_term: Biogeography;Conservation biology\nSubject_term_id: biogeography;conservation","page":"323-329","source":"www.nature.com","title":"Global habitat loss and extinction risk of terrestrial vertebrates under future land-use-change scenarios","volume":"9","author":[{"family":"Powers","given":"Ryan P."},{"family":"Jetz","given":"Walter"}],"issued":{"date-parts":[["2019",4]]}}},{"id":74,"uris":["http://zotero.org/users/local/ud9bfypS/items/NABPE46I"],"itemData":{"id":74,"type":"article-journal","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container-title":"Global Change Biology","DOI":"10.1111/gcb.14361","ISSN":"1365-2486","issue":"10","language":"en","note":"_eprint: https://onlinelibrary.wiley.com/doi/pdf/10.1111/gcb.14361","page":"4521-4531","source":"Wiley Online Library","title":"Rapid warming is associated with population decline among terrestrial birds and mammals globally","volume":"24","author":[{"family":"Spooner","given":"Fiona E. B."},{"family":"Pearson","given":"Richard G."},{"family":"Freeman","given":"Robin"}],"issued":{"date-parts":[["2018"]]}}},{"id":71,"uris":["http://zotero.org/users/local/ud9bfypS/items/CDECR52B"],"itemData":{"id":71,"type":"article-journal","abstract":"Although diversity–stability relationships have been extensively studied in local ecosystems, the global biodiversity crisis calls for an improved understanding of these relationships in a spatial context. Here, we use a dynamical model of competitive metacommunities to study the relationships between species diversity and ecosystem variability across scales. We derive analytic relationships under a limiting case; these results are extended to more general cases with numerical simulations. Our model shows that, while alpha diversity decreases local ecosystem variability, beta diversity generally contributes to increasing spatial asynchrony among local ecosystems. Consequently, both alpha and beta diversity provide stabilising effects for regional ecosystems, through local and spatial insurance effects respectively. We further show that at the regional scale, the stabilising effect of biodiversity increases as spatial environmental correlation increases. Our findings have important implications for understanding the interactive effects of global environmental changes (e.g. environmental homogenisation) and biodiversity loss on ecosystem sustainability at large scales.","container-title":"Ecology Letters","DOI":"10.1111/ele.12582","ISSN":"1461-0248","issue":"5","language":"en","note":"_eprint: https://onlinelibrary.wiley.com/doi/pdf/10.1111/ele.12582","page":"510-518","source":"Wiley Online Library","title":"Biodiversity and ecosystem stability across scales in metacommunities","volume":"19","author":[{"family":"Wang","given":"Shaopeng"},{"family":"Loreau","given":"Michel"}],"issued":{"date-parts":[["2016"]]}}}],"schema":"https://github.com/citation-style-language/schema/raw/master/csl-citation.json"} </w:instrText>
      </w:r>
      <w:r w:rsidRPr="000418A2">
        <w:rPr>
          <w:color w:val="000000" w:themeColor="text1"/>
        </w:rPr>
        <w:fldChar w:fldCharType="separate"/>
      </w:r>
      <w:r w:rsidR="0000501B" w:rsidRPr="000418A2">
        <w:rPr>
          <w:noProof/>
          <w:color w:val="000000" w:themeColor="text1"/>
        </w:rPr>
        <w:t>(Donoso et al., 2020; Powers &amp; Jetz, 2019; Spooner et al., 2018; Wang &amp; Loreau, 2016)</w:t>
      </w:r>
      <w:r w:rsidRPr="000418A2">
        <w:rPr>
          <w:color w:val="000000" w:themeColor="text1"/>
        </w:rPr>
        <w:fldChar w:fldCharType="end"/>
      </w:r>
      <w:r w:rsidR="009106BD" w:rsidRPr="000418A2">
        <w:rPr>
          <w:color w:val="000000" w:themeColor="text1"/>
        </w:rPr>
        <w:t>.</w:t>
      </w:r>
      <w:r w:rsidR="00A15E0C" w:rsidRPr="000418A2">
        <w:rPr>
          <w:color w:val="000000" w:themeColor="text1"/>
        </w:rPr>
        <w:t xml:space="preserve"> </w:t>
      </w:r>
      <w:r w:rsidR="00ED3548" w:rsidRPr="000418A2">
        <w:rPr>
          <w:color w:val="000000" w:themeColor="text1"/>
        </w:rPr>
        <w:t xml:space="preserve">However, </w:t>
      </w:r>
      <w:r w:rsidR="00DB7C62" w:rsidRPr="000418A2">
        <w:rPr>
          <w:color w:val="000000" w:themeColor="text1"/>
        </w:rPr>
        <w:t xml:space="preserve">the </w:t>
      </w:r>
      <w:del w:id="170" w:author="Mason,David Steven" w:date="2023-02-17T20:28:00Z">
        <w:r w:rsidR="00DB7C62" w:rsidRPr="000418A2" w:rsidDel="00B30E51">
          <w:rPr>
            <w:color w:val="000000" w:themeColor="text1"/>
          </w:rPr>
          <w:delText>consequences of</w:delText>
        </w:r>
      </w:del>
      <w:ins w:id="171" w:author="Mason,David Steven" w:date="2023-02-26T14:48:00Z">
        <w:r w:rsidR="00D21285" w:rsidRPr="000418A2">
          <w:rPr>
            <w:color w:val="000000" w:themeColor="text1"/>
          </w:rPr>
          <w:t>consequences of</w:t>
        </w:r>
      </w:ins>
      <w:r w:rsidR="00DB7C62" w:rsidRPr="000418A2">
        <w:rPr>
          <w:color w:val="000000" w:themeColor="text1"/>
        </w:rPr>
        <w:t xml:space="preserve"> </w:t>
      </w:r>
      <w:r w:rsidR="00ED3548" w:rsidRPr="000418A2">
        <w:rPr>
          <w:color w:val="000000" w:themeColor="text1"/>
        </w:rPr>
        <w:t>global change</w:t>
      </w:r>
      <w:ins w:id="172" w:author="Mason,David Steven" w:date="2023-02-26T14:48:00Z">
        <w:r w:rsidR="00D21285" w:rsidRPr="000418A2">
          <w:rPr>
            <w:color w:val="000000" w:themeColor="text1"/>
          </w:rPr>
          <w:t>s</w:t>
        </w:r>
      </w:ins>
      <w:r w:rsidR="00DB7C62" w:rsidRPr="000418A2">
        <w:rPr>
          <w:color w:val="000000" w:themeColor="text1"/>
        </w:rPr>
        <w:t xml:space="preserve"> </w:t>
      </w:r>
      <w:del w:id="173" w:author="Mason,David Steven" w:date="2023-02-17T20:28:00Z">
        <w:r w:rsidR="00DB7C62" w:rsidRPr="000418A2" w:rsidDel="00B30E51">
          <w:rPr>
            <w:color w:val="000000" w:themeColor="text1"/>
          </w:rPr>
          <w:delText xml:space="preserve">for </w:delText>
        </w:r>
      </w:del>
      <w:del w:id="174" w:author="Mason,David Steven" w:date="2023-02-26T12:42:00Z">
        <w:r w:rsidR="00DB7C62" w:rsidRPr="000418A2" w:rsidDel="00AF6CFA">
          <w:rPr>
            <w:color w:val="000000" w:themeColor="text1"/>
          </w:rPr>
          <w:delText>seed dispersal mutualisms</w:delText>
        </w:r>
      </w:del>
      <w:del w:id="175" w:author="Mason,David Steven" w:date="2023-02-26T14:29:00Z">
        <w:r w:rsidR="00ED3548" w:rsidRPr="000418A2" w:rsidDel="00BF4128">
          <w:rPr>
            <w:color w:val="000000" w:themeColor="text1"/>
          </w:rPr>
          <w:delText xml:space="preserve"> </w:delText>
        </w:r>
      </w:del>
      <w:del w:id="176" w:author="Mason,David Steven" w:date="2023-02-26T14:34:00Z">
        <w:r w:rsidR="00DB7C62" w:rsidRPr="000418A2" w:rsidDel="00BF4128">
          <w:rPr>
            <w:color w:val="000000" w:themeColor="text1"/>
          </w:rPr>
          <w:delText>may</w:delText>
        </w:r>
      </w:del>
      <w:ins w:id="177" w:author="Mason,David Steven" w:date="2023-02-26T14:35:00Z">
        <w:r w:rsidR="00BF4128" w:rsidRPr="000418A2">
          <w:rPr>
            <w:color w:val="000000" w:themeColor="text1"/>
          </w:rPr>
          <w:t>may</w:t>
        </w:r>
      </w:ins>
      <w:r w:rsidR="00DB7C62" w:rsidRPr="000418A2">
        <w:rPr>
          <w:color w:val="000000" w:themeColor="text1"/>
        </w:rPr>
        <w:t xml:space="preserve"> differ across</w:t>
      </w:r>
      <w:ins w:id="178" w:author="Mason,David Steven" w:date="2023-02-26T14:42:00Z">
        <w:r w:rsidR="00D21285" w:rsidRPr="000418A2">
          <w:rPr>
            <w:color w:val="000000" w:themeColor="text1"/>
          </w:rPr>
          <w:t xml:space="preserve"> regions and</w:t>
        </w:r>
      </w:ins>
      <w:ins w:id="179" w:author="Mason,David Steven" w:date="2023-02-26T14:35:00Z">
        <w:r w:rsidR="00BF4128" w:rsidRPr="000418A2">
          <w:rPr>
            <w:color w:val="000000" w:themeColor="text1"/>
          </w:rPr>
          <w:t xml:space="preserve"> </w:t>
        </w:r>
      </w:ins>
      <w:ins w:id="180" w:author="Mason,David Steven" w:date="2023-03-10T12:41:00Z">
        <w:r w:rsidR="005171AF" w:rsidRPr="000418A2">
          <w:rPr>
            <w:color w:val="000000" w:themeColor="text1"/>
          </w:rPr>
          <w:t>biomes</w:t>
        </w:r>
      </w:ins>
      <w:r w:rsidR="00DB7C62" w:rsidRPr="000418A2">
        <w:rPr>
          <w:color w:val="000000" w:themeColor="text1"/>
        </w:rPr>
        <w:t xml:space="preserve"> </w:t>
      </w:r>
      <w:del w:id="181" w:author="Mason,David Steven" w:date="2023-02-26T14:34:00Z">
        <w:r w:rsidR="00DB7C62" w:rsidRPr="000418A2" w:rsidDel="00BF4128">
          <w:rPr>
            <w:color w:val="000000" w:themeColor="text1"/>
          </w:rPr>
          <w:delText>ecosystems</w:delText>
        </w:r>
        <w:r w:rsidR="005D1203" w:rsidRPr="000418A2" w:rsidDel="00BF4128">
          <w:rPr>
            <w:color w:val="000000" w:themeColor="text1"/>
          </w:rPr>
          <w:delText xml:space="preserve"> </w:delText>
        </w:r>
      </w:del>
      <w:r w:rsidR="005D1203" w:rsidRPr="000418A2">
        <w:rPr>
          <w:color w:val="000000" w:themeColor="text1"/>
        </w:rPr>
        <w:fldChar w:fldCharType="begin"/>
      </w:r>
      <w:r w:rsidR="005D1203" w:rsidRPr="000418A2">
        <w:rPr>
          <w:color w:val="000000" w:themeColor="text1"/>
        </w:rPr>
        <w:instrText xml:space="preserve"> ADDIN ZOTERO_ITEM CSL_CITATION {"citationID":"NZsdA9Fb","properties":{"formattedCitation":"(Damschen et al., 2019; Mason et al., 2022; McConkey &amp; O\\uc0\\u8217{}Farrill, 2016)","plainCitation":"(Damschen et al., 2019; Mason et al., 2022; McConkey &amp; O’Farrill, 2016)","noteIndex":0},"citationItems":[{"id":269,"uris":["http://zotero.org/users/local/ud9bfypS/items/6XP3A562"],"itemData":{"id":269,"type":"article-journal","abstract":"Landscape connectivity increases plant species richness over decades by promoting colonizations and preventing extinctions.","archive_location":"world","container-title":"Science","DOI":"10.1126/science.aax8992","language":"EN","license":"Copyright © 2019 The Authors, some rights reserved; exclusive licensee American Association for the Advancement of Science. No claim to original U.S. Government Works","note":"publisher: American Association for the Advancement of Science","source":"www.science.org","title":"Ongoing accumulation of plant diversity through habitat connectivity in an 18-year experiment","URL":"https://www.science.org/doi/abs/10.1126/science.aax8992","author":[{"family":"Damschen","given":"Ellen I."},{"family":"Brudvig","given":"Lars A."},{"family":"Burt","given":"Melissa A."},{"family":"FletcherJr","given":"Robert J."},{"family":"Haddad","given":"Nick M."},{"family":"Levey","given":"Douglas J."},{"family":"Orrock","given":"John L."},{"family":"Resasco","given":"Julian"},{"family":"Tewksbury","given":"Joshua J."}],"accessed":{"date-parts":[["2022",2,8]]},"issued":{"date-parts":[["2019",9,27]]}}},{"id":345,"uris":["http://zotero.org/users/local/ud9bfypS/items/7SGNUGS5"],"itemData":{"id":345,"type":"article-journal","abstract":"Conceptual gaps and imprecise terms and definitions may obscure the breadth of plant–animal dispersal relationships involved in directed dispersal. The term ‘directed’ indicates predictable delivery to favourable microsites. However, directed dispersal was initially considered uncommon in diffuse mutualisms (i.e. those involving many species), partly because plants rarely influence post-removal propagule fate without specialized adaptations. This rationale implies that donor plants play an active role in directed dispersal by manipulating vector behaviour after propagule removal. However, even in most classic examples of directed dispersal, participating plants do not influence animal behaviour after propagule removal. Instead, such plants may take advantage of vector attraction to favourable plant microsites, indicating a need to expand upon current interpretations of directed dispersal. We contend that directed dispersal can emerge whenever propagules are disproportionately delivered to favourable microsites as a result of predictably skewed vector behaviour. Thus, we propose distinguishing active and passive forms of directed dispersal. In active directed dispersal, the donor plant achieves disproportionate arrival to favourable microsites by influencing vector behaviour after propagule removal. By contrast, passive directed dispersal occurs when the donor plant takes advantage of vector behaviour to arrive at favourable microsites. Whereas predictable post-removal vector behaviour is dictated by characteristics of the donor plant in active directed dispersal, characteristics of the destination dictate predictable post-removal vector behaviour in passive directed dispersal. Importantly, this passive form of directed dispersal may emerge in more plant–animal dispersal relationships because specialized adaptations in donor plants that influence post-removal vector behaviour are not required. We explore the occurrence and consequences of passive directed dispersal using the unifying generalized gravity model of dispersal. This model successfully describes vectored dispersal by incorporating the influence of the environment (i.e. attractiveness of microsites) on vector movement. When applying gravity models to dispersal, the three components of Newton's gravity equation (i.e. gravitational force, object mass, and distance between centres of mass) become analogous to propagules moving towards a location based on characteristics of the donor plant, the destination, and relocation processes. The generalized gravity model predicts passive directed dispersal in plant–animal dispersal relationships when (i) animal vectors are predictably attracted to specific destinations, (ii) animal vectors disproportionately disperse propagules to those destinations, and (iii) those destinations are also favourable microsites for the dispersed plants. Our literature search produced evidence for these three conditions broadly, and we identified 13 distinct scenarios where passive directed dispersal likely occurs because vector behaviour is predictably skewed towards favourable microsites. We discuss the wide applicability of passive directed dispersal to plant–animal mutualisms and provide new insights into the vulnerability of those mutualisms to global change.","container-title":"Biological Reviews","DOI":"10.1111/brv.12875","ISSN":"1469-185X","issue":"5","language":"en","note":"_eprint: https://onlinelibrary.wiley.com/doi/pdf/10.1111/brv.12875","page":"1908-1929","source":"Wiley Online Library","title":"Passive directed dispersal of plants by animals","volume":"97","author":[{"family":"Mason","given":"David S."},{"family":"Baruzzi","given":"Carolina"},{"family":"Lashley","given":"Marcus A."}],"issued":{"date-parts":[["2022"]]}}},{"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schema":"https://github.com/citation-style-language/schema/raw/master/csl-citation.json"} </w:instrText>
      </w:r>
      <w:r w:rsidR="005D1203" w:rsidRPr="000418A2">
        <w:rPr>
          <w:color w:val="000000" w:themeColor="text1"/>
        </w:rPr>
        <w:fldChar w:fldCharType="separate"/>
      </w:r>
      <w:r w:rsidR="005D1203" w:rsidRPr="000418A2">
        <w:rPr>
          <w:rFonts w:ascii="Calibri" w:cs="Calibri"/>
          <w:color w:val="000000" w:themeColor="text1"/>
        </w:rPr>
        <w:t>(</w:t>
      </w:r>
      <w:del w:id="182" w:author="Mason,David Steven" w:date="2023-02-26T12:41:00Z">
        <w:r w:rsidR="005D1203" w:rsidRPr="000418A2" w:rsidDel="00AF6CFA">
          <w:rPr>
            <w:rFonts w:ascii="Calibri" w:cs="Calibri"/>
            <w:color w:val="000000" w:themeColor="text1"/>
          </w:rPr>
          <w:delText xml:space="preserve">Damschen et al., 2019; Mason et al., 2022; </w:delText>
        </w:r>
      </w:del>
      <w:del w:id="183" w:author="Mason,David Steven" w:date="2023-02-26T14:43:00Z">
        <w:r w:rsidR="005D1203" w:rsidRPr="000418A2" w:rsidDel="00D21285">
          <w:rPr>
            <w:rFonts w:ascii="Calibri" w:cs="Calibri"/>
            <w:color w:val="000000" w:themeColor="text1"/>
          </w:rPr>
          <w:delText>McConkey &amp; O’Farrill, 2016</w:delText>
        </w:r>
      </w:del>
      <w:ins w:id="184" w:author="Mason,David Steven" w:date="2023-02-26T14:43:00Z">
        <w:r w:rsidR="00D21285" w:rsidRPr="000418A2">
          <w:rPr>
            <w:rFonts w:ascii="Calibri" w:cs="Calibri"/>
            <w:color w:val="000000" w:themeColor="text1"/>
          </w:rPr>
          <w:t xml:space="preserve">Bowler </w:t>
        </w:r>
        <w:r w:rsidR="00D21285" w:rsidRPr="000418A2">
          <w:rPr>
            <w:rFonts w:ascii="Calibri" w:cs="Calibri"/>
            <w:color w:val="000000" w:themeColor="text1"/>
            <w:rPrChange w:id="185" w:author="Mason,David Steven" w:date="2023-02-27T11:05:00Z">
              <w:rPr>
                <w:rFonts w:ascii="Calibri" w:cs="Calibri"/>
                <w:i/>
                <w:iCs/>
                <w:color w:val="000000"/>
              </w:rPr>
            </w:rPrChange>
          </w:rPr>
          <w:t>et al.</w:t>
        </w:r>
        <w:r w:rsidR="00D21285" w:rsidRPr="000418A2">
          <w:rPr>
            <w:rFonts w:ascii="Calibri" w:cs="Calibri"/>
            <w:color w:val="000000" w:themeColor="text1"/>
          </w:rPr>
          <w:t>, 2020</w:t>
        </w:r>
      </w:ins>
      <w:r w:rsidR="005D1203" w:rsidRPr="000418A2">
        <w:rPr>
          <w:rFonts w:ascii="Calibri" w:cs="Calibri"/>
          <w:color w:val="000000" w:themeColor="text1"/>
        </w:rPr>
        <w:t>)</w:t>
      </w:r>
      <w:r w:rsidR="005D1203" w:rsidRPr="000418A2">
        <w:rPr>
          <w:color w:val="000000" w:themeColor="text1"/>
        </w:rPr>
        <w:fldChar w:fldCharType="end"/>
      </w:r>
      <w:r w:rsidR="00ED3548" w:rsidRPr="000418A2">
        <w:rPr>
          <w:color w:val="000000" w:themeColor="text1"/>
        </w:rPr>
        <w:t xml:space="preserve">. </w:t>
      </w:r>
    </w:p>
    <w:p w14:paraId="5B39FB04" w14:textId="0F42ABFF" w:rsidR="00647AE2" w:rsidRPr="000418A2" w:rsidRDefault="003D58C6">
      <w:pPr>
        <w:spacing w:line="360" w:lineRule="auto"/>
        <w:ind w:firstLine="720"/>
        <w:rPr>
          <w:rFonts w:cstheme="minorHAnsi"/>
          <w:color w:val="000000" w:themeColor="text1"/>
        </w:rPr>
        <w:pPrChange w:id="186" w:author="Mason,David Steven" w:date="2023-02-27T14:02:00Z">
          <w:pPr>
            <w:spacing w:line="480" w:lineRule="auto"/>
            <w:ind w:firstLine="720"/>
          </w:pPr>
        </w:pPrChange>
      </w:pPr>
      <w:ins w:id="187" w:author="Mason,David Steven" w:date="2023-03-08T15:06:00Z">
        <w:r w:rsidRPr="000418A2">
          <w:rPr>
            <w:rFonts w:cstheme="minorHAnsi"/>
            <w:color w:val="000000" w:themeColor="text1"/>
          </w:rPr>
          <w:t xml:space="preserve">While </w:t>
        </w:r>
      </w:ins>
      <w:del w:id="188" w:author="Mason,David Steven" w:date="2023-02-26T14:55:00Z">
        <w:r w:rsidR="00ED3548" w:rsidRPr="000418A2" w:rsidDel="00A04850">
          <w:rPr>
            <w:rFonts w:cstheme="minorHAnsi"/>
            <w:color w:val="000000" w:themeColor="text1"/>
          </w:rPr>
          <w:delText xml:space="preserve">Tropical forest ecosystems represent </w:delText>
        </w:r>
      </w:del>
      <w:del w:id="189" w:author="Mason,David Steven" w:date="2023-02-26T14:49:00Z">
        <w:r w:rsidR="00ED3548" w:rsidRPr="000418A2" w:rsidDel="00D21285">
          <w:rPr>
            <w:rFonts w:cstheme="minorHAnsi"/>
            <w:color w:val="000000" w:themeColor="text1"/>
          </w:rPr>
          <w:delText xml:space="preserve">a disproportionate </w:delText>
        </w:r>
      </w:del>
      <w:del w:id="190" w:author="Mason,David Steven" w:date="2023-02-26T14:55:00Z">
        <w:r w:rsidR="00ED3548" w:rsidRPr="000418A2" w:rsidDel="00A04850">
          <w:rPr>
            <w:rFonts w:cstheme="minorHAnsi"/>
            <w:color w:val="000000" w:themeColor="text1"/>
          </w:rPr>
          <w:delText xml:space="preserve">amount of </w:delText>
        </w:r>
      </w:del>
      <w:ins w:id="191" w:author="Mason,David Steven" w:date="2023-03-08T15:06:00Z">
        <w:r w:rsidRPr="000418A2">
          <w:rPr>
            <w:rFonts w:cstheme="minorHAnsi"/>
            <w:color w:val="000000" w:themeColor="text1"/>
          </w:rPr>
          <w:t>s</w:t>
        </w:r>
      </w:ins>
      <w:del w:id="192" w:author="Mason,David Steven" w:date="2023-02-26T17:55:00Z">
        <w:r w:rsidR="00ED3548" w:rsidRPr="000418A2" w:rsidDel="002656B6">
          <w:rPr>
            <w:rFonts w:cstheme="minorHAnsi"/>
            <w:color w:val="000000" w:themeColor="text1"/>
          </w:rPr>
          <w:delText>s</w:delText>
        </w:r>
      </w:del>
      <w:r w:rsidR="00ED3548" w:rsidRPr="000418A2">
        <w:rPr>
          <w:rFonts w:cstheme="minorHAnsi"/>
          <w:color w:val="000000" w:themeColor="text1"/>
        </w:rPr>
        <w:t>eed dispersal mutualism research</w:t>
      </w:r>
      <w:ins w:id="193" w:author="Mason,David Steven" w:date="2023-02-26T15:13:00Z">
        <w:r w:rsidR="00F27702" w:rsidRPr="000418A2">
          <w:rPr>
            <w:rFonts w:cstheme="minorHAnsi"/>
            <w:color w:val="000000" w:themeColor="text1"/>
          </w:rPr>
          <w:t xml:space="preserve"> related to anthropogenic impacts</w:t>
        </w:r>
      </w:ins>
      <w:r w:rsidR="0071404B" w:rsidRPr="000418A2">
        <w:rPr>
          <w:rFonts w:cstheme="minorHAnsi"/>
          <w:color w:val="000000" w:themeColor="text1"/>
        </w:rPr>
        <w:t xml:space="preserve"> </w:t>
      </w:r>
      <w:ins w:id="194" w:author="Mason,David Steven" w:date="2023-02-26T17:55:00Z">
        <w:r w:rsidR="002656B6" w:rsidRPr="000418A2">
          <w:rPr>
            <w:rFonts w:cstheme="minorHAnsi"/>
            <w:color w:val="000000" w:themeColor="text1"/>
          </w:rPr>
          <w:t xml:space="preserve">is </w:t>
        </w:r>
      </w:ins>
      <w:ins w:id="195" w:author="Mason,David Steven" w:date="2023-03-08T15:02:00Z">
        <w:r w:rsidRPr="000418A2">
          <w:rPr>
            <w:rFonts w:cstheme="minorHAnsi"/>
            <w:color w:val="000000" w:themeColor="text1"/>
          </w:rPr>
          <w:t>evenly</w:t>
        </w:r>
      </w:ins>
      <w:ins w:id="196" w:author="Mason,David Steven" w:date="2023-03-08T15:03:00Z">
        <w:r w:rsidRPr="000418A2">
          <w:rPr>
            <w:rFonts w:cstheme="minorHAnsi"/>
            <w:color w:val="000000" w:themeColor="text1"/>
          </w:rPr>
          <w:t xml:space="preserve"> distributed</w:t>
        </w:r>
      </w:ins>
      <w:ins w:id="197" w:author="Mason,David Steven" w:date="2023-02-26T17:56:00Z">
        <w:r w:rsidR="002656B6" w:rsidRPr="000418A2">
          <w:rPr>
            <w:rFonts w:cstheme="minorHAnsi"/>
            <w:color w:val="000000" w:themeColor="text1"/>
          </w:rPr>
          <w:t xml:space="preserve"> between temperate and tropical regions, nearly half of </w:t>
        </w:r>
      </w:ins>
      <w:ins w:id="198" w:author="Mason,David Steven" w:date="2023-03-08T15:03:00Z">
        <w:r w:rsidRPr="000418A2">
          <w:rPr>
            <w:rFonts w:cstheme="minorHAnsi"/>
            <w:color w:val="000000" w:themeColor="text1"/>
          </w:rPr>
          <w:t xml:space="preserve">all </w:t>
        </w:r>
      </w:ins>
      <w:ins w:id="199" w:author="Mason,David Steven" w:date="2023-02-26T17:56:00Z">
        <w:r w:rsidR="002656B6" w:rsidRPr="000418A2">
          <w:rPr>
            <w:rFonts w:cstheme="minorHAnsi"/>
            <w:color w:val="000000" w:themeColor="text1"/>
          </w:rPr>
          <w:t xml:space="preserve">studies </w:t>
        </w:r>
      </w:ins>
      <w:ins w:id="200" w:author="Mason,David Steven" w:date="2023-02-26T14:56:00Z">
        <w:r w:rsidR="00A04850" w:rsidRPr="000418A2">
          <w:rPr>
            <w:rFonts w:cstheme="minorHAnsi"/>
            <w:color w:val="000000" w:themeColor="text1"/>
            <w:rPrChange w:id="201" w:author="Mason,David Steven" w:date="2023-02-26T17:55:00Z">
              <w:rPr>
                <w:rFonts w:cstheme="minorHAnsi"/>
                <w:color w:val="000000" w:themeColor="text1"/>
                <w:u w:val="single"/>
              </w:rPr>
            </w:rPrChange>
          </w:rPr>
          <w:t xml:space="preserve">occurs in </w:t>
        </w:r>
        <w:r w:rsidR="00A04850" w:rsidRPr="000418A2">
          <w:rPr>
            <w:rFonts w:cstheme="minorHAnsi"/>
            <w:color w:val="000000" w:themeColor="text1"/>
            <w:rPrChange w:id="202" w:author="Mason,David Steven" w:date="2023-02-26T17:56:00Z">
              <w:rPr>
                <w:rFonts w:cstheme="minorHAnsi"/>
                <w:color w:val="000000" w:themeColor="text1"/>
                <w:u w:val="single"/>
              </w:rPr>
            </w:rPrChange>
          </w:rPr>
          <w:t xml:space="preserve">the </w:t>
        </w:r>
        <w:r w:rsidR="00A04850" w:rsidRPr="000418A2">
          <w:rPr>
            <w:rFonts w:cstheme="minorHAnsi"/>
            <w:color w:val="000000" w:themeColor="text1"/>
          </w:rPr>
          <w:t xml:space="preserve">tropical and subtropical moist broadleaf forest biome </w:t>
        </w:r>
      </w:ins>
      <w:r w:rsidR="0071404B" w:rsidRPr="000418A2">
        <w:rPr>
          <w:rFonts w:cstheme="minorHAnsi"/>
          <w:color w:val="000000" w:themeColor="text1"/>
        </w:rPr>
        <w:fldChar w:fldCharType="begin"/>
      </w:r>
      <w:r w:rsidR="0071404B" w:rsidRPr="000418A2">
        <w:rPr>
          <w:rFonts w:cstheme="minorHAnsi"/>
          <w:color w:val="000000" w:themeColor="text1"/>
        </w:rPr>
        <w:instrText xml:space="preserve"> ADDIN ZOTERO_ITEM CSL_CITATION {"citationID":"1y2ia9Rr","properties":{"formattedCitation":"(Davies et al., 2000, 2004; Escribano-Avila et al., 2018; Estrada &amp; Fleming, 1986; C. M. Herrera, 1985)","plainCitation":"(Davies et al., 2000, 2004; Escribano-Avila et al., 2018; Estrada &amp; Fleming, 1986; C. M. Herrera, 1985)","noteIndex":0},"citationItems":[{"id":101,"uris":["http://zotero.org/users/local/ud9bfypS/items/XRZ8NZV8"],"itemData":{"id":101,"type":"article-journal","abstract":"Theory suggests that species with particular traits are at greater risk of extinction than others. We assumed that a decline in abundance in forest fragments, compared to continuous forest, equated to an increase in extinction risk. We then tested the relationships between five traits of species and decline in abundance for 69 beetle species in an experimentally fragmented forest landscape at Mt. Wog Wog in southeastern Australia. The experiment was controlled and replicated. Monitoring ran for two years before forest fragmentation; in this paper, we examine data for five years postfragmentation. We tested five hypotheses: (1) Species that occur naturally at low abundance are more likely to decline as a result of fragmentation than are abundant species. (2) Isolated species are more likely to decline than species that are not isolated. (3) Large species are more likely to decline than small species. (4) Species in trophic groups at the top end of food chains are more likely to decline than species in trophic groups lower in the food chain. (5) Because traits are often shared by related species, populations of more closely related species will respond in the same way. We found that: (1) rare species were more likely to decline than abundant species; (2) isolated species were more likely to decline than species that were not isolated; (3) body size was not correlated with response to fragmentation; (4) among species that declined, predators declined most; and (5) taxonomically related species did not respond in the same way to fragmentation. Thus, our results confirm theories predicting that isolated, rare, or predaceous species will be lost first from fragmented landscapes.","container-title":"Ecology","DOI":"10.1890/0012-9658(2000)081[1450:WTOSPP]2.0.CO;2","ISSN":"1939-9170","issue":"5","language":"en","note":"_eprint: https://onlinelibrary.wiley.com/doi/pdf/10.1890/0012-9658%282000%29081%5B1450%3AWTOSPP%5D2.0.CO%3B2","page":"1450-1461","source":"Wiley Online Library","title":"Which Traits of Species Predict Population Declines in Experimental Forest Fragments?","volume":"81","author":[{"family":"Davies","given":"Kendi F."},{"family":"Margules","given":"Chris R."},{"family":"Lawrence","given":"John F."}],"issued":{"date-parts":[["2000"]]}}},{"id":99,"uris":["http://zotero.org/users/local/ud9bfypS/items/7JECGBXR"],"itemData":{"id":99,"type":"article-journal","abstract":"Theory and empirical evidence have long suggested that some species are extremely vulnerable to extinction because they have combinations of extinction promoting traits. However, ecologists have not considered whether the form of the relationship between traits is additive (not synergistic) or nonadditive (synergistic). We looked at how traits and their interactions were related to the difference in species' population growth rates between experimentally fragmented forest and continuous forest. Two traits acted synergistically; natural abundance and degree of specialization interacted so that beetle species that were rare and specialized had a greater reduction in their growth rates in fragments, compared to continuous forest, than the sum of the reductions in growth rates attributable to these traits. In other words, species that were both rare and specialized were especially vulnerable to extinction. From a conservation perspective, an implication of our findings is that making predictions about extinction risk from a single trait, like abundance or population variability, may be risky because traits may act synergistically rendering species more, or less, vulnerable than predicted by that single trait. There is currently a great deal of interest in which traits predict the sensitivity of species to a given threat, but if we are going to look at risks in this way, then we also need to consider how traits interact, because this can alter the vulnerability of species.","container-title":"Ecology","DOI":"10.1890/03-0110","ISSN":"1939-9170","issue":"1","language":"en","note":"_eprint: https://onlinelibrary.wiley.com/doi/pdf/10.1890/03-0110","page":"265-271","source":"Wiley Online Library","title":"A Synergistic Effect Puts Rare, Specialized Species at Greater Risk of Extinction","volume":"85","author":[{"family":"Davies","given":"Kendi F."},{"family":"Margules","given":"Chris R."},{"family":"Lawrence","given":"John F."}],"issued":{"date-parts":[["2004"]]}}},{"id":108,"uris":["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id":132,"uris":["http://zotero.org/users/local/ud9bfypS/items/EY5MJCDT"],"itemData":{"id":132,"type":"book","abstract":"A wide variety of plants, ranging in size from forest floor herbs to giant canopy trees, rely on animals to disperse their seeds. Typical values of the proportion of tropical vascular plants that produce fleshy fruits and have animal-dispersed seeds range from 50-90%, depending on habitat. In this section, the authors discuss this mutualism from the plant's perspective. Herrera begins by challenging the notion that plant traits traditionally interpreted as being the product of fruit-frugivore coevolution really are the outcome of a response-counter-response kind of evolutionary process. He uses examples of congeneric plants living in very different biotic and abiotic environments and whose fossilizable characteristics have not changed over long periods of time to argue that there exists little or no basis for assuming that gradualistic change and environmental tracking characterizes the interactions between plants and their vertebrate seed dispersers. A common theme that runs through the papers by Herrera, Denslow et at. , and Stiles and White is the importance of the 'fruiting environment' (i. e. the spatial relationships of conspecific and non-conspecific fruiting plants) on rates of fruit removal and patterns of seed rain. Herrera and Denslow et at. point out that this environment is largely outside the control of individual plant species and, as a result, closely coevolved interactions between vertebrates and plants are unlikely to evolve.","collection-title":"Tasks for Vegetation Science","ISBN":"978-90-6193-543-8","language":"en","note":"DOI: 10.1007/978-94-009-4812-9","publisher":"Springer Netherlands","source":"www.springer.com","title":"Frugivores and seed dispersal","URL":"https://www.springer.com/gp/book/9789061935438","editor":[{"family":"Estrada","given":"Alejandro"},{"family":"Fleming","given":"T. H."}],"accessed":{"date-parts":[["2021",10,24]]},"issued":{"date-parts":[["1986"]]}}},{"id":131,"uris":["http://zotero.org/users/local/ud9bfypS/items/F2SKG2W6"],"itemData":{"id":131,"type":"article-journal","abstract":"Patterns contradicting expectations from earlier coevolutionary models, and the observation that optimality and fine scale adjustments are conspicuously absent in many instances, suggest that coevolved, interdependent plant-vertebrate seed dispersal systems are, at best, very rare in nature. Weak selective pressures of dispersers on plants, temporal and spatial unpredictability of favourable germination sites and disperser behaviour, extensive plant gene flow derived from distant seed dispersal and frequent dioecy, and slow evolutionary rates relative to recurrence of environmental perturbations (animal species' extinctions), all combine to render close coevolution between particular plant and disperser species unlikely. Slower species turnover of woody plants over geological time relative to vertebrate disperses may have favoured a sort of very coarse diffuse coevolution, through long-lived plant species having acted as \"carriers\" of information through evolutionary time. This may suffice to explain patterns of successful plant-disperser interaction commonly observed not only in natural habitats, but also in artificial systems recently assembled by man and lacking a common historical background to participant organisms. This background is indispensable for non-diffuse, species-to-species coevolution to have actually taken place.","container-title":"Oikos","DOI":"10.2307/3544054","ISSN":"0030-1299","issue":"1","note":"publisher: [Nordic Society Oikos, Wiley]","page":"132-141","source":"JSTOR","title":"Determinants of Plant-Animal Coevolution: The Case of Mutualistic Dispersal of Seeds by Vertebrates","title-short":"Determinants of Plant-Animal Coevolution","volume":"44","author":[{"family":"Herrera","given":"Carlos M."}],"issued":{"date-parts":[["1985"]]}}}],"schema":"https://github.com/citation-style-language/schema/raw/master/csl-citation.json"} </w:instrText>
      </w:r>
      <w:r w:rsidR="0071404B" w:rsidRPr="000418A2">
        <w:rPr>
          <w:rFonts w:cstheme="minorHAnsi"/>
          <w:color w:val="000000" w:themeColor="text1"/>
        </w:rPr>
        <w:fldChar w:fldCharType="separate"/>
      </w:r>
      <w:r w:rsidR="0071404B" w:rsidRPr="000418A2">
        <w:rPr>
          <w:rFonts w:cstheme="minorHAnsi"/>
          <w:color w:val="000000" w:themeColor="text1"/>
        </w:rPr>
        <w:t>(</w:t>
      </w:r>
      <w:ins w:id="203" w:author="Mason,David Steven" w:date="2023-02-26T14:49:00Z">
        <w:r w:rsidR="00D21285" w:rsidRPr="000418A2">
          <w:rPr>
            <w:rFonts w:cstheme="minorHAnsi"/>
            <w:color w:val="000000" w:themeColor="text1"/>
          </w:rPr>
          <w:t xml:space="preserve">Teixido </w:t>
        </w:r>
        <w:r w:rsidR="00D21285" w:rsidRPr="000418A2">
          <w:rPr>
            <w:rFonts w:cstheme="minorHAnsi"/>
            <w:color w:val="000000" w:themeColor="text1"/>
            <w:rPrChange w:id="204" w:author="Mason,David Steven" w:date="2023-03-08T15:03:00Z">
              <w:rPr>
                <w:rFonts w:cstheme="minorHAnsi"/>
                <w:i/>
                <w:iCs/>
                <w:color w:val="000000" w:themeColor="text1"/>
              </w:rPr>
            </w:rPrChange>
          </w:rPr>
          <w:t>et al.</w:t>
        </w:r>
        <w:r w:rsidR="00D21285" w:rsidRPr="000418A2">
          <w:rPr>
            <w:rFonts w:cstheme="minorHAnsi"/>
            <w:color w:val="000000" w:themeColor="text1"/>
            <w:rPrChange w:id="205" w:author="Mason,David Steven" w:date="2023-03-08T15:03:00Z">
              <w:rPr>
                <w:rFonts w:cstheme="minorHAnsi"/>
                <w:color w:val="000000" w:themeColor="text1"/>
                <w:u w:val="single"/>
              </w:rPr>
            </w:rPrChange>
          </w:rPr>
          <w:t>, 2022</w:t>
        </w:r>
      </w:ins>
      <w:del w:id="206" w:author="Mason,David Steven" w:date="2023-02-24T11:03:00Z">
        <w:r w:rsidR="0071404B" w:rsidRPr="000418A2" w:rsidDel="00504152">
          <w:rPr>
            <w:rFonts w:cstheme="minorHAnsi"/>
            <w:color w:val="000000" w:themeColor="text1"/>
          </w:rPr>
          <w:delText xml:space="preserve">Davies et al., 2000, 2004; </w:delText>
        </w:r>
      </w:del>
      <w:del w:id="207" w:author="Mason,David Steven" w:date="2023-02-24T11:00:00Z">
        <w:r w:rsidR="0071404B" w:rsidRPr="000418A2" w:rsidDel="008855CC">
          <w:rPr>
            <w:rFonts w:cstheme="minorHAnsi"/>
            <w:color w:val="000000" w:themeColor="text1"/>
          </w:rPr>
          <w:delText xml:space="preserve">Escribano-Avila et al., 2018; </w:delText>
        </w:r>
      </w:del>
      <w:del w:id="208" w:author="Mason,David Steven" w:date="2023-02-24T11:04:00Z">
        <w:r w:rsidR="0071404B" w:rsidRPr="000418A2" w:rsidDel="00504152">
          <w:rPr>
            <w:rFonts w:cstheme="minorHAnsi"/>
            <w:color w:val="000000" w:themeColor="text1"/>
          </w:rPr>
          <w:delText xml:space="preserve">Estrada &amp; Fleming, 1986; </w:delText>
        </w:r>
      </w:del>
      <w:del w:id="209" w:author="Mason,David Steven" w:date="2023-02-24T10:35:00Z">
        <w:r w:rsidR="0071404B" w:rsidRPr="000418A2" w:rsidDel="001864B4">
          <w:rPr>
            <w:rFonts w:cstheme="minorHAnsi"/>
            <w:color w:val="000000" w:themeColor="text1"/>
          </w:rPr>
          <w:delText xml:space="preserve">C. M. </w:delText>
        </w:r>
      </w:del>
      <w:del w:id="210" w:author="Mason,David Steven" w:date="2023-02-24T11:05:00Z">
        <w:r w:rsidR="0071404B" w:rsidRPr="000418A2" w:rsidDel="00504152">
          <w:rPr>
            <w:rFonts w:cstheme="minorHAnsi"/>
            <w:color w:val="000000" w:themeColor="text1"/>
          </w:rPr>
          <w:delText>Herrera, 1985</w:delText>
        </w:r>
      </w:del>
      <w:r w:rsidR="0071404B" w:rsidRPr="000418A2">
        <w:rPr>
          <w:rFonts w:cstheme="minorHAnsi"/>
          <w:color w:val="000000" w:themeColor="text1"/>
        </w:rPr>
        <w:t>)</w:t>
      </w:r>
      <w:r w:rsidR="0071404B" w:rsidRPr="000418A2">
        <w:rPr>
          <w:rFonts w:cstheme="minorHAnsi"/>
          <w:color w:val="000000" w:themeColor="text1"/>
        </w:rPr>
        <w:fldChar w:fldCharType="end"/>
      </w:r>
      <w:ins w:id="211" w:author="Mason,David Steven" w:date="2023-03-08T15:09:00Z">
        <w:r w:rsidRPr="000418A2">
          <w:rPr>
            <w:rFonts w:cstheme="minorHAnsi"/>
            <w:color w:val="000000" w:themeColor="text1"/>
          </w:rPr>
          <w:t>.</w:t>
        </w:r>
      </w:ins>
      <w:del w:id="212" w:author="Mason,David Steven" w:date="2023-03-08T15:09:00Z">
        <w:r w:rsidR="00ED3548" w:rsidRPr="000418A2" w:rsidDel="003D58C6">
          <w:rPr>
            <w:rFonts w:cstheme="minorHAnsi"/>
            <w:color w:val="000000" w:themeColor="text1"/>
          </w:rPr>
          <w:delText>,</w:delText>
        </w:r>
      </w:del>
      <w:r w:rsidR="00ED3548" w:rsidRPr="000418A2">
        <w:rPr>
          <w:rFonts w:cstheme="minorHAnsi"/>
          <w:color w:val="000000" w:themeColor="text1"/>
        </w:rPr>
        <w:t xml:space="preserve"> </w:t>
      </w:r>
      <w:del w:id="213" w:author="Mason,David Steven" w:date="2023-03-08T15:09:00Z">
        <w:r w:rsidR="00ED3548" w:rsidRPr="000418A2" w:rsidDel="003D58C6">
          <w:rPr>
            <w:rFonts w:cstheme="minorHAnsi"/>
            <w:color w:val="000000" w:themeColor="text1"/>
          </w:rPr>
          <w:delText>which may bias our general understanding</w:delText>
        </w:r>
        <w:r w:rsidR="0007439C" w:rsidRPr="000418A2" w:rsidDel="003D58C6">
          <w:rPr>
            <w:rFonts w:cstheme="minorHAnsi"/>
            <w:color w:val="000000" w:themeColor="text1"/>
          </w:rPr>
          <w:delText xml:space="preserve"> of how global change influences seed dispersal</w:delText>
        </w:r>
      </w:del>
      <w:del w:id="214" w:author="Mason,David Steven" w:date="2023-03-08T15:07:00Z">
        <w:r w:rsidR="0071404B" w:rsidRPr="000418A2" w:rsidDel="003D58C6">
          <w:rPr>
            <w:rFonts w:cstheme="minorHAnsi"/>
            <w:color w:val="000000" w:themeColor="text1"/>
          </w:rPr>
          <w:delText xml:space="preserve"> in other </w:delText>
        </w:r>
      </w:del>
      <w:del w:id="215" w:author="Mason,David Steven" w:date="2023-02-26T14:56:00Z">
        <w:r w:rsidR="0071404B" w:rsidRPr="000418A2" w:rsidDel="00A04850">
          <w:rPr>
            <w:rFonts w:cstheme="minorHAnsi"/>
            <w:color w:val="000000" w:themeColor="text1"/>
          </w:rPr>
          <w:delText>ecosystems</w:delText>
        </w:r>
      </w:del>
      <w:del w:id="216" w:author="Mason,David Steven" w:date="2023-03-08T15:09:00Z">
        <w:r w:rsidR="00ED3548" w:rsidRPr="000418A2" w:rsidDel="003D58C6">
          <w:rPr>
            <w:rFonts w:cstheme="minorHAnsi"/>
            <w:color w:val="000000" w:themeColor="text1"/>
          </w:rPr>
          <w:delText xml:space="preserve">. </w:delText>
        </w:r>
      </w:del>
      <w:ins w:id="217" w:author="Mason,David Steven" w:date="2023-02-26T17:31:00Z">
        <w:r w:rsidR="00343594" w:rsidRPr="000418A2">
          <w:rPr>
            <w:rFonts w:cstheme="minorHAnsi"/>
            <w:color w:val="000000" w:themeColor="text1"/>
          </w:rPr>
          <w:t xml:space="preserve">Seed dispersal relationships are </w:t>
        </w:r>
      </w:ins>
      <w:ins w:id="218" w:author="Mason,David Steven" w:date="2023-02-26T17:39:00Z">
        <w:r w:rsidR="00343594" w:rsidRPr="000418A2">
          <w:rPr>
            <w:rFonts w:cstheme="minorHAnsi"/>
            <w:color w:val="000000" w:themeColor="text1"/>
          </w:rPr>
          <w:t>general</w:t>
        </w:r>
      </w:ins>
      <w:ins w:id="219" w:author="Mason,David Steven" w:date="2023-03-08T15:09:00Z">
        <w:r w:rsidRPr="000418A2">
          <w:rPr>
            <w:rFonts w:cstheme="minorHAnsi"/>
            <w:color w:val="000000" w:themeColor="text1"/>
          </w:rPr>
          <w:t>ly</w:t>
        </w:r>
      </w:ins>
      <w:ins w:id="220" w:author="Mason,David Steven" w:date="2023-02-26T17:31:00Z">
        <w:r w:rsidR="00343594" w:rsidRPr="000418A2">
          <w:rPr>
            <w:rFonts w:cstheme="minorHAnsi"/>
            <w:color w:val="000000" w:themeColor="text1"/>
          </w:rPr>
          <w:t xml:space="preserve"> diffuse mutualisms, defined as a mutually positive relationship including multiple participating species (</w:t>
        </w:r>
        <w:r w:rsidR="00343594" w:rsidRPr="000418A2">
          <w:rPr>
            <w:rFonts w:cstheme="minorHAnsi"/>
            <w:color w:val="000000" w:themeColor="text1"/>
            <w:rPrChange w:id="221" w:author="Mason,David Steven" w:date="2023-02-28T12:38:00Z">
              <w:rPr>
                <w:rFonts w:cstheme="minorHAnsi"/>
                <w:color w:val="000000" w:themeColor="text1"/>
                <w:highlight w:val="yellow"/>
              </w:rPr>
            </w:rPrChange>
          </w:rPr>
          <w:t xml:space="preserve">e.g., pollination, seed dispersal, and mycorrhizae; </w:t>
        </w:r>
        <w:r w:rsidR="00343594" w:rsidRPr="000418A2">
          <w:rPr>
            <w:rFonts w:cstheme="minorHAnsi"/>
            <w:color w:val="000000" w:themeColor="text1"/>
            <w:rPrChange w:id="222" w:author="Mason,David Steven" w:date="2023-02-28T12:38:00Z">
              <w:rPr>
                <w:rFonts w:cstheme="minorHAnsi"/>
                <w:color w:val="000000" w:themeColor="text1"/>
                <w:highlight w:val="yellow"/>
              </w:rPr>
            </w:rPrChange>
          </w:rPr>
          <w:fldChar w:fldCharType="begin"/>
        </w:r>
        <w:r w:rsidR="00343594" w:rsidRPr="000418A2">
          <w:rPr>
            <w:rFonts w:cstheme="minorHAnsi"/>
            <w:color w:val="000000" w:themeColor="text1"/>
            <w:rPrChange w:id="223" w:author="Mason,David Steven" w:date="2023-02-28T12:38:00Z">
              <w:rPr>
                <w:rFonts w:cstheme="minorHAnsi"/>
                <w:color w:val="000000" w:themeColor="text1"/>
                <w:highlight w:val="yellow"/>
              </w:rPr>
            </w:rPrChange>
          </w:rPr>
          <w:instrText xml:space="preserve"> ADDIN ZOTERO_ITEM CSL_CITATION {"citationID":"SzNn4XFR","properties":{"formattedCitation":"(Gove et al., 2007; Rico-Gray, 1993; Stanton, 2003; Zamora, 2000)","plainCitation":"(Gove et al., 2007; Rico-Gray, 1993; Stanton, 2003; Zamora, 2000)","dontUpdate":true,"noteIndex":0},"citationItems":[{"id":195,"uris":["http://zotero.org/users/local/ud9bfypS/items/BCZB7R5B"],"itemData":{"id":195,"type":"article-journal","abstract":"In order to understand the dynamics of co-evolution it is important to consider spatial variation in interaction dynamics. We examined the relative importance of ant activity, diversity and species identity in an ant seed dispersal mutualism at local, regional and continental scales. We also studied the determinants of seed dispersal rates and dispersal distances at eight sites in the Eneabba sandplain (29.63 S, 115.22 E), western Australia to understand local variation in seed dispersal rate and distance. To test the generality of the conclusions derived from the eight local sites, we established 16 sites along a 1650-km transect in western Australia, covering 11° of latitude and a six-fold increase in rainfall, at which we sampled the ant assemblage, estimated ant species richness and ant activity and observed the removal rate of myrmecochorous seeds. We also assessed the importance of ant species identity at a continental scale via a review of studies carried out throughout Australia which examined ant seed dispersal. Among the eight sandplain shrubland sites, ant species identity, in particular the presence of one genus, Rhytidoponera, was associated with the most dispersal and above average dispersal distances. At the landscape scale, Rhytidoponera presence was the most important determinant of seed removal rate, while seed removal rate was negatively correlated with ant species richness and latitude. Most ant seed removal studies carried out throughout Australia reinforce our observations that Rhytidoponera species were particularly important seed dispersers. It is suggested that superficially diffuse mutualisms may depend greatly on the identity of particular partners. Even at large biogeographic scales, temporal and spatial variation in what are considered to be diffuse mutualisms may often be linked to variation in the abundance of particular partners, and be only weakly – or negatively – associated with the diversity of partners.","container-title":"Oecologia","DOI":"10.1007/s00442-007-0756-5","ISSN":"1432-1939","issue":"3","journalAbbreviation":"Oecologia","language":"en","page":"687-697","source":"Springer Link","title":"A keystone ant species promotes seed dispersal in a “diffuse” mutualism","volume":"153","author":[{"family":"Gove","given":"Aaron D."},{"family":"Majer","given":"Jonathan D."},{"family":"Dunn","given":"Robert R."}],"issued":{"date-parts":[["2007",9,1]]}}},{"id":202,"uris":["http://zotero.org/users/local/ud9bfypS/items/K2AD6F4N"],"itemData":{"id":202,"type":"article-journal","abstract":"This research quantified the number of ant-plant associations mediated by liquid/energy food sources and the intensity of their use by ants. Thirty ant species and 102 plant species were related in 312 associations. The Leguminosae (23 species) was the family of plants most visited by ants. Camponotus planatus was the ant using the most plant species (72) as food source. Ant-plant specificity was very low Food resources most used by ants were nectar from reproductive structures, homopteran honeydew, floral nectar, and extrafloral nectar. Extrafloral nectaries are associated with leaves and most species in tropical dry forests flush new leaves after the onset of the annual rainy season. Both ant-extrafloral nectar and ant-homopteran associations show a significant increase after the start of the rainy season, decreasing abruptly once the dry season begins. In contrast, associations between ants and both floral nectar and other reproductive structures reach their peak during the dry season. There is a significant negative ant-floral nectar and ant-homopteran relationship at any given season; this may reflect the use of alternative (dry season/wet season) resources (floral nectar/honeydew) with similar nutritional value.","container-title":"Biotropica","DOI":"10.2307/2388788","ISSN":"0006-3606","issue":"3","note":"publisher: [Association for Tropical Biology and Conservation, Wiley]","page":"301-315","source":"JSTOR","title":"Use of Plant-Derived Food Resources by Ants in the Dry Tropical Lowlands of Coastal Veracruz, Mexico","volume":"25","author":[{"family":"Rico-Gray","given":"Victor"}],"issued":{"date-parts":[["1993"]]}}},{"id":249,"uris":["http://zotero.org/users/local/ud9bfypS/items/J96XF2WY"],"itemData":{"id":249,"type":"article-journal","abstract":"Most textbook treatments imply, and almost all theoretical analyses assume, that mutualistic interactions take place between a single pair of interacting partner species. A major goal of this symposium is to broaden and shift this pairwise perspective and make it concordant with the emerging view that locally exclusive mutualisms between just two species are the exception and that many communities include guilds of mutualistic species on one or both sides of the interaction. Many pollination and seed‐dispersal mutualisms have long been recognized as diffuse, but recent molecular analyses are revealing unrecognized partner diversity in mutualistic interactions previously thought to be locally species specific. Co‐occurring species within a mutualist guild are unlikely to be ecologically equivalent in the way they locate, compete for, and/or reward partners, and so intraguild interactions have the potential to influence population dynamics and patterns of selection in species on both sides of the mutualistic interaction. To illustrate some of these potential complexities for population dynamics, I use simple path analytic models to show that positive pairwise interactions between mutualists do not necessarily translate into positive net interactions within a mutualism involving more than two species. For example, when there is intraguild competition for partners, or even for resources external to the mutualism, the presence of a lower‐quality mutualist can negatively affect the partner population by reducing associations it can form with better mutualists. Variation in quality among potential partners is likely to place a premium on traits or behaviors that enhance association with better mutualists. More investigations are needed to determine how variation among interacting mutualists, with respect to characteristics such as longevity, dispersal capability, and competitive ability, influence population dynamics and selection in multispecies mutualisms.","container-title":"The American Naturalist","DOI":"10.1086/378646","ISSN":"0003-0147","issue":"S4","note":"publisher: The University of Chicago Press","page":"S10-S23","source":"journals.uchicago.edu (Atypon)","title":"Interacting Guilds: Moving beyond the Pairwise Perspective on Mutualisms.","title-short":"Interacting Guilds","volume":"162","author":[{"family":"Stanton","given":"Maureen L."}],"issued":{"date-parts":[["2003",10,1]]}}},{"id":255,"uris":["http://zotero.org/users/local/ud9bfypS/items/TWGSUT39"],"itemData":{"id":255,"type":"article-journal","container-title":"Oikos","ISSN":"0030-1299","issue":"2","note":"publisher: [Nordic Society Oikos, Wiley]","page":"442-447","source":"JSTOR","title":"Functional Equivalence in Plant-Animal Interactions: Ecological and Evolutionary Consequences","title-short":"Functional Equivalence in Plant-Animal Interactions","volume":"88","author":[{"family":"Zamora","given":"Regino"}],"issued":{"date-parts":[["2000"]]}}}],"schema":"https://github.com/citation-style-language/schema/raw/master/csl-citation.json"} </w:instrText>
        </w:r>
        <w:r w:rsidR="00343594" w:rsidRPr="000418A2">
          <w:rPr>
            <w:rFonts w:cstheme="minorHAnsi"/>
            <w:color w:val="000000" w:themeColor="text1"/>
            <w:rPrChange w:id="224" w:author="Mason,David Steven" w:date="2023-02-28T12:38:00Z">
              <w:rPr>
                <w:rFonts w:cstheme="minorHAnsi"/>
                <w:color w:val="000000" w:themeColor="text1"/>
                <w:highlight w:val="yellow"/>
              </w:rPr>
            </w:rPrChange>
          </w:rPr>
          <w:fldChar w:fldCharType="separate"/>
        </w:r>
        <w:r w:rsidR="00343594" w:rsidRPr="000418A2">
          <w:rPr>
            <w:rFonts w:cstheme="minorHAnsi"/>
            <w:noProof/>
            <w:color w:val="000000" w:themeColor="text1"/>
            <w:rPrChange w:id="225" w:author="Mason,David Steven" w:date="2023-02-28T12:38:00Z">
              <w:rPr>
                <w:rFonts w:cstheme="minorHAnsi"/>
                <w:noProof/>
                <w:color w:val="000000" w:themeColor="text1"/>
                <w:highlight w:val="yellow"/>
              </w:rPr>
            </w:rPrChange>
          </w:rPr>
          <w:t>Gove et al., 2007; Stanton, 2003; Zamora, 2000)</w:t>
        </w:r>
        <w:r w:rsidR="00343594" w:rsidRPr="000418A2">
          <w:rPr>
            <w:rFonts w:cstheme="minorHAnsi"/>
            <w:color w:val="000000" w:themeColor="text1"/>
            <w:rPrChange w:id="226" w:author="Mason,David Steven" w:date="2023-02-28T12:38:00Z">
              <w:rPr>
                <w:rFonts w:cstheme="minorHAnsi"/>
                <w:color w:val="000000" w:themeColor="text1"/>
                <w:highlight w:val="yellow"/>
              </w:rPr>
            </w:rPrChange>
          </w:rPr>
          <w:fldChar w:fldCharType="end"/>
        </w:r>
        <w:r w:rsidR="00343594" w:rsidRPr="000418A2">
          <w:rPr>
            <w:rFonts w:cstheme="minorHAnsi"/>
            <w:color w:val="000000" w:themeColor="text1"/>
          </w:rPr>
          <w:t xml:space="preserve">. </w:t>
        </w:r>
      </w:ins>
      <w:r w:rsidR="00ED3548" w:rsidRPr="000418A2">
        <w:rPr>
          <w:rFonts w:cstheme="minorHAnsi"/>
          <w:color w:val="000000" w:themeColor="text1"/>
        </w:rPr>
        <w:t xml:space="preserve">In </w:t>
      </w:r>
      <w:del w:id="227" w:author="Mason,David Steven" w:date="2023-02-26T14:57:00Z">
        <w:r w:rsidR="00ED3548" w:rsidRPr="000418A2" w:rsidDel="00A04850">
          <w:rPr>
            <w:rFonts w:cstheme="minorHAnsi"/>
            <w:color w:val="000000" w:themeColor="text1"/>
          </w:rPr>
          <w:delText>forested tropical ecosystems</w:delText>
        </w:r>
      </w:del>
      <w:ins w:id="228" w:author="Mason,David Steven" w:date="2023-02-26T15:29:00Z">
        <w:r w:rsidR="00545150" w:rsidRPr="000418A2">
          <w:rPr>
            <w:rFonts w:cstheme="minorHAnsi"/>
            <w:color w:val="000000" w:themeColor="text1"/>
          </w:rPr>
          <w:t>tro</w:t>
        </w:r>
      </w:ins>
      <w:ins w:id="229" w:author="Mason,David Steven" w:date="2023-02-26T15:30:00Z">
        <w:r w:rsidR="00545150" w:rsidRPr="000418A2">
          <w:rPr>
            <w:rFonts w:cstheme="minorHAnsi"/>
            <w:color w:val="000000" w:themeColor="text1"/>
          </w:rPr>
          <w:t>pical forest biomes</w:t>
        </w:r>
      </w:ins>
      <w:r w:rsidR="00ED3548" w:rsidRPr="000418A2">
        <w:rPr>
          <w:rFonts w:cstheme="minorHAnsi"/>
          <w:color w:val="000000" w:themeColor="text1"/>
        </w:rPr>
        <w:t>, asymmetric d</w:t>
      </w:r>
      <w:r w:rsidR="009106BD" w:rsidRPr="000418A2">
        <w:rPr>
          <w:rFonts w:cstheme="minorHAnsi"/>
          <w:color w:val="000000" w:themeColor="text1"/>
        </w:rPr>
        <w:t xml:space="preserve">eclines in </w:t>
      </w:r>
      <w:ins w:id="230" w:author="Mason,David Steven" w:date="2023-03-10T12:35:00Z">
        <w:r w:rsidR="005171AF" w:rsidRPr="000418A2">
          <w:rPr>
            <w:rFonts w:cstheme="minorHAnsi"/>
            <w:color w:val="000000" w:themeColor="text1"/>
          </w:rPr>
          <w:t xml:space="preserve">the </w:t>
        </w:r>
      </w:ins>
      <w:ins w:id="231" w:author="Mason,David Steven" w:date="2023-02-26T17:30:00Z">
        <w:r w:rsidR="00343594" w:rsidRPr="000418A2">
          <w:rPr>
            <w:rFonts w:cstheme="minorHAnsi"/>
            <w:color w:val="000000" w:themeColor="text1"/>
          </w:rPr>
          <w:t xml:space="preserve">large-bodied </w:t>
        </w:r>
      </w:ins>
      <w:del w:id="232" w:author="Mason,David Steven" w:date="2023-03-11T17:27:00Z">
        <w:r w:rsidR="009106BD" w:rsidRPr="000418A2" w:rsidDel="002F05FA">
          <w:rPr>
            <w:rFonts w:cstheme="minorHAnsi"/>
            <w:color w:val="000000" w:themeColor="text1"/>
          </w:rPr>
          <w:delText xml:space="preserve">frugivorous animal </w:delText>
        </w:r>
      </w:del>
      <w:del w:id="233" w:author="Mason,David Steven" w:date="2023-03-10T12:35:00Z">
        <w:r w:rsidR="009106BD" w:rsidRPr="000418A2" w:rsidDel="005171AF">
          <w:rPr>
            <w:rFonts w:cstheme="minorHAnsi"/>
            <w:color w:val="000000" w:themeColor="text1"/>
          </w:rPr>
          <w:delText>populations</w:delText>
        </w:r>
        <w:r w:rsidR="00ED3548" w:rsidRPr="000418A2" w:rsidDel="005171AF">
          <w:rPr>
            <w:rFonts w:cstheme="minorHAnsi"/>
            <w:color w:val="000000" w:themeColor="text1"/>
          </w:rPr>
          <w:delText xml:space="preserve"> </w:delText>
        </w:r>
      </w:del>
      <w:ins w:id="234" w:author="Mason,David Steven" w:date="2023-03-10T12:35:00Z">
        <w:r w:rsidR="005171AF" w:rsidRPr="000418A2">
          <w:rPr>
            <w:rFonts w:cstheme="minorHAnsi"/>
            <w:color w:val="000000" w:themeColor="text1"/>
          </w:rPr>
          <w:t xml:space="preserve">components of </w:t>
        </w:r>
      </w:ins>
      <w:ins w:id="235" w:author="Mason,David Steven" w:date="2023-03-10T12:41:00Z">
        <w:r w:rsidR="005171AF" w:rsidRPr="000418A2">
          <w:rPr>
            <w:rFonts w:cstheme="minorHAnsi"/>
            <w:color w:val="000000" w:themeColor="text1"/>
          </w:rPr>
          <w:t>diffuse</w:t>
        </w:r>
      </w:ins>
      <w:ins w:id="236" w:author="Mason,David Steven" w:date="2023-03-10T12:35:00Z">
        <w:r w:rsidR="005171AF" w:rsidRPr="000418A2">
          <w:rPr>
            <w:rFonts w:cstheme="minorHAnsi"/>
            <w:color w:val="000000" w:themeColor="text1"/>
          </w:rPr>
          <w:t xml:space="preserve"> mutualisms </w:t>
        </w:r>
      </w:ins>
      <w:r w:rsidR="00ED3548" w:rsidRPr="000418A2">
        <w:rPr>
          <w:rFonts w:cstheme="minorHAnsi"/>
          <w:color w:val="000000" w:themeColor="text1"/>
        </w:rPr>
        <w:t>with habitat fragmentation</w:t>
      </w:r>
      <w:r w:rsidR="0007439C" w:rsidRPr="000418A2">
        <w:rPr>
          <w:rFonts w:cstheme="minorHAnsi"/>
          <w:color w:val="000000" w:themeColor="text1"/>
        </w:rPr>
        <w:t xml:space="preserve"> </w:t>
      </w:r>
      <w:del w:id="237" w:author="Mason,David Steven" w:date="2023-02-17T20:46:00Z">
        <w:r w:rsidR="0007439C" w:rsidRPr="000418A2" w:rsidDel="004B6BA1">
          <w:rPr>
            <w:rFonts w:cstheme="minorHAnsi"/>
            <w:color w:val="000000" w:themeColor="text1"/>
          </w:rPr>
          <w:delText xml:space="preserve">is </w:delText>
        </w:r>
      </w:del>
      <w:ins w:id="238" w:author="Mason,David Steven" w:date="2023-02-17T20:46:00Z">
        <w:r w:rsidR="004B6BA1" w:rsidRPr="000418A2">
          <w:rPr>
            <w:rFonts w:cstheme="minorHAnsi"/>
            <w:color w:val="000000" w:themeColor="text1"/>
          </w:rPr>
          <w:t xml:space="preserve">are </w:t>
        </w:r>
      </w:ins>
      <w:r w:rsidR="0007439C" w:rsidRPr="000418A2">
        <w:rPr>
          <w:rFonts w:cstheme="minorHAnsi"/>
          <w:color w:val="000000" w:themeColor="text1"/>
        </w:rPr>
        <w:t xml:space="preserve">hypothesized to </w:t>
      </w:r>
      <w:del w:id="239" w:author="Mason,David Steven" w:date="2023-03-08T15:10:00Z">
        <w:r w:rsidR="0007439C" w:rsidRPr="000418A2" w:rsidDel="003D58C6">
          <w:rPr>
            <w:rFonts w:cstheme="minorHAnsi"/>
            <w:color w:val="000000" w:themeColor="text1"/>
          </w:rPr>
          <w:delText xml:space="preserve">negatively impact </w:delText>
        </w:r>
      </w:del>
      <w:ins w:id="240" w:author="Mason,David Steven" w:date="2023-03-08T15:10:00Z">
        <w:r w:rsidRPr="000418A2">
          <w:rPr>
            <w:rFonts w:cstheme="minorHAnsi"/>
            <w:color w:val="000000" w:themeColor="text1"/>
          </w:rPr>
          <w:t xml:space="preserve">diminish </w:t>
        </w:r>
      </w:ins>
      <w:r w:rsidR="0007439C" w:rsidRPr="000418A2">
        <w:rPr>
          <w:rFonts w:cstheme="minorHAnsi"/>
          <w:color w:val="000000" w:themeColor="text1"/>
        </w:rPr>
        <w:t xml:space="preserve">biodiversity, particularly when some </w:t>
      </w:r>
      <w:del w:id="241" w:author="Mason,David Steven" w:date="2023-03-11T17:25:00Z">
        <w:r w:rsidR="0007439C" w:rsidRPr="000418A2" w:rsidDel="002F05FA">
          <w:rPr>
            <w:rFonts w:cstheme="minorHAnsi"/>
            <w:color w:val="000000" w:themeColor="text1"/>
          </w:rPr>
          <w:delText xml:space="preserve">fruits </w:delText>
        </w:r>
      </w:del>
      <w:ins w:id="242" w:author="Mason,David Steven" w:date="2023-03-11T17:25:00Z">
        <w:r w:rsidR="002F05FA" w:rsidRPr="000418A2">
          <w:rPr>
            <w:rFonts w:cstheme="minorHAnsi"/>
            <w:color w:val="000000" w:themeColor="text1"/>
          </w:rPr>
          <w:t>plan</w:t>
        </w:r>
      </w:ins>
      <w:ins w:id="243" w:author="Mason,David Steven" w:date="2023-03-11T17:26:00Z">
        <w:r w:rsidR="002F05FA" w:rsidRPr="000418A2">
          <w:rPr>
            <w:rFonts w:cstheme="minorHAnsi"/>
            <w:color w:val="000000" w:themeColor="text1"/>
          </w:rPr>
          <w:t>ts</w:t>
        </w:r>
      </w:ins>
      <w:ins w:id="244" w:author="Mason,David Steven" w:date="2023-03-11T17:25:00Z">
        <w:r w:rsidR="002F05FA" w:rsidRPr="000418A2">
          <w:rPr>
            <w:rFonts w:cstheme="minorHAnsi"/>
            <w:color w:val="000000" w:themeColor="text1"/>
          </w:rPr>
          <w:t xml:space="preserve"> </w:t>
        </w:r>
      </w:ins>
      <w:r w:rsidR="00F144CE" w:rsidRPr="000418A2">
        <w:rPr>
          <w:rFonts w:cstheme="minorHAnsi"/>
          <w:color w:val="000000" w:themeColor="text1"/>
        </w:rPr>
        <w:t xml:space="preserve">are </w:t>
      </w:r>
      <w:r w:rsidR="0007439C" w:rsidRPr="000418A2">
        <w:rPr>
          <w:rFonts w:cstheme="minorHAnsi"/>
          <w:color w:val="000000" w:themeColor="text1"/>
        </w:rPr>
        <w:t>only dispersed by a subset of dispersers</w:t>
      </w:r>
      <w:r w:rsidR="00253854" w:rsidRPr="000418A2">
        <w:rPr>
          <w:rFonts w:cstheme="minorHAnsi"/>
          <w:color w:val="000000" w:themeColor="text1"/>
        </w:rPr>
        <w:t xml:space="preserve"> </w:t>
      </w:r>
      <w:r w:rsidR="009106BD" w:rsidRPr="000418A2">
        <w:rPr>
          <w:rFonts w:cstheme="minorHAnsi"/>
          <w:color w:val="000000" w:themeColor="text1"/>
        </w:rPr>
        <w:fldChar w:fldCharType="begin"/>
      </w:r>
      <w:r w:rsidR="00F238ED" w:rsidRPr="000418A2">
        <w:rPr>
          <w:rFonts w:cstheme="minorHAnsi"/>
          <w:color w:val="000000" w:themeColor="text1"/>
        </w:rPr>
        <w:instrText xml:space="preserve"> ADDIN ZOTERO_ITEM CSL_CITATION {"citationID":"tERpaLKd","properties":{"formattedCitation":"(Carpenter et al., 2018; Carvalho et al., 2021; Case &amp; Tarwater, 2020; Caves et al., 2013; Jordano et al., 2007; Mokany et al., 2014; Naniwadekar et al., 2019; Rumeu et al., 2017)","plainCitation":"(Carpenter et al., 2018; Carvalho et al., 2021; Case &amp; Tarwater, 2020; Caves et al., 2013; Jordano et al., 2007; Mokany et al., 2014; Naniwadekar et al., 2019; Rumeu et al., 2017)","noteIndex":0},"citationItems":[{"id":6,"uris":["http://zotero.org/users/local/ud9bfypS/items/T4YSYK59"],"itemData":{"id":6,"type":"article-journal","abstract":"Understanding the mutualistic services provided by species is critical when considering both the consequences of their loss or the benefits of their reintroduction. Like many other Pacific islands, New Zealand seed dispersal networks have been changed by both significant losses of large frugivorous birds and the introduction of invasive mammals. These changes are particularly concerning when important dispersers remain unidentified. We tested the impact of frugivore declines and invasive seed predators on seed dispersal for an endemic tree, hinau Elaeocarpus dentatus, by comparing seed dispersal and predation rates on the mainland of New Zealand with offshore sanctuary islands with higher bird and lower mammal numbers. We used cameras and seed traps to measure predation and dispersal from the ground and canopy, respectively. We found that canopy fruit handling rates (an index of dispersal quantity) were poor even on island sanctuaries (only 14% of seeds captured below parent trees on islands had passed through a bird), which suggests that hinau may be adapted for ground-based dispersal by flightless birds. Ground-based dispersal of hinau was low on the New Zealand mainland compared to sanctuary islands (4% of seeds dispersed on the mainland vs. 76% dispersed on islands), due to low frugivore numbers. A flightless endemic rail (Gallirallus australis) conducted the majority of ground-based fruit removal on islands. Despite being threatened, this rail is controversial in restoration projects because of its predatory impacts on native fauna. Our study demonstrates the importance of testing which species perform important mutualistic services, rather than simply relying on logical assumptions.","container-title":"Ecology and Evolution","DOI":"10.1002/ece3.4157","ISSN":"2045-7758","issue":"12","language":"en","note":"_eprint: https://onlinelibrary.wiley.com/doi/pdf/10.1002/ece3.4157","page":"5992-6004","source":"Wiley Online Library","title":"Introduction of mammalian seed predators and the loss of an endemic flightless bird impair seed dispersal of the New Zealand tree Elaeocarpus dentatus","volume":"8","author":[{"family":"Carpenter","given":"Joanna K."},{"family":"Kelly","given":"Dave"},{"family":"Moltchanova","given":"Elena"},{"family":"O'Donnell","given":"Colin F. J."}],"issued":{"date-parts":[["2018"]]}}},{"id":216,"uris":["http://zotero.org/users/local/ud9bfypS/items/CGBEZ9MI"],"itemData":{"id":216,"type":"article-journal","abstract":"The world-wide decline in populations of large-bodied vertebrates due to deforestation and poaching threatens the persistence of animal-dispersed plants by reducing long-distance seed dispersal and generating aggregated seed rain patterns. We evaluated whether the composition of maternal trees contributing to the seed rain is also impacted by the loss of large frugivores. By combining molecular tools with a thorough sampling of the frugivore-generated seed rain we quantified the number of seeds, richness of maternal progenies and number of maternal effective alleles in the seed rain of a tropical palm Euterpe edulis across ten Atlantic Forest remnants with varying levels of avian defaunation and density of palm conspecifics. Forest structure in defaunated areas was characterized by higher canopy openness. Defaunation did not affect the number of seeds dispersed or of effective alleles, but, together with palm density, was associated with higher numbers of maternal genotypes in the seed rain. This result suggests that medium-sized birds may play an important role in mixing maternal genotypes where large-sized frugivores have been extirpated. Defaunation, however, impacted the spatial distribution of seeds, with deposition sites in avian depauperated forests less likely to receive at least one seed. Synthesis. Our study suggests that medium-sized frugivores contribute to maintaining the quantitative component of seed dispersal and local genetic diversity of a threatened tropical palm in human degraded forests and, therefore, may be important for guaranteeing the persistence of remnant animal-dispersed plant populations under scenarios of rapid environmental change. The loss of large-bodied frugivores, however, can disrupt longer dispersal events and strengthen the dispersal spatial limitation, with consequences for plant spatial distribution and fine-scale genetic structure at the population level.","container-title":"Journal of Ecology","DOI":"10.1111/1365-2745.13534","ISSN":"1365-2745","issue":"2","language":"en","note":"_eprint: https://onlinelibrary.wiley.com/doi/pdf/10.1111/1365-2745.13534","page":"1055-1067","source":"Wiley Online Library","title":"Extant fruit-eating birds promote genetically diverse seed rain, but disperse to fewer sites in defaunated tropical forests","volume":"109","author":[{"family":"Carvalho","given":"Carolina da Silva"},{"family":"García","given":"Cristina"},{"family":"Lucas","given":"Marília Souza"},{"family":"Jordano","given":"Pedro"},{"family":"Côrtes","given":"Marina Corrêa"}],"issued":{"date-parts":[["2021"]]}}},{"id":80,"uris":["http://zotero.org/users/local/ud9bfypS/items/PSUIVG5L"],"itemData":{"id":80,"type":"article-journal","abstract":"The extinction and introduction of species can alter ecological processes owing to the loss or gain of species roles. In vertebrate-dependent seed dispersal, mutualisms between frugivores and fruiting plants depend, in part, on matching of functional traits. High species turnover of frugivores has occurred on the Hawaiian Islands, owing to both the loss of native frugivores and the introduction of a new suite of frugivores. How this turnover has altered the functional traits of frugivores and the potential impacts on seed dispersal remain unclear. We investigated how avian frugivore traits differed between historic and modern assemblages of the Hawaiian Islands. We also tested how traits shifted within foraging guilds (ground vs. arboreal) to distinguish potential impacts on plants within low versus high forest strata. Compared to historic frugivores, the modern assemblage is smaller in gape width and body mass in both ground and arboreal guilds. Wing shape did not significantly change between assemblages. From the results, we postulate that changes in the frugivore community have likely altered seed dispersal processes by reducing (a) the size of seeds consumed, (b) frugivory rates per animal and (c) seed dispersal distances. Owing to seed size placing strong constraints on consumption, we reviewed recent studies on frugivory by modern birds in the Hawaiian Islands and compared the size of seeds consumed versus seeds available. We found that larger-seeded plants (&gt;8.1 mm seed width) were not consumed by modern birds and were more likely to be of conservation risk compared to smaller-seeded plants. Consequently, dispersal limitation may threaten Hawaiian plant communities, with larger-seeded plants at greatest risk of extinction. Broadly, we show that extensive turnover within assemblages may lead to significant changes in functional traits, with potential knock-on effects for mutualistic interactions and communities. A free Plain Language Summary can be found within the Supporting Information of this article.","container-title":"Functional Ecology","DOI":"10.1111/1365-2435.13670","ISSN":"1365-2435","issue":"12","language":"en","note":"_eprint: https://onlinelibrary.wiley.com/doi/pdf/10.1111/1365-2435.13670","page":"2467-2476","source":"Wiley Online Library","title":"Functional traits of avian frugivores have shifted following species extinction and introduction in the Hawaiian Islands","volume":"34","author":[{"family":"Case","given":"Samuel B."},{"family":"Tarwater","given":"Corey E."}],"issued":{"date-parts":[["2020"]]}}},{"id":89,"uris":["http://zotero.org/users/local/ud9bfypS/items/J8DPDGVP"],"itemData":{"id":89,"type":"article-journal","abstract":"In healthy forests, vertebrate frugivores move seeds from intact to degraded forests, aiding in the passive regeneration of degraded forests. Yet vertebrate frugivores are declining around the world, and little is known about the impact of this loss on regeneration of degraded areas. Here, we use a unique natural experiment to assess how complete vertebrate frugivore loss affects native seed rain in degraded forest. All native vertebrate frugivores (which were primarily avian frugivores) have been functionally extirpated from the island of Guam by the invasive brown tree snake (Boiga irregularis), whereas the nearby island of Saipan has a relatively intact vertebrate frugivore community. We captured seed rain along transects extending from intact into degraded forest and compared the species richness, density and condition of the seed rain from native bird-dispersed tree species between the two islands. Considering seeds from native bird-dispersed species, approximately 1.66 seeds landed per 26 days in each square meter of degraded forest on Saipan, whereas zero seeds landed per 26 days per square meter in degraded forest on Guam. Additionally, on Saipan, 69% of native bird-dispersed seeds in intact forest and 77% of seeds in degraded forest lacked fleshy fruit pulp, suggesting ingestion by birds, compared to 0% of all seeds on Guam. Our results show an absence of seed rain in degraded forests on Guam, correlated with the absence of birds, whereas on Saipan, frugivorous birds regularly disperse seeds into degraded forests, providing a mechanism for re-colonization by native plants. These results suggest that loss of frugivores will slow regeneration of degraded forests on Guam.","container-title":"PLOS ONE","DOI":"10.1371/journal.pone.0065618","ISSN":"1932-6203","issue":"5","journalAbbreviation":"PLOS ONE","language":"en","note":"publisher: Public Library of Science","page":"e65618","source":"PLoS Journals","title":"Natural Experiment Demonstrates That Bird Loss Leads to Cessation of Dispersal of Native Seeds from Intact to Degraded Forests","volume":"8","author":[{"family":"Caves","given":"Eleanor M."},{"family":"Jennings","given":"Summer B."},{"family":"HilleRisLambers","given":"Janneke"},{"family":"Tewksbury","given":"Joshua J."},{"family":"Rogers","given":"Haldre S."}],"issued":{"date-parts":[["2013",5,31]]}}},{"id":95,"uris":["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license":"© 2007 by The National Academy of Sciences of the USA","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id":86,"uris":["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license":"2014 Nature Publishing Group, a division of Macmillan Publishers Limited. All Rights Reserved.","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92,"uris":["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id":83,"uris":["http://zotero.org/users/local/ud9bfypS/items/C2EIG3JR"],"itemData":{"id":83,"type":"article-journal","abstract":"The ongoing biodiversity crisis entails the concomitant loss of species and the ecological services they provide. Global defaunation, and particularly the loss of frugivores, may negatively affect the seed dispersal of fleshy-fruited plant species, with predictable stronger impacts in simplified communities such as those on oceanic islands. However, logistical difficulties have hindered the experimental and theoretical need to disentangle the roles of species identity, richness (i.e. number of species) and abundance. Consequently, studies to date have focused exclusively on the loss of species richness leaving us largely ignorant regarding how species identity and abundance affect the loss of ecosystem functions. Here, we applied a network approach to disentangle the effects of disperser abundance, richness and identity on the seed dispersal service provided by frugivores to the Galapagos plant community. We found that both abundance and richness of the dispersers significantly affect the function of seed dispersal and that richness becomes increasingly important as disperser abundance declines. Extinction simulations revealed that the order of species loss has profound implications to the plant community. On the one hand, abundant generalist dispersers like the Galapagos lizards, can mitigate the loss of specialized dispersers. On the other hand, specific threats affecting key dispersers can lead to the rapid collapse of the community-level dispersal services. Our results suggest that the identity of the disperser species lost can have a large effect on the number of plant species dispersed, and generalist species are essential to the persistence of the community dispersal service. Both abundance and species richness of seed dispersers are key and synergistic drivers of the number of plant species dispersed. Consequently, the coupled negative effect of population declines and species extinctions in frugivore assemblages may lead to an accelerated loss of the seed dispersal function. plain language summary is available for this article.","container-title":"Functional Ecology","DOI":"10.1111/1365-2435.12897","ISSN":"1365-2435","issue":"10","language":"en","note":"_eprint: https://onlinelibrary.wiley.com/doi/pdf/10.1111/1365-2435.12897","page":"1910-1920","source":"Wiley Online Library","title":"Predicting the consequences of disperser extinction: richness matters the most when abundance is low","title-short":"Predicting the consequences of disperser extinction","volume":"31","author":[{"family":"Rumeu","given":"Beatriz"},{"family":"Devoto","given":"Mariano"},{"family":"Traveset","given":"Anna"},{"family":"Olesen","given":"Jens M."},{"family":"Vargas","given":"Pablo"},{"family":"Nogales","given":"Manuel"},{"family":"Heleno","given":"Ruben"}],"issued":{"date-parts":[["2017"]]}}}],"schema":"https://github.com/citation-style-language/schema/raw/master/csl-citation.json"} </w:instrText>
      </w:r>
      <w:r w:rsidR="009106BD" w:rsidRPr="000418A2">
        <w:rPr>
          <w:rFonts w:cstheme="minorHAnsi"/>
          <w:color w:val="000000" w:themeColor="text1"/>
        </w:rPr>
        <w:fldChar w:fldCharType="separate"/>
      </w:r>
      <w:r w:rsidR="00F238ED" w:rsidRPr="000418A2">
        <w:rPr>
          <w:rFonts w:cstheme="minorHAnsi"/>
          <w:color w:val="000000" w:themeColor="text1"/>
        </w:rPr>
        <w:t>(</w:t>
      </w:r>
      <w:ins w:id="245" w:author="Mason,David Steven" w:date="2023-02-26T15:47:00Z">
        <w:r w:rsidR="00EE6C92" w:rsidRPr="000418A2">
          <w:rPr>
            <w:rFonts w:cstheme="minorHAnsi"/>
            <w:color w:val="000000" w:themeColor="text1"/>
          </w:rPr>
          <w:t xml:space="preserve">Bovo </w:t>
        </w:r>
        <w:r w:rsidR="00EE6C92" w:rsidRPr="000418A2">
          <w:rPr>
            <w:rFonts w:cstheme="minorHAnsi"/>
            <w:color w:val="000000" w:themeColor="text1"/>
            <w:rPrChange w:id="246" w:author="Mason,David Steven" w:date="2023-02-28T12:38:00Z">
              <w:rPr>
                <w:rFonts w:cstheme="minorHAnsi"/>
                <w:i/>
                <w:iCs/>
                <w:color w:val="000000" w:themeColor="text1"/>
              </w:rPr>
            </w:rPrChange>
          </w:rPr>
          <w:t>et al.</w:t>
        </w:r>
        <w:r w:rsidR="00EE6C92" w:rsidRPr="000418A2">
          <w:rPr>
            <w:rFonts w:cstheme="minorHAnsi"/>
            <w:color w:val="000000" w:themeColor="text1"/>
          </w:rPr>
          <w:t xml:space="preserve">, 2018; </w:t>
        </w:r>
      </w:ins>
      <w:del w:id="247" w:author="Mason,David Steven" w:date="2023-02-26T15:18:00Z">
        <w:r w:rsidR="00F238ED" w:rsidRPr="000418A2" w:rsidDel="00F27702">
          <w:rPr>
            <w:rFonts w:cstheme="minorHAnsi"/>
            <w:color w:val="000000" w:themeColor="text1"/>
          </w:rPr>
          <w:delText xml:space="preserve">Carpenter et al., 2018; </w:delText>
        </w:r>
      </w:del>
      <w:del w:id="248" w:author="Mason,David Steven" w:date="2023-02-26T15:24:00Z">
        <w:r w:rsidR="00F238ED" w:rsidRPr="000418A2" w:rsidDel="00545150">
          <w:rPr>
            <w:rFonts w:cstheme="minorHAnsi"/>
            <w:color w:val="000000" w:themeColor="text1"/>
          </w:rPr>
          <w:delText xml:space="preserve">Carvalho et al., 2021; </w:delText>
        </w:r>
      </w:del>
      <w:r w:rsidR="00F238ED" w:rsidRPr="000418A2">
        <w:rPr>
          <w:rFonts w:cstheme="minorHAnsi"/>
          <w:color w:val="000000" w:themeColor="text1"/>
        </w:rPr>
        <w:t>Case &amp; Tarwater, 2020</w:t>
      </w:r>
      <w:del w:id="249" w:author="Mason,David Steven" w:date="2023-02-26T15:31:00Z">
        <w:r w:rsidR="00F238ED" w:rsidRPr="000418A2" w:rsidDel="00545150">
          <w:rPr>
            <w:rFonts w:cstheme="minorHAnsi"/>
            <w:color w:val="000000" w:themeColor="text1"/>
          </w:rPr>
          <w:delText>; Caves et al., 2013</w:delText>
        </w:r>
      </w:del>
      <w:del w:id="250" w:author="Mason,David Steven" w:date="2023-02-26T15:36:00Z">
        <w:r w:rsidR="00F238ED" w:rsidRPr="000418A2" w:rsidDel="00B82FD8">
          <w:rPr>
            <w:rFonts w:cstheme="minorHAnsi"/>
            <w:color w:val="000000" w:themeColor="text1"/>
          </w:rPr>
          <w:delText>;</w:delText>
        </w:r>
      </w:del>
      <w:del w:id="251" w:author="Mason,David Steven" w:date="2023-02-26T15:35:00Z">
        <w:r w:rsidR="00F238ED" w:rsidRPr="000418A2" w:rsidDel="008B7C8B">
          <w:rPr>
            <w:rFonts w:cstheme="minorHAnsi"/>
            <w:color w:val="000000" w:themeColor="text1"/>
          </w:rPr>
          <w:delText xml:space="preserve"> Jordano et al., 2007;</w:delText>
        </w:r>
      </w:del>
      <w:del w:id="252" w:author="Mason,David Steven" w:date="2023-02-26T15:36:00Z">
        <w:r w:rsidR="00F238ED" w:rsidRPr="000418A2" w:rsidDel="00B82FD8">
          <w:rPr>
            <w:rFonts w:cstheme="minorHAnsi"/>
            <w:color w:val="000000" w:themeColor="text1"/>
          </w:rPr>
          <w:delText xml:space="preserve"> Mokany et al., 2014</w:delText>
        </w:r>
      </w:del>
      <w:r w:rsidR="00F238ED" w:rsidRPr="000418A2">
        <w:rPr>
          <w:rFonts w:cstheme="minorHAnsi"/>
          <w:color w:val="000000" w:themeColor="text1"/>
        </w:rPr>
        <w:t>; Naniwadekar et al., 2019</w:t>
      </w:r>
      <w:del w:id="253" w:author="Mason,David Steven" w:date="2023-02-26T15:44:00Z">
        <w:r w:rsidR="00F238ED" w:rsidRPr="000418A2" w:rsidDel="00B82FD8">
          <w:rPr>
            <w:rFonts w:cstheme="minorHAnsi"/>
            <w:color w:val="000000" w:themeColor="text1"/>
          </w:rPr>
          <w:delText>; Rumeu et al., 2017</w:delText>
        </w:r>
      </w:del>
      <w:r w:rsidR="00F238ED" w:rsidRPr="000418A2">
        <w:rPr>
          <w:rFonts w:cstheme="minorHAnsi"/>
          <w:color w:val="000000" w:themeColor="text1"/>
        </w:rPr>
        <w:t>)</w:t>
      </w:r>
      <w:r w:rsidR="009106BD" w:rsidRPr="000418A2">
        <w:rPr>
          <w:rFonts w:cstheme="minorHAnsi"/>
          <w:color w:val="000000" w:themeColor="text1"/>
        </w:rPr>
        <w:fldChar w:fldCharType="end"/>
      </w:r>
      <w:r w:rsidR="009106BD" w:rsidRPr="000418A2">
        <w:rPr>
          <w:rFonts w:cstheme="minorHAnsi"/>
          <w:color w:val="000000" w:themeColor="text1"/>
        </w:rPr>
        <w:t xml:space="preserve">. </w:t>
      </w:r>
      <w:r w:rsidR="00ED3548" w:rsidRPr="000418A2">
        <w:rPr>
          <w:rFonts w:cstheme="minorHAnsi"/>
          <w:color w:val="000000" w:themeColor="text1"/>
        </w:rPr>
        <w:t>More specifically</w:t>
      </w:r>
      <w:r w:rsidR="009106BD" w:rsidRPr="000418A2">
        <w:rPr>
          <w:rFonts w:cstheme="minorHAnsi"/>
          <w:color w:val="000000" w:themeColor="text1"/>
        </w:rPr>
        <w:t xml:space="preserve">, the loss of large-bodied frugivores from fragmented landscapes </w:t>
      </w:r>
      <w:ins w:id="254" w:author="Mason,David Steven" w:date="2023-03-09T11:26:00Z">
        <w:r w:rsidR="005B6171" w:rsidRPr="000418A2">
          <w:rPr>
            <w:rFonts w:cstheme="minorHAnsi"/>
            <w:color w:val="000000" w:themeColor="text1"/>
          </w:rPr>
          <w:t xml:space="preserve">can </w:t>
        </w:r>
      </w:ins>
      <w:r w:rsidR="009106BD" w:rsidRPr="000418A2">
        <w:rPr>
          <w:rFonts w:cstheme="minorHAnsi"/>
          <w:color w:val="000000" w:themeColor="text1"/>
        </w:rPr>
        <w:t>limit</w:t>
      </w:r>
      <w:del w:id="255" w:author="Mason,David Steven" w:date="2023-03-09T11:26:00Z">
        <w:r w:rsidR="009106BD" w:rsidRPr="000418A2" w:rsidDel="005B6171">
          <w:rPr>
            <w:rFonts w:cstheme="minorHAnsi"/>
            <w:color w:val="000000" w:themeColor="text1"/>
          </w:rPr>
          <w:delText>s</w:delText>
        </w:r>
      </w:del>
      <w:r w:rsidR="009106BD" w:rsidRPr="000418A2">
        <w:rPr>
          <w:rFonts w:cstheme="minorHAnsi"/>
          <w:color w:val="000000" w:themeColor="text1"/>
        </w:rPr>
        <w:t xml:space="preserve"> dispersal distances and strengthens dispersal limitation, potentially resulting </w:t>
      </w:r>
      <w:ins w:id="256" w:author="Mason,David Steven" w:date="2023-03-10T12:32:00Z">
        <w:r w:rsidR="005A20E6" w:rsidRPr="000418A2">
          <w:rPr>
            <w:rFonts w:cstheme="minorHAnsi"/>
            <w:color w:val="000000" w:themeColor="text1"/>
          </w:rPr>
          <w:t xml:space="preserve">in </w:t>
        </w:r>
      </w:ins>
      <w:del w:id="257" w:author="Mason,David Steven" w:date="2023-02-28T12:38:00Z">
        <w:r w:rsidR="009106BD" w:rsidRPr="000418A2" w:rsidDel="00BF248D">
          <w:rPr>
            <w:rFonts w:cstheme="minorHAnsi"/>
            <w:color w:val="000000" w:themeColor="text1"/>
          </w:rPr>
          <w:delText>in the loss of</w:delText>
        </w:r>
      </w:del>
      <w:ins w:id="258" w:author="Mason,David Steven" w:date="2023-02-28T12:38:00Z">
        <w:r w:rsidR="00BF248D" w:rsidRPr="000418A2">
          <w:rPr>
            <w:rFonts w:cstheme="minorHAnsi"/>
            <w:color w:val="000000" w:themeColor="text1"/>
            <w:rPrChange w:id="259" w:author="Mason,David Steven" w:date="2023-02-28T12:38:00Z">
              <w:rPr>
                <w:rFonts w:cstheme="minorHAnsi"/>
                <w:color w:val="000000" w:themeColor="text1"/>
                <w:highlight w:val="yellow"/>
              </w:rPr>
            </w:rPrChange>
          </w:rPr>
          <w:t>negative impacts on</w:t>
        </w:r>
      </w:ins>
      <w:r w:rsidR="009106BD" w:rsidRPr="000418A2">
        <w:rPr>
          <w:rFonts w:cstheme="minorHAnsi"/>
          <w:color w:val="000000" w:themeColor="text1"/>
        </w:rPr>
        <w:t xml:space="preserve"> </w:t>
      </w:r>
      <w:del w:id="260" w:author="Mason,David Steven" w:date="2023-02-26T17:31:00Z">
        <w:r w:rsidR="009106BD" w:rsidRPr="000418A2" w:rsidDel="00343594">
          <w:rPr>
            <w:rFonts w:cstheme="minorHAnsi"/>
            <w:color w:val="000000" w:themeColor="text1"/>
          </w:rPr>
          <w:delText xml:space="preserve">functional roles (e.g., </w:delText>
        </w:r>
      </w:del>
      <w:r w:rsidR="009106BD" w:rsidRPr="000418A2">
        <w:rPr>
          <w:rFonts w:cstheme="minorHAnsi"/>
          <w:color w:val="000000" w:themeColor="text1"/>
        </w:rPr>
        <w:t>large</w:t>
      </w:r>
      <w:ins w:id="261" w:author="Mason,David Steven" w:date="2023-03-10T12:36:00Z">
        <w:r w:rsidR="005171AF" w:rsidRPr="000418A2">
          <w:rPr>
            <w:rFonts w:cstheme="minorHAnsi"/>
            <w:color w:val="000000" w:themeColor="text1"/>
          </w:rPr>
          <w:t xml:space="preserve">r-seeded </w:t>
        </w:r>
      </w:ins>
      <w:del w:id="262" w:author="Mason,David Steven" w:date="2023-03-10T12:36:00Z">
        <w:r w:rsidR="009106BD" w:rsidRPr="000418A2" w:rsidDel="005171AF">
          <w:rPr>
            <w:rFonts w:cstheme="minorHAnsi"/>
            <w:color w:val="000000" w:themeColor="text1"/>
          </w:rPr>
          <w:delText xml:space="preserve"> fruit-producing </w:delText>
        </w:r>
      </w:del>
      <w:r w:rsidR="009106BD" w:rsidRPr="000418A2">
        <w:rPr>
          <w:rFonts w:cstheme="minorHAnsi"/>
          <w:color w:val="000000" w:themeColor="text1"/>
        </w:rPr>
        <w:t>plants</w:t>
      </w:r>
      <w:ins w:id="263" w:author="Mason,David Steven" w:date="2023-02-26T17:31:00Z">
        <w:r w:rsidR="00343594" w:rsidRPr="000418A2">
          <w:rPr>
            <w:rFonts w:cstheme="minorHAnsi"/>
            <w:color w:val="000000" w:themeColor="text1"/>
          </w:rPr>
          <w:t xml:space="preserve"> (</w:t>
        </w:r>
      </w:ins>
      <w:ins w:id="264" w:author="Mason,David Steven" w:date="2023-03-10T12:31:00Z">
        <w:r w:rsidR="005A20E6" w:rsidRPr="000418A2">
          <w:rPr>
            <w:rFonts w:cstheme="minorHAnsi"/>
            <w:color w:val="000000" w:themeColor="text1"/>
          </w:rPr>
          <w:t xml:space="preserve">Cordeiro &amp; Howe, 2002; </w:t>
        </w:r>
      </w:ins>
      <w:del w:id="265" w:author="Mason,David Steven" w:date="2023-02-26T17:31:00Z">
        <w:r w:rsidR="009106BD" w:rsidRPr="000418A2" w:rsidDel="00343594">
          <w:rPr>
            <w:rFonts w:cstheme="minorHAnsi"/>
            <w:color w:val="000000" w:themeColor="text1"/>
          </w:rPr>
          <w:delText xml:space="preserve">; </w:delText>
        </w:r>
      </w:del>
      <w:ins w:id="266" w:author="Mason,David Steven" w:date="2023-02-26T15:56:00Z">
        <w:r w:rsidR="0064780A" w:rsidRPr="000418A2">
          <w:rPr>
            <w:rFonts w:cstheme="minorHAnsi"/>
            <w:color w:val="000000" w:themeColor="text1"/>
          </w:rPr>
          <w:t xml:space="preserve">Cramer </w:t>
        </w:r>
        <w:r w:rsidR="0064780A" w:rsidRPr="000418A2">
          <w:rPr>
            <w:rFonts w:cstheme="minorHAnsi"/>
            <w:color w:val="000000" w:themeColor="text1"/>
            <w:rPrChange w:id="267" w:author="Mason,David Steven" w:date="2023-02-28T12:38:00Z">
              <w:rPr>
                <w:rFonts w:cstheme="minorHAnsi"/>
                <w:i/>
                <w:iCs/>
                <w:color w:val="000000" w:themeColor="text1"/>
              </w:rPr>
            </w:rPrChange>
          </w:rPr>
          <w:t>et al.</w:t>
        </w:r>
        <w:r w:rsidR="0064780A" w:rsidRPr="000418A2">
          <w:rPr>
            <w:rFonts w:cstheme="minorHAnsi"/>
            <w:color w:val="000000" w:themeColor="text1"/>
          </w:rPr>
          <w:t xml:space="preserve">, 2007; </w:t>
        </w:r>
      </w:ins>
      <w:r w:rsidR="009106BD" w:rsidRPr="000418A2">
        <w:rPr>
          <w:rFonts w:cstheme="minorHAnsi"/>
          <w:color w:val="000000" w:themeColor="text1"/>
        </w:rPr>
        <w:fldChar w:fldCharType="begin"/>
      </w:r>
      <w:r w:rsidR="00EF4447" w:rsidRPr="000418A2">
        <w:rPr>
          <w:rFonts w:cstheme="minorHAnsi"/>
          <w:color w:val="000000" w:themeColor="text1"/>
        </w:rPr>
        <w:instrText xml:space="preserve"> ADDIN ZOTERO_ITEM CSL_CITATION {"citationID":"DLZ2yT6F","properties":{"formattedCitation":"(Jordano et al., 2007)","plainCitation":"(Jordano et al., 2007)","dontUpdate":true,"noteIndex":0},"citationItems":[{"id":95,"uris":["http://zotero.org/users/local/ud9bfypS/items/ZASY7VDH"],"itemData":{"id":95,"type":"article-journal","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container-title":"Proceedings of the National Academy of Sciences","DOI":"10.1073/pnas.0606793104","ISSN":"0027-8424, 1091-6490","issue":"9","journalAbbreviation":"PNAS","language":"en","license":"© 2007 by The National Academy of Sciences of the USA","note":"publisher: National Academy of Sciences\nsection: Biological Sciences\nPMID: 17360638","page":"3278-3282","source":"www.pnas.org","title":"Differential contribution of frugivores to complex seed dispersal patterns","volume":"104","author":[{"family":"Jordano","given":"P."},{"family":"García","given":"C."},{"family":"Godoy","given":"J. A."},{"family":"García-Castaño","given":"J. L."}],"issued":{"date-parts":[["2007",2,27]]}}}],"schema":"https://github.com/citation-style-language/schema/raw/master/csl-citation.json"} </w:instrText>
      </w:r>
      <w:r w:rsidR="009106BD" w:rsidRPr="000418A2">
        <w:rPr>
          <w:rFonts w:cstheme="minorHAnsi"/>
          <w:color w:val="000000" w:themeColor="text1"/>
        </w:rPr>
        <w:fldChar w:fldCharType="separate"/>
      </w:r>
      <w:r w:rsidR="009106BD" w:rsidRPr="000418A2">
        <w:rPr>
          <w:rFonts w:cstheme="minorHAnsi"/>
          <w:noProof/>
          <w:color w:val="000000" w:themeColor="text1"/>
        </w:rPr>
        <w:t>Jordano et al., 2007)</w:t>
      </w:r>
      <w:r w:rsidR="009106BD" w:rsidRPr="000418A2">
        <w:rPr>
          <w:rFonts w:cstheme="minorHAnsi"/>
          <w:color w:val="000000" w:themeColor="text1"/>
        </w:rPr>
        <w:fldChar w:fldCharType="end"/>
      </w:r>
      <w:r w:rsidR="009106BD" w:rsidRPr="000418A2">
        <w:rPr>
          <w:rFonts w:cstheme="minorHAnsi"/>
          <w:color w:val="000000" w:themeColor="text1"/>
        </w:rPr>
        <w:t xml:space="preserve">. </w:t>
      </w:r>
      <w:del w:id="268" w:author="Mason,David Steven" w:date="2023-03-08T15:12:00Z">
        <w:r w:rsidR="009106BD" w:rsidRPr="000418A2" w:rsidDel="003D58C6">
          <w:rPr>
            <w:rFonts w:cstheme="minorHAnsi"/>
            <w:color w:val="000000" w:themeColor="text1"/>
          </w:rPr>
          <w:delText xml:space="preserve">However, </w:delText>
        </w:r>
        <w:r w:rsidR="00ED3548" w:rsidRPr="000418A2" w:rsidDel="003D58C6">
          <w:rPr>
            <w:rFonts w:cstheme="minorHAnsi"/>
            <w:color w:val="000000" w:themeColor="text1"/>
          </w:rPr>
          <w:delText xml:space="preserve">habitat </w:delText>
        </w:r>
      </w:del>
      <w:del w:id="269" w:author="Mason,David Steven" w:date="2023-03-08T15:11:00Z">
        <w:r w:rsidR="00ED3548" w:rsidRPr="000418A2" w:rsidDel="003D58C6">
          <w:rPr>
            <w:rFonts w:cstheme="minorHAnsi"/>
            <w:color w:val="000000" w:themeColor="text1"/>
          </w:rPr>
          <w:delText xml:space="preserve">fragmentation may affect seed dispersal </w:delText>
        </w:r>
        <w:r w:rsidR="0007439C" w:rsidRPr="000418A2" w:rsidDel="003D58C6">
          <w:rPr>
            <w:rFonts w:cstheme="minorHAnsi"/>
            <w:color w:val="000000" w:themeColor="text1"/>
          </w:rPr>
          <w:delText>differently in other systems</w:delText>
        </w:r>
        <w:r w:rsidR="0073215C" w:rsidRPr="000418A2" w:rsidDel="003D58C6">
          <w:rPr>
            <w:rFonts w:cstheme="minorHAnsi"/>
            <w:color w:val="000000" w:themeColor="text1"/>
          </w:rPr>
          <w:delText xml:space="preserve">, such as </w:delText>
        </w:r>
      </w:del>
      <w:del w:id="270" w:author="Mason,David Steven" w:date="2023-02-26T17:00:00Z">
        <w:r w:rsidR="0073215C" w:rsidRPr="000418A2" w:rsidDel="00497828">
          <w:rPr>
            <w:rFonts w:cstheme="minorHAnsi"/>
            <w:color w:val="000000" w:themeColor="text1"/>
          </w:rPr>
          <w:delText>temperate forest</w:delText>
        </w:r>
      </w:del>
      <w:del w:id="271" w:author="Mason,David Steven" w:date="2023-02-26T16:57:00Z">
        <w:r w:rsidR="0073215C" w:rsidRPr="000418A2" w:rsidDel="00497828">
          <w:rPr>
            <w:rFonts w:cstheme="minorHAnsi"/>
            <w:color w:val="000000" w:themeColor="text1"/>
          </w:rPr>
          <w:delText>s</w:delText>
        </w:r>
      </w:del>
      <w:del w:id="272" w:author="Mason,David Steven" w:date="2023-02-26T17:13:00Z">
        <w:r w:rsidR="0073215C" w:rsidRPr="000418A2" w:rsidDel="00B02713">
          <w:rPr>
            <w:rFonts w:cstheme="minorHAnsi"/>
            <w:color w:val="000000" w:themeColor="text1"/>
          </w:rPr>
          <w:delText>, for two reasons</w:delText>
        </w:r>
        <w:r w:rsidR="00ED3548" w:rsidRPr="000418A2" w:rsidDel="00B02713">
          <w:rPr>
            <w:rFonts w:cstheme="minorHAnsi"/>
            <w:color w:val="000000" w:themeColor="text1"/>
          </w:rPr>
          <w:delText>.</w:delText>
        </w:r>
      </w:del>
      <w:del w:id="273" w:author="Mason,David Steven" w:date="2023-03-08T15:11:00Z">
        <w:r w:rsidR="00ED3548" w:rsidRPr="000418A2" w:rsidDel="003D58C6">
          <w:rPr>
            <w:rFonts w:cstheme="minorHAnsi"/>
            <w:color w:val="000000" w:themeColor="text1"/>
          </w:rPr>
          <w:delText xml:space="preserve"> </w:delText>
        </w:r>
      </w:del>
      <w:del w:id="274" w:author="Mason,David Steven" w:date="2023-02-26T17:13:00Z">
        <w:r w:rsidR="0073215C" w:rsidRPr="000418A2" w:rsidDel="00B02713">
          <w:rPr>
            <w:rFonts w:cstheme="minorHAnsi"/>
            <w:color w:val="000000" w:themeColor="text1"/>
          </w:rPr>
          <w:delText>First</w:delText>
        </w:r>
        <w:r w:rsidR="00ED3548" w:rsidRPr="000418A2" w:rsidDel="00B02713">
          <w:rPr>
            <w:rFonts w:cstheme="minorHAnsi"/>
            <w:color w:val="000000" w:themeColor="text1"/>
          </w:rPr>
          <w:delText xml:space="preserve">, </w:delText>
        </w:r>
        <w:r w:rsidR="009106BD" w:rsidRPr="000418A2" w:rsidDel="00B02713">
          <w:rPr>
            <w:rFonts w:cstheme="minorHAnsi"/>
            <w:color w:val="000000" w:themeColor="text1"/>
          </w:rPr>
          <w:delText>most s</w:delText>
        </w:r>
      </w:del>
      <w:del w:id="275" w:author="Mason,David Steven" w:date="2023-02-26T17:31:00Z">
        <w:r w:rsidR="009106BD" w:rsidRPr="000418A2" w:rsidDel="00343594">
          <w:rPr>
            <w:rFonts w:cstheme="minorHAnsi"/>
            <w:color w:val="000000" w:themeColor="text1"/>
          </w:rPr>
          <w:delText>eed dispersal relationships are diffuse mutualisms, defined as a mutually positive relationship including multiple participating species (</w:delText>
        </w:r>
        <w:r w:rsidR="009106BD" w:rsidRPr="000418A2" w:rsidDel="00343594">
          <w:rPr>
            <w:rFonts w:cstheme="minorHAnsi"/>
            <w:color w:val="000000" w:themeColor="text1"/>
            <w:highlight w:val="yellow"/>
            <w:rPrChange w:id="276" w:author="Mason,David Steven" w:date="2023-02-26T17:14:00Z">
              <w:rPr>
                <w:rFonts w:cstheme="minorHAnsi"/>
                <w:color w:val="000000" w:themeColor="text1"/>
              </w:rPr>
            </w:rPrChange>
          </w:rPr>
          <w:delText xml:space="preserve">e.g. pollination, seed dispersal, mycorrhizae; </w:delText>
        </w:r>
        <w:r w:rsidR="009106BD" w:rsidRPr="000418A2" w:rsidDel="00343594">
          <w:rPr>
            <w:rFonts w:cstheme="minorHAnsi"/>
            <w:color w:val="000000" w:themeColor="text1"/>
            <w:highlight w:val="yellow"/>
            <w:rPrChange w:id="277" w:author="Mason,David Steven" w:date="2023-02-26T17:14:00Z">
              <w:rPr>
                <w:rFonts w:cstheme="minorHAnsi"/>
                <w:color w:val="000000" w:themeColor="text1"/>
              </w:rPr>
            </w:rPrChange>
          </w:rPr>
          <w:fldChar w:fldCharType="begin"/>
        </w:r>
        <w:r w:rsidR="00EF4447" w:rsidRPr="000418A2" w:rsidDel="00343594">
          <w:rPr>
            <w:rFonts w:cstheme="minorHAnsi"/>
            <w:color w:val="000000" w:themeColor="text1"/>
            <w:highlight w:val="yellow"/>
            <w:rPrChange w:id="278" w:author="Mason,David Steven" w:date="2023-02-26T17:14:00Z">
              <w:rPr>
                <w:rFonts w:cstheme="minorHAnsi"/>
                <w:color w:val="000000" w:themeColor="text1"/>
              </w:rPr>
            </w:rPrChange>
          </w:rPr>
          <w:delInstrText xml:space="preserve"> ADDIN ZOTERO_ITEM CSL_CITATION {"citationID":"SzNn4XFR","properties":{"formattedCitation":"(Gove et al., 2007; Rico-Gray, 1993; Stanton, 2003; Zamora, 2000)","plainCitation":"(Gove et al., 2007; Rico-Gray, 1993; Stanton, 2003; Zamora, 2000)","dontUpdate":true,"noteIndex":0},"citationItems":[{"id":195,"uris":["http://zotero.org/users/local/ud9bfypS/items/BCZB7R5B"],"itemData":{"id":195,"type":"article-journal","abstract":"In order to understand the dynamics of co-evolution it is important to consider spatial variation in interaction dynamics. We examined the relative importance of ant activity, diversity and species identity in an ant seed dispersal mutualism at local, regional and continental scales. We also studied the determinants of seed dispersal rates and dispersal distances at eight sites in the Eneabba sandplain (29.63 S, 115.22 E), western Australia to understand local variation in seed dispersal rate and distance. To test the generality of the conclusions derived from the eight local sites, we established 16 sites along a 1650-km transect in western Australia, covering 11° of latitude and a six-fold increase in rainfall, at which we sampled the ant assemblage, estimated ant species richness and ant activity and observed the removal rate of myrmecochorous seeds. We also assessed the importance of ant species identity at a continental scale via a review of studies carried out throughout Australia which examined ant seed dispersal. Among the eight sandplain shrubland sites, ant species identity, in particular the presence of one genus, Rhytidoponera, was associated with the most dispersal and above average dispersal distances. At the landscape scale, Rhytidoponera presence was the most important determinant of seed removal rate, while seed removal rate was negatively correlated with ant species richness and latitude. Most ant seed removal studies carried out throughout Australia reinforce our observations that Rhytidoponera species were particularly important seed dispersers. It is suggested that superficially diffuse mutualisms may depend greatly on the identity of particular partners. Even at large biogeographic scales, temporal and spatial variation in what are considered to be diffuse mutualisms may often be linked to variation in the abundance of particular partners, and be only weakly – or negatively – associated with the diversity of partners.","container-title":"Oecologia","DOI":"10.1007/s00442-007-0756-5","ISSN":"1432-1939","issue":"3","journalAbbreviation":"Oecologia","language":"en","page":"687-697","source":"Springer Link","title":"A keystone ant species promotes seed dispersal in a “diffuse” mutualism","volume":"153","author":[{"family":"Gove","given":"Aaron D."},{"family":"Majer","given":"Jonathan D."},{"family":"Dunn","given":"Robert R."}],"issued":{"date-parts":[["2007",9,1]]}}},{"id":202,"uris":["http://zotero.org/users/local/ud9bfypS/items/K2AD6F4N"],"itemData":{"id":202,"type":"article-journal","abstract":"This research quantified the number of ant-plant associations mediated by liquid/energy food sources and the intensity of their use by ants. Thirty ant species and 102 plant species were related in 312 associations. The Leguminosae (23 species) was the family of plants most visited by ants. Camponotus planatus was the ant using the most plant species (72) as food source. Ant-plant specificity was very low Food resources most used by ants were nectar from reproductive structures, homopteran honeydew, floral nectar, and extrafloral nectar. Extrafloral nectaries are associated with leaves and most species in tropical dry forests flush new leaves after the onset of the annual rainy season. Both ant-extrafloral nectar and ant-homopteran associations show a significant increase after the start of the rainy season, decreasing abruptly once the dry season begins. In contrast, associations between ants and both floral nectar and other reproductive structures reach their peak during the dry season. There is a significant negative ant-floral nectar and ant-homopteran relationship at any given season; this may reflect the use of alternative (dry season/wet season) resources (floral nectar/honeydew) with similar nutritional value.","container-title":"Biotropica","DOI":"10.2307/2388788","ISSN":"0006-3606","issue":"3","note":"publisher: [Association for Tropical Biology and Conservation, Wiley]","page":"301-315","source":"JSTOR","title":"Use of Plant-Derived Food Resources by Ants in the Dry Tropical Lowlands of Coastal Veracruz, Mexico","volume":"25","author":[{"family":"Rico-Gray","given":"Victor"}],"issued":{"date-parts":[["1993"]]}}},{"id":249,"uris":["http://zotero.org/users/local/ud9bfypS/items/J96XF2WY"],"itemData":{"id":249,"type":"article-journal","abstract":"Most textbook treatments imply, and almost all theoretical analyses assume, that mutualistic interactions take place between a single pair of interacting partner species. A major goal of this symposium is to broaden and shift this pairwise perspective and make it concordant with the emerging view that locally exclusive mutualisms between just two species are the exception and that many communities include guilds of mutualistic species on one or both sides of the interaction. Many pollination and seed‐dispersal mutualisms have long been recognized as diffuse, but recent molecular analyses are revealing unrecognized partner diversity in mutualistic interactions previously thought to be locally species specific. Co‐occurring species within a mutualist guild are unlikely to be ecologically equivalent in the way they locate, compete for, and/or reward partners, and so intraguild interactions have the potential to influence population dynamics and patterns of selection in species on both sides of the mutualistic interaction. To illustrate some of these potential complexities for population dynamics, I use simple path analytic models to show that positive pairwise interactions between mutualists do not necessarily translate into positive net interactions within a mutualism involving more than two species. For example, when there is intraguild competition for partners, or even for resources external to the mutualism, the presence of a lower‐quality mutualist can negatively affect the partner population by reducing associations it can form with better mutualists. Variation in quality among potential partners is likely to place a premium on traits or behaviors that enhance association with better mutualists. More investigations are needed to determine how variation among interacting mutualists, with respect to characteristics such as longevity, dispersal capability, and competitive ability, influence population dynamics and selection in multispecies mutualisms.","container-title":"The American Naturalist","DOI":"10.1086/378646","ISSN":"0003-0147","issue":"S4","note":"publisher: The University of Chicago Press","page":"S10-S23","source":"journals.uchicago.edu (Atypon)","title":"Interacting Guilds: Moving beyond the Pairwise Perspective on Mutualisms.","title-short":"Interacting Guilds","volume":"162","author":[{"family":"Stanton","given":"Maureen L."}],"issued":{"date-parts":[["2003",10,1]]}}},{"id":255,"uris":["http://zotero.org/users/local/ud9bfypS/items/TWGSUT39"],"itemData":{"id":255,"type":"article-journal","container-title":"Oikos","ISSN":"0030-1299","issue":"2","note":"publisher: [Nordic Society Oikos, Wiley]","page":"442-447","source":"JSTOR","title":"Functional Equivalence in Plant-Animal Interactions: Ecological and Evolutionary Consequences","title-short":"Functional Equivalence in Plant-Animal Interactions","volume":"88","author":[{"family":"Zamora","given":"Regino"}],"issued":{"date-parts":[["2000"]]}}}],"schema":"https://github.com/citation-style-language/schema/raw/master/csl-citation.json"} </w:delInstrText>
        </w:r>
        <w:r w:rsidR="009106BD" w:rsidRPr="000418A2" w:rsidDel="00343594">
          <w:rPr>
            <w:rFonts w:cstheme="minorHAnsi"/>
            <w:color w:val="000000" w:themeColor="text1"/>
            <w:highlight w:val="yellow"/>
            <w:rPrChange w:id="279" w:author="Mason,David Steven" w:date="2023-02-26T17:14:00Z">
              <w:rPr>
                <w:rFonts w:cstheme="minorHAnsi"/>
                <w:color w:val="000000" w:themeColor="text1"/>
              </w:rPr>
            </w:rPrChange>
          </w:rPr>
          <w:fldChar w:fldCharType="separate"/>
        </w:r>
        <w:r w:rsidR="009106BD" w:rsidRPr="000418A2" w:rsidDel="00343594">
          <w:rPr>
            <w:rFonts w:cstheme="minorHAnsi"/>
            <w:noProof/>
            <w:color w:val="000000" w:themeColor="text1"/>
            <w:highlight w:val="yellow"/>
            <w:rPrChange w:id="280" w:author="Mason,David Steven" w:date="2023-02-26T17:14:00Z">
              <w:rPr>
                <w:rFonts w:cstheme="minorHAnsi"/>
                <w:noProof/>
                <w:color w:val="000000" w:themeColor="text1"/>
              </w:rPr>
            </w:rPrChange>
          </w:rPr>
          <w:delText>Gove et al., 2007; Rico-Gray, 1993; Stanton, 2003; Zamora, 2000)</w:delText>
        </w:r>
        <w:r w:rsidR="009106BD" w:rsidRPr="000418A2" w:rsidDel="00343594">
          <w:rPr>
            <w:rFonts w:cstheme="minorHAnsi"/>
            <w:color w:val="000000" w:themeColor="text1"/>
            <w:highlight w:val="yellow"/>
            <w:rPrChange w:id="281" w:author="Mason,David Steven" w:date="2023-02-26T17:14:00Z">
              <w:rPr>
                <w:rFonts w:cstheme="minorHAnsi"/>
                <w:color w:val="000000" w:themeColor="text1"/>
              </w:rPr>
            </w:rPrChange>
          </w:rPr>
          <w:fldChar w:fldCharType="end"/>
        </w:r>
        <w:r w:rsidR="009106BD" w:rsidRPr="000418A2" w:rsidDel="00343594">
          <w:rPr>
            <w:rFonts w:cstheme="minorHAnsi"/>
            <w:color w:val="000000" w:themeColor="text1"/>
          </w:rPr>
          <w:delText>.</w:delText>
        </w:r>
      </w:del>
      <w:del w:id="282" w:author="Mason,David Steven" w:date="2023-02-26T17:15:00Z">
        <w:r w:rsidR="009106BD" w:rsidRPr="000418A2" w:rsidDel="00B02713">
          <w:rPr>
            <w:rFonts w:cstheme="minorHAnsi"/>
            <w:color w:val="000000" w:themeColor="text1"/>
          </w:rPr>
          <w:delText xml:space="preserve"> </w:delText>
        </w:r>
      </w:del>
      <w:del w:id="283" w:author="Mason,David Steven" w:date="2023-02-26T17:31:00Z">
        <w:r w:rsidR="0007439C" w:rsidRPr="000418A2" w:rsidDel="00343594">
          <w:rPr>
            <w:rFonts w:cstheme="minorHAnsi"/>
            <w:color w:val="000000" w:themeColor="text1"/>
            <w:highlight w:val="yellow"/>
            <w:rPrChange w:id="284" w:author="Mason,David Steven" w:date="2023-02-24T10:36:00Z">
              <w:rPr>
                <w:rFonts w:cstheme="minorHAnsi"/>
                <w:color w:val="000000" w:themeColor="text1"/>
              </w:rPr>
            </w:rPrChange>
          </w:rPr>
          <w:delText>For example</w:delText>
        </w:r>
        <w:r w:rsidR="00ED3548" w:rsidRPr="000418A2" w:rsidDel="00343594">
          <w:rPr>
            <w:rFonts w:cstheme="minorHAnsi"/>
            <w:color w:val="000000" w:themeColor="text1"/>
            <w:highlight w:val="yellow"/>
            <w:rPrChange w:id="285" w:author="Mason,David Steven" w:date="2023-02-24T10:36:00Z">
              <w:rPr>
                <w:rFonts w:cstheme="minorHAnsi"/>
                <w:color w:val="000000" w:themeColor="text1"/>
              </w:rPr>
            </w:rPrChange>
          </w:rPr>
          <w:delText xml:space="preserve">, </w:delText>
        </w:r>
        <w:r w:rsidR="005D5F0E" w:rsidRPr="000418A2" w:rsidDel="00343594">
          <w:rPr>
            <w:rFonts w:cstheme="minorHAnsi"/>
            <w:color w:val="000000" w:themeColor="text1"/>
            <w:highlight w:val="yellow"/>
            <w:rPrChange w:id="286" w:author="Mason,David Steven" w:date="2023-02-24T10:36:00Z">
              <w:rPr>
                <w:rFonts w:cstheme="minorHAnsi"/>
                <w:color w:val="000000" w:themeColor="text1"/>
              </w:rPr>
            </w:rPrChange>
          </w:rPr>
          <w:delText xml:space="preserve">current </w:delText>
        </w:r>
        <w:r w:rsidR="00ED3548" w:rsidRPr="000418A2" w:rsidDel="00343594">
          <w:rPr>
            <w:rFonts w:cstheme="minorHAnsi"/>
            <w:color w:val="000000" w:themeColor="text1"/>
            <w:highlight w:val="yellow"/>
            <w:rPrChange w:id="287" w:author="Mason,David Steven" w:date="2023-02-24T10:36:00Z">
              <w:rPr>
                <w:rFonts w:cstheme="minorHAnsi"/>
                <w:color w:val="000000" w:themeColor="text1"/>
              </w:rPr>
            </w:rPrChange>
          </w:rPr>
          <w:delText>temperate ecosystems have fewer fruit-producing species that are dispersed by a subset of large-bodied dispersers</w:delText>
        </w:r>
        <w:r w:rsidR="0073215C" w:rsidRPr="000418A2" w:rsidDel="00343594">
          <w:rPr>
            <w:rFonts w:cstheme="minorHAnsi"/>
            <w:color w:val="000000" w:themeColor="text1"/>
            <w:highlight w:val="yellow"/>
            <w:rPrChange w:id="288" w:author="Mason,David Steven" w:date="2023-02-24T10:36:00Z">
              <w:rPr>
                <w:rFonts w:cstheme="minorHAnsi"/>
                <w:color w:val="000000" w:themeColor="text1"/>
              </w:rPr>
            </w:rPrChange>
          </w:rPr>
          <w:delText xml:space="preserve"> than the tropics</w:delText>
        </w:r>
        <w:r w:rsidR="00ED3548" w:rsidRPr="000418A2" w:rsidDel="00343594">
          <w:rPr>
            <w:rFonts w:cstheme="minorHAnsi"/>
            <w:color w:val="000000" w:themeColor="text1"/>
            <w:highlight w:val="yellow"/>
            <w:rPrChange w:id="289" w:author="Mason,David Steven" w:date="2023-02-24T10:36:00Z">
              <w:rPr>
                <w:rFonts w:cstheme="minorHAnsi"/>
                <w:color w:val="000000" w:themeColor="text1"/>
              </w:rPr>
            </w:rPrChange>
          </w:rPr>
          <w:delText xml:space="preserve"> </w:delText>
        </w:r>
        <w:r w:rsidR="00ED3548" w:rsidRPr="000418A2" w:rsidDel="00343594">
          <w:rPr>
            <w:rFonts w:cstheme="minorHAnsi"/>
            <w:color w:val="000000" w:themeColor="text1"/>
            <w:highlight w:val="yellow"/>
            <w:rPrChange w:id="290" w:author="Mason,David Steven" w:date="2023-02-24T10:36:00Z">
              <w:rPr>
                <w:rFonts w:cstheme="minorHAnsi"/>
                <w:color w:val="000000" w:themeColor="text1"/>
              </w:rPr>
            </w:rPrChange>
          </w:rPr>
          <w:fldChar w:fldCharType="begin"/>
        </w:r>
        <w:r w:rsidR="00ED3548" w:rsidRPr="000418A2" w:rsidDel="00343594">
          <w:rPr>
            <w:rFonts w:cstheme="minorHAnsi"/>
            <w:color w:val="000000" w:themeColor="text1"/>
            <w:highlight w:val="yellow"/>
            <w:rPrChange w:id="291" w:author="Mason,David Steven" w:date="2023-02-24T10:36:00Z">
              <w:rPr>
                <w:rFonts w:cstheme="minorHAnsi"/>
                <w:color w:val="000000" w:themeColor="text1"/>
              </w:rPr>
            </w:rPrChange>
          </w:rPr>
          <w:delInstrText xml:space="preserve"> ADDIN ZOTERO_ITEM CSL_CITATION {"citationID":"nkEnki2t","properties":{"formattedCitation":"(Stiles, 1980)","plainCitation":"(Stiles, 1980)","noteIndex":0},"citationItems":[{"id":180,"uris":["http://zotero.org/users/local/ud9bfypS/items/EBFCCRPR"],"itemData":{"id":180,"type":"article-journal","abstract":"I have examined presentation and dispersal of bird-disseminated fruits of woody plants in the eastern deciduous forest in terms of available dispersal agents. Timing of fruit presentation and latitudinal patterns in fruit abundance are correlated with fall migration of frugivorous birds. I have divided bird-disseminated fruits into four patterns based on characteristics of nutrient content, seed size, and persistence on the plant. Summer small-seeded and large-seeded fruits employ a mixed group of bird and mammal dispersers outside the migratory period, avoiding mammalian seed predation through either very small or very large seed size. Fall high-quality fruits are presented during fall bird migration. They are taken by birds in high numbers but are subject to rapid invasion by microorganisms. Fall low-quality fruits are presented during fall bird migration, but in competition with high-quality fruits and insects they achieve only low levels of dispersal at this time. This is coupled with long persistence on the plants and low rates of dispersal over winter which is allowed by low invasion rates by microorganisms. Dispersal of these species may increase sharply if other resources become scarce. A graphical model for disruptive selection in high- and low-quality fruits is presented and intermediate fruit types are discussed in terms of the postulated selective pressures.","container-title":"The American Naturalist","DOI":"10.1086/283657","ISSN":"0003-0147","issue":"5","note":"publisher: The University of Chicago Press","page":"670-688","source":"journals.uchicago.edu (Atypon)","title":"Patterns of Fruit Presentation and Seed Dispersal in Bird-Disseminated Woody Plants in the Eastern Deciduous Forest","volume":"116","author":[{"family":"Stiles","given":"Edmund W."}],"issued":{"date-parts":[["1980",11,1]]}}}],"schema":"https://github.com/citation-style-language/schema/raw/master/csl-citation.json"} </w:delInstrText>
        </w:r>
        <w:r w:rsidR="00ED3548" w:rsidRPr="000418A2" w:rsidDel="00343594">
          <w:rPr>
            <w:rFonts w:cstheme="minorHAnsi"/>
            <w:color w:val="000000" w:themeColor="text1"/>
            <w:highlight w:val="yellow"/>
            <w:rPrChange w:id="292" w:author="Mason,David Steven" w:date="2023-02-24T10:36:00Z">
              <w:rPr>
                <w:rFonts w:cstheme="minorHAnsi"/>
                <w:color w:val="000000" w:themeColor="text1"/>
              </w:rPr>
            </w:rPrChange>
          </w:rPr>
          <w:fldChar w:fldCharType="separate"/>
        </w:r>
        <w:r w:rsidR="00ED3548" w:rsidRPr="000418A2" w:rsidDel="00343594">
          <w:rPr>
            <w:rFonts w:cstheme="minorHAnsi"/>
            <w:noProof/>
            <w:color w:val="000000" w:themeColor="text1"/>
            <w:highlight w:val="yellow"/>
            <w:rPrChange w:id="293" w:author="Mason,David Steven" w:date="2023-02-24T10:36:00Z">
              <w:rPr>
                <w:rFonts w:cstheme="minorHAnsi"/>
                <w:noProof/>
                <w:color w:val="000000" w:themeColor="text1"/>
              </w:rPr>
            </w:rPrChange>
          </w:rPr>
          <w:delText>(</w:delText>
        </w:r>
      </w:del>
      <w:del w:id="294" w:author="Mason,David Steven" w:date="2023-02-24T10:52:00Z">
        <w:r w:rsidR="00ED3548" w:rsidRPr="000418A2" w:rsidDel="008855CC">
          <w:rPr>
            <w:rFonts w:cstheme="minorHAnsi"/>
            <w:noProof/>
            <w:color w:val="000000" w:themeColor="text1"/>
            <w:highlight w:val="yellow"/>
            <w:rPrChange w:id="295" w:author="Mason,David Steven" w:date="2023-02-24T10:36:00Z">
              <w:rPr>
                <w:rFonts w:cstheme="minorHAnsi"/>
                <w:noProof/>
                <w:color w:val="000000" w:themeColor="text1"/>
              </w:rPr>
            </w:rPrChange>
          </w:rPr>
          <w:delText>Stiles, 1980</w:delText>
        </w:r>
      </w:del>
      <w:del w:id="296" w:author="Mason,David Steven" w:date="2023-02-26T17:31:00Z">
        <w:r w:rsidR="00ED3548" w:rsidRPr="000418A2" w:rsidDel="00343594">
          <w:rPr>
            <w:rFonts w:cstheme="minorHAnsi"/>
            <w:noProof/>
            <w:color w:val="000000" w:themeColor="text1"/>
            <w:highlight w:val="yellow"/>
            <w:rPrChange w:id="297" w:author="Mason,David Steven" w:date="2023-02-24T10:36:00Z">
              <w:rPr>
                <w:rFonts w:cstheme="minorHAnsi"/>
                <w:noProof/>
                <w:color w:val="000000" w:themeColor="text1"/>
              </w:rPr>
            </w:rPrChange>
          </w:rPr>
          <w:delText>)</w:delText>
        </w:r>
        <w:r w:rsidR="00ED3548" w:rsidRPr="000418A2" w:rsidDel="00343594">
          <w:rPr>
            <w:rFonts w:cstheme="minorHAnsi"/>
            <w:color w:val="000000" w:themeColor="text1"/>
            <w:highlight w:val="yellow"/>
            <w:rPrChange w:id="298" w:author="Mason,David Steven" w:date="2023-02-24T10:36:00Z">
              <w:rPr>
                <w:rFonts w:cstheme="minorHAnsi"/>
                <w:color w:val="000000" w:themeColor="text1"/>
              </w:rPr>
            </w:rPrChange>
          </w:rPr>
          <w:fldChar w:fldCharType="end"/>
        </w:r>
        <w:r w:rsidR="00ED3548" w:rsidRPr="000418A2" w:rsidDel="00343594">
          <w:rPr>
            <w:rFonts w:cstheme="minorHAnsi"/>
            <w:color w:val="000000" w:themeColor="text1"/>
          </w:rPr>
          <w:delText xml:space="preserve">. </w:delText>
        </w:r>
        <w:r w:rsidR="0073215C" w:rsidRPr="000418A2" w:rsidDel="00343594">
          <w:rPr>
            <w:rFonts w:cstheme="minorHAnsi"/>
            <w:color w:val="000000" w:themeColor="text1"/>
          </w:rPr>
          <w:delText>Second</w:delText>
        </w:r>
        <w:r w:rsidR="00ED3548" w:rsidRPr="000418A2" w:rsidDel="00343594">
          <w:rPr>
            <w:rFonts w:cstheme="minorHAnsi"/>
            <w:color w:val="000000" w:themeColor="text1"/>
          </w:rPr>
          <w:delText xml:space="preserve">, </w:delText>
        </w:r>
      </w:del>
      <w:ins w:id="299" w:author="Mason,David Steven" w:date="2023-03-08T15:12:00Z">
        <w:r w:rsidRPr="000418A2">
          <w:rPr>
            <w:rFonts w:cstheme="minorHAnsi"/>
            <w:color w:val="000000" w:themeColor="text1"/>
          </w:rPr>
          <w:t>S</w:t>
        </w:r>
      </w:ins>
      <w:ins w:id="300" w:author="Mason,David Steven" w:date="2023-02-24T10:41:00Z">
        <w:r w:rsidR="00DB3499" w:rsidRPr="000418A2">
          <w:rPr>
            <w:rFonts w:cstheme="minorHAnsi"/>
            <w:color w:val="000000" w:themeColor="text1"/>
          </w:rPr>
          <w:t>eed dis</w:t>
        </w:r>
      </w:ins>
      <w:ins w:id="301" w:author="Mason,David Steven" w:date="2023-02-24T10:42:00Z">
        <w:r w:rsidR="00DB3499" w:rsidRPr="000418A2">
          <w:rPr>
            <w:rFonts w:cstheme="minorHAnsi"/>
            <w:color w:val="000000" w:themeColor="text1"/>
          </w:rPr>
          <w:t xml:space="preserve">persal by </w:t>
        </w:r>
      </w:ins>
      <w:del w:id="302" w:author="Mason,David Steven" w:date="2023-02-26T17:32:00Z">
        <w:r w:rsidR="00ED3548" w:rsidRPr="000418A2" w:rsidDel="00343594">
          <w:rPr>
            <w:rFonts w:cstheme="minorHAnsi"/>
            <w:color w:val="000000" w:themeColor="text1"/>
          </w:rPr>
          <w:delText xml:space="preserve">temperate forest </w:delText>
        </w:r>
      </w:del>
      <w:r w:rsidR="00ED3548" w:rsidRPr="000418A2">
        <w:rPr>
          <w:rFonts w:cstheme="minorHAnsi"/>
          <w:color w:val="000000" w:themeColor="text1"/>
        </w:rPr>
        <w:t xml:space="preserve">bird assemblages </w:t>
      </w:r>
      <w:ins w:id="303" w:author="Mason,David Steven" w:date="2023-02-26T17:33:00Z">
        <w:r w:rsidR="00343594" w:rsidRPr="000418A2">
          <w:rPr>
            <w:rFonts w:cstheme="minorHAnsi"/>
            <w:color w:val="000000" w:themeColor="text1"/>
          </w:rPr>
          <w:t xml:space="preserve">in </w:t>
        </w:r>
      </w:ins>
      <w:ins w:id="304" w:author="Mason,David Steven" w:date="2023-02-26T17:32:00Z">
        <w:r w:rsidR="00343594" w:rsidRPr="000418A2">
          <w:rPr>
            <w:rFonts w:cstheme="minorHAnsi"/>
            <w:color w:val="000000" w:themeColor="text1"/>
          </w:rPr>
          <w:t xml:space="preserve">temperate </w:t>
        </w:r>
      </w:ins>
      <w:ins w:id="305" w:author="Mason,David Steven" w:date="2023-02-26T17:33:00Z">
        <w:r w:rsidR="00343594" w:rsidRPr="000418A2">
          <w:rPr>
            <w:rFonts w:cstheme="minorHAnsi"/>
            <w:color w:val="000000" w:themeColor="text1"/>
          </w:rPr>
          <w:t xml:space="preserve">region </w:t>
        </w:r>
      </w:ins>
      <w:ins w:id="306" w:author="Mason,David Steven" w:date="2023-02-26T17:32:00Z">
        <w:r w:rsidR="00343594" w:rsidRPr="000418A2">
          <w:rPr>
            <w:rFonts w:cstheme="minorHAnsi"/>
            <w:color w:val="000000" w:themeColor="text1"/>
          </w:rPr>
          <w:t xml:space="preserve">forest </w:t>
        </w:r>
      </w:ins>
      <w:ins w:id="307" w:author="Mason,David Steven" w:date="2023-02-26T17:33:00Z">
        <w:r w:rsidR="00343594" w:rsidRPr="000418A2">
          <w:rPr>
            <w:rFonts w:cstheme="minorHAnsi"/>
            <w:color w:val="000000" w:themeColor="text1"/>
          </w:rPr>
          <w:t xml:space="preserve">biomes </w:t>
        </w:r>
      </w:ins>
      <w:del w:id="308" w:author="Mason,David Steven" w:date="2023-02-24T10:42:00Z">
        <w:r w:rsidR="00ED3548" w:rsidRPr="000418A2" w:rsidDel="00DB3499">
          <w:rPr>
            <w:rFonts w:cstheme="minorHAnsi"/>
            <w:color w:val="000000" w:themeColor="text1"/>
          </w:rPr>
          <w:delText xml:space="preserve">are </w:delText>
        </w:r>
      </w:del>
      <w:del w:id="309" w:author="Mason,David Steven" w:date="2023-03-09T09:51:00Z">
        <w:r w:rsidR="00A07773" w:rsidRPr="000418A2" w:rsidDel="00072087">
          <w:rPr>
            <w:rFonts w:cstheme="minorHAnsi"/>
            <w:color w:val="000000" w:themeColor="text1"/>
          </w:rPr>
          <w:delText xml:space="preserve">generally </w:delText>
        </w:r>
      </w:del>
      <w:ins w:id="310" w:author="Mason,David Steven" w:date="2023-03-09T09:51:00Z">
        <w:r w:rsidR="00072087" w:rsidRPr="000418A2">
          <w:rPr>
            <w:rFonts w:cstheme="minorHAnsi"/>
            <w:color w:val="000000" w:themeColor="text1"/>
          </w:rPr>
          <w:t>ma</w:t>
        </w:r>
      </w:ins>
      <w:ins w:id="311" w:author="Mason,David Steven" w:date="2023-03-09T09:52:00Z">
        <w:r w:rsidR="00072087" w:rsidRPr="000418A2">
          <w:rPr>
            <w:rFonts w:cstheme="minorHAnsi"/>
            <w:color w:val="000000" w:themeColor="text1"/>
          </w:rPr>
          <w:t>y be</w:t>
        </w:r>
      </w:ins>
      <w:ins w:id="312" w:author="Mason,David Steven" w:date="2023-03-09T09:51:00Z">
        <w:r w:rsidR="00072087" w:rsidRPr="000418A2">
          <w:rPr>
            <w:rFonts w:cstheme="minorHAnsi"/>
            <w:color w:val="000000" w:themeColor="text1"/>
          </w:rPr>
          <w:t xml:space="preserve"> </w:t>
        </w:r>
      </w:ins>
      <w:r w:rsidR="00ED3548" w:rsidRPr="000418A2">
        <w:rPr>
          <w:rFonts w:cstheme="minorHAnsi"/>
          <w:color w:val="000000" w:themeColor="text1"/>
        </w:rPr>
        <w:t xml:space="preserve">more robust to habitat fragmentation than </w:t>
      </w:r>
      <w:ins w:id="313" w:author="Mason,David Steven" w:date="2023-02-24T10:42:00Z">
        <w:r w:rsidR="00DB3499" w:rsidRPr="000418A2">
          <w:rPr>
            <w:rFonts w:cstheme="minorHAnsi"/>
            <w:color w:val="000000" w:themeColor="text1"/>
          </w:rPr>
          <w:t xml:space="preserve">in </w:t>
        </w:r>
      </w:ins>
      <w:r w:rsidR="00ED3548" w:rsidRPr="000418A2">
        <w:rPr>
          <w:rFonts w:cstheme="minorHAnsi"/>
          <w:color w:val="000000" w:themeColor="text1"/>
        </w:rPr>
        <w:t xml:space="preserve">tropical </w:t>
      </w:r>
      <w:del w:id="314" w:author="Mason,David Steven" w:date="2023-02-24T10:42:00Z">
        <w:r w:rsidR="00A07773" w:rsidRPr="000418A2" w:rsidDel="00DB3499">
          <w:rPr>
            <w:rFonts w:cstheme="minorHAnsi"/>
            <w:color w:val="000000" w:themeColor="text1"/>
          </w:rPr>
          <w:delText xml:space="preserve">species </w:delText>
        </w:r>
      </w:del>
      <w:ins w:id="315" w:author="Mason,David Steven" w:date="2023-02-26T17:35:00Z">
        <w:r w:rsidR="00343594" w:rsidRPr="000418A2">
          <w:rPr>
            <w:rFonts w:cstheme="minorHAnsi"/>
            <w:color w:val="000000" w:themeColor="text1"/>
          </w:rPr>
          <w:t xml:space="preserve">biomes </w:t>
        </w:r>
      </w:ins>
      <w:r w:rsidR="00ED3548" w:rsidRPr="000418A2">
        <w:rPr>
          <w:rFonts w:cstheme="minorHAnsi"/>
          <w:color w:val="000000" w:themeColor="text1"/>
        </w:rPr>
        <w:fldChar w:fldCharType="begin"/>
      </w:r>
      <w:r w:rsidR="00ED3548" w:rsidRPr="000418A2">
        <w:rPr>
          <w:rFonts w:cstheme="minorHAnsi"/>
          <w:color w:val="000000" w:themeColor="text1"/>
        </w:rPr>
        <w:instrText xml:space="preserve"> ADDIN ZOTERO_ITEM CSL_CITATION {"citationID":"ZTT1koLG","properties":{"formattedCitation":"(Bregman et al., 2014)","plainCitation":"(Bregman et al., 2014)","noteIndex":0},"citationItems":[{"id":183,"uris":["http://zotero.org/users/local/ud9bfypS/items/INVFHA7D"],"itemData":{"id":183,"type":"article-journal","abstract":"The fragmentation of forests is a dominant human impact worldwide with major implications for the conservation and management of ecosystems. Although many studies have assessed the effects of fragmentation on biodiversity at local scales, our understanding of the ecological implications for different functional groups of organisms remains limited, particularly at global scales. Here, we use linear mixed models to explore patterns of occurrence and ecological function of 2844 bird species at 293 localities spanning five continents. We show that sensitivity to fragmentation varies according to functional group and body mass, with the prevalence of insectivores and large frugivores declining in relation to fragment size, particularly under 100ha. However, the most severe effects were restricted to the tropics, whereas fragmentation had no significant impact on the basic ecological structure of temperate bird communities. We conclude that land-use change in tropical systems is likely to disrupt biotic processes, including seed dispersal and the control of insect herbivores. Our findings highlight the importance of latitude in mediating the impacts of habitat loss, and offer general guidelines for the minimum size of fragments required to prevent the collapse of key ecosystem processes in sensitive regions.","container-title":"Biological Conservation","DOI":"10.1016/j.biocon.2013.11.024","ISSN":"0006-3207","journalAbbreviation":"Biological Conservation","language":"en","page":"372-383","source":"ScienceDirect","title":"Global patterns and predictors of bird species responses to forest fragmentation: Implications for ecosystem function and conservation","title-short":"Global patterns and predictors of bird species responses to forest fragmentation","volume":"169","author":[{"family":"Bregman","given":"Tom P."},{"family":"Sekercioglu","given":"Cagan H."},{"family":"Tobias","given":"Joseph A."}],"issued":{"date-parts":[["2014",1,1]]}}}],"schema":"https://github.com/citation-style-language/schema/raw/master/csl-citation.json"} </w:instrText>
      </w:r>
      <w:r w:rsidR="00ED3548" w:rsidRPr="000418A2">
        <w:rPr>
          <w:rFonts w:cstheme="minorHAnsi"/>
          <w:color w:val="000000" w:themeColor="text1"/>
        </w:rPr>
        <w:fldChar w:fldCharType="separate"/>
      </w:r>
      <w:r w:rsidR="00ED3548" w:rsidRPr="000418A2">
        <w:rPr>
          <w:rFonts w:cstheme="minorHAnsi"/>
          <w:noProof/>
          <w:color w:val="000000" w:themeColor="text1"/>
        </w:rPr>
        <w:t>(Bregman et al., 2014</w:t>
      </w:r>
      <w:ins w:id="316" w:author="Mason,David Steven" w:date="2023-02-24T10:41:00Z">
        <w:r w:rsidR="00DB3499" w:rsidRPr="000418A2">
          <w:rPr>
            <w:rFonts w:cstheme="minorHAnsi"/>
            <w:noProof/>
            <w:color w:val="000000" w:themeColor="text1"/>
          </w:rPr>
          <w:t xml:space="preserve">; Farwig </w:t>
        </w:r>
        <w:r w:rsidR="00DB3499" w:rsidRPr="000418A2">
          <w:rPr>
            <w:rFonts w:cstheme="minorHAnsi"/>
            <w:noProof/>
            <w:color w:val="000000" w:themeColor="text1"/>
            <w:rPrChange w:id="317" w:author="Mason,David Steven" w:date="2023-02-27T11:06:00Z">
              <w:rPr>
                <w:rFonts w:cstheme="minorHAnsi"/>
                <w:i/>
                <w:iCs/>
                <w:noProof/>
                <w:color w:val="000000" w:themeColor="text1"/>
              </w:rPr>
            </w:rPrChange>
          </w:rPr>
          <w:t>et al.</w:t>
        </w:r>
        <w:r w:rsidR="00DB3499" w:rsidRPr="000418A2">
          <w:rPr>
            <w:rFonts w:cstheme="minorHAnsi"/>
            <w:noProof/>
            <w:color w:val="000000" w:themeColor="text1"/>
          </w:rPr>
          <w:t>, 2017</w:t>
        </w:r>
      </w:ins>
      <w:ins w:id="318" w:author="Mason,David Steven" w:date="2023-02-26T17:33:00Z">
        <w:r w:rsidR="00343594" w:rsidRPr="000418A2">
          <w:rPr>
            <w:rFonts w:cstheme="minorHAnsi"/>
            <w:noProof/>
            <w:color w:val="000000" w:themeColor="text1"/>
          </w:rPr>
          <w:t xml:space="preserve">; but see Fontúrbel </w:t>
        </w:r>
        <w:r w:rsidR="00343594" w:rsidRPr="000418A2">
          <w:rPr>
            <w:rFonts w:cstheme="minorHAnsi"/>
            <w:noProof/>
            <w:color w:val="000000" w:themeColor="text1"/>
            <w:rPrChange w:id="319" w:author="Mason,David Steven" w:date="2023-03-09T11:27:00Z">
              <w:rPr>
                <w:rFonts w:cstheme="minorHAnsi"/>
                <w:i/>
                <w:iCs/>
                <w:noProof/>
                <w:color w:val="000000" w:themeColor="text1"/>
              </w:rPr>
            </w:rPrChange>
          </w:rPr>
          <w:t>et al</w:t>
        </w:r>
        <w:r w:rsidR="00343594" w:rsidRPr="000418A2">
          <w:rPr>
            <w:rFonts w:cstheme="minorHAnsi"/>
            <w:i/>
            <w:iCs/>
            <w:noProof/>
            <w:color w:val="000000" w:themeColor="text1"/>
          </w:rPr>
          <w:t>.</w:t>
        </w:r>
        <w:r w:rsidR="00343594" w:rsidRPr="000418A2">
          <w:rPr>
            <w:rFonts w:cstheme="minorHAnsi"/>
            <w:noProof/>
            <w:color w:val="000000" w:themeColor="text1"/>
          </w:rPr>
          <w:t>, 201</w:t>
        </w:r>
      </w:ins>
      <w:ins w:id="320" w:author="Mason,David Steven" w:date="2023-02-26T17:34:00Z">
        <w:r w:rsidR="00343594" w:rsidRPr="000418A2">
          <w:rPr>
            <w:rFonts w:cstheme="minorHAnsi"/>
            <w:noProof/>
            <w:color w:val="000000" w:themeColor="text1"/>
          </w:rPr>
          <w:t>5</w:t>
        </w:r>
      </w:ins>
      <w:r w:rsidR="00ED3548" w:rsidRPr="000418A2">
        <w:rPr>
          <w:rFonts w:cstheme="minorHAnsi"/>
          <w:noProof/>
          <w:color w:val="000000" w:themeColor="text1"/>
        </w:rPr>
        <w:t>)</w:t>
      </w:r>
      <w:r w:rsidR="00ED3548" w:rsidRPr="000418A2">
        <w:rPr>
          <w:rFonts w:cstheme="minorHAnsi"/>
          <w:color w:val="000000" w:themeColor="text1"/>
        </w:rPr>
        <w:fldChar w:fldCharType="end"/>
      </w:r>
      <w:r w:rsidR="00ED3548" w:rsidRPr="000418A2">
        <w:rPr>
          <w:rFonts w:cstheme="minorHAnsi"/>
          <w:color w:val="000000" w:themeColor="text1"/>
        </w:rPr>
        <w:t>.</w:t>
      </w:r>
      <w:ins w:id="321" w:author="Mason,David Steven" w:date="2023-02-26T17:36:00Z">
        <w:r w:rsidR="00343594" w:rsidRPr="000418A2">
          <w:rPr>
            <w:rFonts w:cstheme="minorHAnsi"/>
            <w:color w:val="000000" w:themeColor="text1"/>
          </w:rPr>
          <w:t xml:space="preserve"> </w:t>
        </w:r>
      </w:ins>
      <w:ins w:id="322" w:author="Mason,David Steven" w:date="2023-03-10T12:42:00Z">
        <w:r w:rsidR="005171AF" w:rsidRPr="000418A2">
          <w:rPr>
            <w:rFonts w:cstheme="minorHAnsi"/>
            <w:color w:val="000000" w:themeColor="text1"/>
          </w:rPr>
          <w:t>However</w:t>
        </w:r>
      </w:ins>
      <w:ins w:id="323" w:author="Mason,David Steven" w:date="2023-02-26T17:36:00Z">
        <w:r w:rsidR="00343594" w:rsidRPr="000418A2">
          <w:rPr>
            <w:rFonts w:cstheme="minorHAnsi"/>
            <w:color w:val="000000" w:themeColor="text1"/>
          </w:rPr>
          <w:t xml:space="preserve">, </w:t>
        </w:r>
      </w:ins>
      <w:ins w:id="324" w:author="Mason,David Steven" w:date="2023-02-26T17:37:00Z">
        <w:r w:rsidR="00343594" w:rsidRPr="000418A2">
          <w:rPr>
            <w:rFonts w:cstheme="minorHAnsi"/>
            <w:color w:val="000000" w:themeColor="text1"/>
          </w:rPr>
          <w:t>most</w:t>
        </w:r>
      </w:ins>
      <w:ins w:id="325" w:author="Mason,David Steven" w:date="2023-02-26T17:39:00Z">
        <w:r w:rsidR="00343594" w:rsidRPr="000418A2">
          <w:rPr>
            <w:rFonts w:cstheme="minorHAnsi"/>
            <w:color w:val="000000" w:themeColor="text1"/>
          </w:rPr>
          <w:t xml:space="preserve"> </w:t>
        </w:r>
      </w:ins>
      <w:ins w:id="326" w:author="Mason,David Steven" w:date="2023-02-26T17:37:00Z">
        <w:r w:rsidR="00343594" w:rsidRPr="000418A2">
          <w:rPr>
            <w:rFonts w:cstheme="minorHAnsi"/>
            <w:color w:val="000000" w:themeColor="text1"/>
          </w:rPr>
          <w:t>seed dispersal</w:t>
        </w:r>
      </w:ins>
      <w:ins w:id="327" w:author="Mason,David Steven" w:date="2023-02-26T17:40:00Z">
        <w:r w:rsidR="00787DB2" w:rsidRPr="000418A2">
          <w:rPr>
            <w:rFonts w:cstheme="minorHAnsi"/>
            <w:color w:val="000000" w:themeColor="text1"/>
          </w:rPr>
          <w:t xml:space="preserve"> research</w:t>
        </w:r>
      </w:ins>
      <w:ins w:id="328" w:author="Mason,David Steven" w:date="2023-02-26T17:37:00Z">
        <w:r w:rsidR="00343594" w:rsidRPr="000418A2">
          <w:rPr>
            <w:rFonts w:cstheme="minorHAnsi"/>
            <w:color w:val="000000" w:themeColor="text1"/>
          </w:rPr>
          <w:t xml:space="preserve"> </w:t>
        </w:r>
      </w:ins>
      <w:ins w:id="329" w:author="Mason,David Steven" w:date="2023-03-08T15:13:00Z">
        <w:r w:rsidRPr="000418A2">
          <w:rPr>
            <w:rFonts w:cstheme="minorHAnsi"/>
            <w:color w:val="000000" w:themeColor="text1"/>
          </w:rPr>
          <w:t xml:space="preserve">related to anthropogenic impacts </w:t>
        </w:r>
      </w:ins>
      <w:ins w:id="330" w:author="Mason,David Steven" w:date="2023-02-26T17:37:00Z">
        <w:r w:rsidR="00343594" w:rsidRPr="000418A2">
          <w:rPr>
            <w:rFonts w:cstheme="minorHAnsi"/>
            <w:color w:val="000000" w:themeColor="text1"/>
          </w:rPr>
          <w:t>in temperate regions</w:t>
        </w:r>
      </w:ins>
      <w:ins w:id="331" w:author="Mason,David Steven" w:date="2023-03-10T12:42:00Z">
        <w:r w:rsidR="005171AF" w:rsidRPr="000418A2">
          <w:rPr>
            <w:rFonts w:cstheme="minorHAnsi"/>
            <w:color w:val="000000" w:themeColor="text1"/>
          </w:rPr>
          <w:t xml:space="preserve"> still</w:t>
        </w:r>
      </w:ins>
      <w:ins w:id="332" w:author="Mason,David Steven" w:date="2023-02-26T17:37:00Z">
        <w:r w:rsidR="00343594" w:rsidRPr="000418A2">
          <w:rPr>
            <w:rFonts w:cstheme="minorHAnsi"/>
            <w:color w:val="000000" w:themeColor="text1"/>
          </w:rPr>
          <w:t xml:space="preserve"> focuses on fragmentation</w:t>
        </w:r>
      </w:ins>
      <w:ins w:id="333" w:author="Mason,David Steven" w:date="2023-02-26T17:40:00Z">
        <w:r w:rsidR="00787DB2" w:rsidRPr="000418A2">
          <w:rPr>
            <w:rFonts w:cstheme="minorHAnsi"/>
            <w:color w:val="000000" w:themeColor="text1"/>
          </w:rPr>
          <w:t xml:space="preserve"> (</w:t>
        </w:r>
        <w:proofErr w:type="spellStart"/>
        <w:r w:rsidR="00787DB2" w:rsidRPr="000418A2">
          <w:rPr>
            <w:rFonts w:cstheme="minorHAnsi"/>
            <w:color w:val="000000" w:themeColor="text1"/>
          </w:rPr>
          <w:t>Teixido</w:t>
        </w:r>
        <w:proofErr w:type="spellEnd"/>
        <w:r w:rsidR="00787DB2" w:rsidRPr="000418A2">
          <w:rPr>
            <w:rFonts w:cstheme="minorHAnsi"/>
            <w:color w:val="000000" w:themeColor="text1"/>
          </w:rPr>
          <w:t xml:space="preserve"> </w:t>
        </w:r>
        <w:r w:rsidR="00787DB2" w:rsidRPr="000418A2">
          <w:rPr>
            <w:rFonts w:cstheme="minorHAnsi"/>
            <w:color w:val="000000" w:themeColor="text1"/>
            <w:rPrChange w:id="334" w:author="Mason,David Steven" w:date="2023-03-08T15:13:00Z">
              <w:rPr>
                <w:rFonts w:cstheme="minorHAnsi"/>
                <w:i/>
                <w:iCs/>
                <w:color w:val="000000" w:themeColor="text1"/>
              </w:rPr>
            </w:rPrChange>
          </w:rPr>
          <w:t>et al</w:t>
        </w:r>
        <w:r w:rsidR="00787DB2" w:rsidRPr="000418A2">
          <w:rPr>
            <w:rFonts w:cstheme="minorHAnsi"/>
            <w:color w:val="000000" w:themeColor="text1"/>
            <w:rPrChange w:id="335" w:author="Mason,David Steven" w:date="2023-03-08T15:13:00Z">
              <w:rPr>
                <w:rFonts w:cstheme="minorHAnsi"/>
                <w:color w:val="000000" w:themeColor="text1"/>
                <w:u w:val="single"/>
              </w:rPr>
            </w:rPrChange>
          </w:rPr>
          <w:t>., 2022</w:t>
        </w:r>
        <w:r w:rsidR="00787DB2" w:rsidRPr="000418A2">
          <w:rPr>
            <w:rFonts w:cstheme="minorHAnsi"/>
            <w:color w:val="000000" w:themeColor="text1"/>
          </w:rPr>
          <w:t>)</w:t>
        </w:r>
      </w:ins>
      <w:ins w:id="336" w:author="Mason,David Steven" w:date="2023-02-26T17:42:00Z">
        <w:r w:rsidR="00787DB2" w:rsidRPr="000418A2">
          <w:rPr>
            <w:rFonts w:cstheme="minorHAnsi"/>
            <w:color w:val="000000" w:themeColor="text1"/>
          </w:rPr>
          <w:t xml:space="preserve">. </w:t>
        </w:r>
      </w:ins>
      <w:del w:id="337" w:author="Mason,David Steven" w:date="2023-02-26T17:42:00Z">
        <w:r w:rsidR="00ED3548" w:rsidRPr="000418A2" w:rsidDel="00787DB2">
          <w:rPr>
            <w:rFonts w:cstheme="minorHAnsi"/>
            <w:color w:val="000000" w:themeColor="text1"/>
          </w:rPr>
          <w:delText xml:space="preserve"> </w:delText>
        </w:r>
      </w:del>
      <w:r w:rsidR="00ED3548" w:rsidRPr="000418A2">
        <w:rPr>
          <w:rFonts w:cstheme="minorHAnsi"/>
          <w:color w:val="000000" w:themeColor="text1"/>
        </w:rPr>
        <w:t xml:space="preserve">This discrepancy </w:t>
      </w:r>
      <w:del w:id="338" w:author="Mason,David Steven" w:date="2023-02-26T17:42:00Z">
        <w:r w:rsidR="00ED3548" w:rsidRPr="000418A2" w:rsidDel="00787DB2">
          <w:rPr>
            <w:rFonts w:cstheme="minorHAnsi"/>
            <w:color w:val="000000" w:themeColor="text1"/>
          </w:rPr>
          <w:delText>between</w:delText>
        </w:r>
        <w:r w:rsidR="005D5F0E" w:rsidRPr="000418A2" w:rsidDel="00787DB2">
          <w:rPr>
            <w:rFonts w:cstheme="minorHAnsi"/>
            <w:color w:val="000000" w:themeColor="text1"/>
          </w:rPr>
          <w:delText xml:space="preserve"> </w:delText>
        </w:r>
        <w:r w:rsidR="00ED3548" w:rsidRPr="000418A2" w:rsidDel="00787DB2">
          <w:rPr>
            <w:rFonts w:cstheme="minorHAnsi"/>
            <w:color w:val="000000" w:themeColor="text1"/>
          </w:rPr>
          <w:delText xml:space="preserve">temperate and tropical ecosystems </w:delText>
        </w:r>
      </w:del>
      <w:r w:rsidR="00ED3548" w:rsidRPr="000418A2">
        <w:rPr>
          <w:rFonts w:cstheme="minorHAnsi"/>
          <w:color w:val="000000" w:themeColor="text1"/>
        </w:rPr>
        <w:t xml:space="preserve">underscores the need to reevaluate seed dispersal processes </w:t>
      </w:r>
      <w:del w:id="339" w:author="Mason,David Steven" w:date="2023-02-26T17:42:00Z">
        <w:r w:rsidR="00ED3548" w:rsidRPr="000418A2" w:rsidDel="00787DB2">
          <w:rPr>
            <w:rFonts w:cstheme="minorHAnsi"/>
            <w:color w:val="000000" w:themeColor="text1"/>
          </w:rPr>
          <w:delText xml:space="preserve">outside the tropics </w:delText>
        </w:r>
      </w:del>
      <w:r w:rsidR="00ED3548" w:rsidRPr="000418A2">
        <w:rPr>
          <w:rFonts w:cstheme="minorHAnsi"/>
          <w:color w:val="000000" w:themeColor="text1"/>
        </w:rPr>
        <w:t xml:space="preserve">for a more robust understanding of how </w:t>
      </w:r>
      <w:del w:id="340" w:author="Mason,David Steven" w:date="2023-02-26T17:42:00Z">
        <w:r w:rsidR="00ED3548" w:rsidRPr="000418A2" w:rsidDel="00787DB2">
          <w:rPr>
            <w:rFonts w:cstheme="minorHAnsi"/>
            <w:color w:val="000000" w:themeColor="text1"/>
          </w:rPr>
          <w:delText>different resources</w:delText>
        </w:r>
      </w:del>
      <w:ins w:id="341" w:author="Mason,David Steven" w:date="2023-02-26T17:42:00Z">
        <w:r w:rsidR="00787DB2" w:rsidRPr="000418A2">
          <w:rPr>
            <w:rFonts w:cstheme="minorHAnsi"/>
            <w:color w:val="000000" w:themeColor="text1"/>
          </w:rPr>
          <w:t>global changes</w:t>
        </w:r>
      </w:ins>
      <w:r w:rsidR="00ED3548" w:rsidRPr="000418A2">
        <w:rPr>
          <w:rFonts w:cstheme="minorHAnsi"/>
          <w:color w:val="000000" w:themeColor="text1"/>
        </w:rPr>
        <w:t xml:space="preserve"> affect seed dispersal relationships</w:t>
      </w:r>
      <w:del w:id="342" w:author="Mason,David Steven" w:date="2023-02-24T11:01:00Z">
        <w:r w:rsidR="00ED3548" w:rsidRPr="000418A2" w:rsidDel="008855CC">
          <w:rPr>
            <w:rFonts w:cstheme="minorHAnsi"/>
            <w:color w:val="000000" w:themeColor="text1"/>
          </w:rPr>
          <w:delText xml:space="preserve"> </w:delText>
        </w:r>
        <w:r w:rsidR="00ED3548" w:rsidRPr="000418A2" w:rsidDel="008855CC">
          <w:rPr>
            <w:rFonts w:cstheme="minorHAnsi"/>
            <w:color w:val="000000" w:themeColor="text1"/>
          </w:rPr>
          <w:fldChar w:fldCharType="begin"/>
        </w:r>
        <w:r w:rsidR="00ED3548" w:rsidRPr="000418A2" w:rsidDel="008855CC">
          <w:rPr>
            <w:rFonts w:cstheme="minorHAnsi"/>
            <w:color w:val="000000" w:themeColor="text1"/>
          </w:rPr>
          <w:delInstrText xml:space="preserve"> ADDIN ZOTERO_ITEM CSL_CITATION {"citationID":"ApLCMkh0","properties":{"formattedCitation":"(Escribano-Avila et al., 2018)","plainCitation":"(Escribano-Avila et al., 2018)","noteIndex":0},"citationItems":[{"id":108,"uris":["http://zotero.org/users/local/ud9bfypS/items/ZKBTV7N2"],"itemData":{"id":108,"type":"chapter","abstract":"Seed dispersal mediated by animals is a pivotal ecological interaction in the tropics. Despite a long tradition of tropical seed dispersal studies, only recently the drivers of the structure of seed dispersal networks are beginning to be uncovered at macroecological scales. The knowledge on tropical seed dispersal comes mainly from avian dispersal studies in the Neotropics while other frugivores and tropical regions are strongly understudied. The networks sampled with a combination of visitation census and seed recovery from feces seem more reliable of the number of detected links and web asymmetry than networks based on a single method. Our review reveals that keystone species in most networks share a set of functional traits likely influenced by species phylogeny. Woody plants bearing small berries (in the Melastomataceae, Myrtaceae, Moraceae, and Urticaceae families) were the most frequent keystone plants whereas two groups of keystone animals could be identified, namely: small obligate frugivores (Pipridae and Thraupidae) and large animals including a variety of taxonomic groups such as cracids, rodents, monkeys, and megafauna. Large keystone species tend to face a higher extinction risk leading to a concern on the sustainability of the dispersal services they provide, mainly to large-seeded plant species that are essential to ecosystem functioning.","container-title":"Ecological Networks in the Tropics: An Integrative Overview of Species Interactions from Some of the Most Species-Rich Habitats on Earth","event-place":"Cham","ISBN":"978-3-319-68228-0","language":"en","note":"DOI: 10.1007/978-3-319-68228-0_7","page":"93-110","publisher":"Springer International Publishing","publisher-place":"Cham","source":"Springer Link","title":"Tropical Seed Dispersal Networks: Emerging Patterns, Biases, and Keystone Species Traits","title-short":"Tropical Seed Dispersal Networks","URL":"https://doi.org/10.1007/978-3-319-68228-0_7","author":[{"family":"Escribano-Avila","given":"Gema"},{"family":"Lara-Romero","given":"Carlos"},{"family":"Heleno","given":"Ruben"},{"family":"Traveset","given":"Anna"}],"editor":[{"family":"Dáttilo","given":"Wesley"},{"family":"Rico-Gray","given":"Victor"}],"accessed":{"date-parts":[["2021",10,23]]},"issued":{"date-parts":[["2018"]]}}}],"schema":"https://github.com/citation-style-language/schema/raw/master/csl-citation.json"} </w:delInstrText>
        </w:r>
        <w:r w:rsidR="00ED3548" w:rsidRPr="000418A2" w:rsidDel="008855CC">
          <w:rPr>
            <w:rFonts w:cstheme="minorHAnsi"/>
            <w:color w:val="000000" w:themeColor="text1"/>
          </w:rPr>
          <w:fldChar w:fldCharType="separate"/>
        </w:r>
        <w:r w:rsidR="00ED3548" w:rsidRPr="000418A2" w:rsidDel="008855CC">
          <w:rPr>
            <w:rFonts w:cstheme="minorHAnsi"/>
            <w:color w:val="000000" w:themeColor="text1"/>
          </w:rPr>
          <w:delText>(Escribano-Avila et al., 2018)</w:delText>
        </w:r>
        <w:r w:rsidR="00ED3548" w:rsidRPr="000418A2" w:rsidDel="008855CC">
          <w:rPr>
            <w:rFonts w:cstheme="minorHAnsi"/>
            <w:color w:val="000000" w:themeColor="text1"/>
          </w:rPr>
          <w:fldChar w:fldCharType="end"/>
        </w:r>
      </w:del>
      <w:r w:rsidR="00ED3548" w:rsidRPr="000418A2">
        <w:rPr>
          <w:rFonts w:cstheme="minorHAnsi"/>
          <w:color w:val="000000" w:themeColor="text1"/>
        </w:rPr>
        <w:t>.</w:t>
      </w:r>
      <w:del w:id="343" w:author="Mason,David Steven" w:date="2023-02-26T17:42:00Z">
        <w:r w:rsidR="009106BD" w:rsidRPr="000418A2" w:rsidDel="00787DB2">
          <w:rPr>
            <w:rFonts w:cstheme="minorHAnsi"/>
            <w:color w:val="000000" w:themeColor="text1"/>
          </w:rPr>
          <w:delText xml:space="preserve"> </w:delText>
        </w:r>
      </w:del>
    </w:p>
    <w:p w14:paraId="4EA0EA86" w14:textId="1FD3DDD3" w:rsidR="009106BD" w:rsidRPr="000418A2" w:rsidRDefault="0007439C">
      <w:pPr>
        <w:spacing w:line="360" w:lineRule="auto"/>
        <w:rPr>
          <w:rFonts w:cstheme="minorHAnsi"/>
          <w:color w:val="000000" w:themeColor="text1"/>
        </w:rPr>
        <w:pPrChange w:id="344" w:author="Mason,David Steven" w:date="2023-02-27T14:02:00Z">
          <w:pPr>
            <w:spacing w:line="480" w:lineRule="auto"/>
          </w:pPr>
        </w:pPrChange>
      </w:pPr>
      <w:r w:rsidRPr="000418A2">
        <w:rPr>
          <w:rFonts w:cstheme="minorHAnsi"/>
          <w:color w:val="000000" w:themeColor="text1"/>
        </w:rPr>
        <w:lastRenderedPageBreak/>
        <w:tab/>
      </w:r>
      <w:r w:rsidR="005A0E4D" w:rsidRPr="000418A2">
        <w:rPr>
          <w:rFonts w:cstheme="minorHAnsi"/>
          <w:color w:val="000000" w:themeColor="text1"/>
        </w:rPr>
        <w:t xml:space="preserve">Whereas </w:t>
      </w:r>
      <w:del w:id="345" w:author="Mason,David Steven" w:date="2023-02-26T17:58:00Z">
        <w:r w:rsidRPr="000418A2" w:rsidDel="002656B6">
          <w:rPr>
            <w:rFonts w:cstheme="minorHAnsi"/>
            <w:color w:val="000000" w:themeColor="text1"/>
          </w:rPr>
          <w:delText xml:space="preserve">previous </w:delText>
        </w:r>
      </w:del>
      <w:ins w:id="346" w:author="Mason,David Steven" w:date="2023-02-26T17:58:00Z">
        <w:r w:rsidR="002656B6" w:rsidRPr="000418A2">
          <w:rPr>
            <w:rFonts w:cstheme="minorHAnsi"/>
            <w:color w:val="000000" w:themeColor="text1"/>
          </w:rPr>
          <w:t xml:space="preserve">much of the research </w:t>
        </w:r>
      </w:ins>
      <w:ins w:id="347" w:author="Mason,David Steven" w:date="2023-02-26T18:57:00Z">
        <w:r w:rsidR="00FE2CDD" w:rsidRPr="000418A2">
          <w:rPr>
            <w:rFonts w:cstheme="minorHAnsi"/>
            <w:color w:val="000000" w:themeColor="text1"/>
          </w:rPr>
          <w:t>on fragmentation</w:t>
        </w:r>
      </w:ins>
      <w:ins w:id="348" w:author="Mason,David Steven" w:date="2023-02-26T17:58:00Z">
        <w:r w:rsidR="002656B6" w:rsidRPr="000418A2">
          <w:rPr>
            <w:rFonts w:cstheme="minorHAnsi"/>
            <w:color w:val="000000" w:themeColor="text1"/>
          </w:rPr>
          <w:t xml:space="preserve"> </w:t>
        </w:r>
      </w:ins>
      <w:del w:id="349" w:author="Mason,David Steven" w:date="2023-02-26T17:58:00Z">
        <w:r w:rsidRPr="000418A2" w:rsidDel="002656B6">
          <w:rPr>
            <w:rFonts w:cstheme="minorHAnsi"/>
            <w:color w:val="000000" w:themeColor="text1"/>
          </w:rPr>
          <w:delText xml:space="preserve">research </w:delText>
        </w:r>
      </w:del>
      <w:r w:rsidRPr="000418A2">
        <w:rPr>
          <w:rFonts w:cstheme="minorHAnsi"/>
          <w:color w:val="000000" w:themeColor="text1"/>
        </w:rPr>
        <w:t>stresse</w:t>
      </w:r>
      <w:ins w:id="350" w:author="Mason,David Steven" w:date="2023-03-08T15:14:00Z">
        <w:r w:rsidR="003D58C6" w:rsidRPr="000418A2">
          <w:rPr>
            <w:rFonts w:cstheme="minorHAnsi"/>
            <w:color w:val="000000" w:themeColor="text1"/>
          </w:rPr>
          <w:t>s</w:t>
        </w:r>
      </w:ins>
      <w:del w:id="351" w:author="Mason,David Steven" w:date="2023-02-17T20:47:00Z">
        <w:r w:rsidRPr="000418A2" w:rsidDel="004B6BA1">
          <w:rPr>
            <w:rFonts w:cstheme="minorHAnsi"/>
            <w:color w:val="000000" w:themeColor="text1"/>
          </w:rPr>
          <w:delText>s</w:delText>
        </w:r>
      </w:del>
      <w:r w:rsidRPr="000418A2">
        <w:rPr>
          <w:rFonts w:cstheme="minorHAnsi"/>
          <w:color w:val="000000" w:themeColor="text1"/>
        </w:rPr>
        <w:t xml:space="preserve"> the top-down effects of species loss, changes to vector behavior associated with global change may also drive bottom-up effects on seed dispersal mutualisms</w:t>
      </w:r>
      <w:r w:rsidR="00747B8B" w:rsidRPr="000418A2">
        <w:rPr>
          <w:rFonts w:cstheme="minorHAnsi"/>
          <w:color w:val="000000" w:themeColor="text1"/>
        </w:rPr>
        <w:t xml:space="preserve">. </w:t>
      </w:r>
      <w:ins w:id="352" w:author="Mason,David Steven" w:date="2023-03-08T15:17:00Z">
        <w:r w:rsidR="000E5129" w:rsidRPr="000418A2">
          <w:rPr>
            <w:rFonts w:cstheme="minorHAnsi"/>
            <w:color w:val="000000" w:themeColor="text1"/>
          </w:rPr>
          <w:t xml:space="preserve">For example, </w:t>
        </w:r>
        <w:r w:rsidR="000E5129" w:rsidRPr="000418A2">
          <w:rPr>
            <w:rFonts w:cstheme="minorHAnsi"/>
            <w:color w:val="000000" w:themeColor="text1"/>
            <w:rPrChange w:id="353" w:author="Mason,David Steven" w:date="2023-03-09T11:27:00Z">
              <w:rPr>
                <w:rFonts w:cstheme="minorHAnsi"/>
                <w:color w:val="000000" w:themeColor="text1"/>
                <w:highlight w:val="yellow"/>
              </w:rPr>
            </w:rPrChange>
          </w:rPr>
          <w:t xml:space="preserve">introduced </w:t>
        </w:r>
      </w:ins>
      <w:r w:rsidR="006A6103">
        <w:rPr>
          <w:rFonts w:cstheme="minorHAnsi"/>
          <w:color w:val="000000" w:themeColor="text1"/>
        </w:rPr>
        <w:t>resources</w:t>
      </w:r>
      <w:ins w:id="354" w:author="Mason,David Steven" w:date="2023-03-08T15:17:00Z">
        <w:r w:rsidR="000E5129" w:rsidRPr="000418A2">
          <w:rPr>
            <w:rFonts w:cstheme="minorHAnsi"/>
            <w:color w:val="000000" w:themeColor="text1"/>
            <w:rPrChange w:id="355" w:author="Mason,David Steven" w:date="2023-03-09T11:27:00Z">
              <w:rPr>
                <w:rFonts w:cstheme="minorHAnsi"/>
                <w:color w:val="000000" w:themeColor="text1"/>
                <w:highlight w:val="yellow"/>
              </w:rPr>
            </w:rPrChange>
          </w:rPr>
          <w:t xml:space="preserve"> can disrupt or promote seed dispersal mutualisms (</w:t>
        </w:r>
        <w:proofErr w:type="spellStart"/>
        <w:r w:rsidR="000E5129" w:rsidRPr="000418A2">
          <w:rPr>
            <w:rFonts w:ascii="Calibri" w:cs="Calibri"/>
            <w:color w:val="000000" w:themeColor="text1"/>
            <w:rPrChange w:id="356" w:author="Mason,David Steven" w:date="2023-03-09T11:27:00Z">
              <w:rPr>
                <w:rFonts w:ascii="Calibri" w:cs="Calibri"/>
                <w:highlight w:val="yellow"/>
              </w:rPr>
            </w:rPrChange>
          </w:rPr>
          <w:t>Gleditsch</w:t>
        </w:r>
        <w:proofErr w:type="spellEnd"/>
        <w:r w:rsidR="000E5129" w:rsidRPr="000418A2">
          <w:rPr>
            <w:rFonts w:ascii="Calibri" w:cs="Calibri"/>
            <w:color w:val="000000" w:themeColor="text1"/>
            <w:rPrChange w:id="357" w:author="Mason,David Steven" w:date="2023-03-09T11:27:00Z">
              <w:rPr>
                <w:rFonts w:ascii="Calibri" w:cs="Calibri"/>
                <w:highlight w:val="yellow"/>
              </w:rPr>
            </w:rPrChange>
          </w:rPr>
          <w:t xml:space="preserve"> &amp; Carlo, 2010; Rojas et al., 2019; </w:t>
        </w:r>
        <w:proofErr w:type="spellStart"/>
        <w:r w:rsidR="000E5129" w:rsidRPr="000418A2">
          <w:rPr>
            <w:rFonts w:ascii="Calibri" w:cs="Calibri"/>
            <w:color w:val="000000" w:themeColor="text1"/>
            <w:rPrChange w:id="358" w:author="Mason,David Steven" w:date="2023-03-09T11:27:00Z">
              <w:rPr>
                <w:rFonts w:ascii="Calibri" w:cs="Calibri"/>
                <w:highlight w:val="yellow"/>
              </w:rPr>
            </w:rPrChange>
          </w:rPr>
          <w:t>Traveset</w:t>
        </w:r>
        <w:proofErr w:type="spellEnd"/>
        <w:r w:rsidR="000E5129" w:rsidRPr="000418A2">
          <w:rPr>
            <w:rFonts w:ascii="Calibri" w:cs="Calibri"/>
            <w:color w:val="000000" w:themeColor="text1"/>
            <w:rPrChange w:id="359" w:author="Mason,David Steven" w:date="2023-03-09T11:27:00Z">
              <w:rPr>
                <w:rFonts w:ascii="Calibri" w:cs="Calibri"/>
                <w:highlight w:val="yellow"/>
              </w:rPr>
            </w:rPrChange>
          </w:rPr>
          <w:t xml:space="preserve"> &amp; Richardson, 2006</w:t>
        </w:r>
      </w:ins>
      <w:r w:rsidR="006A6103">
        <w:rPr>
          <w:rFonts w:ascii="Calibri" w:cs="Calibri"/>
          <w:color w:val="000000" w:themeColor="text1"/>
        </w:rPr>
        <w:t>; Sengupta et al., 2015</w:t>
      </w:r>
      <w:ins w:id="360" w:author="Mason,David Steven" w:date="2023-03-08T15:17:00Z">
        <w:r w:rsidR="000E5129" w:rsidRPr="000418A2">
          <w:rPr>
            <w:rFonts w:cstheme="minorHAnsi"/>
            <w:color w:val="000000" w:themeColor="text1"/>
            <w:rPrChange w:id="361" w:author="Mason,David Steven" w:date="2023-03-09T11:27:00Z">
              <w:rPr>
                <w:rFonts w:cstheme="minorHAnsi"/>
                <w:color w:val="000000" w:themeColor="text1"/>
                <w:highlight w:val="yellow"/>
              </w:rPr>
            </w:rPrChange>
          </w:rPr>
          <w:t>).</w:t>
        </w:r>
        <w:r w:rsidR="000E5129" w:rsidRPr="000418A2">
          <w:rPr>
            <w:rFonts w:cstheme="minorHAnsi"/>
            <w:color w:val="000000" w:themeColor="text1"/>
          </w:rPr>
          <w:t xml:space="preserve"> Indeed, </w:t>
        </w:r>
      </w:ins>
      <w:del w:id="362" w:author="Mason,David Steven" w:date="2023-02-17T20:49:00Z">
        <w:r w:rsidRPr="000418A2" w:rsidDel="004B6BA1">
          <w:rPr>
            <w:rFonts w:cstheme="minorHAnsi"/>
            <w:color w:val="000000" w:themeColor="text1"/>
          </w:rPr>
          <w:delText xml:space="preserve">For example, </w:delText>
        </w:r>
      </w:del>
      <w:ins w:id="363" w:author="Mason,David Steven" w:date="2023-03-08T15:17:00Z">
        <w:r w:rsidR="000E5129" w:rsidRPr="000418A2">
          <w:rPr>
            <w:rFonts w:cstheme="minorHAnsi"/>
            <w:color w:val="000000" w:themeColor="text1"/>
          </w:rPr>
          <w:t>f</w:t>
        </w:r>
      </w:ins>
      <w:del w:id="364" w:author="Mason,David Steven" w:date="2023-02-17T20:49:00Z">
        <w:r w:rsidRPr="000418A2" w:rsidDel="004B6BA1">
          <w:rPr>
            <w:rFonts w:cstheme="minorHAnsi"/>
            <w:color w:val="000000" w:themeColor="text1"/>
          </w:rPr>
          <w:delText>f</w:delText>
        </w:r>
      </w:del>
      <w:r w:rsidR="002A2609" w:rsidRPr="000418A2">
        <w:rPr>
          <w:rFonts w:cstheme="minorHAnsi"/>
          <w:color w:val="000000" w:themeColor="text1"/>
        </w:rPr>
        <w:t xml:space="preserve">ood resources </w:t>
      </w:r>
      <w:del w:id="365" w:author="Mason,David Steven" w:date="2023-02-17T20:49:00Z">
        <w:r w:rsidR="002A2609" w:rsidRPr="000418A2" w:rsidDel="004B6BA1">
          <w:rPr>
            <w:rFonts w:cstheme="minorHAnsi"/>
            <w:color w:val="000000" w:themeColor="text1"/>
          </w:rPr>
          <w:delText xml:space="preserve">are </w:delText>
        </w:r>
      </w:del>
      <w:ins w:id="366" w:author="Mason,David Steven" w:date="2023-02-17T20:49:00Z">
        <w:r w:rsidR="004B6BA1" w:rsidRPr="000418A2">
          <w:rPr>
            <w:rFonts w:cstheme="minorHAnsi"/>
            <w:color w:val="000000" w:themeColor="text1"/>
          </w:rPr>
          <w:t xml:space="preserve">play a </w:t>
        </w:r>
      </w:ins>
      <w:r w:rsidR="002A2609" w:rsidRPr="000418A2">
        <w:rPr>
          <w:rFonts w:cstheme="minorHAnsi"/>
          <w:color w:val="000000" w:themeColor="text1"/>
        </w:rPr>
        <w:t xml:space="preserve">particularly influential </w:t>
      </w:r>
      <w:ins w:id="367" w:author="Mason,David Steven" w:date="2023-02-17T20:49:00Z">
        <w:r w:rsidR="004B6BA1" w:rsidRPr="000418A2">
          <w:rPr>
            <w:rFonts w:cstheme="minorHAnsi"/>
            <w:color w:val="000000" w:themeColor="text1"/>
          </w:rPr>
          <w:t xml:space="preserve">role in </w:t>
        </w:r>
      </w:ins>
      <w:del w:id="368" w:author="Mason,David Steven" w:date="2023-02-17T20:49:00Z">
        <w:r w:rsidR="002A2609" w:rsidRPr="000418A2" w:rsidDel="004B6BA1">
          <w:rPr>
            <w:rFonts w:cstheme="minorHAnsi"/>
            <w:color w:val="000000" w:themeColor="text1"/>
          </w:rPr>
          <w:delText xml:space="preserve">for </w:delText>
        </w:r>
      </w:del>
      <w:r w:rsidR="002A2609" w:rsidRPr="000418A2">
        <w:rPr>
          <w:rFonts w:cstheme="minorHAnsi"/>
          <w:color w:val="000000" w:themeColor="text1"/>
        </w:rPr>
        <w:t xml:space="preserve">seed dispersal </w:t>
      </w:r>
      <w:ins w:id="369" w:author="Mason,David Steven" w:date="2023-02-17T20:49:00Z">
        <w:r w:rsidR="004B6BA1" w:rsidRPr="000418A2">
          <w:rPr>
            <w:rFonts w:cstheme="minorHAnsi"/>
            <w:color w:val="000000" w:themeColor="text1"/>
          </w:rPr>
          <w:t>by</w:t>
        </w:r>
      </w:ins>
      <w:del w:id="370" w:author="Mason,David Steven" w:date="2023-02-17T20:49:00Z">
        <w:r w:rsidR="002A2609" w:rsidRPr="000418A2" w:rsidDel="004B6BA1">
          <w:rPr>
            <w:rFonts w:cstheme="minorHAnsi"/>
            <w:color w:val="000000" w:themeColor="text1"/>
          </w:rPr>
          <w:delText>in</w:delText>
        </w:r>
      </w:del>
      <w:r w:rsidR="002A2609" w:rsidRPr="000418A2">
        <w:rPr>
          <w:rFonts w:cstheme="minorHAnsi"/>
          <w:color w:val="000000" w:themeColor="text1"/>
        </w:rPr>
        <w:t xml:space="preserve"> linking frugivore and </w:t>
      </w:r>
      <w:del w:id="371" w:author="Mason,David Steven" w:date="2023-03-11T17:27:00Z">
        <w:r w:rsidR="002A2609" w:rsidRPr="000418A2" w:rsidDel="002F05FA">
          <w:rPr>
            <w:rFonts w:cstheme="minorHAnsi"/>
            <w:color w:val="000000" w:themeColor="text1"/>
          </w:rPr>
          <w:delText xml:space="preserve">fruit </w:delText>
        </w:r>
      </w:del>
      <w:ins w:id="372" w:author="Mason,David Steven" w:date="2023-03-11T17:27:00Z">
        <w:r w:rsidR="002F05FA" w:rsidRPr="000418A2">
          <w:rPr>
            <w:rFonts w:cstheme="minorHAnsi"/>
            <w:color w:val="000000" w:themeColor="text1"/>
          </w:rPr>
          <w:t xml:space="preserve">plant </w:t>
        </w:r>
      </w:ins>
      <w:r w:rsidR="002A2609" w:rsidRPr="000418A2">
        <w:rPr>
          <w:rFonts w:cstheme="minorHAnsi"/>
          <w:color w:val="000000" w:themeColor="text1"/>
        </w:rPr>
        <w:t xml:space="preserve">diversity </w:t>
      </w:r>
      <w:r w:rsidR="002A2609" w:rsidRPr="000418A2">
        <w:rPr>
          <w:rFonts w:cstheme="minorHAnsi"/>
          <w:color w:val="000000" w:themeColor="text1"/>
        </w:rPr>
        <w:fldChar w:fldCharType="begin"/>
      </w:r>
      <w:r w:rsidR="005D1203" w:rsidRPr="000418A2">
        <w:rPr>
          <w:rFonts w:cstheme="minorHAnsi"/>
          <w:color w:val="000000" w:themeColor="text1"/>
        </w:rPr>
        <w:instrText xml:space="preserve"> ADDIN ZOTERO_ITEM CSL_CITATION {"citationID":"cbxvH4Lh","properties":{"formattedCitation":"(Garc\\uc0\\u237{}a &amp; Ortiz-Pulido, 2004; Gleditsch et al., 2017; Rodr\\uc0\\u237{}guez-P\\uc0\\u233{}rez et al., 2014)","plainCitation":"(García &amp; Ortiz-Pulido, 2004; Gleditsch et al., 2017; Rodríguez-Pérez et al., 2014)","dontUpdate":true,"noteIndex":0},"citationItems":[{"id":229,"uris":["http://zotero.org/users/local/ud9bfypS/items/7MTRBTFI"],"itemData":{"id":229,"type":"article-journal","abstract":"Scaling is relevant for the analysis of plant-frugivore interaction, since the ecological and evolutionary outcomes of seed dispersal depend on the spatial and temporal scale at which frugivory patterns emerge. We analyse the relationship between fruit abundance and frugivore activity at local and landscape spatial scales in two different systems composed, respectively, by the bird-dispersed woody plants Juniperus communis and Bursera fagaroides, and their frugivore assemblages. We use a hierarchical approach of nested patchiness of fruit-resource, where patches are defined by individual plants within site, at the local scale, and by sites within region, at the landscape scale. The structure of patches is also described in terms of contrast (differences in fruit availability among patches) and aggregation (spatial distribution of patches). For J. communis, frugivore activity was positively related to fruit availability at the landscape scale, this pattern seldom emerging at the local scale; conversely, B. fagaroides showed a general trend of positive local pattern that disappeared at the landscape scale. These particular trends might be partially explained by differences in contrast and aggregation. The strong contrast among plants within site together with a high aggregation among sites would promote the B. fagaroides pattern to be only local, whereas in J. communis, low aggregation among sites within region would favour a sharp landscape-scale pattern. Both systems showed discordant patterns of fruit-resource tracking among consecutive spatial scales, but the sense of discordance differed among systems. These results, and the available multi-scale frugivory data, suggest that discordance among successive scales allows to link directly frugivory patterns to resource-tracking mechanisms acting at particular scales, resulting, thus, more informative than concordance observational data, in which landscape patterns might result from accumulated effect of local mechanisms. In this context, we propose new methodological approaches for a better understanding of the hierarchical behavioural mechanisms underpinning the multi-scale resource tracking by frugivores.","container-title":"Ecography","DOI":"10.1111/j.0906-7590.2004.03751.x","ISSN":"1600-0587","issue":"2","language":"en","note":"_eprint: https://onlinelibrary.wiley.com/doi/pdf/10.1111/j.0906-7590.2004.03751.x","page":"187-196","source":"Wiley Online Library","title":"Patterns of resource tracking by avian frugivores at multiple spatial scales: two case studies on discordance among scales","title-short":"Patterns of resource tracking by avian frugivores at multiple spatial scales","volume":"27","author":[{"family":"García","given":"Daniel"},{"family":"Ortiz-Pulido","given":"Raúl"}],"issued":{"date-parts":[["2004"]]}}},{"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203,"uris":["http://zotero.org/users/local/ud9bfypS/items/8F9NQJSH"],"itemData":{"id":203,"type":"article-journal","abstract":"Seed dispersal by animals leads to plant genes, individuals and species flowing across the landscape, but this process has been seldom seen as the explicit result of structural or landscape connectivity. For two years, we studied avian seed dispersal of fleshy-fruited trees in a secondary forest of the northern Iberian Peninsula, considering the areas under the canopies of fruiting trees as hubs of seed deposition. Using graph-theory models, we set a spatially explicit network in a continuous landscape, with individual fruiting trees as nodes and expected frugivore movements as links between nodes. We calculated the contribution of each tree to network connectivity, finding strong inter-annual variability derived from tree properties (position, fruit crop and species). Trees contributing the most to connectivity accumulated larger seed clumps under their canopies, demonstrating agreement between a network structural connectivity and the functional connectivity of seed dispersal flow. This pattern, however, is accentuated when the large-scale distribution of fruiting crops closely matches that of individual trees, suggesting between-year variation in resource tracking by avian frugivores. Our findings reveal connectivity to be an emerging property of plant-disperser systems, operating at the scale of individual fruiting plants, but contingent on the yearly, large-scale templates of fruiting crops.","container-title":"Functional Ecology","DOI":"10.1111/1365-2435.12276","ISSN":"1365-2435","issue":"4","language":"en","note":"_eprint: https://onlinelibrary.wiley.com/doi/pdf/10.1111/1365-2435.12276","page":"990-998","source":"Wiley Online Library","title":"Spatial networks of fleshy-fruited trees drive the flow of avian seed dispersal through a landscape","volume":"28","author":[{"family":"Rodríguez-Pérez","given":"Javier"},{"family":"García","given":"Daniel"},{"family":"Martínez","given":"Daniel"}],"issued":{"date-parts":[["2014"]]}}}],"schema":"https://github.com/citation-style-language/schema/raw/master/csl-citation.json"} </w:instrText>
      </w:r>
      <w:r w:rsidR="002A2609" w:rsidRPr="000418A2">
        <w:rPr>
          <w:rFonts w:cstheme="minorHAnsi"/>
          <w:color w:val="000000" w:themeColor="text1"/>
        </w:rPr>
        <w:fldChar w:fldCharType="separate"/>
      </w:r>
      <w:r w:rsidR="002A2609" w:rsidRPr="000418A2">
        <w:rPr>
          <w:rFonts w:cstheme="minorHAnsi"/>
          <w:color w:val="000000" w:themeColor="text1"/>
        </w:rPr>
        <w:t>(García &amp; Ortiz-Pulido, 2004)</w:t>
      </w:r>
      <w:r w:rsidR="002A2609" w:rsidRPr="000418A2">
        <w:rPr>
          <w:rFonts w:cstheme="minorHAnsi"/>
          <w:color w:val="000000" w:themeColor="text1"/>
        </w:rPr>
        <w:fldChar w:fldCharType="end"/>
      </w:r>
      <w:r w:rsidR="002A2609" w:rsidRPr="000418A2">
        <w:rPr>
          <w:rFonts w:cstheme="minorHAnsi"/>
          <w:color w:val="000000" w:themeColor="text1"/>
        </w:rPr>
        <w:t>.</w:t>
      </w:r>
      <w:ins w:id="373" w:author="Mason,David Steven" w:date="2023-02-26T19:02:00Z">
        <w:r w:rsidR="00D74008" w:rsidRPr="000418A2">
          <w:rPr>
            <w:rFonts w:cstheme="minorHAnsi"/>
            <w:color w:val="000000" w:themeColor="text1"/>
          </w:rPr>
          <w:t xml:space="preserve"> </w:t>
        </w:r>
      </w:ins>
      <w:del w:id="374" w:author="Mason,David Steven" w:date="2023-02-26T19:03:00Z">
        <w:r w:rsidR="002A2609" w:rsidRPr="000418A2" w:rsidDel="00D74008">
          <w:rPr>
            <w:rFonts w:cstheme="minorHAnsi"/>
            <w:color w:val="000000" w:themeColor="text1"/>
          </w:rPr>
          <w:delText xml:space="preserve"> </w:delText>
        </w:r>
      </w:del>
      <w:r w:rsidR="004E14C8" w:rsidRPr="000418A2">
        <w:rPr>
          <w:rFonts w:cstheme="minorHAnsi"/>
          <w:color w:val="000000" w:themeColor="text1"/>
        </w:rPr>
        <w:t xml:space="preserve">The effect of food resources on seed dispersers </w:t>
      </w:r>
      <w:del w:id="375" w:author="Mason,David Steven" w:date="2023-02-17T20:49:00Z">
        <w:r w:rsidR="004E14C8" w:rsidRPr="000418A2" w:rsidDel="004B6BA1">
          <w:rPr>
            <w:rFonts w:cstheme="minorHAnsi"/>
            <w:color w:val="000000" w:themeColor="text1"/>
          </w:rPr>
          <w:delText xml:space="preserve">are </w:delText>
        </w:r>
      </w:del>
      <w:ins w:id="376" w:author="Mason,David Steven" w:date="2023-02-17T20:49:00Z">
        <w:r w:rsidR="004B6BA1" w:rsidRPr="000418A2">
          <w:rPr>
            <w:rFonts w:cstheme="minorHAnsi"/>
            <w:color w:val="000000" w:themeColor="text1"/>
          </w:rPr>
          <w:t xml:space="preserve">is </w:t>
        </w:r>
      </w:ins>
      <w:r w:rsidR="004E14C8" w:rsidRPr="000418A2">
        <w:rPr>
          <w:rFonts w:cstheme="minorHAnsi"/>
          <w:color w:val="000000" w:themeColor="text1"/>
        </w:rPr>
        <w:t>often studied using a resource tracking framework</w:t>
      </w:r>
      <w:ins w:id="377" w:author="Mason,David Steven" w:date="2023-02-26T20:22:00Z">
        <w:r w:rsidR="00BF32CA" w:rsidRPr="000418A2">
          <w:rPr>
            <w:rFonts w:cstheme="minorHAnsi"/>
            <w:color w:val="000000" w:themeColor="text1"/>
          </w:rPr>
          <w:t>, which could be broade</w:t>
        </w:r>
      </w:ins>
      <w:ins w:id="378" w:author="Mason,David Steven" w:date="2023-02-26T20:23:00Z">
        <w:r w:rsidR="00BF32CA" w:rsidRPr="000418A2">
          <w:rPr>
            <w:rFonts w:cstheme="minorHAnsi"/>
            <w:color w:val="000000" w:themeColor="text1"/>
          </w:rPr>
          <w:t xml:space="preserve">ned to include other </w:t>
        </w:r>
      </w:ins>
      <w:ins w:id="379" w:author="Mason,David Steven" w:date="2023-03-08T15:18:00Z">
        <w:r w:rsidR="000E5129" w:rsidRPr="000418A2">
          <w:rPr>
            <w:rFonts w:cstheme="minorHAnsi"/>
            <w:color w:val="000000" w:themeColor="text1"/>
          </w:rPr>
          <w:t>habitat components</w:t>
        </w:r>
      </w:ins>
      <w:ins w:id="380" w:author="Mason,David Steven" w:date="2023-02-26T20:23:00Z">
        <w:r w:rsidR="00BF32CA" w:rsidRPr="000418A2">
          <w:rPr>
            <w:rFonts w:cstheme="minorHAnsi"/>
            <w:color w:val="000000" w:themeColor="text1"/>
          </w:rPr>
          <w:t xml:space="preserve"> </w:t>
        </w:r>
      </w:ins>
      <w:del w:id="381" w:author="Mason,David Steven" w:date="2023-03-08T15:18:00Z">
        <w:r w:rsidR="004E14C8" w:rsidRPr="000418A2" w:rsidDel="000E5129">
          <w:rPr>
            <w:rFonts w:cstheme="minorHAnsi"/>
            <w:color w:val="000000" w:themeColor="text1"/>
          </w:rPr>
          <w:delText xml:space="preserve"> </w:delText>
        </w:r>
      </w:del>
      <w:r w:rsidR="009106BD" w:rsidRPr="00CF1311">
        <w:rPr>
          <w:rFonts w:cstheme="minorHAnsi"/>
          <w:color w:val="000000" w:themeColor="text1"/>
        </w:rPr>
        <w:fldChar w:fldCharType="begin"/>
      </w:r>
      <w:r w:rsidR="005D1203" w:rsidRPr="00CF1311">
        <w:rPr>
          <w:rFonts w:cstheme="minorHAnsi"/>
          <w:color w:val="000000" w:themeColor="text1"/>
        </w:rPr>
        <w:instrText xml:space="preserve"> ADDIN ZOTERO_ITEM CSL_CITATION {"citationID":"5M7boZ9q","properties":{"formattedCitation":"(Gleditsch et al., 2017; Jongejans et al., 2015; Rodr\\uc0\\u237{}guez-P\\uc0\\u233{}rez et al., 2014)","plainCitation":"(Gleditsch et al., 2017; Jongejans et al., 2015; Rodríguez-Pérez et al., 2014)","dontUpdate":true,"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201,"uris":["http://zotero.org/users/local/ud9bfypS/items/9E5WDCMR"],"itemData":{"id":201,"type":"article-journal","container-title":"Theoretical Ecology","DOI":"10.1007/s12080-014-0245-5","ISSN":"1874-1738, 1874-1746","issue":"2","journalAbbreviation":"Theor Ecol","language":"en","page":"207-223","source":"DOI.org (Crossref)","title":"A unifying gravity framework for dispersal","volume":"8","author":[{"family":"Jongejans","given":"Eelke"},{"family":"Skarpaas","given":"Olav"},{"family":"Ferrari","given":"Matthew J."},{"family":"Long","given":"Eric S."},{"family":"Dauer","given":"Joseph T."},{"family":"Schwarz","given":"Carrie M."},{"family":"Rauschert","given":"Emily S. J."},{"family":"Jabbour","given":"Randa"},{"family":"Mortensen","given":"David A."},{"family":"Isard","given":"Scott A."},{"family":"Lieb","given":"David A."},{"family":"Sezen","given":"Zeynep"},{"family":"Hulting","given":"Andrew G."},{"family":"Shea","given":"Katriona"}],"issued":{"date-parts":[["2015",5]]}}},{"id":203,"uris":["http://zotero.org/users/local/ud9bfypS/items/8F9NQJSH"],"itemData":{"id":203,"type":"article-journal","abstract":"Seed dispersal by animals leads to plant genes, individuals and species flowing across the landscape, but this process has been seldom seen as the explicit result of structural or landscape connectivity. For two years, we studied avian seed dispersal of fleshy-fruited trees in a secondary forest of the northern Iberian Peninsula, considering the areas under the canopies of fruiting trees as hubs of seed deposition. Using graph-theory models, we set a spatially explicit network in a continuous landscape, with individual fruiting trees as nodes and expected frugivore movements as links between nodes. We calculated the contribution of each tree to network connectivity, finding strong inter-annual variability derived from tree properties (position, fruit crop and species). Trees contributing the most to connectivity accumulated larger seed clumps under their canopies, demonstrating agreement between a network structural connectivity and the functional connectivity of seed dispersal flow. This pattern, however, is accentuated when the large-scale distribution of fruiting crops closely matches that of individual trees, suggesting between-year variation in resource tracking by avian frugivores. Our findings reveal connectivity to be an emerging property of plant-disperser systems, operating at the scale of individual fruiting plants, but contingent on the yearly, large-scale templates of fruiting crops.","container-title":"Functional Ecology","DOI":"10.1111/1365-2435.12276","ISSN":"1365-2435","issue":"4","language":"en","note":"_eprint: https://onlinelibrary.wiley.com/doi/pdf/10.1111/1365-2435.12276","page":"990-998","source":"Wiley Online Library","title":"Spatial networks of fleshy-fruited trees drive the flow of avian seed dispersal through a landscape","volume":"28","author":[{"family":"Rodríguez-Pérez","given":"Javier"},{"family":"García","given":"Daniel"},{"family":"Martínez","given":"Daniel"}],"issued":{"date-parts":[["2014"]]}}}],"schema":"https://github.com/citation-style-language/schema/raw/master/csl-citation.json"} </w:instrText>
      </w:r>
      <w:r w:rsidR="009106BD" w:rsidRPr="00CF1311">
        <w:rPr>
          <w:rFonts w:cstheme="minorHAnsi"/>
          <w:color w:val="000000" w:themeColor="text1"/>
        </w:rPr>
        <w:fldChar w:fldCharType="separate"/>
      </w:r>
      <w:r w:rsidR="009106BD" w:rsidRPr="00CF1311">
        <w:rPr>
          <w:rFonts w:cstheme="minorHAnsi"/>
          <w:color w:val="000000" w:themeColor="text1"/>
        </w:rPr>
        <w:t xml:space="preserve">(Gleditsch et al., 2017; </w:t>
      </w:r>
      <w:del w:id="382" w:author="Mason,David Steven" w:date="2023-02-26T20:21:00Z">
        <w:r w:rsidR="009106BD" w:rsidRPr="00CF1311" w:rsidDel="00BF32CA">
          <w:rPr>
            <w:rFonts w:cstheme="minorHAnsi"/>
            <w:color w:val="000000" w:themeColor="text1"/>
          </w:rPr>
          <w:delText xml:space="preserve">Jongejans et al., 2015; </w:delText>
        </w:r>
      </w:del>
      <w:r w:rsidR="00A07773" w:rsidRPr="00CF1311">
        <w:rPr>
          <w:rFonts w:cstheme="minorHAnsi"/>
          <w:color w:val="000000" w:themeColor="text1"/>
        </w:rPr>
        <w:t>Mason et al.</w:t>
      </w:r>
      <w:ins w:id="383" w:author="Mason,David Steven" w:date="2023-02-17T20:50:00Z">
        <w:r w:rsidR="004B6BA1" w:rsidRPr="00CF1311">
          <w:rPr>
            <w:rFonts w:cstheme="minorHAnsi"/>
            <w:color w:val="000000" w:themeColor="text1"/>
          </w:rPr>
          <w:t>,</w:t>
        </w:r>
      </w:ins>
      <w:r w:rsidR="00A07773" w:rsidRPr="00CF1311">
        <w:rPr>
          <w:rFonts w:cstheme="minorHAnsi"/>
          <w:color w:val="000000" w:themeColor="text1"/>
        </w:rPr>
        <w:t xml:space="preserve"> 2022</w:t>
      </w:r>
      <w:r w:rsidR="009106BD" w:rsidRPr="00CF1311">
        <w:rPr>
          <w:rFonts w:cstheme="minorHAnsi"/>
          <w:color w:val="000000" w:themeColor="text1"/>
        </w:rPr>
        <w:t>)</w:t>
      </w:r>
      <w:r w:rsidR="009106BD" w:rsidRPr="00CF1311">
        <w:rPr>
          <w:rFonts w:cstheme="minorHAnsi"/>
          <w:color w:val="000000" w:themeColor="text1"/>
        </w:rPr>
        <w:fldChar w:fldCharType="end"/>
      </w:r>
      <w:r w:rsidR="009106BD" w:rsidRPr="00CF1311">
        <w:rPr>
          <w:rFonts w:cstheme="minorHAnsi"/>
          <w:color w:val="000000" w:themeColor="text1"/>
        </w:rPr>
        <w:t xml:space="preserve">. </w:t>
      </w:r>
      <w:del w:id="384" w:author="Mason,David Steven" w:date="2023-03-08T15:18:00Z">
        <w:r w:rsidR="004E14C8" w:rsidRPr="00CF1311" w:rsidDel="000E5129">
          <w:rPr>
            <w:rFonts w:cstheme="minorHAnsi"/>
            <w:color w:val="000000" w:themeColor="text1"/>
          </w:rPr>
          <w:delText>According</w:delText>
        </w:r>
      </w:del>
      <w:ins w:id="385" w:author="Mason,David Steven" w:date="2023-03-08T15:18:00Z">
        <w:r w:rsidR="000E5129" w:rsidRPr="00CF1311">
          <w:rPr>
            <w:rFonts w:cstheme="minorHAnsi"/>
            <w:color w:val="000000" w:themeColor="text1"/>
          </w:rPr>
          <w:t>According</w:t>
        </w:r>
      </w:ins>
      <w:r w:rsidR="004E14C8" w:rsidRPr="00CF1311">
        <w:rPr>
          <w:rFonts w:cstheme="minorHAnsi"/>
          <w:color w:val="000000" w:themeColor="text1"/>
        </w:rPr>
        <w:t xml:space="preserve"> to this </w:t>
      </w:r>
      <w:del w:id="386" w:author="Mason,David Steven" w:date="2023-03-08T15:18:00Z">
        <w:r w:rsidR="004E14C8" w:rsidRPr="00CF1311" w:rsidDel="000E5129">
          <w:rPr>
            <w:rFonts w:cstheme="minorHAnsi"/>
            <w:color w:val="000000" w:themeColor="text1"/>
          </w:rPr>
          <w:delText>framework</w:delText>
        </w:r>
      </w:del>
      <w:ins w:id="387" w:author="Mason,David Steven" w:date="2023-03-08T15:18:00Z">
        <w:r w:rsidR="000E5129" w:rsidRPr="00CF1311">
          <w:rPr>
            <w:rFonts w:cstheme="minorHAnsi"/>
            <w:color w:val="000000" w:themeColor="text1"/>
          </w:rPr>
          <w:t>perspective</w:t>
        </w:r>
      </w:ins>
      <w:ins w:id="388" w:author="Mason,David Steven" w:date="2023-03-10T12:46:00Z">
        <w:r w:rsidR="00CF7881" w:rsidRPr="00CF1311">
          <w:rPr>
            <w:rFonts w:cstheme="minorHAnsi"/>
            <w:color w:val="000000" w:themeColor="text1"/>
          </w:rPr>
          <w:t>,</w:t>
        </w:r>
      </w:ins>
      <w:del w:id="389" w:author="Mason,David Steven" w:date="2023-03-10T12:46:00Z">
        <w:r w:rsidR="004E14C8" w:rsidRPr="00CF1311" w:rsidDel="00CF7881">
          <w:rPr>
            <w:rFonts w:cstheme="minorHAnsi"/>
            <w:color w:val="000000" w:themeColor="text1"/>
          </w:rPr>
          <w:delText>, resources, such as</w:delText>
        </w:r>
      </w:del>
      <w:r w:rsidR="004E14C8" w:rsidRPr="00CF1311">
        <w:rPr>
          <w:rFonts w:cstheme="minorHAnsi"/>
          <w:color w:val="000000" w:themeColor="text1"/>
        </w:rPr>
        <w:t xml:space="preserve"> perches</w:t>
      </w:r>
      <w:r w:rsidR="009106BD" w:rsidRPr="00CF1311">
        <w:rPr>
          <w:rFonts w:cstheme="minorHAnsi"/>
          <w:color w:val="000000" w:themeColor="text1"/>
        </w:rPr>
        <w:t xml:space="preserve"> </w:t>
      </w:r>
      <w:r w:rsidR="009106BD" w:rsidRPr="00CF1311">
        <w:rPr>
          <w:rFonts w:cstheme="minorHAnsi"/>
          <w:color w:val="000000" w:themeColor="text1"/>
        </w:rPr>
        <w:fldChar w:fldCharType="begin"/>
      </w:r>
      <w:r w:rsidR="00EF4447" w:rsidRPr="00CF1311">
        <w:rPr>
          <w:rFonts w:cstheme="minorHAnsi"/>
          <w:color w:val="000000" w:themeColor="text1"/>
        </w:rPr>
        <w:instrText xml:space="preserve"> ADDIN ZOTERO_ITEM CSL_CITATION {"citationID":"RrqKvkJO","properties":{"formattedCitation":"(Verdu &amp; Garcia-Fayos, 1996)","plainCitation":"(Verdu &amp; Garcia-Fayos, 1996)","noteIndex":0},"citationItems":[{"id":209,"uris":["http://zotero.org/users/local/ud9bfypS/items/XU53RDH4"],"itemData":{"id":209,"type":"article-journal","abstract":"1. The spatial distribution of Pistacia lentiscus, a Mediterranean bird-dispersed plant, in abandoned orchards was found to be strongly linked to the presence of trees or shrubs that act as perches. 2. These perches not only attract seed-disperser birds but also produce favourable microenvironmental conditions for seed germination and seedling establishment. 3. Soil moisture content after a rainfall was always greater beneath perches than not beneath perches. Favourable water potentials for seed germination were maintained for a longer time beneath a perch than elsewhere. 4. After a rainfall, soil was compacted faster where not beneath perches. Seedling radicle penetration into soil was strongly associated with soil compactation.","container-title":"Functional Ecology","DOI":"10.2307/2389853","ISSN":"0269-8463","issue":"2","note":"publisher: [British Ecological Society, Wiley]","page":"275-280","source":"JSTOR","title":"Nucleation Processes in a Mediterranean Bird-Dispersed Plant","volume":"10","author":[{"family":"Verdu","given":"M."},{"family":"Garcia-Fayos","given":"P."}],"issued":{"date-parts":[["1996"]]}}}],"schema":"https://github.com/citation-style-language/schema/raw/master/csl-citation.json"} </w:instrText>
      </w:r>
      <w:r w:rsidR="009106BD" w:rsidRPr="00CF1311">
        <w:rPr>
          <w:rFonts w:cstheme="minorHAnsi"/>
          <w:color w:val="000000" w:themeColor="text1"/>
        </w:rPr>
        <w:fldChar w:fldCharType="separate"/>
      </w:r>
      <w:r w:rsidR="009106BD" w:rsidRPr="00CF1311">
        <w:rPr>
          <w:rFonts w:cstheme="minorHAnsi"/>
          <w:noProof/>
          <w:color w:val="000000" w:themeColor="text1"/>
        </w:rPr>
        <w:t>(</w:t>
      </w:r>
      <w:ins w:id="390" w:author="Mason,David Steven" w:date="2023-02-26T19:08:00Z">
        <w:r w:rsidR="009540AD" w:rsidRPr="00CF1311">
          <w:rPr>
            <w:rFonts w:cstheme="minorHAnsi"/>
            <w:noProof/>
            <w:color w:val="000000" w:themeColor="text1"/>
          </w:rPr>
          <w:t xml:space="preserve">Holl, 2002; </w:t>
        </w:r>
      </w:ins>
      <w:r w:rsidR="009106BD" w:rsidRPr="00CF1311">
        <w:rPr>
          <w:rFonts w:cstheme="minorHAnsi"/>
          <w:noProof/>
          <w:color w:val="000000" w:themeColor="text1"/>
        </w:rPr>
        <w:t>Verdu &amp; Garcia-Fayos, 1996)</w:t>
      </w:r>
      <w:r w:rsidR="009106BD" w:rsidRPr="00CF1311">
        <w:rPr>
          <w:rFonts w:cstheme="minorHAnsi"/>
          <w:color w:val="000000" w:themeColor="text1"/>
        </w:rPr>
        <w:fldChar w:fldCharType="end"/>
      </w:r>
      <w:r w:rsidR="009106BD" w:rsidRPr="00CF1311">
        <w:rPr>
          <w:rFonts w:cstheme="minorHAnsi"/>
          <w:color w:val="000000" w:themeColor="text1"/>
        </w:rPr>
        <w:t xml:space="preserve">, cover </w:t>
      </w:r>
      <w:r w:rsidR="009106BD" w:rsidRPr="00CF1311">
        <w:rPr>
          <w:rFonts w:cstheme="minorHAnsi"/>
          <w:color w:val="000000" w:themeColor="text1"/>
        </w:rPr>
        <w:fldChar w:fldCharType="begin"/>
      </w:r>
      <w:r w:rsidR="00EF4447" w:rsidRPr="00CF1311">
        <w:rPr>
          <w:rFonts w:cstheme="minorHAnsi"/>
          <w:color w:val="000000" w:themeColor="text1"/>
        </w:rPr>
        <w:instrText xml:space="preserve"> ADDIN ZOTERO_ITEM CSL_CITATION {"citationID":"3C3gEzSL","properties":{"formattedCitation":"(J. M. Herrera et al., 2011)","plainCitation":"(J. M. Herrera et al., 2011)","noteIndex":0},"citationItems":[{"id":197,"uris":["http://zotero.org/users/local/ud9bfypS/items/M6XSG33N"],"itemData":{"id":197,"type":"article-journal","abstract":"1. We investigated the effect of forest cover and fruit availability on frugivore-mediated seed dispersal of the ornithochorous tree Crataegus monogyna in highly heterogeneous secondary-growth forests of the Cantabrian Range (NW Spain). 2. During 2006 and 2007, we collected dispersed Crataegus seeds from 283 sampling stations in a 400 × 440 m study plot in which forest cover varied from dense to scant. Dispersal kernels were characterized with an extended version of the inverse modelling framework that incorporates the effect of the local environment at the source and the influence of all those environments that seeds potentially encountered during their dispersal path. 3. We found that forest cover and fruit abundance had opposite influences on dispersal patterns. Plants growing in cells with denser cover dispersed more seeds and at larger average distances than those from more sparsely covered cells, while mean dispersal distance and the probability of long-distance dispersal decreased with increasing abundance of fleshy fruits. However, the relative influence of these factors changed between study years, as forest cover had a weak effect on seed dispersal in the second year when fruits were scarcer and more heterogeneously distributed across the landscape. 4. Habitat resistance to seed movement increased with increasing forest cover. Consequently, cells with high forest cover in a matrix of sparse tree density were predicted to intercept a substantial amount of seeds. 5. Synthesis. Our results suggest that the local environment at a seed’s source and, to a lesser extent, all those environments that seeds potentially encounter during their dispersal path can have pervasive effects on frugivore-mediated seed dispersal kernels in heterogeneous landscapes. They also highlight the fact that not just forest cover, but also the underlying fruit-resource distribution, needs to be considered to understand how environmental heterogeneity affects seed dispersal patterns. Our findings could be extended to landscapes subjected to anthropogenic disturbance such as fragmentation. Thus, the consideration of fruit-resource distribution seems essential for establishing the relationship between landscape pattern and the spatial behaviour of frugivores, and in turn, for explaining frugivore-mediated seed dispersal in fragmented landscapes.","container-title":"Journal of Ecology","DOI":"10.1111/j.1365-2745.2011.01861.x","ISSN":"1365-2745","issue":"5","language":"en","note":"_eprint: https://onlinelibrary.wiley.com/doi/pdf/10.1111/j.1365-2745.2011.01861.x","page":"1100-1107","source":"Wiley Online Library","title":"Differential effects of fruit availability and habitat cover for frugivore-mediated seed dispersal in a heterogeneous landscape","volume":"99","author":[{"family":"Herrera","given":"José M."},{"family":"Morales","given":"Juan M."},{"family":"García","given":"Daniel"}],"issued":{"date-parts":[["2011"]]}}}],"schema":"https://github.com/citation-style-language/schema/raw/master/csl-citation.json"} </w:instrText>
      </w:r>
      <w:r w:rsidR="009106BD" w:rsidRPr="00CF1311">
        <w:rPr>
          <w:rFonts w:cstheme="minorHAnsi"/>
          <w:color w:val="000000" w:themeColor="text1"/>
        </w:rPr>
        <w:fldChar w:fldCharType="separate"/>
      </w:r>
      <w:r w:rsidR="00500364" w:rsidRPr="00CF1311">
        <w:rPr>
          <w:rFonts w:cstheme="minorHAnsi"/>
          <w:noProof/>
          <w:color w:val="000000" w:themeColor="text1"/>
        </w:rPr>
        <w:t>(</w:t>
      </w:r>
      <w:ins w:id="391" w:author="Mason,David Steven" w:date="2023-02-26T19:16:00Z">
        <w:r w:rsidR="009540AD" w:rsidRPr="00CF1311">
          <w:rPr>
            <w:rFonts w:cstheme="minorHAnsi"/>
            <w:noProof/>
            <w:color w:val="000000" w:themeColor="text1"/>
          </w:rPr>
          <w:t xml:space="preserve">Alcántara, 2000; </w:t>
        </w:r>
      </w:ins>
      <w:del w:id="392" w:author="Mason,David Steven" w:date="2023-02-24T11:06:00Z">
        <w:r w:rsidR="00500364" w:rsidRPr="00CF1311" w:rsidDel="00504152">
          <w:rPr>
            <w:rFonts w:cstheme="minorHAnsi"/>
            <w:noProof/>
            <w:color w:val="000000" w:themeColor="text1"/>
          </w:rPr>
          <w:delText xml:space="preserve">J. M. </w:delText>
        </w:r>
      </w:del>
      <w:r w:rsidR="00500364" w:rsidRPr="00CF1311">
        <w:rPr>
          <w:rFonts w:cstheme="minorHAnsi"/>
          <w:noProof/>
          <w:color w:val="000000" w:themeColor="text1"/>
        </w:rPr>
        <w:t>Herrera et al., 2011)</w:t>
      </w:r>
      <w:r w:rsidR="009106BD" w:rsidRPr="00CF1311">
        <w:rPr>
          <w:rFonts w:cstheme="minorHAnsi"/>
          <w:color w:val="000000" w:themeColor="text1"/>
        </w:rPr>
        <w:fldChar w:fldCharType="end"/>
      </w:r>
      <w:r w:rsidR="004E14C8" w:rsidRPr="00CF1311">
        <w:rPr>
          <w:rFonts w:cstheme="minorHAnsi"/>
          <w:color w:val="000000" w:themeColor="text1"/>
        </w:rPr>
        <w:t>,</w:t>
      </w:r>
      <w:r w:rsidR="009106BD" w:rsidRPr="00CF1311">
        <w:rPr>
          <w:rFonts w:cstheme="minorHAnsi"/>
          <w:color w:val="000000" w:themeColor="text1"/>
        </w:rPr>
        <w:t xml:space="preserve"> and fruit </w:t>
      </w:r>
      <w:r w:rsidR="009106BD" w:rsidRPr="00CF1311">
        <w:rPr>
          <w:rFonts w:cstheme="minorHAnsi"/>
          <w:color w:val="000000" w:themeColor="text1"/>
        </w:rPr>
        <w:fldChar w:fldCharType="begin"/>
      </w:r>
      <w:r w:rsidR="00EF4447" w:rsidRPr="00CF1311">
        <w:rPr>
          <w:rFonts w:cstheme="minorHAnsi"/>
          <w:color w:val="000000" w:themeColor="text1"/>
        </w:rPr>
        <w:instrText xml:space="preserve"> ADDIN ZOTERO_ITEM CSL_CITATION {"citationID":"wwqNQqNT","properties":{"formattedCitation":"(J. M. Herrera et al., 2011; Rodr\\uc0\\u237{}guez-P\\uc0\\u233{}rez et al., 2014)","plainCitation":"(J. M. Herrera et al., 2011; Rodríguez-Pérez et al., 2014)","noteIndex":0},"citationItems":[{"id":197,"uris":["http://zotero.org/users/local/ud9bfypS/items/M6XSG33N"],"itemData":{"id":197,"type":"article-journal","abstract":"1. We investigated the effect of forest cover and fruit availability on frugivore-mediated seed dispersal of the ornithochorous tree Crataegus monogyna in highly heterogeneous secondary-growth forests of the Cantabrian Range (NW Spain). 2. During 2006 and 2007, we collected dispersed Crataegus seeds from 283 sampling stations in a 400 × 440 m study plot in which forest cover varied from dense to scant. Dispersal kernels were characterized with an extended version of the inverse modelling framework that incorporates the effect of the local environment at the source and the influence of all those environments that seeds potentially encountered during their dispersal path. 3. We found that forest cover and fruit abundance had opposite influences on dispersal patterns. Plants growing in cells with denser cover dispersed more seeds and at larger average distances than those from more sparsely covered cells, while mean dispersal distance and the probability of long-distance dispersal decreased with increasing abundance of fleshy fruits. However, the relative influence of these factors changed between study years, as forest cover had a weak effect on seed dispersal in the second year when fruits were scarcer and more heterogeneously distributed across the landscape. 4. Habitat resistance to seed movement increased with increasing forest cover. Consequently, cells with high forest cover in a matrix of sparse tree density were predicted to intercept a substantial amount of seeds. 5. Synthesis. Our results suggest that the local environment at a seed’s source and, to a lesser extent, all those environments that seeds potentially encounter during their dispersal path can have pervasive effects on frugivore-mediated seed dispersal kernels in heterogeneous landscapes. They also highlight the fact that not just forest cover, but also the underlying fruit-resource distribution, needs to be considered to understand how environmental heterogeneity affects seed dispersal patterns. Our findings could be extended to landscapes subjected to anthropogenic disturbance such as fragmentation. Thus, the consideration of fruit-resource distribution seems essential for establishing the relationship between landscape pattern and the spatial behaviour of frugivores, and in turn, for explaining frugivore-mediated seed dispersal in fragmented landscapes.","container-title":"Journal of Ecology","DOI":"10.1111/j.1365-2745.2011.01861.x","ISSN":"1365-2745","issue":"5","language":"en","note":"_eprint: https://onlinelibrary.wiley.com/doi/pdf/10.1111/j.1365-2745.2011.01861.x","page":"1100-1107","source":"Wiley Online Library","title":"Differential effects of fruit availability and habitat cover for frugivore-mediated seed dispersal in a heterogeneous landscape","volume":"99","author":[{"family":"Herrera","given":"José M."},{"family":"Morales","given":"Juan M."},{"family":"García","given":"Daniel"}],"issued":{"date-parts":[["2011"]]}}},{"id":203,"uris":["http://zotero.org/users/local/ud9bfypS/items/8F9NQJSH"],"itemData":{"id":203,"type":"article-journal","abstract":"Seed dispersal by animals leads to plant genes, individuals and species flowing across the landscape, but this process has been seldom seen as the explicit result of structural or landscape connectivity. For two years, we studied avian seed dispersal of fleshy-fruited trees in a secondary forest of the northern Iberian Peninsula, considering the areas under the canopies of fruiting trees as hubs of seed deposition. Using graph-theory models, we set a spatially explicit network in a continuous landscape, with individual fruiting trees as nodes and expected frugivore movements as links between nodes. We calculated the contribution of each tree to network connectivity, finding strong inter-annual variability derived from tree properties (position, fruit crop and species). Trees contributing the most to connectivity accumulated larger seed clumps under their canopies, demonstrating agreement between a network structural connectivity and the functional connectivity of seed dispersal flow. This pattern, however, is accentuated when the large-scale distribution of fruiting crops closely matches that of individual trees, suggesting between-year variation in resource tracking by avian frugivores. Our findings reveal connectivity to be an emerging property of plant-disperser systems, operating at the scale of individual fruiting plants, but contingent on the yearly, large-scale templates of fruiting crops.","container-title":"Functional Ecology","DOI":"10.1111/1365-2435.12276","ISSN":"1365-2435","issue":"4","language":"en","note":"_eprint: https://onlinelibrary.wiley.com/doi/pdf/10.1111/1365-2435.12276","page":"990-998","source":"Wiley Online Library","title":"Spatial networks of fleshy-fruited trees drive the flow of avian seed dispersal through a landscape","volume":"28","author":[{"family":"Rodríguez-Pérez","given":"Javier"},{"family":"García","given":"Daniel"},{"family":"Martínez","given":"Daniel"}],"issued":{"date-parts":[["2014"]]}}}],"schema":"https://github.com/citation-style-language/schema/raw/master/csl-citation.json"} </w:instrText>
      </w:r>
      <w:r w:rsidR="009106BD" w:rsidRPr="00CF1311">
        <w:rPr>
          <w:rFonts w:cstheme="minorHAnsi"/>
          <w:color w:val="000000" w:themeColor="text1"/>
        </w:rPr>
        <w:fldChar w:fldCharType="separate"/>
      </w:r>
      <w:r w:rsidR="00500364" w:rsidRPr="00CF1311">
        <w:rPr>
          <w:rFonts w:ascii="Calibri" w:cs="Calibri"/>
          <w:color w:val="000000" w:themeColor="text1"/>
        </w:rPr>
        <w:t>(</w:t>
      </w:r>
      <w:ins w:id="393" w:author="Mason,David Steven" w:date="2023-02-26T20:26:00Z">
        <w:r w:rsidR="009C5DF6" w:rsidRPr="00CF1311">
          <w:rPr>
            <w:rFonts w:cstheme="minorHAnsi"/>
            <w:color w:val="000000" w:themeColor="text1"/>
          </w:rPr>
          <w:t xml:space="preserve">García et al., 2011; </w:t>
        </w:r>
      </w:ins>
      <w:ins w:id="394" w:author="Mason,David Steven" w:date="2023-02-26T19:21:00Z">
        <w:r w:rsidR="007D7F2E" w:rsidRPr="00CF1311">
          <w:rPr>
            <w:rFonts w:ascii="Calibri" w:cs="Calibri"/>
            <w:color w:val="000000" w:themeColor="text1"/>
          </w:rPr>
          <w:t xml:space="preserve">Gleditsch </w:t>
        </w:r>
      </w:ins>
      <w:ins w:id="395" w:author="Mason,David Steven" w:date="2023-02-26T19:19:00Z">
        <w:r w:rsidR="007D7F2E" w:rsidRPr="00CF1311">
          <w:rPr>
            <w:rFonts w:ascii="Calibri" w:cs="Calibri"/>
            <w:color w:val="000000" w:themeColor="text1"/>
          </w:rPr>
          <w:t>&amp; Carlo, 2010;</w:t>
        </w:r>
      </w:ins>
      <w:r w:rsidR="005E372C">
        <w:rPr>
          <w:rFonts w:ascii="Calibri" w:cs="Calibri"/>
          <w:color w:val="000000" w:themeColor="text1"/>
        </w:rPr>
        <w:t xml:space="preserve"> </w:t>
      </w:r>
      <w:del w:id="396" w:author="Mason,David Steven" w:date="2023-02-24T11:06:00Z">
        <w:r w:rsidR="00500364" w:rsidRPr="00CF1311" w:rsidDel="00504152">
          <w:rPr>
            <w:rFonts w:ascii="Calibri" w:cs="Calibri"/>
            <w:color w:val="000000" w:themeColor="text1"/>
          </w:rPr>
          <w:delText xml:space="preserve">J. M. </w:delText>
        </w:r>
      </w:del>
      <w:del w:id="397" w:author="Mason,David Steven" w:date="2023-02-26T19:14:00Z">
        <w:r w:rsidR="00500364" w:rsidRPr="00CF1311" w:rsidDel="009540AD">
          <w:rPr>
            <w:rFonts w:ascii="Calibri" w:cs="Calibri"/>
            <w:color w:val="000000" w:themeColor="text1"/>
          </w:rPr>
          <w:delText xml:space="preserve">Herrera et al., 2011; </w:delText>
        </w:r>
      </w:del>
      <w:r w:rsidR="00500364" w:rsidRPr="00CF1311">
        <w:rPr>
          <w:rFonts w:ascii="Calibri" w:cs="Calibri"/>
          <w:color w:val="000000" w:themeColor="text1"/>
        </w:rPr>
        <w:t>Rodríguez-Pérez et al., 2014</w:t>
      </w:r>
      <w:ins w:id="398" w:author="Mason,David Steven" w:date="2023-02-26T20:26:00Z">
        <w:r w:rsidR="009C5DF6" w:rsidRPr="00CF1311">
          <w:rPr>
            <w:rFonts w:cstheme="minorHAnsi"/>
            <w:color w:val="000000" w:themeColor="text1"/>
          </w:rPr>
          <w:t>; Saracco et al., 2004</w:t>
        </w:r>
      </w:ins>
      <w:r w:rsidR="00500364" w:rsidRPr="00CF1311">
        <w:rPr>
          <w:rFonts w:ascii="Calibri" w:cs="Calibri"/>
          <w:color w:val="000000" w:themeColor="text1"/>
        </w:rPr>
        <w:t>)</w:t>
      </w:r>
      <w:r w:rsidR="009106BD" w:rsidRPr="00CF1311">
        <w:rPr>
          <w:rFonts w:cstheme="minorHAnsi"/>
          <w:color w:val="000000" w:themeColor="text1"/>
        </w:rPr>
        <w:fldChar w:fldCharType="end"/>
      </w:r>
      <w:r w:rsidR="004E14C8" w:rsidRPr="00CF1311">
        <w:rPr>
          <w:rFonts w:cstheme="minorHAnsi"/>
          <w:color w:val="000000" w:themeColor="text1"/>
        </w:rPr>
        <w:t>,</w:t>
      </w:r>
      <w:r w:rsidR="009106BD" w:rsidRPr="00CF1311">
        <w:rPr>
          <w:rFonts w:cstheme="minorHAnsi"/>
          <w:color w:val="000000" w:themeColor="text1"/>
        </w:rPr>
        <w:t xml:space="preserve"> can indirectly attract seed rain </w:t>
      </w:r>
      <w:r w:rsidR="004E14C8" w:rsidRPr="00CF1311">
        <w:rPr>
          <w:rFonts w:cstheme="minorHAnsi"/>
          <w:color w:val="000000" w:themeColor="text1"/>
        </w:rPr>
        <w:t xml:space="preserve">by </w:t>
      </w:r>
      <w:del w:id="399" w:author="Mason,David Steven" w:date="2023-03-08T15:19:00Z">
        <w:r w:rsidR="009106BD" w:rsidRPr="00CF1311" w:rsidDel="000E5129">
          <w:rPr>
            <w:rFonts w:cstheme="minorHAnsi"/>
            <w:color w:val="000000" w:themeColor="text1"/>
          </w:rPr>
          <w:delText>influenc</w:delText>
        </w:r>
        <w:r w:rsidR="004E14C8" w:rsidRPr="00CF1311" w:rsidDel="000E5129">
          <w:rPr>
            <w:rFonts w:cstheme="minorHAnsi"/>
            <w:color w:val="000000" w:themeColor="text1"/>
          </w:rPr>
          <w:delText>ing</w:delText>
        </w:r>
        <w:r w:rsidR="009106BD" w:rsidRPr="00CF1311" w:rsidDel="000E5129">
          <w:rPr>
            <w:rFonts w:cstheme="minorHAnsi"/>
            <w:color w:val="000000" w:themeColor="text1"/>
          </w:rPr>
          <w:delText xml:space="preserve"> </w:delText>
        </w:r>
      </w:del>
      <w:ins w:id="400" w:author="Mason,David Steven" w:date="2023-03-08T15:19:00Z">
        <w:r w:rsidR="000E5129" w:rsidRPr="00CF1311">
          <w:rPr>
            <w:rFonts w:cstheme="minorHAnsi"/>
            <w:color w:val="000000" w:themeColor="text1"/>
          </w:rPr>
          <w:t xml:space="preserve">concentrating </w:t>
        </w:r>
      </w:ins>
      <w:del w:id="401" w:author="Mason,David Steven" w:date="2023-03-10T12:47:00Z">
        <w:r w:rsidR="009106BD" w:rsidRPr="00CF1311" w:rsidDel="00CF7881">
          <w:rPr>
            <w:rFonts w:cstheme="minorHAnsi"/>
            <w:color w:val="000000" w:themeColor="text1"/>
          </w:rPr>
          <w:delText xml:space="preserve">animal </w:delText>
        </w:r>
      </w:del>
      <w:r w:rsidR="009106BD" w:rsidRPr="00CF1311">
        <w:rPr>
          <w:rFonts w:cstheme="minorHAnsi"/>
          <w:color w:val="000000" w:themeColor="text1"/>
        </w:rPr>
        <w:t>behavior</w:t>
      </w:r>
      <w:ins w:id="402" w:author="Mason,David Steven" w:date="2023-03-10T12:47:00Z">
        <w:r w:rsidR="00CF7881" w:rsidRPr="00CF1311">
          <w:rPr>
            <w:rFonts w:cstheme="minorHAnsi"/>
            <w:color w:val="000000" w:themeColor="text1"/>
          </w:rPr>
          <w:t xml:space="preserve"> of many vectors </w:t>
        </w:r>
      </w:ins>
      <w:del w:id="403" w:author="Mason,David Steven" w:date="2023-03-10T12:47:00Z">
        <w:r w:rsidR="009106BD" w:rsidRPr="00CF1311" w:rsidDel="00CF7881">
          <w:rPr>
            <w:rFonts w:cstheme="minorHAnsi"/>
            <w:color w:val="000000" w:themeColor="text1"/>
          </w:rPr>
          <w:delText xml:space="preserve"> </w:delText>
        </w:r>
      </w:del>
      <w:r w:rsidR="009106BD" w:rsidRPr="00CF1311">
        <w:rPr>
          <w:rFonts w:cstheme="minorHAnsi"/>
          <w:color w:val="000000" w:themeColor="text1"/>
        </w:rPr>
        <w:fldChar w:fldCharType="begin"/>
      </w:r>
      <w:r w:rsidR="00EF4447" w:rsidRPr="00CF1311">
        <w:rPr>
          <w:rFonts w:cstheme="minorHAnsi"/>
          <w:color w:val="000000" w:themeColor="text1"/>
        </w:rPr>
        <w:instrText xml:space="preserve"> ADDIN ZOTERO_ITEM CSL_CITATION {"citationID":"QbBQRz5s","properties":{"formattedCitation":"(Garc\\uc0\\u237{}a et al., 2011; Schupp et al., 2019)","plainCitation":"(García et al., 2011; Schupp et al., 2019)","dontUpdate":true,"noteIndex":0},"citationItems":[{"id":128,"uris":["http://zotero.org/users/local/ud9bfypS/items/KPWJVYD4"],"itemData":{"id":128,"type":"article-journal","abstract":"Plant–animal interactions are crucial nodes in the structure of communities and pivotal drivers of ecosystem functioning. Much of this relevance may depend on how animals cope with plant resources at different spatial scales. However, little is known about how and why different interactions perform at different scales in the same environmental setting. In this study we assess the spatial scales at which two plant–animal interactions operate and disentangle the environmental factors (plant resource availability vs. habitat structure) underpinning these operational scales. We studied two interactions with opposite (mutualistic vs. antagonistic) ecological effects on fleshy-fruited trees, frugivory and seed dispersal by birds, and the later predation by rodents on bird-dispersed seeds. Employing a standardized sampling, we covered three temperate ecosystems hosting structurally similar plant–frugivore–seed predator systems: Cantabrian forest, Mediterranean shrubland, and Patagonian forest. We sampled habitat structure (tree and understory covers), fleshy-fruit abundance, bird-dispersed seed occurrence, frugivorous bird abundance, and seed predation rate, along 1500–2500 m transects. Using a spatially explicit approach, we broke down the predictable spatial patterns of bird abundance and seed predation rate into patchiness at three consecutive spatial scales (broad, intermediate, and fine). The degree of patchiness and the allocation of spatial variability at different scales suggested a hierarchically nested structure in frugivory and seed predation, but a larger operational scale in seed predation than in frugivory. Scale-specific spatial distributions were explained by the response of animals to plant resource availability and habitat structure. Birds tracked fruits at large spatial scales in all systems and, within some systems, even across consecutive scales. Seed predation distribution was more responsive to habitat features than to resource availability. The reinforcement of resource tracking patterns across scales sometimes occurred simultaneously with the dilution of habitat effects, suggesting that scale dependence may emerge from trade-offs between resource acquisition and the effects of other factors, such as predation risk, on interacting animals. Our findings suggest that scale dependence in frugivory and seed predation may affect the balance of demographic effects of these interactions in plant populations. Moreover, the consistency of frugivory patterns within and across spatial scales may condition the redundancy of seed dispersal as an ecosystem function.","container-title":"Ecological Monographs","DOI":"10.1890/10-0470.1","ISSN":"1557-7015","issue":"1","language":"en","note":"_eprint: https://onlinelibrary.wiley.com/doi/pdf/10.1890/10-0470.1","page":"103-121","source":"Wiley Online Library","title":"The spatial scale of plant–animal interactions: effects of resource availability and habitat structure","title-short":"The spatial scale of plant–animal interactions","volume":"81","author":[{"family":"García","given":"Daniel"},{"family":"Zamora","given":"Regino"},{"family":"Amico","given":"Guillermo C."}],"issued":{"date-parts":[["2011"]]}}},{"id":125,"uris":["http://zotero.org/users/local/ud9bfypS/items/CTZGESWI"],"itemData":{"id":125,"type":"article-journal","abstract":"There is growing realization that intraspecific variation in seed dispersal can have important ecological and evolutionary consequences. However, we do not have a good understanding of the drivers or causes of intraspecific variation in dispersal, how strong an effect these drivers have, and how widespread they are across dispersal modes. As a first step to developing a better understanding, we present a broad, but not exhaustive, review of what is known about the drivers of intraspecific variation in seed dispersal, and what remains uncertain. We start by decomposing ‘drivers of intraspecific variation in seed dispersal’ into intrinsic drivers (i.e. variation in traits of individual plants) and extrinsic drivers (i.e. variation in ecological context). For intrinsic traits, we further decompose intraspecific variation into variation among individuals and variation of trait values within individuals. We then review our understanding of the major intrinsic and extrinsic drivers of intraspecific variation in seed dispersal, with an emphasis on variation among individuals. Crop size is the best-supported and best-understood intrinsic driver of variation across dispersal modes; overall, more seeds are dispersed as more seeds are produced, even in cases where per seed dispersal rates decline. Fruit/seed size is the second most widely studied intrinsic driver, and is also relevant to a broad range of seed dispersal modes. Remaining intrinsic drivers are poorly understood, and range from effects that are probably widespread, such as plant height, to drivers that are most likely sporadic, such as fruit or seed colour polymorphism. Primary extrinsic drivers of variation in seed dispersal include local environmental conditions and habitat structure. Finally, we present a selection of outstanding questions as a starting point to advance our understanding of individual variation in seed dispersal.","container-title":"AoB PLANTS","DOI":"10.1093/aobpla/plz067","ISSN":"2041-2851","issue":"6","journalAbbreviation":"AoB PLANTS","source":"Silverchair","title":"Intrinsic and extrinsic drivers of intraspecific variation in seed dispersal are diverse and pervasive","URL":"https://doi.org/10.1093/aobpla/plz067","volume":"11","author":[{"family":"Schupp","given":"Eugene W"},{"family":"Zwolak","given":"Rafal"},{"family":"Jones","given":"Landon R"},{"family":"Snell","given":"Rebecca S"},{"family":"Beckman","given":"Noelle G"},{"family":"Aslan","given":"Clare"},{"family":"Cavazos","given":"Brittany R"},{"family":"Effiom","given":"Edu"},{"family":"Fricke","given":"Evan C"},{"family":"Montaño-Centellas","given":"Flavia"},{"family":"Poulsen","given":"John"},{"family":"Razafindratsima","given":"Onja H"},{"family":"Sandor","given":"Manette E"},{"family":"Shea","given":"Katriona"}],"accessed":{"date-parts":[["2021",10,24]]},"issued":{"date-parts":[["2019",11,1]]}}}],"schema":"https://github.com/citation-style-language/schema/raw/master/csl-citation.json"} </w:instrText>
      </w:r>
      <w:r w:rsidR="009106BD" w:rsidRPr="00CF1311">
        <w:rPr>
          <w:rFonts w:cstheme="minorHAnsi"/>
          <w:color w:val="000000" w:themeColor="text1"/>
        </w:rPr>
        <w:fldChar w:fldCharType="separate"/>
      </w:r>
      <w:r w:rsidR="009106BD" w:rsidRPr="00CF1311">
        <w:rPr>
          <w:rFonts w:cstheme="minorHAnsi"/>
          <w:color w:val="000000" w:themeColor="text1"/>
        </w:rPr>
        <w:t>(</w:t>
      </w:r>
      <w:r w:rsidR="00E65B44" w:rsidRPr="00E65B44">
        <w:rPr>
          <w:rFonts w:cstheme="minorHAnsi"/>
          <w:color w:val="000000" w:themeColor="text1"/>
        </w:rPr>
        <w:t>Gleditsch et al., 2017;</w:t>
      </w:r>
      <w:r w:rsidR="00E65B44">
        <w:rPr>
          <w:rFonts w:cstheme="minorHAnsi"/>
          <w:color w:val="000000" w:themeColor="text1"/>
        </w:rPr>
        <w:t xml:space="preserve"> </w:t>
      </w:r>
      <w:del w:id="404" w:author="Mason,David Steven" w:date="2023-02-26T20:26:00Z">
        <w:r w:rsidR="009106BD" w:rsidRPr="00CF1311" w:rsidDel="009C5DF6">
          <w:rPr>
            <w:rFonts w:cstheme="minorHAnsi"/>
            <w:color w:val="000000" w:themeColor="text1"/>
          </w:rPr>
          <w:delText xml:space="preserve">Saracco et al. 2004; García et al., 2011; </w:delText>
        </w:r>
      </w:del>
      <w:ins w:id="405" w:author="Mason,David Steven" w:date="2023-02-26T20:21:00Z">
        <w:r w:rsidR="00BF32CA" w:rsidRPr="00CF1311">
          <w:rPr>
            <w:rFonts w:cstheme="minorHAnsi"/>
            <w:color w:val="000000" w:themeColor="text1"/>
          </w:rPr>
          <w:t xml:space="preserve">Jongejans et al., 2015; </w:t>
        </w:r>
      </w:ins>
      <w:r w:rsidR="005E372C">
        <w:rPr>
          <w:rFonts w:cstheme="minorHAnsi"/>
          <w:color w:val="000000" w:themeColor="text1"/>
        </w:rPr>
        <w:t xml:space="preserve">Kwit et al., 2004; </w:t>
      </w:r>
      <w:del w:id="406" w:author="Mason,David Steven" w:date="2023-02-26T20:13:00Z">
        <w:r w:rsidR="009106BD" w:rsidRPr="00CF1311" w:rsidDel="00BF32CA">
          <w:rPr>
            <w:rFonts w:cstheme="minorHAnsi"/>
            <w:color w:val="000000" w:themeColor="text1"/>
          </w:rPr>
          <w:delText xml:space="preserve">Carpentar et al. 2018; </w:delText>
        </w:r>
      </w:del>
      <w:del w:id="407" w:author="Mason,David Steven" w:date="2023-02-26T20:17:00Z">
        <w:r w:rsidR="009106BD" w:rsidRPr="00CF1311" w:rsidDel="00BF32CA">
          <w:rPr>
            <w:rFonts w:cstheme="minorHAnsi"/>
            <w:color w:val="000000" w:themeColor="text1"/>
          </w:rPr>
          <w:delText>Schupp et al., 2019</w:delText>
        </w:r>
        <w:r w:rsidR="00A07773" w:rsidRPr="00CF1311" w:rsidDel="00BF32CA">
          <w:rPr>
            <w:rFonts w:cstheme="minorHAnsi"/>
            <w:color w:val="000000" w:themeColor="text1"/>
          </w:rPr>
          <w:delText xml:space="preserve">; </w:delText>
        </w:r>
      </w:del>
      <w:r w:rsidR="00A07773" w:rsidRPr="00CF1311">
        <w:rPr>
          <w:rFonts w:cstheme="minorHAnsi"/>
          <w:color w:val="000000" w:themeColor="text1"/>
        </w:rPr>
        <w:t>Mason et al. 2022</w:t>
      </w:r>
      <w:r w:rsidR="009106BD" w:rsidRPr="00CF1311">
        <w:rPr>
          <w:rFonts w:cstheme="minorHAnsi"/>
          <w:color w:val="000000" w:themeColor="text1"/>
        </w:rPr>
        <w:t>)</w:t>
      </w:r>
      <w:r w:rsidR="009106BD" w:rsidRPr="00CF1311">
        <w:rPr>
          <w:rFonts w:cstheme="minorHAnsi"/>
          <w:color w:val="000000" w:themeColor="text1"/>
        </w:rPr>
        <w:fldChar w:fldCharType="end"/>
      </w:r>
      <w:r w:rsidR="009106BD" w:rsidRPr="00CF1311">
        <w:rPr>
          <w:rFonts w:cstheme="minorHAnsi"/>
          <w:color w:val="000000" w:themeColor="text1"/>
        </w:rPr>
        <w:t xml:space="preserve">. </w:t>
      </w:r>
      <w:ins w:id="408" w:author="Mason,David Steven" w:date="2023-03-08T15:19:00Z">
        <w:r w:rsidR="000E5129" w:rsidRPr="00CF1311">
          <w:rPr>
            <w:rFonts w:cstheme="minorHAnsi"/>
            <w:color w:val="000000" w:themeColor="text1"/>
          </w:rPr>
          <w:t>However</w:t>
        </w:r>
        <w:r w:rsidR="000E5129" w:rsidRPr="000418A2">
          <w:rPr>
            <w:rFonts w:cstheme="minorHAnsi"/>
            <w:color w:val="000000" w:themeColor="text1"/>
          </w:rPr>
          <w:t xml:space="preserve">, </w:t>
        </w:r>
      </w:ins>
      <w:ins w:id="409" w:author="Mason,David Steven" w:date="2023-03-10T12:47:00Z">
        <w:r w:rsidR="00CF7881" w:rsidRPr="000418A2">
          <w:rPr>
            <w:rFonts w:cstheme="minorHAnsi"/>
            <w:color w:val="000000" w:themeColor="text1"/>
          </w:rPr>
          <w:t xml:space="preserve">those </w:t>
        </w:r>
      </w:ins>
      <w:ins w:id="410" w:author="Mason,David Steven" w:date="2023-03-08T15:19:00Z">
        <w:r w:rsidR="000E5129" w:rsidRPr="000418A2">
          <w:rPr>
            <w:rFonts w:cstheme="minorHAnsi"/>
            <w:color w:val="000000" w:themeColor="text1"/>
          </w:rPr>
          <w:t>r</w:t>
        </w:r>
      </w:ins>
      <w:del w:id="411" w:author="Mason,David Steven" w:date="2023-03-08T15:19:00Z">
        <w:r w:rsidRPr="000418A2" w:rsidDel="000E5129">
          <w:rPr>
            <w:rFonts w:cstheme="minorHAnsi"/>
            <w:color w:val="000000" w:themeColor="text1"/>
          </w:rPr>
          <w:delText>R</w:delText>
        </w:r>
      </w:del>
      <w:r w:rsidRPr="000418A2">
        <w:rPr>
          <w:rFonts w:cstheme="minorHAnsi"/>
          <w:color w:val="000000" w:themeColor="text1"/>
        </w:rPr>
        <w:t xml:space="preserve">esource tracking </w:t>
      </w:r>
      <w:del w:id="412" w:author="Mason,David Steven" w:date="2023-03-10T12:47:00Z">
        <w:r w:rsidRPr="000418A2" w:rsidDel="00CF7881">
          <w:rPr>
            <w:rFonts w:cstheme="minorHAnsi"/>
            <w:color w:val="000000" w:themeColor="text1"/>
          </w:rPr>
          <w:delText xml:space="preserve">vertebrate </w:delText>
        </w:r>
      </w:del>
      <w:r w:rsidRPr="000418A2">
        <w:rPr>
          <w:rFonts w:cstheme="minorHAnsi"/>
          <w:color w:val="000000" w:themeColor="text1"/>
        </w:rPr>
        <w:t>vectors have different diets and</w:t>
      </w:r>
      <w:ins w:id="413" w:author="Mason,David Steven" w:date="2023-03-10T12:48:00Z">
        <w:r w:rsidR="00CF7881" w:rsidRPr="000418A2">
          <w:rPr>
            <w:rFonts w:cstheme="minorHAnsi"/>
            <w:color w:val="000000" w:themeColor="text1"/>
          </w:rPr>
          <w:t xml:space="preserve"> may</w:t>
        </w:r>
      </w:ins>
      <w:r w:rsidRPr="000418A2">
        <w:rPr>
          <w:rFonts w:cstheme="minorHAnsi"/>
          <w:color w:val="000000" w:themeColor="text1"/>
        </w:rPr>
        <w:t xml:space="preserve"> respond to variation in food resources</w:t>
      </w:r>
      <w:r w:rsidR="003834ED" w:rsidRPr="000418A2">
        <w:rPr>
          <w:rFonts w:cstheme="minorHAnsi"/>
          <w:color w:val="000000" w:themeColor="text1"/>
        </w:rPr>
        <w:t xml:space="preserve"> </w:t>
      </w:r>
      <w:r w:rsidR="00E91C6B" w:rsidRPr="000418A2">
        <w:rPr>
          <w:rFonts w:cstheme="minorHAnsi"/>
          <w:color w:val="000000" w:themeColor="text1"/>
        </w:rPr>
        <w:fldChar w:fldCharType="begin"/>
      </w:r>
      <w:r w:rsidR="00E91C6B" w:rsidRPr="000418A2">
        <w:rPr>
          <w:rFonts w:cstheme="minorHAnsi"/>
          <w:color w:val="000000" w:themeColor="text1"/>
        </w:rPr>
        <w:instrText xml:space="preserve"> ADDIN ZOTERO_ITEM CSL_CITATION {"citationID":"ZtTeP0dh","properties":{"formattedCitation":"(Blendinger et al., 2015; Fuentes, 1994; Johnson et al., 1985; McConkey &amp; O\\uc0\\u8217{}Farrill, 2016)","plainCitation":"(Blendinger et al., 2015; Fuentes, 1994; Johnson et al., 1985; McConkey &amp; O’Farrill, 2016)","noteIndex":0},"citationItems":[{"id":213,"uris":["http://zotero.org/users/local/ud9bfypS/items/FQNIVI5N"],"itemData":{"id":213,"type":"article-journal","abstract":"Fruit pulp is an important source of nutrients for many bird species. Fruit-eating birds use a variety of strategies to cope with changes in the availability of fruits, exhibiting a remarkable ability to track resources. We assessed the role of nutrient availability in the fruiting environment as a factor driving resource tracking by fruit-eating birds. Fruit consumption by the four most common frugivorous species in a 6-ha plot in the Southern Yungas montane forest of Argentina was assessed. We determined the content of selected nutrients (soluble carbohydrates, proteins, phenols, ascorbic acid and essential minerals) in 22 fruiting plant species eaten by birds, and measured fruit–frugivore interactions and the availability of nutrients and dry fruit pulp mass over 2 years. There was strong temporal covariation in the availability of the selected nutrients in fruits across the study period. Similarly, the availability of nutrients in the fruiting environment covaried with pulp mass. Fruit consumption by the four commonest bird species and the abundance of most species were positively associated with nutrient availability and dry pulp mass. Nutrient availability was a good predictor of temporal fruit tracking by three of the four commonest frugivores. Despite large differences in particular nutrient concentrations in fruits, overall nutrient (and pulp) quantity in the fruiting environment played a greater role in fruit tracking than did the nutritional quality of individual fruits. While overall nutrient availability (i.e. across fruit) and total pulp mass were important determinants of fruit tracking, we suggest that plant species-specific differences in fruit nutrient concentration may be important in short-term foraging decisions involved in fruit choice and nutritional balance of birds.","container-title":"Ibis","DOI":"10.1111/ibi.12274","ISSN":"1474-919X","issue":"3","language":"en","note":"_eprint: https://onlinelibrary.wiley.com/doi/pdf/10.1111/ibi.12274","page":"480-495","source":"Wiley Online Library","title":"Nutrients in fruits as determinants of resource tracking by birds","volume":"157","author":[{"family":"Blendinger","given":"Pedro G."},{"family":"Giannini","given":"Norberto P."},{"family":"Zampini","given":"Iris C."},{"family":"Ordoñez","given":"Roxana"},{"family":"Torres","given":"Sebastián"},{"family":"Sayago","given":"Jorge E."},{"family":"Ruggera","given":"Román A."},{"family":"Isla","given":"María Inés"}],"issued":{"date-parts":[["2015"]]}}},{"id":324,"uris":["http://zotero.org/users/local/ud9bfypS/items/9MGYTYTK"],"itemData":{"id":324,"type":"article-journal","abstract":"Differences in fruit choice among the bird species of a Spanish shrubland were related to the size of fruits and to the lipid content of pulp. Lipid-rich fruits were selected by the bird species with slower food passage rates through the digestive tract. These bird species also fed frequently on insects and seeds. Bird species with faster food passage rates fed less on insects and seeds, and ate mainly fruits with pulp poor in lipids (rich in sugars and water). Studies of digestion in birds indicate that lipids require slower food passage rates for efficient digestion and intestinal transport than simple sugars. The available evidence indicates that the European bird species that show stronger preferences for lipid-rich fruits are no better as seed dispersers, from the point of view of the plants, than species choosing lipidpoor fruits. Thus, the degree of frugivory of birds, their fruit choice patterns and their effects on seed dispersal do not seem to be related to each other in the ways expected by the early models of the evolution of fleshy fruits.","container-title":"Oecologia","DOI":"10.1007/BF00317917","ISSN":"1432-1939","issue":"1","journalAbbreviation":"Oecologia","language":"en","page":"134-142","source":"Springer Link","title":"Diets of fruit-eating birds: what are the causes of interspecific differences?","title-short":"Diets of fruit-eating birds","volume":"97","author":[{"family":"Fuentes","given":"Marcelino"}],"issued":{"date-parts":[["1994",2,1]]}}},{"id":326,"uris":["http://zotero.org/users/local/ud9bfypS/items/97RAMFE4"],"itemData":{"id":326,"type":"article-journal","abstract":"To learn some of the bases for consumption of temperate fleshy fruits by birds, we examined nutritional and morphological traits of temperate fleshy fruits and made laboratory observations on consumption of individual fruit species using 18 fruit species and 11 migrant frugivorous bird species in Illinois. The only seasonal trends in fruit traits were interspecific increases in absolute quantity of potassium and protein per fruit. Fruit energy content did not differ among species having bicolored vs. monochrome or small vs. large fruit displays. The fruit mass consumed was correlated best with dry pulp mass per fruit, providing significant positive correlations in 6 of 11 frugivorous species. Large fruit size relative to bill size did not appear to affect fruit consumption over the range of fruit sizes and bird species used. Because retained energy was correlated with mass consumed, the fruit pulp mass consumed was in most cases a good index of the energy obtained. Some significant differences occurred in digestive efficiency of a bird species eating different fruit species, and among different bird species eating a single fruit species, but no trends were apparent. Regurgitated seeds generally spent less time in a bird than did defecated seeds, facilitating more rapid disposal of seed ballast. Smaller birds defecated only small seeds and regurgitated some small seeds as wells as large ones, whereas larger birds defecated all smaller seeds may larger ones. Consequently, resultant seed shadows may depend upon both bird and seed size.","container-title":"Ecology","DOI":"10.2307/1940543","ISSN":"1939-9170","issue":"3","language":"en","note":"_eprint: https://onlinelibrary.wiley.com/doi/pdf/10.2307/1940543","page":"819-827","source":"Wiley Online Library","title":"Nutritional Values of Wild Fruits and Consumption by Migrant Frugivorous Birds","volume":"66","author":[{"family":"Johnson","given":"Robert A."},{"family":"Willson","given":"Mary F."},{"family":"Thompson","given":"John N."},{"family":"Bertin","given":"Robert I."}],"issued":{"date-parts":[["1985"]]}}},{"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schema":"https://github.com/citation-style-language/schema/raw/master/csl-citation.json"} </w:instrText>
      </w:r>
      <w:r w:rsidR="00E91C6B" w:rsidRPr="000418A2">
        <w:rPr>
          <w:rFonts w:cstheme="minorHAnsi"/>
          <w:color w:val="000000" w:themeColor="text1"/>
        </w:rPr>
        <w:fldChar w:fldCharType="separate"/>
      </w:r>
      <w:r w:rsidR="00E91C6B" w:rsidRPr="000418A2">
        <w:rPr>
          <w:rFonts w:ascii="Calibri" w:cs="Calibri"/>
          <w:color w:val="000000" w:themeColor="text1"/>
        </w:rPr>
        <w:t>(Blendinger et al., 2015; Fuentes, 1994; Johnson et al., 1985</w:t>
      </w:r>
      <w:del w:id="414" w:author="Mason,David Steven" w:date="2023-02-26T20:29:00Z">
        <w:r w:rsidR="00E91C6B" w:rsidRPr="000418A2" w:rsidDel="009C5DF6">
          <w:rPr>
            <w:rFonts w:ascii="Calibri" w:cs="Calibri"/>
            <w:color w:val="000000" w:themeColor="text1"/>
          </w:rPr>
          <w:delText>; McConkey &amp; O’Farrill, 2016</w:delText>
        </w:r>
      </w:del>
      <w:r w:rsidR="00E91C6B" w:rsidRPr="000418A2">
        <w:rPr>
          <w:rFonts w:ascii="Calibri" w:cs="Calibri"/>
          <w:color w:val="000000" w:themeColor="text1"/>
        </w:rPr>
        <w:t>)</w:t>
      </w:r>
      <w:r w:rsidR="00E91C6B" w:rsidRPr="000418A2">
        <w:rPr>
          <w:rFonts w:cstheme="minorHAnsi"/>
          <w:color w:val="000000" w:themeColor="text1"/>
        </w:rPr>
        <w:fldChar w:fldCharType="end"/>
      </w:r>
      <w:r w:rsidR="00E91C6B" w:rsidRPr="000418A2">
        <w:rPr>
          <w:rFonts w:cstheme="minorHAnsi"/>
          <w:color w:val="000000" w:themeColor="text1"/>
        </w:rPr>
        <w:t>.</w:t>
      </w:r>
      <w:r w:rsidR="00F238ED" w:rsidRPr="000418A2">
        <w:rPr>
          <w:rFonts w:cstheme="minorHAnsi"/>
          <w:color w:val="000000" w:themeColor="text1"/>
        </w:rPr>
        <w:t xml:space="preserve"> </w:t>
      </w:r>
      <w:r w:rsidRPr="000418A2">
        <w:rPr>
          <w:rFonts w:cstheme="minorHAnsi"/>
          <w:color w:val="000000" w:themeColor="text1"/>
        </w:rPr>
        <w:t>Moreover, generalist vectors</w:t>
      </w:r>
      <w:ins w:id="415" w:author="Mason,David Steven" w:date="2023-02-26T18:58:00Z">
        <w:r w:rsidR="00D74008" w:rsidRPr="000418A2">
          <w:rPr>
            <w:rFonts w:cstheme="minorHAnsi"/>
            <w:color w:val="000000" w:themeColor="text1"/>
          </w:rPr>
          <w:t xml:space="preserve"> can</w:t>
        </w:r>
      </w:ins>
      <w:r w:rsidRPr="000418A2">
        <w:rPr>
          <w:rFonts w:cstheme="minorHAnsi"/>
          <w:color w:val="000000" w:themeColor="text1"/>
        </w:rPr>
        <w:t xml:space="preserve"> seek out and subsequently disperse rare fruiting plants </w:t>
      </w:r>
      <w:r w:rsidR="00F238ED" w:rsidRPr="000418A2">
        <w:rPr>
          <w:rFonts w:cstheme="minorHAnsi"/>
          <w:color w:val="000000" w:themeColor="text1"/>
        </w:rPr>
        <w:fldChar w:fldCharType="begin"/>
      </w:r>
      <w:r w:rsidR="00F238ED" w:rsidRPr="000418A2">
        <w:rPr>
          <w:rFonts w:cstheme="minorHAnsi"/>
          <w:color w:val="000000" w:themeColor="text1"/>
        </w:rPr>
        <w:instrText xml:space="preserve"> ADDIN ZOTERO_ITEM CSL_CITATION {"citationID":"41khov0Q","properties":{"formattedCitation":"(Carlo &amp; Morales, 2016)","plainCitation":"(Carlo &amp; Morales, 2016)","noteIndex":0},"citationItems":[{"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schema":"https://github.com/citation-style-language/schema/raw/master/csl-citation.json"} </w:instrText>
      </w:r>
      <w:r w:rsidR="00F238ED" w:rsidRPr="000418A2">
        <w:rPr>
          <w:rFonts w:cstheme="minorHAnsi"/>
          <w:color w:val="000000" w:themeColor="text1"/>
        </w:rPr>
        <w:fldChar w:fldCharType="separate"/>
      </w:r>
      <w:r w:rsidR="00F238ED" w:rsidRPr="000418A2">
        <w:rPr>
          <w:rFonts w:cstheme="minorHAnsi"/>
          <w:noProof/>
          <w:color w:val="000000" w:themeColor="text1"/>
        </w:rPr>
        <w:t>(Carlo &amp; Morales, 2016)</w:t>
      </w:r>
      <w:r w:rsidR="00F238ED" w:rsidRPr="000418A2">
        <w:rPr>
          <w:rFonts w:cstheme="minorHAnsi"/>
          <w:color w:val="000000" w:themeColor="text1"/>
        </w:rPr>
        <w:fldChar w:fldCharType="end"/>
      </w:r>
      <w:r w:rsidRPr="000418A2">
        <w:rPr>
          <w:rFonts w:cstheme="minorHAnsi"/>
          <w:color w:val="000000" w:themeColor="text1"/>
        </w:rPr>
        <w:t xml:space="preserve">. As a </w:t>
      </w:r>
      <w:r w:rsidR="0073215C" w:rsidRPr="000418A2">
        <w:rPr>
          <w:rFonts w:cstheme="minorHAnsi"/>
          <w:color w:val="000000" w:themeColor="text1"/>
        </w:rPr>
        <w:t xml:space="preserve">result, </w:t>
      </w:r>
      <w:r w:rsidRPr="000418A2">
        <w:rPr>
          <w:rFonts w:cstheme="minorHAnsi"/>
          <w:color w:val="000000" w:themeColor="text1"/>
        </w:rPr>
        <w:t xml:space="preserve">resource tracking may result in a positive relationship between the richness of resources and seed rain. </w:t>
      </w:r>
      <w:r w:rsidR="002A2609" w:rsidRPr="000418A2">
        <w:rPr>
          <w:rFonts w:cstheme="minorHAnsi"/>
          <w:color w:val="000000" w:themeColor="text1"/>
        </w:rPr>
        <w:t xml:space="preserve">Depending on </w:t>
      </w:r>
      <w:r w:rsidR="00ED3548" w:rsidRPr="000418A2">
        <w:rPr>
          <w:rFonts w:cstheme="minorHAnsi"/>
          <w:color w:val="000000" w:themeColor="text1"/>
        </w:rPr>
        <w:t xml:space="preserve">subsequent post-dispersal </w:t>
      </w:r>
      <w:del w:id="416" w:author="Mason,David Steven" w:date="2023-03-11T17:30:00Z">
        <w:r w:rsidR="002A2609" w:rsidRPr="000418A2" w:rsidDel="002F05FA">
          <w:rPr>
            <w:rFonts w:cstheme="minorHAnsi"/>
            <w:color w:val="000000" w:themeColor="text1"/>
          </w:rPr>
          <w:delText xml:space="preserve">ecological </w:delText>
        </w:r>
      </w:del>
      <w:r w:rsidR="002A2609" w:rsidRPr="000418A2">
        <w:rPr>
          <w:rFonts w:cstheme="minorHAnsi"/>
          <w:color w:val="000000" w:themeColor="text1"/>
        </w:rPr>
        <w:t xml:space="preserve">interactions and microsite quality associated with </w:t>
      </w:r>
      <w:r w:rsidR="00ED3548" w:rsidRPr="000418A2">
        <w:rPr>
          <w:rFonts w:cstheme="minorHAnsi"/>
          <w:color w:val="000000" w:themeColor="text1"/>
        </w:rPr>
        <w:t xml:space="preserve">such vector-preferred </w:t>
      </w:r>
      <w:r w:rsidR="002A2609" w:rsidRPr="000418A2">
        <w:rPr>
          <w:rFonts w:cstheme="minorHAnsi"/>
          <w:color w:val="000000" w:themeColor="text1"/>
        </w:rPr>
        <w:t xml:space="preserve">resources, this </w:t>
      </w:r>
      <w:r w:rsidRPr="000418A2">
        <w:rPr>
          <w:rFonts w:cstheme="minorHAnsi"/>
          <w:color w:val="000000" w:themeColor="text1"/>
        </w:rPr>
        <w:t xml:space="preserve">relationship </w:t>
      </w:r>
      <w:del w:id="417" w:author="Mason,David Steven" w:date="2023-02-26T21:53:00Z">
        <w:r w:rsidRPr="000418A2" w:rsidDel="00B864A1">
          <w:rPr>
            <w:rFonts w:cstheme="minorHAnsi"/>
            <w:color w:val="000000" w:themeColor="text1"/>
          </w:rPr>
          <w:delText xml:space="preserve">may </w:delText>
        </w:r>
      </w:del>
      <w:ins w:id="418" w:author="Mason,David Steven" w:date="2023-02-26T21:53:00Z">
        <w:r w:rsidR="00B864A1" w:rsidRPr="000418A2">
          <w:rPr>
            <w:rFonts w:cstheme="minorHAnsi"/>
            <w:color w:val="000000" w:themeColor="text1"/>
          </w:rPr>
          <w:t xml:space="preserve">could </w:t>
        </w:r>
      </w:ins>
      <w:r w:rsidRPr="000418A2">
        <w:rPr>
          <w:rFonts w:cstheme="minorHAnsi"/>
          <w:color w:val="000000" w:themeColor="text1"/>
        </w:rPr>
        <w:t xml:space="preserve">result in </w:t>
      </w:r>
      <w:del w:id="419" w:author="Mason,David Steven" w:date="2023-02-27T17:04:00Z">
        <w:r w:rsidRPr="000418A2" w:rsidDel="004535D4">
          <w:rPr>
            <w:rFonts w:cstheme="minorHAnsi"/>
            <w:color w:val="000000" w:themeColor="text1"/>
          </w:rPr>
          <w:delText xml:space="preserve">a </w:delText>
        </w:r>
      </w:del>
      <w:r w:rsidRPr="000418A2">
        <w:rPr>
          <w:rFonts w:cstheme="minorHAnsi"/>
          <w:color w:val="000000" w:themeColor="text1"/>
        </w:rPr>
        <w:t xml:space="preserve">positive feedback </w:t>
      </w:r>
      <w:del w:id="420" w:author="Mason,David Steven" w:date="2023-02-27T17:04:00Z">
        <w:r w:rsidRPr="000418A2" w:rsidDel="004535D4">
          <w:rPr>
            <w:rFonts w:cstheme="minorHAnsi"/>
            <w:color w:val="000000" w:themeColor="text1"/>
          </w:rPr>
          <w:delText xml:space="preserve">loop </w:delText>
        </w:r>
      </w:del>
      <w:r w:rsidRPr="000418A2">
        <w:rPr>
          <w:rFonts w:cstheme="minorHAnsi"/>
          <w:color w:val="000000" w:themeColor="text1"/>
        </w:rPr>
        <w:t>that supports diversity in diffuse mutualisms</w:t>
      </w:r>
      <w:r w:rsidR="0000501B" w:rsidRPr="000418A2">
        <w:rPr>
          <w:rFonts w:cstheme="minorHAnsi"/>
          <w:color w:val="000000" w:themeColor="text1"/>
        </w:rPr>
        <w:t xml:space="preserve"> </w:t>
      </w:r>
      <w:r w:rsidR="0000501B" w:rsidRPr="000418A2">
        <w:rPr>
          <w:rFonts w:cstheme="minorHAnsi"/>
          <w:color w:val="000000" w:themeColor="text1"/>
        </w:rPr>
        <w:fldChar w:fldCharType="begin"/>
      </w:r>
      <w:r w:rsidR="005D1203" w:rsidRPr="000418A2">
        <w:rPr>
          <w:rFonts w:cstheme="minorHAnsi"/>
          <w:color w:val="000000" w:themeColor="text1"/>
        </w:rPr>
        <w:instrText xml:space="preserve"> ADDIN ZOTERO_ITEM CSL_CITATION {"citationID":"xrGRCzjb","properties":{"formattedCitation":"(Spiegel &amp; Nathan, 2010)","plainCitation":"(Spiegel &amp; Nathan, 2010)","dontUpdate":true,"noteIndex":0},"citationItems":[{"id":337,"uris":["http://zotero.org/users/local/ud9bfypS/items/7SPQGHPE"],"itemData":{"id":337,"type":"article-journal","abstract":"The directed-dispersal (DrD) hypothesis, one of the main explanations for the adaptive value of seed dispersal, asserts that enhanced (nonrandom) arrival to favorable establishment sites is advantageous for plant fitness. However, as anticipated by the ideal free distribution theory, enhanced seed deposition may impair site suitability by increasing density-dependent mortality, thus negating the advantage postulated by the DrD hypothesis. Although the role of density effects is thoroughly discussed in the seed-dispersal literature, this DrD paradox remains largely overlooked. The paradox, however, may be particularly pronounced in animal-mediated dispersal systems, in which DrD is relatively common, because animals tend to generate local seed aggregations due to their nonrandom movements. To investigate possible solutions to the DrD paradox, we first introduce a simple analytical model that calculates the optimal DrD level at which seed arrival to favorable establishment sites yields maximal fitness gain in comparison to a null model of random arrival. This model predicts intermediate optimal DrD levels that correspond to various attributes of the plants, the dispersers, and the habitat. We then use a simulation model to explore the temporal dynamics of the invasion process of the DrD strategy in a randomly dispersed population, and the resistance of a DrD population against invasion of other dispersal strategies. This model demonstrates that some properties of the invasion process (e.g., mutant persistence ratio in the population and generations until initial establishment) are facilitated by high DrD levels, and not by intermediate levels as expected from the analytical model. These results highlight the need to revise the DrD hypothesis to include the countering effects of density-dependent mortality inherently imposed by enhanced arrival of seeds to specific sites. We illustrate how the revised hypothesis can elucidate previous results from empirical studies reporting little or no support for the DrD hypothesis, and we suggest its incorporation in designing empirical studies of plant recruitment and in management practices.","container-title":"Ecology","DOI":"10.1890/09-1166.1","ISSN":"1939-9170","issue":"5","language":"en","note":"_eprint: https://onlinelibrary.wiley.com/doi/pdf/10.1890/09-1166.1","page":"1538-1548","source":"Wiley Online Library","title":"Incorporating density dependence into the directed-dispersal hypothesis","volume":"91","author":[{"family":"Spiegel","given":"Orr"},{"family":"Nathan","given":"Ran"}],"issued":{"date-parts":[["2010"]]}}}],"schema":"https://github.com/citation-style-language/schema/raw/master/csl-citation.json"} </w:instrText>
      </w:r>
      <w:r w:rsidR="0000501B" w:rsidRPr="000418A2">
        <w:rPr>
          <w:rFonts w:cstheme="minorHAnsi"/>
          <w:color w:val="000000" w:themeColor="text1"/>
        </w:rPr>
        <w:fldChar w:fldCharType="separate"/>
      </w:r>
      <w:r w:rsidR="0000501B" w:rsidRPr="000418A2">
        <w:rPr>
          <w:rFonts w:cstheme="minorHAnsi"/>
          <w:noProof/>
          <w:color w:val="000000" w:themeColor="text1"/>
        </w:rPr>
        <w:t>(</w:t>
      </w:r>
      <w:r w:rsidR="00E65B44" w:rsidRPr="00E65B44">
        <w:rPr>
          <w:rFonts w:cstheme="minorHAnsi"/>
          <w:color w:val="000000" w:themeColor="text1"/>
        </w:rPr>
        <w:t>Gleditsch et al., 2017</w:t>
      </w:r>
      <w:r w:rsidR="00E65B44">
        <w:rPr>
          <w:rFonts w:cstheme="minorHAnsi"/>
          <w:color w:val="000000" w:themeColor="text1"/>
        </w:rPr>
        <w:t xml:space="preserve">; </w:t>
      </w:r>
      <w:ins w:id="421" w:author="Mason,David Steven" w:date="2023-02-27T10:50:00Z">
        <w:r w:rsidR="00D74791" w:rsidRPr="000418A2">
          <w:rPr>
            <w:rFonts w:cstheme="minorHAnsi"/>
            <w:noProof/>
            <w:color w:val="000000" w:themeColor="text1"/>
            <w:rPrChange w:id="422" w:author="Mason,David Steven" w:date="2023-03-09T11:27:00Z">
              <w:rPr>
                <w:rFonts w:cstheme="minorHAnsi"/>
                <w:noProof/>
                <w:color w:val="000000" w:themeColor="text1"/>
                <w:highlight w:val="yellow"/>
              </w:rPr>
            </w:rPrChange>
          </w:rPr>
          <w:t xml:space="preserve">Herrera, 1985; </w:t>
        </w:r>
      </w:ins>
      <w:ins w:id="423" w:author="Mason,David Steven" w:date="2023-02-27T10:41:00Z">
        <w:r w:rsidR="00D74791" w:rsidRPr="000418A2">
          <w:rPr>
            <w:rFonts w:cstheme="minorHAnsi"/>
            <w:noProof/>
            <w:color w:val="000000" w:themeColor="text1"/>
            <w:rPrChange w:id="424" w:author="Mason,David Steven" w:date="2023-03-09T11:27:00Z">
              <w:rPr>
                <w:rFonts w:cstheme="minorHAnsi"/>
                <w:noProof/>
                <w:color w:val="000000" w:themeColor="text1"/>
                <w:highlight w:val="yellow"/>
              </w:rPr>
            </w:rPrChange>
          </w:rPr>
          <w:t xml:space="preserve">Kissling </w:t>
        </w:r>
        <w:r w:rsidR="00D74791" w:rsidRPr="000418A2">
          <w:rPr>
            <w:rFonts w:cstheme="minorHAnsi"/>
            <w:noProof/>
            <w:color w:val="000000" w:themeColor="text1"/>
            <w:rPrChange w:id="425" w:author="Mason,David Steven" w:date="2023-03-09T11:27:00Z">
              <w:rPr>
                <w:rFonts w:cstheme="minorHAnsi"/>
                <w:i/>
                <w:iCs/>
                <w:noProof/>
                <w:color w:val="000000" w:themeColor="text1"/>
                <w:highlight w:val="yellow"/>
              </w:rPr>
            </w:rPrChange>
          </w:rPr>
          <w:t>et al.</w:t>
        </w:r>
        <w:r w:rsidR="00D74791" w:rsidRPr="000418A2">
          <w:rPr>
            <w:rFonts w:cstheme="minorHAnsi"/>
            <w:noProof/>
            <w:color w:val="000000" w:themeColor="text1"/>
            <w:rPrChange w:id="426" w:author="Mason,David Steven" w:date="2023-03-09T11:27:00Z">
              <w:rPr>
                <w:rFonts w:cstheme="minorHAnsi"/>
                <w:noProof/>
                <w:color w:val="000000" w:themeColor="text1"/>
                <w:highlight w:val="yellow"/>
              </w:rPr>
            </w:rPrChange>
          </w:rPr>
          <w:t xml:space="preserve">, 2007; </w:t>
        </w:r>
      </w:ins>
      <w:ins w:id="427" w:author="Mason,David Steven" w:date="2023-02-27T10:39:00Z">
        <w:r w:rsidR="00D74791" w:rsidRPr="000418A2">
          <w:rPr>
            <w:rFonts w:cstheme="minorHAnsi"/>
            <w:noProof/>
            <w:color w:val="000000" w:themeColor="text1"/>
            <w:rPrChange w:id="428" w:author="Mason,David Steven" w:date="2023-03-09T11:27:00Z">
              <w:rPr>
                <w:rFonts w:cstheme="minorHAnsi"/>
                <w:noProof/>
                <w:color w:val="000000" w:themeColor="text1"/>
                <w:highlight w:val="yellow"/>
              </w:rPr>
            </w:rPrChange>
          </w:rPr>
          <w:t>Mason et al., 2022</w:t>
        </w:r>
        <w:r w:rsidR="00D74791" w:rsidRPr="000418A2">
          <w:rPr>
            <w:rFonts w:cstheme="minorHAnsi"/>
            <w:noProof/>
            <w:color w:val="000000" w:themeColor="text1"/>
          </w:rPr>
          <w:t xml:space="preserve">; Morán-López </w:t>
        </w:r>
        <w:r w:rsidR="00D74791" w:rsidRPr="000418A2">
          <w:rPr>
            <w:rFonts w:cstheme="minorHAnsi"/>
            <w:noProof/>
            <w:color w:val="000000" w:themeColor="text1"/>
            <w:rPrChange w:id="429" w:author="Mason,David Steven" w:date="2023-03-09T11:27:00Z">
              <w:rPr>
                <w:rFonts w:cstheme="minorHAnsi"/>
                <w:i/>
                <w:iCs/>
                <w:noProof/>
                <w:color w:val="000000" w:themeColor="text1"/>
              </w:rPr>
            </w:rPrChange>
          </w:rPr>
          <w:t>et al.</w:t>
        </w:r>
        <w:r w:rsidR="00D74791" w:rsidRPr="000418A2">
          <w:rPr>
            <w:rFonts w:cstheme="minorHAnsi"/>
            <w:noProof/>
            <w:color w:val="000000" w:themeColor="text1"/>
          </w:rPr>
          <w:t xml:space="preserve">, 2017; </w:t>
        </w:r>
      </w:ins>
      <w:ins w:id="430" w:author="Mason,David Steven" w:date="2023-02-26T21:54:00Z">
        <w:r w:rsidR="00B864A1" w:rsidRPr="000418A2">
          <w:rPr>
            <w:rFonts w:cstheme="minorHAnsi"/>
            <w:noProof/>
            <w:color w:val="000000" w:themeColor="text1"/>
          </w:rPr>
          <w:t xml:space="preserve">Salazar </w:t>
        </w:r>
        <w:r w:rsidR="00B864A1" w:rsidRPr="000418A2">
          <w:rPr>
            <w:rFonts w:cstheme="minorHAnsi"/>
            <w:noProof/>
            <w:color w:val="000000" w:themeColor="text1"/>
            <w:rPrChange w:id="431" w:author="Mason,David Steven" w:date="2023-03-09T11:27:00Z">
              <w:rPr>
                <w:rFonts w:cstheme="minorHAnsi"/>
                <w:i/>
                <w:iCs/>
                <w:noProof/>
                <w:color w:val="000000" w:themeColor="text1"/>
              </w:rPr>
            </w:rPrChange>
          </w:rPr>
          <w:t>et al</w:t>
        </w:r>
        <w:r w:rsidR="00B864A1" w:rsidRPr="000418A2">
          <w:rPr>
            <w:rFonts w:cstheme="minorHAnsi"/>
            <w:noProof/>
            <w:color w:val="000000" w:themeColor="text1"/>
          </w:rPr>
          <w:t xml:space="preserve">., 2013; </w:t>
        </w:r>
      </w:ins>
      <w:r w:rsidR="0000501B" w:rsidRPr="000418A2">
        <w:rPr>
          <w:rFonts w:cstheme="minorHAnsi"/>
          <w:noProof/>
          <w:color w:val="000000" w:themeColor="text1"/>
        </w:rPr>
        <w:t>Spiegel &amp; Nathan, 2010</w:t>
      </w:r>
      <w:del w:id="432" w:author="Mason,David Steven" w:date="2023-03-08T15:22:00Z">
        <w:r w:rsidR="00A07773" w:rsidRPr="000418A2" w:rsidDel="000E5129">
          <w:rPr>
            <w:rFonts w:cstheme="minorHAnsi"/>
            <w:noProof/>
            <w:color w:val="000000" w:themeColor="text1"/>
          </w:rPr>
          <w:delText>;</w:delText>
        </w:r>
      </w:del>
      <w:del w:id="433" w:author="Mason,David Steven" w:date="2023-02-27T10:39:00Z">
        <w:r w:rsidR="00A07773" w:rsidRPr="000418A2" w:rsidDel="00D74791">
          <w:rPr>
            <w:rFonts w:cstheme="minorHAnsi"/>
            <w:noProof/>
            <w:color w:val="000000" w:themeColor="text1"/>
          </w:rPr>
          <w:delText xml:space="preserve"> Mason et al. 2022</w:delText>
        </w:r>
      </w:del>
      <w:r w:rsidR="0000501B" w:rsidRPr="000418A2">
        <w:rPr>
          <w:rFonts w:cstheme="minorHAnsi"/>
          <w:noProof/>
          <w:color w:val="000000" w:themeColor="text1"/>
        </w:rPr>
        <w:t>)</w:t>
      </w:r>
      <w:r w:rsidR="0000501B" w:rsidRPr="000418A2">
        <w:rPr>
          <w:rFonts w:cstheme="minorHAnsi"/>
          <w:color w:val="000000" w:themeColor="text1"/>
        </w:rPr>
        <w:fldChar w:fldCharType="end"/>
      </w:r>
      <w:r w:rsidR="0000501B" w:rsidRPr="000418A2">
        <w:rPr>
          <w:rFonts w:cstheme="minorHAnsi"/>
          <w:color w:val="000000" w:themeColor="text1"/>
        </w:rPr>
        <w:t>.</w:t>
      </w:r>
      <w:r w:rsidR="002A2609" w:rsidRPr="000418A2">
        <w:rPr>
          <w:rFonts w:cstheme="minorHAnsi"/>
          <w:color w:val="000000" w:themeColor="text1"/>
        </w:rPr>
        <w:t xml:space="preserve"> </w:t>
      </w:r>
      <w:del w:id="434" w:author="Mason,David Steven" w:date="2023-03-08T15:25:00Z">
        <w:r w:rsidRPr="000418A2" w:rsidDel="000E5129">
          <w:rPr>
            <w:rFonts w:cstheme="minorHAnsi"/>
            <w:color w:val="000000" w:themeColor="text1"/>
          </w:rPr>
          <w:delText>However</w:delText>
        </w:r>
      </w:del>
      <w:ins w:id="435" w:author="Mason,David Steven" w:date="2023-03-08T15:25:00Z">
        <w:r w:rsidR="000E5129" w:rsidRPr="000418A2">
          <w:rPr>
            <w:rFonts w:cstheme="minorHAnsi"/>
            <w:color w:val="000000" w:themeColor="text1"/>
          </w:rPr>
          <w:t>Meanwhile</w:t>
        </w:r>
      </w:ins>
      <w:r w:rsidRPr="000418A2">
        <w:rPr>
          <w:rFonts w:cstheme="minorHAnsi"/>
          <w:color w:val="000000" w:themeColor="text1"/>
        </w:rPr>
        <w:t xml:space="preserve">, </w:t>
      </w:r>
      <w:del w:id="436" w:author="Mason,David Steven" w:date="2023-02-26T19:37:00Z">
        <w:r w:rsidRPr="000418A2" w:rsidDel="00E72D80">
          <w:rPr>
            <w:rFonts w:cstheme="minorHAnsi"/>
            <w:color w:val="000000" w:themeColor="text1"/>
          </w:rPr>
          <w:delText>w</w:delText>
        </w:r>
        <w:r w:rsidR="009106BD" w:rsidRPr="000418A2" w:rsidDel="00E72D80">
          <w:rPr>
            <w:rFonts w:cstheme="minorHAnsi"/>
            <w:color w:val="000000" w:themeColor="text1"/>
          </w:rPr>
          <w:delText xml:space="preserve">ith </w:delText>
        </w:r>
      </w:del>
      <w:ins w:id="437" w:author="Mason,David Steven" w:date="2023-02-26T19:37:00Z">
        <w:r w:rsidR="00E72D80" w:rsidRPr="000418A2">
          <w:rPr>
            <w:rFonts w:cstheme="minorHAnsi"/>
            <w:color w:val="000000" w:themeColor="text1"/>
          </w:rPr>
          <w:t xml:space="preserve">shifting </w:t>
        </w:r>
      </w:ins>
      <w:r w:rsidR="009106BD" w:rsidRPr="000418A2">
        <w:rPr>
          <w:rFonts w:cstheme="minorHAnsi"/>
          <w:color w:val="000000" w:themeColor="text1"/>
        </w:rPr>
        <w:t xml:space="preserve">food resources </w:t>
      </w:r>
      <w:del w:id="438" w:author="Mason,David Steven" w:date="2023-02-26T19:37:00Z">
        <w:r w:rsidR="009106BD" w:rsidRPr="000418A2" w:rsidDel="00E72D80">
          <w:rPr>
            <w:rFonts w:cstheme="minorHAnsi"/>
            <w:color w:val="000000" w:themeColor="text1"/>
          </w:rPr>
          <w:delText xml:space="preserve">shifting </w:delText>
        </w:r>
      </w:del>
      <w:r w:rsidR="009106BD" w:rsidRPr="000418A2">
        <w:rPr>
          <w:rFonts w:cstheme="minorHAnsi"/>
          <w:color w:val="000000" w:themeColor="text1"/>
        </w:rPr>
        <w:t xml:space="preserve">as a result of </w:t>
      </w:r>
      <w:r w:rsidRPr="000418A2">
        <w:rPr>
          <w:rFonts w:cstheme="minorHAnsi"/>
          <w:color w:val="000000" w:themeColor="text1"/>
        </w:rPr>
        <w:t xml:space="preserve">climate change, plant invasions, land cover </w:t>
      </w:r>
      <w:r w:rsidRPr="00C87506">
        <w:rPr>
          <w:rFonts w:cstheme="minorHAnsi"/>
          <w:color w:val="000000" w:themeColor="text1"/>
        </w:rPr>
        <w:t>alteration,</w:t>
      </w:r>
      <w:r w:rsidR="00CF1311" w:rsidRPr="00C87506">
        <w:rPr>
          <w:rFonts w:cstheme="minorHAnsi"/>
          <w:color w:val="000000" w:themeColor="text1"/>
        </w:rPr>
        <w:t xml:space="preserve"> harvesting,</w:t>
      </w:r>
      <w:r w:rsidRPr="000418A2">
        <w:rPr>
          <w:rFonts w:cstheme="minorHAnsi"/>
          <w:color w:val="000000" w:themeColor="text1"/>
        </w:rPr>
        <w:t xml:space="preserve"> and shifting disturbance regimes </w:t>
      </w:r>
      <w:r w:rsidR="00E91C6B" w:rsidRPr="000418A2">
        <w:rPr>
          <w:rFonts w:cstheme="minorHAnsi"/>
          <w:color w:val="000000" w:themeColor="text1"/>
        </w:rPr>
        <w:fldChar w:fldCharType="begin"/>
      </w:r>
      <w:r w:rsidR="005D1203" w:rsidRPr="000418A2">
        <w:rPr>
          <w:rFonts w:cstheme="minorHAnsi"/>
          <w:color w:val="000000" w:themeColor="text1"/>
        </w:rPr>
        <w:instrText xml:space="preserve"> ADDIN ZOTERO_ITEM CSL_CITATION {"citationID":"sWudMUpp","properties":{"formattedCitation":"(Damschen et al., 2019; Gleditsch &amp; Carlo, 2011; McConkey &amp; O\\uc0\\u8217{}Farrill, 2016; Mollot et al., 2017)","plainCitation":"(Damschen et al., 2019; Gleditsch &amp; Carlo, 2011; McConkey &amp; O’Farrill, 2016; Mollot et al., 2017)","dontUpdate":true,"noteIndex":0},"citationItems":[{"id":269,"uris":["http://zotero.org/users/local/ud9bfypS/items/6XP3A562"],"itemData":{"id":269,"type":"article-journal","abstract":"Landscape connectivity increases plant species richness over decades by promoting colonizations and preventing extinctions.","archive_location":"world","container-title":"Science","DOI":"10.1126/science.aax8992","language":"EN","license":"Copyright © 2019 The Authors, some rights reserved; exclusive licensee American Association for the Advancement of Science. No claim to original U.S. Government Works","note":"publisher: American Association for the Advancement of Science","source":"www.science.org","title":"Ongoing accumulation of plant diversity through habitat connectivity in an 18-year experiment","URL":"https://www.science.org/doi/abs/10.1126/science.aax8992","author":[{"family":"Damschen","given":"Ellen I."},{"family":"Brudvig","given":"Lars A."},{"family":"Burt","given":"Melissa A."},{"family":"FletcherJr","given":"Robert J."},{"family":"Haddad","given":"Nick M."},{"family":"Levey","given":"Douglas J."},{"family":"Orrock","given":"John L."},{"family":"Resasco","given":"Julian"},{"family":"Tewksbury","given":"Joshua J."}],"accessed":{"date-parts":[["2022",2,8]]},"issued":{"date-parts":[["2019",9,27]]}}},{"id":235,"uris":["http://zotero.org/users/local/ud9bfypS/items/JXEVYZI2"],"itemData":{"id":235,"type":"article-journal","abstract":"Aim Biological invasions pose one of the most severe threats to global biodiversity. Still, invasions can create positive ecological relationships and services, which can sometimes result in challenges for conservation efforts. A case in point is the invasion of alien plants that form mutualisms with native frugivorous birds. Here, we examined the correlation between honeysuckles (Lonicera spp.) and the bird communities in a landscape of central Pennsylvania during the fall months. Location State College area in central Pennsylvania, USA. Methods We conducted point counts to quantify the abundance of birds and fleshy-fruited plant species within a 187.5 km2 landscape that included forested, urban and agricultural lands. We also compared fruit-removal rates for a native fruiting plant under low and high Lonicera densities. Results The abundance of birds showed a strong positive association with Lonicera fruits, with the abundance of Turdus migratorius and Dumetella carolinensis showing the strongest correlations. We also found that fruit-removal rates were 30% larger for a native plant species in areas of high Lonicera density compared to a site with low density of Lonicera. Main conclusions Our results suggest that Lonicera may currently serve as a main axis for the organization of bird communities and the networks of frugivore–plant interactions in central Pennsylvania. Since populations of key bird frugivores may be currently depending on Lonicera resources, we argue that control measures should account for the negative effects that the loss of this fruit resource could have on populations of native consumers in highly invaded regions.","container-title":"Diversity and Distributions","DOI":"10.1111/j.1472-4642.2010.00733.x","ISSN":"1472-4642","issue":"2","language":"en","note":"_eprint: https://onlinelibrary.wiley.com/doi/pdf/10.1111/j.1472-4642.2010.00733.x","page":"244-253","source":"Wiley Online Library","title":"Fruit quantity of invasive shrubs predicts the abundance of common native avian frugivores in central Pennsylvania","volume":"17","author":[{"family":"Gleditsch","given":"Jason M."},{"family":"Carlo","given":"Tomás A."}],"issued":{"date-parts":[["2011"]]}}},{"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id":242,"uris":["http://zotero.org/users/local/ud9bfypS/items/SJZLBNTC"],"itemData":{"id":242,"type":"chapter","abstract":"Biological invasions are one of the most important ecological disturbances that threaten native biodiversity. An expected increase in the rate of species extinction will have major effects on the structure and function of ecosystems worldwide. The goal of our study is to determine which ecological properties mediate the impact of invasive species on biodiversity loss on a global scale using a meta-analysis. We considered the role of properties such as the trophic and taxonomic position of invaders, taxonomic groups of invaded systems, the type of habitats invaded and whether the invasive species is included in a list of the most harmful invasive species for biodiversity loss. We compiled 185 studies that included 253 numerical values of changes of species richness due to species invasion. We investigated the role of trophic and taxonomic parameters of invaders, as well as the role of abiotic parameters of habitat on changes in species richness due to biological invasions. Our results show that plant invaders are highly represented (85% of all invaders studied), especially those belonging to the Poaceae family. For animals, predation seems to be the feeding behaviour associated with the greatest decrease in species richness and this relationship is independent of habitat type, with a 21% decline observed in aquatic habitats and a 27% decline in terrestrial habitats. In invaded communities, birds suffer the greatest decline in species richness (41% decline). Finally, we found that species richness declines in Europe are spatially autocorrelated, suggesting that the consequences of invasive species cannot be understood through local-scale analysis alone.","collection-title":"Networks of Invasion: A Synthesis of Concepts","container-title":"Advances in Ecological Research","language":"en","note":"DOI: 10.1016/bs.aecr.2016.10.002","page":"61-83","publisher":"Academic Press","source":"ScienceDirect","title":"Chapter Two - The Effects of Invasive Species on the Decline in Species Richness: A Global Meta-Analysis","title-short":"Chapter Two - The Effects of Invasive Species on the Decline in Species Richness","URL":"https://www.sciencedirect.com/science/article/pii/S0065250416300514","volume":"56","author":[{"family":"Mollot","given":"G."},{"family":"Pantel","given":"J. H."},{"family":"Romanuk","given":"T. N."}],"editor":[{"family":"Bohan","given":"David A."},{"family":"Dumbrell","given":"Alex J."},{"family":"Massol","given":"François"}],"accessed":{"date-parts":[["2022",2,6]]},"issued":{"date-parts":[["2017",1,1]]}}}],"schema":"https://github.com/citation-style-language/schema/raw/master/csl-citation.json"} </w:instrText>
      </w:r>
      <w:r w:rsidR="00E91C6B" w:rsidRPr="000418A2">
        <w:rPr>
          <w:rFonts w:cstheme="minorHAnsi"/>
          <w:color w:val="000000" w:themeColor="text1"/>
        </w:rPr>
        <w:fldChar w:fldCharType="separate"/>
      </w:r>
      <w:r w:rsidR="00E91C6B" w:rsidRPr="000418A2">
        <w:rPr>
          <w:rFonts w:ascii="Calibri" w:cs="Calibri"/>
          <w:color w:val="000000" w:themeColor="text1"/>
        </w:rPr>
        <w:t>(</w:t>
      </w:r>
      <w:r w:rsidR="006A6103">
        <w:rPr>
          <w:rFonts w:ascii="Calibri" w:cs="Calibri"/>
          <w:color w:val="000000" w:themeColor="text1"/>
        </w:rPr>
        <w:t xml:space="preserve">Boyle et al., 2012; </w:t>
      </w:r>
      <w:r w:rsidR="00E91C6B" w:rsidRPr="000418A2">
        <w:rPr>
          <w:rFonts w:ascii="Calibri" w:cs="Calibri"/>
          <w:color w:val="000000" w:themeColor="text1"/>
        </w:rPr>
        <w:t xml:space="preserve">Damschen et al., 2019; </w:t>
      </w:r>
      <w:ins w:id="439" w:author="Mason,David Steven" w:date="2023-02-27T17:21:00Z">
        <w:r w:rsidR="00E3114E" w:rsidRPr="000418A2">
          <w:rPr>
            <w:rFonts w:cstheme="minorHAnsi"/>
            <w:noProof/>
            <w:color w:val="000000" w:themeColor="text1"/>
          </w:rPr>
          <w:t>Fricke &amp; Svenning, 2020</w:t>
        </w:r>
      </w:ins>
      <w:ins w:id="440" w:author="Mason,David Steven" w:date="2023-02-27T17:22:00Z">
        <w:r w:rsidR="00E3114E" w:rsidRPr="000418A2">
          <w:rPr>
            <w:rFonts w:cstheme="minorHAnsi"/>
            <w:noProof/>
            <w:color w:val="000000" w:themeColor="text1"/>
          </w:rPr>
          <w:t xml:space="preserve">; </w:t>
        </w:r>
      </w:ins>
      <w:r w:rsidR="00E91C6B" w:rsidRPr="000418A2">
        <w:rPr>
          <w:rFonts w:ascii="Calibri" w:cs="Calibri"/>
          <w:color w:val="000000" w:themeColor="text1"/>
        </w:rPr>
        <w:t xml:space="preserve">Gleditsch &amp; Carlo, 2011; McConkey &amp; O’Farrill, 2016; </w:t>
      </w:r>
      <w:ins w:id="441" w:author="Mason,David Steven" w:date="2023-02-26T19:35:00Z">
        <w:r w:rsidR="00E72D80" w:rsidRPr="000418A2">
          <w:rPr>
            <w:rFonts w:ascii="Calibri" w:cs="Calibri"/>
            <w:color w:val="000000" w:themeColor="text1"/>
          </w:rPr>
          <w:t>McKinney &amp; Lockwood, 1999;</w:t>
        </w:r>
      </w:ins>
      <w:r w:rsidR="00CF1311">
        <w:rPr>
          <w:rFonts w:ascii="Calibri" w:cs="Calibri"/>
          <w:color w:val="000000" w:themeColor="text1"/>
        </w:rPr>
        <w:t xml:space="preserve"> </w:t>
      </w:r>
      <w:r w:rsidR="00CF1311" w:rsidRPr="00C87506">
        <w:rPr>
          <w:rFonts w:ascii="Calibri" w:cs="Calibri"/>
          <w:color w:val="000000" w:themeColor="text1"/>
        </w:rPr>
        <w:t>Moegenberg &amp; Levey, 2003;</w:t>
      </w:r>
      <w:ins w:id="442" w:author="Mason,David Steven" w:date="2023-02-26T19:35:00Z">
        <w:r w:rsidR="00E72D80" w:rsidRPr="00C87506">
          <w:rPr>
            <w:rFonts w:ascii="Calibri" w:cs="Calibri"/>
            <w:color w:val="000000" w:themeColor="text1"/>
          </w:rPr>
          <w:t xml:space="preserve"> </w:t>
        </w:r>
      </w:ins>
      <w:r w:rsidR="00E91C6B" w:rsidRPr="00C87506">
        <w:rPr>
          <w:rFonts w:ascii="Calibri" w:cs="Calibri"/>
          <w:color w:val="000000" w:themeColor="text1"/>
        </w:rPr>
        <w:t>M</w:t>
      </w:r>
      <w:r w:rsidR="00E91C6B" w:rsidRPr="000418A2">
        <w:rPr>
          <w:rFonts w:ascii="Calibri" w:cs="Calibri"/>
          <w:color w:val="000000" w:themeColor="text1"/>
        </w:rPr>
        <w:t>ollot et al., 2017</w:t>
      </w:r>
      <w:r w:rsidR="00A07773" w:rsidRPr="000418A2">
        <w:rPr>
          <w:rFonts w:ascii="Calibri" w:cs="Calibri"/>
          <w:color w:val="000000" w:themeColor="text1"/>
        </w:rPr>
        <w:t>;</w:t>
      </w:r>
      <w:ins w:id="443" w:author="Mason,David Steven" w:date="2023-02-27T11:17:00Z">
        <w:r w:rsidR="000D53AA" w:rsidRPr="000418A2">
          <w:rPr>
            <w:rFonts w:ascii="Calibri" w:cs="Calibri"/>
            <w:color w:val="000000" w:themeColor="text1"/>
          </w:rPr>
          <w:t xml:space="preserve"> Newman, 2019;</w:t>
        </w:r>
      </w:ins>
      <w:r w:rsidR="00A07773" w:rsidRPr="000418A2">
        <w:rPr>
          <w:rFonts w:ascii="Calibri" w:cs="Calibri"/>
          <w:color w:val="000000" w:themeColor="text1"/>
        </w:rPr>
        <w:t xml:space="preserve"> </w:t>
      </w:r>
      <w:del w:id="444" w:author="Mason,David Steven" w:date="2023-02-27T11:10:00Z">
        <w:r w:rsidR="00A07773" w:rsidRPr="000418A2" w:rsidDel="000D53AA">
          <w:rPr>
            <w:rFonts w:ascii="Calibri" w:cs="Calibri"/>
            <w:color w:val="000000" w:themeColor="text1"/>
          </w:rPr>
          <w:delText>Mason et al. 2022</w:delText>
        </w:r>
      </w:del>
      <w:ins w:id="445" w:author="Mason,David Steven" w:date="2023-02-26T19:30:00Z">
        <w:r w:rsidR="00E72D80" w:rsidRPr="000418A2">
          <w:rPr>
            <w:rFonts w:ascii="Calibri" w:cs="Calibri"/>
            <w:color w:val="000000" w:themeColor="text1"/>
          </w:rPr>
          <w:t xml:space="preserve">Rojas </w:t>
        </w:r>
        <w:r w:rsidR="00E72D80" w:rsidRPr="000418A2">
          <w:rPr>
            <w:rFonts w:ascii="Calibri" w:cs="Calibri"/>
            <w:color w:val="000000" w:themeColor="text1"/>
            <w:rPrChange w:id="446" w:author="Mason,David Steven" w:date="2023-02-27T11:07:00Z">
              <w:rPr>
                <w:rFonts w:ascii="Calibri" w:cs="Calibri"/>
                <w:i/>
                <w:iCs/>
              </w:rPr>
            </w:rPrChange>
          </w:rPr>
          <w:t>et al.</w:t>
        </w:r>
        <w:r w:rsidR="00E72D80" w:rsidRPr="000418A2">
          <w:rPr>
            <w:rFonts w:ascii="Calibri" w:cs="Calibri"/>
            <w:color w:val="000000" w:themeColor="text1"/>
          </w:rPr>
          <w:t>, 2019</w:t>
        </w:r>
      </w:ins>
      <w:r w:rsidR="00E91C6B" w:rsidRPr="000418A2">
        <w:rPr>
          <w:rFonts w:ascii="Calibri" w:cs="Calibri"/>
          <w:color w:val="000000" w:themeColor="text1"/>
        </w:rPr>
        <w:t>)</w:t>
      </w:r>
      <w:r w:rsidR="00E91C6B" w:rsidRPr="000418A2">
        <w:rPr>
          <w:rFonts w:cstheme="minorHAnsi"/>
          <w:color w:val="000000" w:themeColor="text1"/>
        </w:rPr>
        <w:fldChar w:fldCharType="end"/>
      </w:r>
      <w:r w:rsidR="009106BD" w:rsidRPr="000418A2">
        <w:rPr>
          <w:rFonts w:cstheme="minorHAnsi"/>
          <w:color w:val="000000" w:themeColor="text1"/>
        </w:rPr>
        <w:t xml:space="preserve">, </w:t>
      </w:r>
      <w:ins w:id="447" w:author="Mason,David Steven" w:date="2023-02-26T19:37:00Z">
        <w:r w:rsidR="00E72D80" w:rsidRPr="000418A2">
          <w:rPr>
            <w:rFonts w:cstheme="minorHAnsi"/>
            <w:color w:val="000000" w:themeColor="text1"/>
          </w:rPr>
          <w:t xml:space="preserve">may influence </w:t>
        </w:r>
      </w:ins>
      <w:r w:rsidRPr="000418A2">
        <w:rPr>
          <w:rFonts w:cstheme="minorHAnsi"/>
          <w:color w:val="000000" w:themeColor="text1"/>
        </w:rPr>
        <w:t>resource tracking</w:t>
      </w:r>
      <w:ins w:id="448" w:author="Mason,David Steven" w:date="2023-02-26T19:38:00Z">
        <w:r w:rsidR="00E72D80" w:rsidRPr="000418A2">
          <w:rPr>
            <w:rFonts w:cstheme="minorHAnsi"/>
            <w:color w:val="000000" w:themeColor="text1"/>
          </w:rPr>
          <w:t xml:space="preserve"> and thus seed dispersal</w:t>
        </w:r>
      </w:ins>
      <w:ins w:id="449" w:author="Mason,David Steven" w:date="2023-02-28T12:42:00Z">
        <w:r w:rsidR="00BF248D" w:rsidRPr="000418A2">
          <w:rPr>
            <w:rFonts w:cstheme="minorHAnsi"/>
            <w:color w:val="000000" w:themeColor="text1"/>
          </w:rPr>
          <w:t xml:space="preserve"> (</w:t>
        </w:r>
        <w:r w:rsidR="00BF248D" w:rsidRPr="000418A2">
          <w:rPr>
            <w:rFonts w:ascii="Calibri" w:cs="Calibri"/>
            <w:color w:val="000000" w:themeColor="text1"/>
          </w:rPr>
          <w:t>McConkey &amp; O’Farrill, 2016</w:t>
        </w:r>
        <w:r w:rsidR="00BF248D" w:rsidRPr="000418A2">
          <w:rPr>
            <w:rFonts w:cstheme="minorHAnsi"/>
            <w:color w:val="000000" w:themeColor="text1"/>
          </w:rPr>
          <w:t>)</w:t>
        </w:r>
      </w:ins>
      <w:del w:id="450" w:author="Mason,David Steven" w:date="2023-02-26T19:38:00Z">
        <w:r w:rsidRPr="000418A2" w:rsidDel="00E72D80">
          <w:rPr>
            <w:rFonts w:cstheme="minorHAnsi"/>
            <w:color w:val="000000" w:themeColor="text1"/>
          </w:rPr>
          <w:delText xml:space="preserve"> may instead result </w:delText>
        </w:r>
        <w:r w:rsidRPr="000418A2" w:rsidDel="00E72D80">
          <w:rPr>
            <w:rFonts w:cstheme="minorHAnsi"/>
            <w:color w:val="000000" w:themeColor="text1"/>
            <w:highlight w:val="yellow"/>
            <w:rPrChange w:id="451" w:author="Mason,David Steven" w:date="2023-02-26T19:31:00Z">
              <w:rPr>
                <w:rFonts w:cstheme="minorHAnsi"/>
                <w:color w:val="000000" w:themeColor="text1"/>
              </w:rPr>
            </w:rPrChange>
          </w:rPr>
          <w:delText>in negative outcomes</w:delText>
        </w:r>
        <w:r w:rsidRPr="000418A2" w:rsidDel="00E72D80">
          <w:rPr>
            <w:rFonts w:cstheme="minorHAnsi"/>
            <w:color w:val="000000" w:themeColor="text1"/>
          </w:rPr>
          <w:delText xml:space="preserve"> (i.e., plant community homogenization or introductions)</w:delText>
        </w:r>
      </w:del>
      <w:r w:rsidRPr="000418A2">
        <w:rPr>
          <w:rFonts w:cstheme="minorHAnsi"/>
          <w:color w:val="000000" w:themeColor="text1"/>
        </w:rPr>
        <w:t>.</w:t>
      </w:r>
      <w:ins w:id="452" w:author="Mason,David Steven" w:date="2023-02-26T19:03:00Z">
        <w:r w:rsidR="00D74008" w:rsidRPr="000418A2">
          <w:rPr>
            <w:rFonts w:cstheme="minorHAnsi"/>
            <w:color w:val="000000" w:themeColor="text1"/>
          </w:rPr>
          <w:t xml:space="preserve"> </w:t>
        </w:r>
      </w:ins>
      <w:del w:id="453" w:author="Mason,David Steven" w:date="2023-02-26T19:04:00Z">
        <w:r w:rsidR="0073215C" w:rsidRPr="000418A2" w:rsidDel="00D74008">
          <w:rPr>
            <w:rFonts w:cstheme="minorHAnsi"/>
            <w:color w:val="000000" w:themeColor="text1"/>
          </w:rPr>
          <w:delText xml:space="preserve"> </w:delText>
        </w:r>
      </w:del>
      <w:r w:rsidR="0073215C" w:rsidRPr="000418A2">
        <w:rPr>
          <w:rFonts w:cstheme="minorHAnsi"/>
          <w:color w:val="000000" w:themeColor="text1"/>
        </w:rPr>
        <w:t xml:space="preserve">Predicting how global change can </w:t>
      </w:r>
      <w:del w:id="454" w:author="Mason,David Steven" w:date="2023-03-11T17:31:00Z">
        <w:r w:rsidR="0073215C" w:rsidRPr="000418A2" w:rsidDel="002F05FA">
          <w:rPr>
            <w:rFonts w:cstheme="minorHAnsi"/>
            <w:color w:val="000000" w:themeColor="text1"/>
          </w:rPr>
          <w:delText xml:space="preserve">influence </w:delText>
        </w:r>
      </w:del>
      <w:ins w:id="455" w:author="Mason,David Steven" w:date="2023-03-11T17:31:00Z">
        <w:r w:rsidR="002F05FA" w:rsidRPr="000418A2">
          <w:rPr>
            <w:rFonts w:cstheme="minorHAnsi"/>
            <w:color w:val="000000" w:themeColor="text1"/>
          </w:rPr>
          <w:t xml:space="preserve">affect </w:t>
        </w:r>
      </w:ins>
      <w:r w:rsidR="0073215C" w:rsidRPr="000418A2">
        <w:rPr>
          <w:rFonts w:cstheme="minorHAnsi"/>
          <w:color w:val="000000" w:themeColor="text1"/>
        </w:rPr>
        <w:t>vector behavior thus</w:t>
      </w:r>
      <w:del w:id="456" w:author="Mason,David Steven" w:date="2023-02-17T20:50:00Z">
        <w:r w:rsidR="00906C1E" w:rsidRPr="000418A2" w:rsidDel="004B6BA1">
          <w:rPr>
            <w:rFonts w:cstheme="minorHAnsi"/>
            <w:color w:val="000000" w:themeColor="text1"/>
          </w:rPr>
          <w:delText>l</w:delText>
        </w:r>
        <w:r w:rsidR="0073215C" w:rsidRPr="000418A2" w:rsidDel="004B6BA1">
          <w:rPr>
            <w:rFonts w:cstheme="minorHAnsi"/>
            <w:color w:val="000000" w:themeColor="text1"/>
          </w:rPr>
          <w:delText>y</w:delText>
        </w:r>
      </w:del>
      <w:r w:rsidR="0073215C" w:rsidRPr="000418A2">
        <w:rPr>
          <w:rFonts w:cstheme="minorHAnsi"/>
          <w:color w:val="000000" w:themeColor="text1"/>
        </w:rPr>
        <w:t xml:space="preserve"> requires understanding how resource richness </w:t>
      </w:r>
      <w:del w:id="457" w:author="Mason,David Steven" w:date="2023-03-08T15:27:00Z">
        <w:r w:rsidR="0073215C" w:rsidRPr="000418A2" w:rsidDel="00B91FF0">
          <w:rPr>
            <w:rFonts w:cstheme="minorHAnsi"/>
            <w:color w:val="000000" w:themeColor="text1"/>
          </w:rPr>
          <w:delText xml:space="preserve">influences </w:delText>
        </w:r>
      </w:del>
      <w:ins w:id="458" w:author="Mason,David Steven" w:date="2023-03-08T15:27:00Z">
        <w:r w:rsidR="00B91FF0" w:rsidRPr="000418A2">
          <w:rPr>
            <w:rFonts w:cstheme="minorHAnsi"/>
            <w:color w:val="000000" w:themeColor="text1"/>
          </w:rPr>
          <w:t xml:space="preserve">modulates </w:t>
        </w:r>
      </w:ins>
      <w:r w:rsidR="0073215C" w:rsidRPr="000418A2">
        <w:rPr>
          <w:rFonts w:cstheme="minorHAnsi"/>
          <w:color w:val="000000" w:themeColor="text1"/>
        </w:rPr>
        <w:t xml:space="preserve">resource tracking and subsequent patterns of </w:t>
      </w:r>
      <w:r w:rsidR="00A07773" w:rsidRPr="000418A2">
        <w:rPr>
          <w:rFonts w:cstheme="minorHAnsi"/>
          <w:color w:val="000000" w:themeColor="text1"/>
        </w:rPr>
        <w:t xml:space="preserve">seed </w:t>
      </w:r>
      <w:r w:rsidR="0073215C" w:rsidRPr="000418A2">
        <w:rPr>
          <w:rFonts w:cstheme="minorHAnsi"/>
          <w:color w:val="000000" w:themeColor="text1"/>
        </w:rPr>
        <w:t>dispersal.</w:t>
      </w:r>
      <w:ins w:id="459" w:author="Mason,David Steven" w:date="2023-02-27T09:36:00Z">
        <w:r w:rsidR="003C7E94" w:rsidRPr="000418A2">
          <w:rPr>
            <w:rFonts w:cstheme="minorHAnsi"/>
            <w:color w:val="000000" w:themeColor="text1"/>
          </w:rPr>
          <w:t xml:space="preserve">  </w:t>
        </w:r>
      </w:ins>
    </w:p>
    <w:p w14:paraId="3F0DA314" w14:textId="569D005F" w:rsidR="0006199B" w:rsidRPr="000418A2" w:rsidDel="002F05FA" w:rsidRDefault="009106BD" w:rsidP="002F05FA">
      <w:pPr>
        <w:spacing w:line="360" w:lineRule="auto"/>
        <w:ind w:firstLine="720"/>
        <w:rPr>
          <w:del w:id="460" w:author="Mason,David Steven" w:date="2023-03-11T17:31:00Z"/>
          <w:rFonts w:cstheme="minorHAnsi"/>
          <w:b/>
          <w:bCs/>
          <w:color w:val="000000" w:themeColor="text1"/>
          <w:lang w:val="en-GB"/>
        </w:rPr>
      </w:pPr>
      <w:r w:rsidRPr="000418A2">
        <w:rPr>
          <w:rFonts w:cstheme="minorHAnsi"/>
          <w:color w:val="000000" w:themeColor="text1"/>
        </w:rPr>
        <w:lastRenderedPageBreak/>
        <w:t xml:space="preserve">We utilized bird feeders as a tool </w:t>
      </w:r>
      <w:r w:rsidR="0073215C" w:rsidRPr="000418A2">
        <w:rPr>
          <w:rFonts w:cstheme="minorHAnsi"/>
          <w:color w:val="000000" w:themeColor="text1"/>
        </w:rPr>
        <w:t xml:space="preserve">in two experiments </w:t>
      </w:r>
      <w:r w:rsidRPr="000418A2">
        <w:rPr>
          <w:rFonts w:cstheme="minorHAnsi"/>
          <w:color w:val="000000" w:themeColor="text1"/>
        </w:rPr>
        <w:t xml:space="preserve">to examine how manipulating the richness of food resources </w:t>
      </w:r>
      <w:del w:id="461" w:author="Mason,David Steven" w:date="2023-02-17T20:53:00Z">
        <w:r w:rsidRPr="000418A2" w:rsidDel="004B6BA1">
          <w:rPr>
            <w:rFonts w:cstheme="minorHAnsi"/>
            <w:color w:val="000000" w:themeColor="text1"/>
          </w:rPr>
          <w:delText xml:space="preserve">available to bird communities </w:delText>
        </w:r>
      </w:del>
      <w:r w:rsidRPr="000418A2">
        <w:rPr>
          <w:rFonts w:cstheme="minorHAnsi"/>
          <w:color w:val="000000" w:themeColor="text1"/>
        </w:rPr>
        <w:t>influenced</w:t>
      </w:r>
      <w:del w:id="462" w:author="Mason,David Steven" w:date="2023-02-17T20:53:00Z">
        <w:r w:rsidRPr="000418A2" w:rsidDel="004B6BA1">
          <w:rPr>
            <w:rFonts w:cstheme="minorHAnsi"/>
            <w:color w:val="000000" w:themeColor="text1"/>
          </w:rPr>
          <w:delText>:</w:delText>
        </w:r>
      </w:del>
      <w:r w:rsidRPr="000418A2">
        <w:rPr>
          <w:rFonts w:cstheme="minorHAnsi"/>
          <w:color w:val="000000" w:themeColor="text1"/>
        </w:rPr>
        <w:t xml:space="preserve"> 1) the richness and </w:t>
      </w:r>
      <w:del w:id="463" w:author="Mason,David Steven" w:date="2023-02-17T20:53:00Z">
        <w:r w:rsidRPr="000418A2" w:rsidDel="004B6BA1">
          <w:rPr>
            <w:rFonts w:cstheme="minorHAnsi"/>
            <w:color w:val="000000" w:themeColor="text1"/>
          </w:rPr>
          <w:delText xml:space="preserve">observations </w:delText>
        </w:r>
      </w:del>
      <w:ins w:id="464" w:author="Mason,David Steven" w:date="2023-02-17T20:53:00Z">
        <w:r w:rsidR="004B6BA1" w:rsidRPr="000418A2">
          <w:rPr>
            <w:rFonts w:cstheme="minorHAnsi"/>
            <w:color w:val="000000" w:themeColor="text1"/>
          </w:rPr>
          <w:t xml:space="preserve">count </w:t>
        </w:r>
      </w:ins>
      <w:r w:rsidRPr="000418A2">
        <w:rPr>
          <w:rFonts w:cstheme="minorHAnsi"/>
          <w:color w:val="000000" w:themeColor="text1"/>
        </w:rPr>
        <w:t xml:space="preserve">of birds visiting feeders and 2) the richness and </w:t>
      </w:r>
      <w:del w:id="465" w:author="Mason,David Steven" w:date="2023-02-17T20:53:00Z">
        <w:r w:rsidRPr="000418A2" w:rsidDel="004B6BA1">
          <w:rPr>
            <w:rFonts w:cstheme="minorHAnsi"/>
            <w:color w:val="000000" w:themeColor="text1"/>
          </w:rPr>
          <w:delText xml:space="preserve">observations </w:delText>
        </w:r>
      </w:del>
      <w:ins w:id="466" w:author="Mason,David Steven" w:date="2023-02-17T20:53:00Z">
        <w:r w:rsidR="004B6BA1" w:rsidRPr="000418A2">
          <w:rPr>
            <w:rFonts w:cstheme="minorHAnsi"/>
            <w:color w:val="000000" w:themeColor="text1"/>
          </w:rPr>
          <w:t xml:space="preserve">count </w:t>
        </w:r>
      </w:ins>
      <w:r w:rsidRPr="000418A2">
        <w:rPr>
          <w:rFonts w:cstheme="minorHAnsi"/>
          <w:color w:val="000000" w:themeColor="text1"/>
        </w:rPr>
        <w:t>of seeds deposited beneath feeders</w:t>
      </w:r>
      <w:del w:id="467" w:author="Mason,David Steven" w:date="2023-03-10T12:52:00Z">
        <w:r w:rsidRPr="000418A2" w:rsidDel="00CF7881">
          <w:rPr>
            <w:rFonts w:cstheme="minorHAnsi"/>
            <w:color w:val="000000" w:themeColor="text1"/>
          </w:rPr>
          <w:delText xml:space="preserve"> through bird excrement</w:delText>
        </w:r>
      </w:del>
      <w:r w:rsidRPr="000418A2">
        <w:rPr>
          <w:rFonts w:cstheme="minorHAnsi"/>
          <w:color w:val="000000" w:themeColor="text1"/>
        </w:rPr>
        <w:t xml:space="preserve">. </w:t>
      </w:r>
      <w:r w:rsidR="00ED3548" w:rsidRPr="000418A2">
        <w:rPr>
          <w:rFonts w:cstheme="minorHAnsi"/>
          <w:color w:val="000000" w:themeColor="text1"/>
        </w:rPr>
        <w:t>We selected this model system because bird feeders provide a convenient approach to manipulat</w:t>
      </w:r>
      <w:ins w:id="468" w:author="Mason,David Steven" w:date="2023-02-17T20:53:00Z">
        <w:r w:rsidR="004B6BA1" w:rsidRPr="000418A2">
          <w:rPr>
            <w:rFonts w:cstheme="minorHAnsi"/>
            <w:color w:val="000000" w:themeColor="text1"/>
          </w:rPr>
          <w:t>ing</w:t>
        </w:r>
      </w:ins>
      <w:del w:id="469" w:author="Mason,David Steven" w:date="2023-02-17T20:53:00Z">
        <w:r w:rsidR="00ED3548" w:rsidRPr="000418A2" w:rsidDel="004B6BA1">
          <w:rPr>
            <w:rFonts w:cstheme="minorHAnsi"/>
            <w:color w:val="000000" w:themeColor="text1"/>
          </w:rPr>
          <w:delText>e</w:delText>
        </w:r>
      </w:del>
      <w:r w:rsidR="00ED3548" w:rsidRPr="000418A2">
        <w:rPr>
          <w:rFonts w:cstheme="minorHAnsi"/>
          <w:color w:val="000000" w:themeColor="text1"/>
        </w:rPr>
        <w:t xml:space="preserve"> resource availability, are known to influence bird behavior as resources do, and are ubiquitous in the United States </w:t>
      </w:r>
      <w:r w:rsidR="00ED3548" w:rsidRPr="000418A2">
        <w:rPr>
          <w:rFonts w:cstheme="minorHAnsi"/>
          <w:color w:val="000000" w:themeColor="text1"/>
        </w:rPr>
        <w:fldChar w:fldCharType="begin"/>
      </w:r>
      <w:r w:rsidR="00ED3548" w:rsidRPr="000418A2">
        <w:rPr>
          <w:rFonts w:cstheme="minorHAnsi"/>
          <w:color w:val="000000" w:themeColor="text1"/>
        </w:rPr>
        <w:instrText xml:space="preserve"> ADDIN ZOTERO_ITEM CSL_CITATION {"citationID":"EpMKWQe6","properties":{"formattedCitation":"(Cowie &amp; Hinsley, 1988; Fuller et al., 2008; Galbraith et al., 2015; Lepczyk et al., 2004)","plainCitation":"(Cowie &amp; Hinsley, 1988; Fuller et al., 2008; Galbraith et al., 2015; Lepczyk et al., 2004)","noteIndex":0},"citationItems":[{"id":219,"uris":["http://zotero.org/users/local/ud9bfypS/items/YK77HIEJ"],"itemData":{"id":219,"type":"article-journal","abstract":"We surveyed the extent to which householders in two suburbs of Cardiff provide food for birds. Up to 75% of households put out food in winter, but only 40% in summer. There is no significant difference in the types of food provided in winter and summer. Bread was the commonest item, being provided by 90% of households in both seasons. Food is usually thrown on the ground, although 25-30% of homes use bird-tables and peanut holders. We observed the attendance of birds at a peanut feeder over the course of a year. Female House Sparrows fed there more than males in early spring. House Sparrows, Great Tits and Blue Tits, especially juveniles, used it most in late summer. We suggest that those interested in the welfare of garden birds should provide more food in August and September.","container-title":"Bird Study","DOI":"10.1080/00063658809476985","ISSN":"0006-3657","issue":"3","note":"publisher: Taylor &amp; Francis\n_eprint: https://doi.org/10.1080/00063658809476985","page":"163-168","source":"Taylor and Francis+NEJM","title":"The provision of food and the use of bird feeders in suburban gardens","volume":"35","author":[{"family":"Cowie","given":"Richard J."},{"family":"Hinsley","given":"Shelley A."}],"issued":{"date-parts":[["1988",11,1]]}}},{"id":222,"uris":["http://zotero.org/users/local/ud9bfypS/items/95ZXZFNE"],"itemData":{"id":222,"type":"article-journal","abstract":"Households across the developed world cumulatively spend many millions of dollars annually on feeding garden birds. While beneficial effects on avian assemblages are frequently claimed, the relationships between levels of garden bird feeding and local avian populations are unknown. Using data from a large UK city, we show that both avian species richness and abundance vary across different socioeconomic neighbourhood types. We examined whether patterns in bird feeding could explain this variation. The density of bird feeding stations across the urban environment was strongly positively related to avian abundance, after controlling for differences in habitat availability. This effect was almost exclusively driven by the abundance of those species known to utilize garden feeding stations frequently. In contrast, the density of feeding stations had no effect on avian species richness. We also examined variation in the proportion of households in different communities that provide food for birds, a factor that is not correlated with feeder density. The prevalence of bird feeding across different neighbourhoods declined as socioeconomic deprivation increased, and increased with avian species richness and abundance. Our results suggest that the provision of supplementary food for birds by multiple landowners across a city can impact the status of urban bird populations. The potential for harnessing these actions for conservation needs to be explored.","container-title":"Diversity and Distributions","DOI":"10.1111/j.1472-4642.2007.00439.x","ISSN":"1472-4642","issue":"1","language":"en","note":"_eprint: https://onlinelibrary.wiley.com/doi/pdf/10.1111/j.1472-4642.2007.00439.x","page":"131-137","source":"Wiley Online Library","title":"Garden bird feeding predicts the structure of urban avian assemblages","volume":"14","author":[{"family":"Fuller","given":"Richard A."},{"family":"Warren","given":"Philip H."},{"family":"Armsworth","given":"Paul R."},{"family":"Barbosa","given":"Olga"},{"family":"Gaston","given":"Kevin J."}],"issued":{"date-parts":[["2008"]]}}},{"id":225,"uris":["http://zotero.org/users/local/ud9bfypS/items/L9U6IJUC"],"itemData":{"id":225,"type":"article-journal","abstract":"Food availability is a primary driver of avian population regulation. However, few studies have considered the effects of what is essentially a massive supplementary feeding experiment: the practice of wild bird feeding. Bird feeding has been posited as an important factor influencing the structure of bird communities, especially in urban areas, although experimental evidence to support this is almost entirely lacking. We carried out an 18-mo experimental feeding study at 23 residential properties to investigate the effects of bird feeding on local urban avian assemblages. Our feeding regime was based on predominant urban feeding practices in our region. We used monthly bird surveys to compare avian community composition, species richness, and the densities of local species at feeding and nonfeeding properties. Avian community structure diverged at feeding properties and five of the commonest garden bird species were affected by the experimental feeding regime. Introduced birds particularly benefitted, with dramatic increases observed in the abundances of house sparrow (Passer domesticus) and spotted dove (Streptopelia chinensis) in particular. We also found evidence of a negative effect on the abundance of a native insectivore, the grey warbler (Gerygone igata). Almost all of the observed changes did not persist once feeding had ceased. Our study directly demonstrates that the human pastime of bird feeding substantially contributes to the structure of avian community in urban areas, potentially altering the balance between native and introduced species.","container-title":"Proceedings of the National Academy of Sciences","DOI":"10.1073/pnas.1501489112","ISSN":"0027-8424, 1091-6490","issue":"20","journalAbbreviation":"PNAS","language":"en","note":"publisher: National Academy of Sciences\nsection: PNAS Plus\nPMID: 25941361","page":"E2648-E2657","source":"www.pnas.org","title":"Supplementary feeding restructures urban bird communities","volume":"112","author":[{"family":"Galbraith","given":"Josie A."},{"family":"Beggs","given":"Jacqueline R."},{"family":"Jones","given":"Darryl N."},{"family":"Stanley","given":"Margaret C."}],"issued":{"date-parts":[["2015"]]}}},{"id":238,"uris":["http://zotero.org/users/local/ud9bfypS/items/UAYXWAB3"],"itemData":{"id":238,"type":"article-journal","abstract":"Fluctuations of bird abundances in the Midwest region of the United States have been attributed to such factors as landscape change, habitat fragmentation, depredation, and supplemental feeding. However, no attempt has been made to estimate the collective role of landowner activities that may influence birds across a landscape. To investigate how landowners might influence birds when the majority (&gt; 90%) of land is privately owned, we surveyed all 1694 private domestic landowners living on three breeding bird survey routes (</w:instrText>
      </w:r>
      <w:r w:rsidR="00ED3548" w:rsidRPr="000418A2">
        <w:rPr>
          <w:rFonts w:ascii="Cambria Math" w:hAnsi="Cambria Math" w:cs="Cambria Math"/>
          <w:color w:val="000000" w:themeColor="text1"/>
        </w:rPr>
        <w:instrText>∼</w:instrText>
      </w:r>
      <w:r w:rsidR="00ED3548" w:rsidRPr="000418A2">
        <w:rPr>
          <w:rFonts w:cstheme="minorHAnsi"/>
          <w:color w:val="000000" w:themeColor="text1"/>
        </w:rPr>
        <w:instrText xml:space="preserve">120 km) that represent a continuum of rural-to-urban landscapes in Southeastern Michigan from October through December 2000. Our survey was designed to investigate (1) the proportion of landowners involved in bird feeding, providing bird houses, planting or maintaining vegetation for birds, gardening, landscaping, applying fertilizer, and applying pesticides or herbicides; (2) whether differences existed between urban, suburban, and rural landowner activities; and (3) whether landowners that carried out a given activity were sociodemographically different from those who did not. Of the 968 respondents (58.5% response rate), 912 (94%) carried out at least one of the activities on their land and the average landowner carried out 3.7 activities. A total of 65.6% fed birds, 45.7% provided bird houses, 54.6% planted or maintained vegetation for birds, 72.7% gardened, 72.3% landscaped, 49.3% applied fertilizer, and 25.2% applied pesticides or herbicides. Significant differences existed between the landscapes, with rural landowners having more bird houses and applying pesticides or herbicides in greater frequency. Similarly, urban landowners had a greater density of bird feeders and houses, but planted or maintained vegetation in the lowest frequency. Participation in activities varied by demographic factors, such as age, gender, and occupation. Scaling each activity to all landowners, including nonrespondents, across all landscapes indicates that between 14% and 82% of landowners may be engaged in a particular activity, with application of pesticides or herbicides having the least potential involvement (13.9%–55.4%) and gardening having the greatest potential involvement (40.1%–81.6%). Taken collectively, our results indicate that landowners are both intentionally and unintentionally engaged in a wide range of activities that are likely to influence bird populations.","container-title":"Environmental Management","DOI":"10.1007/s00267-003-0036-z","ISSN":"1432-1009","issue":"1","journalAbbreviation":"Environmental Management","language":"en","page":"110-125","source":"Springer Link","title":"Assessing Landowner Activities Related to Birds Across Rural-to-Urban Landscapes","volume":"33","author":[{"family":"Lepczyk","given":"Christopher A."},{"family":"Mertig","given":"Angela G."},{"family":"Liu","given":"Jianguo"}],"issued":{"date-parts":[["2004"]]}}}],"schema":"https://github.com/citation-style-language/schema/raw/master/csl-citation.json"} </w:instrText>
      </w:r>
      <w:r w:rsidR="00ED3548" w:rsidRPr="000418A2">
        <w:rPr>
          <w:rFonts w:cstheme="minorHAnsi"/>
          <w:color w:val="000000" w:themeColor="text1"/>
        </w:rPr>
        <w:fldChar w:fldCharType="separate"/>
      </w:r>
      <w:r w:rsidR="00ED3548" w:rsidRPr="000418A2">
        <w:rPr>
          <w:rFonts w:cstheme="minorHAnsi"/>
          <w:noProof/>
          <w:color w:val="000000" w:themeColor="text1"/>
        </w:rPr>
        <w:t>(Cowie &amp; Hinsley, 1988; Fuller et al., 2008; Galbraith et al., 2015; Lepczyk et al., 2004)</w:t>
      </w:r>
      <w:r w:rsidR="00ED3548" w:rsidRPr="000418A2">
        <w:rPr>
          <w:rFonts w:cstheme="minorHAnsi"/>
          <w:color w:val="000000" w:themeColor="text1"/>
        </w:rPr>
        <w:fldChar w:fldCharType="end"/>
      </w:r>
      <w:r w:rsidR="00ED3548" w:rsidRPr="000418A2">
        <w:rPr>
          <w:rFonts w:cstheme="minorHAnsi"/>
          <w:color w:val="000000" w:themeColor="text1"/>
        </w:rPr>
        <w:t xml:space="preserve">. In the first experiment, we sought to establish </w:t>
      </w:r>
      <w:del w:id="470" w:author="Mason,David Steven" w:date="2023-03-08T15:28:00Z">
        <w:r w:rsidR="00ED3548" w:rsidRPr="000418A2" w:rsidDel="00B91FF0">
          <w:rPr>
            <w:rFonts w:cstheme="minorHAnsi"/>
            <w:color w:val="000000" w:themeColor="text1"/>
          </w:rPr>
          <w:delText xml:space="preserve">a </w:delText>
        </w:r>
      </w:del>
      <w:ins w:id="471" w:author="Mason,David Steven" w:date="2023-03-08T15:28:00Z">
        <w:r w:rsidR="00B91FF0" w:rsidRPr="000418A2">
          <w:rPr>
            <w:rFonts w:cstheme="minorHAnsi"/>
            <w:color w:val="000000" w:themeColor="text1"/>
          </w:rPr>
          <w:t xml:space="preserve">the </w:t>
        </w:r>
      </w:ins>
      <w:r w:rsidR="00ED3548" w:rsidRPr="000418A2">
        <w:rPr>
          <w:rFonts w:cstheme="minorHAnsi"/>
          <w:color w:val="000000" w:themeColor="text1"/>
        </w:rPr>
        <w:t>relationship between resource</w:t>
      </w:r>
      <w:r w:rsidR="0007439C" w:rsidRPr="000418A2">
        <w:rPr>
          <w:rFonts w:cstheme="minorHAnsi"/>
          <w:color w:val="000000" w:themeColor="text1"/>
        </w:rPr>
        <w:t xml:space="preserve"> availability</w:t>
      </w:r>
      <w:r w:rsidR="00ED3548" w:rsidRPr="000418A2">
        <w:rPr>
          <w:rFonts w:cstheme="minorHAnsi"/>
          <w:color w:val="000000" w:themeColor="text1"/>
        </w:rPr>
        <w:t xml:space="preserve"> and vectored seed dispersal</w:t>
      </w:r>
      <w:r w:rsidR="0007439C" w:rsidRPr="000418A2">
        <w:rPr>
          <w:rFonts w:cstheme="minorHAnsi"/>
          <w:color w:val="000000" w:themeColor="text1"/>
        </w:rPr>
        <w:t>. I</w:t>
      </w:r>
      <w:r w:rsidR="00ED3548" w:rsidRPr="000418A2">
        <w:rPr>
          <w:rFonts w:cstheme="minorHAnsi"/>
          <w:color w:val="000000" w:themeColor="text1"/>
        </w:rPr>
        <w:t xml:space="preserve">n the second experiment, we </w:t>
      </w:r>
      <w:del w:id="472" w:author="Mason,David Steven" w:date="2023-03-10T12:53:00Z">
        <w:r w:rsidR="00ED3548" w:rsidRPr="000418A2" w:rsidDel="00CF7881">
          <w:rPr>
            <w:rFonts w:cstheme="minorHAnsi"/>
            <w:color w:val="000000" w:themeColor="text1"/>
          </w:rPr>
          <w:delText xml:space="preserve">explored </w:delText>
        </w:r>
      </w:del>
      <w:ins w:id="473" w:author="Mason,David Steven" w:date="2023-03-10T12:53:00Z">
        <w:r w:rsidR="00CF7881" w:rsidRPr="000418A2">
          <w:rPr>
            <w:rFonts w:cstheme="minorHAnsi"/>
            <w:color w:val="000000" w:themeColor="text1"/>
          </w:rPr>
          <w:t xml:space="preserve">measured </w:t>
        </w:r>
      </w:ins>
      <w:del w:id="474" w:author="Mason,David Steven" w:date="2023-03-10T12:53:00Z">
        <w:r w:rsidR="00ED3548" w:rsidRPr="000418A2" w:rsidDel="00CF7881">
          <w:rPr>
            <w:rFonts w:cstheme="minorHAnsi"/>
            <w:color w:val="000000" w:themeColor="text1"/>
          </w:rPr>
          <w:delText>the effect of</w:delText>
        </w:r>
      </w:del>
      <w:ins w:id="475" w:author="Mason,David Steven" w:date="2023-03-10T12:53:00Z">
        <w:r w:rsidR="00CF7881" w:rsidRPr="000418A2">
          <w:rPr>
            <w:rFonts w:cstheme="minorHAnsi"/>
            <w:color w:val="000000" w:themeColor="text1"/>
          </w:rPr>
          <w:t>how</w:t>
        </w:r>
      </w:ins>
      <w:r w:rsidR="00ED3548" w:rsidRPr="000418A2">
        <w:rPr>
          <w:rFonts w:cstheme="minorHAnsi"/>
          <w:color w:val="000000" w:themeColor="text1"/>
        </w:rPr>
        <w:t xml:space="preserve"> differing levels of resource </w:t>
      </w:r>
      <w:del w:id="476" w:author="Mason,David Steven" w:date="2023-02-17T20:57:00Z">
        <w:r w:rsidR="00F144CE" w:rsidRPr="000418A2" w:rsidDel="00676039">
          <w:rPr>
            <w:rFonts w:cstheme="minorHAnsi"/>
            <w:color w:val="000000" w:themeColor="text1"/>
          </w:rPr>
          <w:delText xml:space="preserve">species </w:delText>
        </w:r>
      </w:del>
      <w:r w:rsidR="00ED3548" w:rsidRPr="000418A2">
        <w:rPr>
          <w:rFonts w:cstheme="minorHAnsi"/>
          <w:color w:val="000000" w:themeColor="text1"/>
        </w:rPr>
        <w:t>richness</w:t>
      </w:r>
      <w:ins w:id="477" w:author="Mason,David Steven" w:date="2023-03-10T12:53:00Z">
        <w:r w:rsidR="00CF7881" w:rsidRPr="000418A2">
          <w:rPr>
            <w:rFonts w:cstheme="minorHAnsi"/>
            <w:color w:val="000000" w:themeColor="text1"/>
          </w:rPr>
          <w:t xml:space="preserve"> influence</w:t>
        </w:r>
      </w:ins>
      <w:ins w:id="478" w:author="Mason,David Steven" w:date="2023-03-10T12:54:00Z">
        <w:r w:rsidR="00CF7881" w:rsidRPr="000418A2">
          <w:rPr>
            <w:rFonts w:cstheme="minorHAnsi"/>
            <w:color w:val="000000" w:themeColor="text1"/>
          </w:rPr>
          <w:t>s this relationship</w:t>
        </w:r>
      </w:ins>
      <w:r w:rsidR="00ED3548" w:rsidRPr="000418A2">
        <w:rPr>
          <w:rFonts w:cstheme="minorHAnsi"/>
          <w:color w:val="000000" w:themeColor="text1"/>
        </w:rPr>
        <w:t>.</w:t>
      </w:r>
      <w:r w:rsidR="0007439C" w:rsidRPr="000418A2">
        <w:rPr>
          <w:rFonts w:cstheme="minorHAnsi"/>
          <w:color w:val="000000" w:themeColor="text1"/>
        </w:rPr>
        <w:t xml:space="preserve"> </w:t>
      </w:r>
      <w:r w:rsidR="0007439C" w:rsidRPr="000418A2">
        <w:rPr>
          <w:rFonts w:cstheme="minorHAnsi"/>
          <w:bCs/>
          <w:color w:val="000000" w:themeColor="text1"/>
        </w:rPr>
        <w:t xml:space="preserve">We expected that increasing the number of resources would lead to more </w:t>
      </w:r>
      <w:ins w:id="479" w:author="Mason,David Steven" w:date="2023-02-17T20:58:00Z">
        <w:r w:rsidR="00676039" w:rsidRPr="000418A2">
          <w:rPr>
            <w:rFonts w:cstheme="minorHAnsi"/>
            <w:bCs/>
            <w:color w:val="000000" w:themeColor="text1"/>
          </w:rPr>
          <w:t>bird counts</w:t>
        </w:r>
      </w:ins>
      <w:del w:id="480" w:author="Mason,David Steven" w:date="2023-02-17T20:58:00Z">
        <w:r w:rsidR="0007439C" w:rsidRPr="000418A2" w:rsidDel="00676039">
          <w:rPr>
            <w:rFonts w:cstheme="minorHAnsi"/>
            <w:bCs/>
            <w:color w:val="000000" w:themeColor="text1"/>
          </w:rPr>
          <w:delText>detections</w:delText>
        </w:r>
      </w:del>
      <w:r w:rsidR="0007439C" w:rsidRPr="000418A2">
        <w:rPr>
          <w:rFonts w:cstheme="minorHAnsi"/>
          <w:bCs/>
          <w:color w:val="000000" w:themeColor="text1"/>
        </w:rPr>
        <w:t xml:space="preserve"> and greater</w:t>
      </w:r>
      <w:ins w:id="481" w:author="Mason,David Steven" w:date="2023-02-17T20:58:00Z">
        <w:r w:rsidR="00676039" w:rsidRPr="000418A2">
          <w:rPr>
            <w:rFonts w:cstheme="minorHAnsi"/>
            <w:bCs/>
            <w:color w:val="000000" w:themeColor="text1"/>
          </w:rPr>
          <w:t xml:space="preserve"> bird</w:t>
        </w:r>
      </w:ins>
      <w:r w:rsidR="0007439C" w:rsidRPr="000418A2">
        <w:rPr>
          <w:rFonts w:cstheme="minorHAnsi"/>
          <w:bCs/>
          <w:color w:val="000000" w:themeColor="text1"/>
        </w:rPr>
        <w:t xml:space="preserve"> species richness </w:t>
      </w:r>
      <w:del w:id="482" w:author="Mason,David Steven" w:date="2023-02-17T20:58:00Z">
        <w:r w:rsidR="0007439C" w:rsidRPr="000418A2" w:rsidDel="00676039">
          <w:rPr>
            <w:rFonts w:cstheme="minorHAnsi"/>
            <w:bCs/>
            <w:color w:val="000000" w:themeColor="text1"/>
          </w:rPr>
          <w:delText xml:space="preserve">of birds </w:delText>
        </w:r>
      </w:del>
      <w:r w:rsidR="0007439C" w:rsidRPr="000418A2">
        <w:rPr>
          <w:rFonts w:cstheme="minorHAnsi"/>
          <w:bCs/>
          <w:color w:val="000000" w:themeColor="text1"/>
        </w:rPr>
        <w:t xml:space="preserve">at feeders, generating </w:t>
      </w:r>
      <w:r w:rsidR="00906C1E" w:rsidRPr="000418A2">
        <w:rPr>
          <w:rFonts w:cstheme="minorHAnsi"/>
          <w:bCs/>
          <w:color w:val="000000" w:themeColor="text1"/>
        </w:rPr>
        <w:t>corresponding</w:t>
      </w:r>
      <w:r w:rsidR="0007439C" w:rsidRPr="000418A2">
        <w:rPr>
          <w:rFonts w:cstheme="minorHAnsi"/>
          <w:bCs/>
          <w:color w:val="000000" w:themeColor="text1"/>
        </w:rPr>
        <w:t xml:space="preserve"> </w:t>
      </w:r>
      <w:del w:id="483" w:author="Mason,David Steven" w:date="2023-02-15T13:18:00Z">
        <w:r w:rsidR="0007439C" w:rsidRPr="000418A2" w:rsidDel="006E6CC5">
          <w:rPr>
            <w:rFonts w:cstheme="minorHAnsi"/>
            <w:bCs/>
            <w:color w:val="000000" w:themeColor="text1"/>
          </w:rPr>
          <w:delText xml:space="preserve">increases </w:delText>
        </w:r>
      </w:del>
      <w:ins w:id="484" w:author="Mason,David Steven" w:date="2023-02-15T13:18:00Z">
        <w:r w:rsidR="006E6CC5" w:rsidRPr="000418A2">
          <w:rPr>
            <w:rFonts w:cstheme="minorHAnsi"/>
            <w:bCs/>
            <w:color w:val="000000" w:themeColor="text1"/>
          </w:rPr>
          <w:t xml:space="preserve">patterns </w:t>
        </w:r>
      </w:ins>
      <w:r w:rsidR="0007439C" w:rsidRPr="000418A2">
        <w:rPr>
          <w:rFonts w:cstheme="minorHAnsi"/>
          <w:bCs/>
          <w:color w:val="000000" w:themeColor="text1"/>
        </w:rPr>
        <w:t>in seed rain.</w:t>
      </w:r>
      <w:r w:rsidR="0007439C" w:rsidRPr="000418A2">
        <w:rPr>
          <w:rFonts w:cstheme="minorHAnsi"/>
          <w:color w:val="000000" w:themeColor="text1"/>
        </w:rPr>
        <w:t xml:space="preserve"> </w:t>
      </w:r>
      <w:del w:id="485" w:author="Mason,David Steven" w:date="2023-03-11T17:31:00Z">
        <w:r w:rsidR="0006199B" w:rsidRPr="000418A2" w:rsidDel="002F05FA">
          <w:rPr>
            <w:rFonts w:cstheme="minorHAnsi"/>
            <w:b/>
            <w:bCs/>
            <w:color w:val="000000" w:themeColor="text1"/>
            <w:lang w:val="en-GB"/>
          </w:rPr>
          <w:br w:type="page"/>
        </w:r>
      </w:del>
    </w:p>
    <w:p w14:paraId="60242855" w14:textId="423FBA35" w:rsidR="002F05FA" w:rsidRPr="000418A2" w:rsidRDefault="002F05FA">
      <w:pPr>
        <w:spacing w:line="360" w:lineRule="auto"/>
        <w:ind w:firstLine="720"/>
        <w:rPr>
          <w:ins w:id="486" w:author="Mason,David Steven" w:date="2023-03-11T17:31:00Z"/>
          <w:rFonts w:cstheme="minorHAnsi"/>
          <w:b/>
          <w:bCs/>
          <w:color w:val="000000" w:themeColor="text1"/>
          <w:lang w:val="en-GB"/>
        </w:rPr>
      </w:pPr>
    </w:p>
    <w:p w14:paraId="21D7554D" w14:textId="77777777" w:rsidR="002F05FA" w:rsidRPr="000418A2" w:rsidRDefault="002F05FA">
      <w:pPr>
        <w:spacing w:line="360" w:lineRule="auto"/>
        <w:ind w:firstLine="720"/>
        <w:rPr>
          <w:ins w:id="487" w:author="Mason,David Steven" w:date="2023-03-11T17:31:00Z"/>
          <w:rFonts w:cstheme="minorHAnsi"/>
          <w:color w:val="000000" w:themeColor="text1"/>
        </w:rPr>
        <w:pPrChange w:id="488" w:author="Mason,David Steven" w:date="2023-02-27T14:02:00Z">
          <w:pPr>
            <w:spacing w:line="480" w:lineRule="auto"/>
            <w:ind w:firstLine="720"/>
          </w:pPr>
        </w:pPrChange>
      </w:pPr>
    </w:p>
    <w:p w14:paraId="792EB7D3" w14:textId="640BFCE6" w:rsidR="0006199B" w:rsidRPr="000418A2" w:rsidRDefault="0006199B">
      <w:pPr>
        <w:spacing w:line="360" w:lineRule="auto"/>
        <w:rPr>
          <w:rFonts w:cstheme="minorHAnsi"/>
          <w:b/>
          <w:bCs/>
          <w:color w:val="000000" w:themeColor="text1"/>
          <w:lang w:val="en-GB"/>
        </w:rPr>
        <w:pPrChange w:id="489" w:author="Mason,David Steven" w:date="2023-03-11T17:31:00Z">
          <w:pPr>
            <w:snapToGrid w:val="0"/>
            <w:spacing w:line="480" w:lineRule="auto"/>
          </w:pPr>
        </w:pPrChange>
      </w:pPr>
      <w:r w:rsidRPr="000418A2">
        <w:rPr>
          <w:rFonts w:cstheme="minorHAnsi"/>
          <w:b/>
          <w:bCs/>
          <w:color w:val="000000" w:themeColor="text1"/>
          <w:lang w:val="en-GB"/>
        </w:rPr>
        <w:t>METHODS</w:t>
      </w:r>
    </w:p>
    <w:p w14:paraId="49D097E9" w14:textId="0CDD9A63" w:rsidR="005A2DFC" w:rsidRPr="000418A2" w:rsidRDefault="005A2DFC">
      <w:pPr>
        <w:snapToGrid w:val="0"/>
        <w:spacing w:line="360" w:lineRule="auto"/>
        <w:rPr>
          <w:rFonts w:cstheme="minorHAnsi"/>
          <w:color w:val="000000" w:themeColor="text1"/>
          <w:u w:val="single"/>
          <w:lang w:val="en-GB"/>
        </w:rPr>
        <w:pPrChange w:id="490" w:author="Mason,David Steven" w:date="2023-03-08T15:55:00Z">
          <w:pPr>
            <w:snapToGrid w:val="0"/>
            <w:spacing w:line="480" w:lineRule="auto"/>
          </w:pPr>
        </w:pPrChange>
      </w:pPr>
      <w:r w:rsidRPr="000418A2">
        <w:rPr>
          <w:rFonts w:cstheme="minorHAnsi"/>
          <w:color w:val="000000" w:themeColor="text1"/>
          <w:u w:val="single"/>
          <w:lang w:val="en-GB"/>
        </w:rPr>
        <w:t>Experiment 1.</w:t>
      </w:r>
    </w:p>
    <w:p w14:paraId="1F174469" w14:textId="0E6BAFEA" w:rsidR="005A2DFC" w:rsidRPr="000418A2" w:rsidRDefault="005A2DFC">
      <w:pPr>
        <w:snapToGrid w:val="0"/>
        <w:spacing w:line="360" w:lineRule="auto"/>
        <w:rPr>
          <w:rFonts w:cstheme="minorHAnsi"/>
          <w:i/>
          <w:iCs/>
          <w:color w:val="000000" w:themeColor="text1"/>
          <w:lang w:val="en-GB"/>
        </w:rPr>
        <w:pPrChange w:id="491" w:author="Mason,David Steven" w:date="2023-03-08T15:55:00Z">
          <w:pPr>
            <w:snapToGrid w:val="0"/>
            <w:spacing w:line="480" w:lineRule="auto"/>
          </w:pPr>
        </w:pPrChange>
      </w:pPr>
      <w:r w:rsidRPr="000418A2">
        <w:rPr>
          <w:rFonts w:cstheme="minorHAnsi"/>
          <w:i/>
          <w:iCs/>
          <w:color w:val="000000" w:themeColor="text1"/>
          <w:lang w:val="en-GB"/>
        </w:rPr>
        <w:t>Location and design.</w:t>
      </w:r>
    </w:p>
    <w:p w14:paraId="737FFC99" w14:textId="5BB0CBC0" w:rsidR="005A2DFC" w:rsidRPr="000418A2" w:rsidRDefault="005A2DFC">
      <w:pPr>
        <w:snapToGrid w:val="0"/>
        <w:spacing w:line="360" w:lineRule="auto"/>
        <w:ind w:firstLine="720"/>
        <w:rPr>
          <w:color w:val="000000" w:themeColor="text1"/>
          <w:lang w:val="en-GB"/>
        </w:rPr>
        <w:pPrChange w:id="492" w:author="Mason,David Steven" w:date="2023-03-08T15:55:00Z">
          <w:pPr>
            <w:snapToGrid w:val="0"/>
            <w:spacing w:line="480" w:lineRule="auto"/>
            <w:ind w:firstLine="720"/>
          </w:pPr>
        </w:pPrChange>
      </w:pPr>
      <w:r w:rsidRPr="000418A2">
        <w:rPr>
          <w:color w:val="000000" w:themeColor="text1"/>
          <w:lang w:val="en-GB"/>
        </w:rPr>
        <w:t xml:space="preserve">We conducted </w:t>
      </w:r>
      <w:r w:rsidR="003041E4" w:rsidRPr="000418A2">
        <w:rPr>
          <w:color w:val="000000" w:themeColor="text1"/>
          <w:lang w:val="en-GB"/>
        </w:rPr>
        <w:t xml:space="preserve">the </w:t>
      </w:r>
      <w:r w:rsidRPr="000418A2">
        <w:rPr>
          <w:color w:val="000000" w:themeColor="text1"/>
          <w:lang w:val="en-GB"/>
        </w:rPr>
        <w:t xml:space="preserve">initial field experiment in a mixed upland forest in southwest Alabama </w:t>
      </w:r>
      <w:r w:rsidR="00561EC8" w:rsidRPr="000418A2">
        <w:rPr>
          <w:color w:val="000000" w:themeColor="text1"/>
          <w:lang w:val="en-GB"/>
        </w:rPr>
        <w:t>(32°34</w:t>
      </w:r>
      <w:r w:rsidR="0007439C" w:rsidRPr="000418A2">
        <w:rPr>
          <w:color w:val="000000" w:themeColor="text1"/>
          <w:lang w:val="en-GB"/>
        </w:rPr>
        <w:t>’</w:t>
      </w:r>
      <w:r w:rsidR="00561EC8" w:rsidRPr="000418A2">
        <w:rPr>
          <w:color w:val="000000" w:themeColor="text1"/>
          <w:lang w:val="en-GB"/>
        </w:rPr>
        <w:t>10</w:t>
      </w:r>
      <w:del w:id="493" w:author="Mason,David Steven" w:date="2023-02-18T10:49:00Z">
        <w:r w:rsidR="00561EC8" w:rsidRPr="000418A2" w:rsidDel="00FF5804">
          <w:rPr>
            <w:color w:val="000000" w:themeColor="text1"/>
            <w:lang w:val="en-GB"/>
          </w:rPr>
          <w:delText>.</w:delText>
        </w:r>
      </w:del>
      <w:del w:id="494" w:author="Mason,David Steven" w:date="2023-02-15T13:18:00Z">
        <w:r w:rsidR="00561EC8" w:rsidRPr="000418A2" w:rsidDel="006E6CC5">
          <w:rPr>
            <w:color w:val="000000" w:themeColor="text1"/>
            <w:lang w:val="en-GB"/>
          </w:rPr>
          <w:delText>2</w:delText>
        </w:r>
        <w:r w:rsidR="0007439C" w:rsidRPr="000418A2" w:rsidDel="006E6CC5">
          <w:rPr>
            <w:color w:val="000000" w:themeColor="text1"/>
            <w:lang w:val="en-GB"/>
          </w:rPr>
          <w:delText>”</w:delText>
        </w:r>
        <w:r w:rsidR="00561EC8" w:rsidRPr="000418A2" w:rsidDel="006E6CC5">
          <w:rPr>
            <w:color w:val="000000" w:themeColor="text1"/>
            <w:lang w:val="en-GB"/>
          </w:rPr>
          <w:delText>N</w:delText>
        </w:r>
      </w:del>
      <w:ins w:id="495" w:author="Mason,David Steven" w:date="2023-02-15T13:18:00Z">
        <w:r w:rsidR="006E6CC5" w:rsidRPr="000418A2">
          <w:rPr>
            <w:color w:val="000000" w:themeColor="text1"/>
            <w:lang w:val="en-GB"/>
          </w:rPr>
          <w:t>”N</w:t>
        </w:r>
      </w:ins>
      <w:r w:rsidR="00561EC8" w:rsidRPr="000418A2">
        <w:rPr>
          <w:color w:val="000000" w:themeColor="text1"/>
          <w:lang w:val="en-GB"/>
        </w:rPr>
        <w:t>, 87°57</w:t>
      </w:r>
      <w:r w:rsidR="0007439C" w:rsidRPr="000418A2">
        <w:rPr>
          <w:color w:val="000000" w:themeColor="text1"/>
          <w:lang w:val="en-GB"/>
        </w:rPr>
        <w:t>’</w:t>
      </w:r>
      <w:r w:rsidR="00561EC8" w:rsidRPr="000418A2">
        <w:rPr>
          <w:color w:val="000000" w:themeColor="text1"/>
          <w:lang w:val="en-GB"/>
        </w:rPr>
        <w:t>0</w:t>
      </w:r>
      <w:ins w:id="496" w:author="Mason,David Steven" w:date="2023-02-18T10:50:00Z">
        <w:r w:rsidR="00FF5804" w:rsidRPr="000418A2">
          <w:rPr>
            <w:color w:val="000000" w:themeColor="text1"/>
            <w:lang w:val="en-GB"/>
          </w:rPr>
          <w:t>4</w:t>
        </w:r>
      </w:ins>
      <w:del w:id="497" w:author="Mason,David Steven" w:date="2023-02-18T10:50:00Z">
        <w:r w:rsidR="00561EC8" w:rsidRPr="000418A2" w:rsidDel="00FF5804">
          <w:rPr>
            <w:color w:val="000000" w:themeColor="text1"/>
            <w:lang w:val="en-GB"/>
          </w:rPr>
          <w:delText>3.6</w:delText>
        </w:r>
      </w:del>
      <w:r w:rsidR="0007439C" w:rsidRPr="000418A2">
        <w:rPr>
          <w:color w:val="000000" w:themeColor="text1"/>
          <w:lang w:val="en-GB"/>
        </w:rPr>
        <w:t>”</w:t>
      </w:r>
      <w:r w:rsidR="00561EC8" w:rsidRPr="000418A2">
        <w:rPr>
          <w:color w:val="000000" w:themeColor="text1"/>
          <w:lang w:val="en-GB"/>
        </w:rPr>
        <w:t>W)</w:t>
      </w:r>
      <w:r w:rsidRPr="000418A2">
        <w:rPr>
          <w:color w:val="000000" w:themeColor="text1"/>
          <w:lang w:val="en-GB"/>
        </w:rPr>
        <w:t xml:space="preserve"> to demonstrate that resources attract seed vectors and subsequent seed rain. Northern Cardinals (</w:t>
      </w:r>
      <w:r w:rsidRPr="000418A2">
        <w:rPr>
          <w:i/>
          <w:iCs/>
          <w:color w:val="000000" w:themeColor="text1"/>
          <w:lang w:val="en-GB"/>
        </w:rPr>
        <w:t>Cardinalis cardinalis</w:t>
      </w:r>
      <w:r w:rsidRPr="000418A2">
        <w:rPr>
          <w:color w:val="000000" w:themeColor="text1"/>
          <w:lang w:val="en-GB"/>
        </w:rPr>
        <w:t xml:space="preserve">) </w:t>
      </w:r>
      <w:del w:id="498" w:author="Mason,David Steven" w:date="2023-02-18T10:42:00Z">
        <w:r w:rsidRPr="000418A2" w:rsidDel="00FF5804">
          <w:rPr>
            <w:color w:val="000000" w:themeColor="text1"/>
            <w:lang w:val="en-GB"/>
          </w:rPr>
          <w:delText xml:space="preserve">are </w:delText>
        </w:r>
      </w:del>
      <w:ins w:id="499" w:author="Mason,David Steven" w:date="2023-02-18T10:42:00Z">
        <w:r w:rsidR="00FF5804" w:rsidRPr="000418A2">
          <w:rPr>
            <w:color w:val="000000" w:themeColor="text1"/>
            <w:lang w:val="en-GB"/>
          </w:rPr>
          <w:t xml:space="preserve">were </w:t>
        </w:r>
      </w:ins>
      <w:r w:rsidRPr="000418A2">
        <w:rPr>
          <w:color w:val="000000" w:themeColor="text1"/>
          <w:lang w:val="en-GB"/>
        </w:rPr>
        <w:t>the most common dispersers on the property</w:t>
      </w:r>
      <w:ins w:id="500" w:author="Mason,David Steven" w:date="2023-02-18T10:42:00Z">
        <w:r w:rsidR="00FF5804" w:rsidRPr="000418A2">
          <w:rPr>
            <w:color w:val="000000" w:themeColor="text1"/>
            <w:lang w:val="en-GB"/>
          </w:rPr>
          <w:t>,</w:t>
        </w:r>
      </w:ins>
      <w:r w:rsidRPr="000418A2">
        <w:rPr>
          <w:color w:val="000000" w:themeColor="text1"/>
          <w:lang w:val="en-GB"/>
        </w:rPr>
        <w:t xml:space="preserve"> and our target plant species was yaupon holly (</w:t>
      </w:r>
      <w:r w:rsidRPr="000418A2">
        <w:rPr>
          <w:i/>
          <w:iCs/>
          <w:color w:val="000000" w:themeColor="text1"/>
          <w:lang w:val="en-GB"/>
        </w:rPr>
        <w:t>Ilex vomitoria</w:t>
      </w:r>
      <w:r w:rsidRPr="000418A2">
        <w:rPr>
          <w:color w:val="000000" w:themeColor="text1"/>
          <w:lang w:val="en-GB"/>
        </w:rPr>
        <w:t>). We randomly placed five pairs of bird feeders (</w:t>
      </w:r>
      <w:del w:id="501" w:author="Mason,David Steven" w:date="2023-03-08T15:53:00Z">
        <w:r w:rsidR="6A837F06" w:rsidRPr="000418A2" w:rsidDel="00EC218C">
          <w:rPr>
            <w:color w:val="000000" w:themeColor="text1"/>
            <w:lang w:val="en-GB"/>
          </w:rPr>
          <w:delText>0.</w:delText>
        </w:r>
      </w:del>
      <w:r w:rsidR="6A837F06" w:rsidRPr="000418A2">
        <w:rPr>
          <w:color w:val="000000" w:themeColor="text1"/>
          <w:lang w:val="en-GB"/>
        </w:rPr>
        <w:t xml:space="preserve">18 x </w:t>
      </w:r>
      <w:del w:id="502" w:author="Mason,David Steven" w:date="2023-03-08T15:53:00Z">
        <w:r w:rsidR="6A837F06" w:rsidRPr="000418A2" w:rsidDel="00EC218C">
          <w:rPr>
            <w:color w:val="000000" w:themeColor="text1"/>
            <w:lang w:val="en-GB"/>
          </w:rPr>
          <w:delText>0.</w:delText>
        </w:r>
      </w:del>
      <w:r w:rsidR="6A837F06" w:rsidRPr="000418A2">
        <w:rPr>
          <w:color w:val="000000" w:themeColor="text1"/>
          <w:lang w:val="en-GB"/>
        </w:rPr>
        <w:t xml:space="preserve">20 x </w:t>
      </w:r>
      <w:del w:id="503" w:author="Mason,David Steven" w:date="2023-03-08T15:53:00Z">
        <w:r w:rsidR="6A837F06" w:rsidRPr="000418A2" w:rsidDel="00EC218C">
          <w:rPr>
            <w:color w:val="000000" w:themeColor="text1"/>
            <w:lang w:val="en-GB"/>
          </w:rPr>
          <w:delText>0.</w:delText>
        </w:r>
      </w:del>
      <w:r w:rsidR="6A837F06" w:rsidRPr="000418A2">
        <w:rPr>
          <w:color w:val="000000" w:themeColor="text1"/>
          <w:lang w:val="en-GB"/>
        </w:rPr>
        <w:t xml:space="preserve">23 </w:t>
      </w:r>
      <w:ins w:id="504" w:author="Mason,David Steven" w:date="2023-03-08T15:53:00Z">
        <w:r w:rsidR="00EC218C" w:rsidRPr="000418A2">
          <w:rPr>
            <w:color w:val="000000" w:themeColor="text1"/>
            <w:lang w:val="en-GB"/>
          </w:rPr>
          <w:t>c</w:t>
        </w:r>
      </w:ins>
      <w:r w:rsidR="6A837F06" w:rsidRPr="000418A2">
        <w:rPr>
          <w:color w:val="000000" w:themeColor="text1"/>
          <w:lang w:val="en-GB"/>
        </w:rPr>
        <w:t>m</w:t>
      </w:r>
      <w:r w:rsidR="6174EC1F" w:rsidRPr="000418A2">
        <w:rPr>
          <w:color w:val="000000" w:themeColor="text1"/>
          <w:lang w:val="en-GB"/>
        </w:rPr>
        <w:t>, Ogrmar Hanging Gazebo</w:t>
      </w:r>
      <w:r w:rsidRPr="000418A2">
        <w:rPr>
          <w:color w:val="000000" w:themeColor="text1"/>
          <w:lang w:val="en-GB"/>
        </w:rPr>
        <w:t xml:space="preserve">) </w:t>
      </w:r>
      <w:r w:rsidR="003834ED" w:rsidRPr="000418A2">
        <w:rPr>
          <w:color w:val="000000" w:themeColor="text1"/>
          <w:lang w:val="en-GB"/>
        </w:rPr>
        <w:t xml:space="preserve">approximately </w:t>
      </w:r>
      <w:r w:rsidRPr="000418A2">
        <w:rPr>
          <w:color w:val="000000" w:themeColor="text1"/>
          <w:lang w:val="en-GB"/>
        </w:rPr>
        <w:t>100 m apar</w:t>
      </w:r>
      <w:r w:rsidR="00561EC8" w:rsidRPr="000418A2">
        <w:rPr>
          <w:color w:val="000000" w:themeColor="text1"/>
          <w:lang w:val="en-GB"/>
        </w:rPr>
        <w:t xml:space="preserve">t </w:t>
      </w:r>
      <w:r w:rsidRPr="000418A2">
        <w:rPr>
          <w:color w:val="000000" w:themeColor="text1"/>
          <w:lang w:val="en-GB"/>
        </w:rPr>
        <w:t xml:space="preserve">in open areas bordering brush. </w:t>
      </w:r>
      <w:r w:rsidR="00EC477F" w:rsidRPr="000418A2">
        <w:rPr>
          <w:color w:val="000000" w:themeColor="text1"/>
          <w:lang w:val="en-GB"/>
        </w:rPr>
        <w:t>Each pair consisted of o</w:t>
      </w:r>
      <w:r w:rsidRPr="000418A2">
        <w:rPr>
          <w:color w:val="000000" w:themeColor="text1"/>
          <w:lang w:val="en-GB"/>
        </w:rPr>
        <w:t>ne feeder stocked with black oil sunflower seeds</w:t>
      </w:r>
      <w:r w:rsidR="005D1203" w:rsidRPr="000418A2">
        <w:rPr>
          <w:color w:val="000000" w:themeColor="text1"/>
          <w:lang w:val="en-GB"/>
        </w:rPr>
        <w:t xml:space="preserve"> (</w:t>
      </w:r>
      <w:r w:rsidR="005D1203" w:rsidRPr="000418A2">
        <w:rPr>
          <w:i/>
          <w:iCs/>
          <w:color w:val="000000" w:themeColor="text1"/>
          <w:lang w:val="en-GB"/>
        </w:rPr>
        <w:t>Helianthus annuus</w:t>
      </w:r>
      <w:r w:rsidR="005D1203" w:rsidRPr="000418A2">
        <w:rPr>
          <w:color w:val="000000" w:themeColor="text1"/>
          <w:lang w:val="en-GB"/>
        </w:rPr>
        <w:t>)</w:t>
      </w:r>
      <w:r w:rsidR="00561EC8" w:rsidRPr="000418A2">
        <w:rPr>
          <w:color w:val="000000" w:themeColor="text1"/>
          <w:lang w:val="en-GB"/>
        </w:rPr>
        <w:t xml:space="preserve"> </w:t>
      </w:r>
      <w:r w:rsidR="00EC477F" w:rsidRPr="000418A2">
        <w:rPr>
          <w:color w:val="000000" w:themeColor="text1"/>
          <w:lang w:val="en-GB"/>
        </w:rPr>
        <w:t xml:space="preserve">while the other </w:t>
      </w:r>
      <w:r w:rsidRPr="000418A2">
        <w:rPr>
          <w:color w:val="000000" w:themeColor="text1"/>
          <w:lang w:val="en-GB"/>
        </w:rPr>
        <w:t>remained empty. We placed the feeders on an artificial perch above seed traps</w:t>
      </w:r>
      <w:ins w:id="505" w:author="Mason,David Steven" w:date="2023-03-08T15:54:00Z">
        <w:r w:rsidR="00F72EE1" w:rsidRPr="000418A2">
          <w:rPr>
            <w:color w:val="000000" w:themeColor="text1"/>
            <w:lang w:val="en-GB"/>
          </w:rPr>
          <w:t xml:space="preserve"> that we</w:t>
        </w:r>
      </w:ins>
      <w:r w:rsidRPr="000418A2">
        <w:rPr>
          <w:color w:val="000000" w:themeColor="text1"/>
          <w:lang w:val="en-GB"/>
        </w:rPr>
        <w:t xml:space="preserve"> constructed by affixing 0.5</w:t>
      </w:r>
      <w:r w:rsidR="00A51B39" w:rsidRPr="000418A2">
        <w:rPr>
          <w:color w:val="000000" w:themeColor="text1"/>
          <w:lang w:val="en-GB"/>
        </w:rPr>
        <w:t xml:space="preserve"> </w:t>
      </w:r>
      <w:r w:rsidRPr="000418A2">
        <w:rPr>
          <w:color w:val="000000" w:themeColor="text1"/>
          <w:lang w:val="en-GB"/>
        </w:rPr>
        <w:t>m</w:t>
      </w:r>
      <w:r w:rsidRPr="000418A2">
        <w:rPr>
          <w:color w:val="000000" w:themeColor="text1"/>
          <w:vertAlign w:val="superscript"/>
          <w:lang w:val="en-GB"/>
        </w:rPr>
        <w:t>2</w:t>
      </w:r>
      <w:r w:rsidRPr="000418A2">
        <w:rPr>
          <w:color w:val="000000" w:themeColor="text1"/>
          <w:lang w:val="en-GB"/>
        </w:rPr>
        <w:t xml:space="preserve"> of mesh screening attached to a frame made from wooden slats. </w:t>
      </w:r>
      <w:r w:rsidR="00561EC8" w:rsidRPr="000418A2">
        <w:rPr>
          <w:color w:val="000000" w:themeColor="text1"/>
          <w:lang w:val="en-GB"/>
        </w:rPr>
        <w:t>In February 2018</w:t>
      </w:r>
      <w:r w:rsidRPr="000418A2">
        <w:rPr>
          <w:color w:val="000000" w:themeColor="text1"/>
          <w:lang w:val="en-GB"/>
        </w:rPr>
        <w:t xml:space="preserve">, we ran two </w:t>
      </w:r>
      <w:r w:rsidR="2B68CD85" w:rsidRPr="000418A2">
        <w:rPr>
          <w:color w:val="000000" w:themeColor="text1"/>
          <w:lang w:val="en-GB"/>
        </w:rPr>
        <w:t>14-day</w:t>
      </w:r>
      <w:r w:rsidRPr="000418A2">
        <w:rPr>
          <w:color w:val="000000" w:themeColor="text1"/>
          <w:lang w:val="en-GB"/>
        </w:rPr>
        <w:t xml:space="preserve"> trials</w:t>
      </w:r>
      <w:del w:id="506" w:author="Mason,David Steven" w:date="2023-03-08T15:54:00Z">
        <w:r w:rsidR="00EA58FB" w:rsidRPr="000418A2" w:rsidDel="00F72EE1">
          <w:rPr>
            <w:color w:val="000000" w:themeColor="text1"/>
            <w:lang w:val="en-GB"/>
          </w:rPr>
          <w:delText xml:space="preserve"> (n = 20)</w:delText>
        </w:r>
      </w:del>
      <w:r w:rsidRPr="000418A2">
        <w:rPr>
          <w:color w:val="000000" w:themeColor="text1"/>
          <w:lang w:val="en-GB"/>
        </w:rPr>
        <w:t xml:space="preserve">. After the first trial, we collected seeds from the seed trap and switched the treatments within the pair. </w:t>
      </w:r>
      <w:del w:id="507" w:author="Mason,David Steven" w:date="2023-03-10T12:54:00Z">
        <w:r w:rsidRPr="000418A2" w:rsidDel="00693926">
          <w:rPr>
            <w:color w:val="000000" w:themeColor="text1"/>
            <w:lang w:val="en-GB"/>
          </w:rPr>
          <w:delText xml:space="preserve">Then, we collected the seeds after the second </w:delText>
        </w:r>
        <w:r w:rsidR="270D3FF6" w:rsidRPr="000418A2" w:rsidDel="00693926">
          <w:rPr>
            <w:color w:val="000000" w:themeColor="text1"/>
            <w:lang w:val="en-GB"/>
          </w:rPr>
          <w:delText>14-day</w:delText>
        </w:r>
        <w:r w:rsidRPr="000418A2" w:rsidDel="00693926">
          <w:rPr>
            <w:color w:val="000000" w:themeColor="text1"/>
            <w:lang w:val="en-GB"/>
          </w:rPr>
          <w:delText xml:space="preserve"> </w:delText>
        </w:r>
      </w:del>
      <w:del w:id="508" w:author="Mason,David Steven" w:date="2023-03-08T15:54:00Z">
        <w:r w:rsidRPr="000418A2" w:rsidDel="00F72EE1">
          <w:rPr>
            <w:color w:val="000000" w:themeColor="text1"/>
            <w:lang w:val="en-GB"/>
          </w:rPr>
          <w:delText>period</w:delText>
        </w:r>
      </w:del>
      <w:del w:id="509" w:author="Mason,David Steven" w:date="2023-03-10T12:54:00Z">
        <w:r w:rsidRPr="000418A2" w:rsidDel="00693926">
          <w:rPr>
            <w:color w:val="000000" w:themeColor="text1"/>
            <w:lang w:val="en-GB"/>
          </w:rPr>
          <w:delText>.</w:delText>
        </w:r>
      </w:del>
    </w:p>
    <w:p w14:paraId="37179D82" w14:textId="3D9571E3" w:rsidR="005A2DFC" w:rsidRDefault="005A2DFC" w:rsidP="002F7757">
      <w:pPr>
        <w:snapToGrid w:val="0"/>
        <w:spacing w:line="360" w:lineRule="auto"/>
        <w:rPr>
          <w:rFonts w:cstheme="minorHAnsi"/>
          <w:color w:val="000000" w:themeColor="text1"/>
          <w:lang w:val="en-GB"/>
        </w:rPr>
      </w:pPr>
    </w:p>
    <w:p w14:paraId="293EEE61" w14:textId="6AF891A3" w:rsidR="002F7757" w:rsidRDefault="002F7757" w:rsidP="002F7757">
      <w:pPr>
        <w:snapToGrid w:val="0"/>
        <w:spacing w:line="360" w:lineRule="auto"/>
        <w:rPr>
          <w:rFonts w:cstheme="minorHAnsi"/>
          <w:color w:val="000000" w:themeColor="text1"/>
          <w:lang w:val="en-GB"/>
        </w:rPr>
      </w:pPr>
    </w:p>
    <w:p w14:paraId="5CF80F54" w14:textId="77777777" w:rsidR="002F7757" w:rsidRPr="000418A2" w:rsidRDefault="002F7757">
      <w:pPr>
        <w:snapToGrid w:val="0"/>
        <w:spacing w:line="360" w:lineRule="auto"/>
        <w:rPr>
          <w:rFonts w:cstheme="minorHAnsi"/>
          <w:color w:val="000000" w:themeColor="text1"/>
          <w:lang w:val="en-GB"/>
        </w:rPr>
        <w:pPrChange w:id="510" w:author="Mason,David Steven" w:date="2023-03-08T15:55:00Z">
          <w:pPr>
            <w:snapToGrid w:val="0"/>
            <w:spacing w:line="480" w:lineRule="auto"/>
          </w:pPr>
        </w:pPrChange>
      </w:pPr>
    </w:p>
    <w:p w14:paraId="05A3B214" w14:textId="7E1671A3" w:rsidR="005A2DFC" w:rsidRPr="000418A2" w:rsidRDefault="005A2DFC">
      <w:pPr>
        <w:snapToGrid w:val="0"/>
        <w:spacing w:line="360" w:lineRule="auto"/>
        <w:rPr>
          <w:i/>
          <w:iCs/>
          <w:color w:val="000000" w:themeColor="text1"/>
          <w:lang w:val="en-GB"/>
        </w:rPr>
        <w:pPrChange w:id="511" w:author="Mason,David Steven" w:date="2023-03-08T15:55:00Z">
          <w:pPr>
            <w:snapToGrid w:val="0"/>
            <w:spacing w:line="480" w:lineRule="auto"/>
          </w:pPr>
        </w:pPrChange>
      </w:pPr>
      <w:r w:rsidRPr="000418A2">
        <w:rPr>
          <w:i/>
          <w:iCs/>
          <w:color w:val="000000" w:themeColor="text1"/>
          <w:lang w:val="en-GB"/>
        </w:rPr>
        <w:lastRenderedPageBreak/>
        <w:t>Statistical analysis.</w:t>
      </w:r>
    </w:p>
    <w:p w14:paraId="1F61F63F" w14:textId="3A59DF9A" w:rsidR="00016625" w:rsidRPr="000418A2" w:rsidRDefault="095B72F7">
      <w:pPr>
        <w:snapToGrid w:val="0"/>
        <w:spacing w:line="360" w:lineRule="auto"/>
        <w:ind w:firstLine="720"/>
        <w:rPr>
          <w:color w:val="000000" w:themeColor="text1"/>
          <w:lang w:val="en-GB"/>
        </w:rPr>
        <w:pPrChange w:id="512" w:author="Mason,David Steven" w:date="2023-03-08T15:55:00Z">
          <w:pPr>
            <w:snapToGrid w:val="0"/>
            <w:spacing w:line="480" w:lineRule="auto"/>
            <w:ind w:firstLine="720"/>
          </w:pPr>
        </w:pPrChange>
      </w:pPr>
      <w:r w:rsidRPr="000418A2">
        <w:rPr>
          <w:color w:val="000000" w:themeColor="text1"/>
          <w:lang w:val="en-GB"/>
        </w:rPr>
        <w:t>We analyzed seed</w:t>
      </w:r>
      <w:r w:rsidR="0620D98C" w:rsidRPr="000418A2">
        <w:rPr>
          <w:color w:val="000000" w:themeColor="text1"/>
          <w:lang w:val="en-GB"/>
        </w:rPr>
        <w:t xml:space="preserve"> arrival at traps </w:t>
      </w:r>
      <w:r w:rsidRPr="000418A2">
        <w:rPr>
          <w:color w:val="000000" w:themeColor="text1"/>
          <w:lang w:val="en-GB"/>
        </w:rPr>
        <w:t xml:space="preserve">in </w:t>
      </w:r>
      <w:r w:rsidR="190B2E76" w:rsidRPr="000418A2">
        <w:rPr>
          <w:color w:val="000000" w:themeColor="text1"/>
          <w:lang w:val="en-GB"/>
        </w:rPr>
        <w:t>R (R Core Team 2022</w:t>
      </w:r>
      <w:r w:rsidR="5A995818" w:rsidRPr="000418A2">
        <w:rPr>
          <w:color w:val="000000" w:themeColor="text1"/>
          <w:lang w:val="en-GB"/>
        </w:rPr>
        <w:t>) with an alpha value of 0.05</w:t>
      </w:r>
      <w:r w:rsidRPr="000418A2">
        <w:rPr>
          <w:color w:val="000000" w:themeColor="text1"/>
          <w:lang w:val="en-GB"/>
        </w:rPr>
        <w:t xml:space="preserve"> (as were all statistical analyses for this paper)</w:t>
      </w:r>
      <w:r w:rsidR="032BF9B5" w:rsidRPr="000418A2">
        <w:rPr>
          <w:color w:val="000000" w:themeColor="text1"/>
          <w:lang w:val="en-GB"/>
        </w:rPr>
        <w:t xml:space="preserve"> using</w:t>
      </w:r>
      <w:r w:rsidR="39A449D7" w:rsidRPr="000418A2">
        <w:rPr>
          <w:color w:val="000000" w:themeColor="text1"/>
          <w:lang w:val="en-GB"/>
        </w:rPr>
        <w:t xml:space="preserve"> the </w:t>
      </w:r>
      <w:proofErr w:type="spellStart"/>
      <w:r w:rsidR="39A449D7" w:rsidRPr="000418A2">
        <w:rPr>
          <w:color w:val="000000" w:themeColor="text1"/>
          <w:lang w:val="en-GB"/>
        </w:rPr>
        <w:t>glmer</w:t>
      </w:r>
      <w:r w:rsidR="077ED452" w:rsidRPr="000418A2">
        <w:rPr>
          <w:color w:val="000000" w:themeColor="text1"/>
          <w:lang w:val="en-GB"/>
        </w:rPr>
        <w:t>.nb</w:t>
      </w:r>
      <w:proofErr w:type="spellEnd"/>
      <w:r w:rsidR="39A449D7" w:rsidRPr="000418A2">
        <w:rPr>
          <w:color w:val="000000" w:themeColor="text1"/>
          <w:lang w:val="en-GB"/>
        </w:rPr>
        <w:t xml:space="preserve"> function to</w:t>
      </w:r>
      <w:r w:rsidR="5A995818" w:rsidRPr="000418A2">
        <w:rPr>
          <w:color w:val="000000" w:themeColor="text1"/>
          <w:lang w:val="en-GB"/>
        </w:rPr>
        <w:t xml:space="preserve"> fit a</w:t>
      </w:r>
      <w:r w:rsidR="39A449D7" w:rsidRPr="000418A2">
        <w:rPr>
          <w:color w:val="000000" w:themeColor="text1"/>
          <w:lang w:val="en-GB"/>
        </w:rPr>
        <w:t xml:space="preserve"> </w:t>
      </w:r>
      <w:r w:rsidR="032BF9B5" w:rsidRPr="000418A2">
        <w:rPr>
          <w:color w:val="000000" w:themeColor="text1"/>
          <w:lang w:val="en-GB"/>
        </w:rPr>
        <w:t>generalized linear model</w:t>
      </w:r>
      <w:r w:rsidR="5A995818" w:rsidRPr="000418A2">
        <w:rPr>
          <w:color w:val="000000" w:themeColor="text1"/>
          <w:lang w:val="en-GB"/>
        </w:rPr>
        <w:t xml:space="preserve"> with a negative binomial sampling distribution</w:t>
      </w:r>
      <w:r w:rsidR="190B2E76" w:rsidRPr="000418A2">
        <w:rPr>
          <w:color w:val="000000" w:themeColor="text1"/>
          <w:lang w:val="en-GB"/>
        </w:rPr>
        <w:t xml:space="preserve"> via maximum likelihood</w:t>
      </w:r>
      <w:r w:rsidR="032BF9B5" w:rsidRPr="000418A2">
        <w:rPr>
          <w:color w:val="000000" w:themeColor="text1"/>
          <w:lang w:val="en-GB"/>
        </w:rPr>
        <w:t xml:space="preserve"> </w:t>
      </w:r>
      <w:r w:rsidR="00F144CE" w:rsidRPr="000418A2">
        <w:rPr>
          <w:color w:val="000000" w:themeColor="text1"/>
          <w:lang w:val="en-GB"/>
        </w:rPr>
        <w:fldChar w:fldCharType="begin"/>
      </w:r>
      <w:r w:rsidR="00F144CE" w:rsidRPr="000418A2">
        <w:rPr>
          <w:color w:val="000000" w:themeColor="text1"/>
          <w:lang w:val="en-GB"/>
        </w:rPr>
        <w:instrText xml:space="preserve"> ADDIN ZOTERO_ITEM CSL_CITATION {"citationID":"07mUu0sd","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F144CE" w:rsidRPr="000418A2">
        <w:rPr>
          <w:color w:val="000000" w:themeColor="text1"/>
          <w:lang w:val="en-GB"/>
        </w:rPr>
        <w:fldChar w:fldCharType="separate"/>
      </w:r>
      <w:r w:rsidR="6E517D9F" w:rsidRPr="000418A2">
        <w:rPr>
          <w:noProof/>
          <w:color w:val="000000" w:themeColor="text1"/>
          <w:lang w:val="en-GB"/>
        </w:rPr>
        <w:t>(Bates et al., 2015)</w:t>
      </w:r>
      <w:r w:rsidR="00F144CE" w:rsidRPr="000418A2">
        <w:rPr>
          <w:color w:val="000000" w:themeColor="text1"/>
          <w:lang w:val="en-GB"/>
        </w:rPr>
        <w:fldChar w:fldCharType="end"/>
      </w:r>
      <w:r w:rsidR="032BF9B5" w:rsidRPr="000418A2">
        <w:rPr>
          <w:color w:val="000000" w:themeColor="text1"/>
          <w:lang w:val="en-GB"/>
        </w:rPr>
        <w:t>.</w:t>
      </w:r>
      <w:r w:rsidR="39A449D7" w:rsidRPr="000418A2">
        <w:rPr>
          <w:color w:val="000000" w:themeColor="text1"/>
          <w:lang w:val="en-GB"/>
        </w:rPr>
        <w:t xml:space="preserve"> </w:t>
      </w:r>
      <w:ins w:id="513" w:author="Mason,David Steven" w:date="2023-03-08T15:55:00Z">
        <w:r w:rsidR="00F72EE1" w:rsidRPr="000418A2">
          <w:rPr>
            <w:color w:val="000000" w:themeColor="text1"/>
            <w:lang w:val="en-GB"/>
          </w:rPr>
          <w:t xml:space="preserve">We treated </w:t>
        </w:r>
      </w:ins>
      <w:ins w:id="514" w:author="Mason,David Steven" w:date="2023-03-11T17:33:00Z">
        <w:r w:rsidR="00810F6B" w:rsidRPr="000418A2">
          <w:rPr>
            <w:color w:val="000000" w:themeColor="text1"/>
            <w:lang w:val="en-GB"/>
          </w:rPr>
          <w:t>resources</w:t>
        </w:r>
      </w:ins>
      <w:del w:id="515" w:author="Mason,David Steven" w:date="2023-03-08T15:55:00Z">
        <w:r w:rsidR="39A449D7" w:rsidRPr="000418A2" w:rsidDel="00F72EE1">
          <w:rPr>
            <w:color w:val="000000" w:themeColor="text1"/>
            <w:lang w:val="en-GB"/>
          </w:rPr>
          <w:delText>T</w:delText>
        </w:r>
      </w:del>
      <w:del w:id="516" w:author="Mason,David Steven" w:date="2023-03-11T17:33:00Z">
        <w:r w:rsidR="39A449D7" w:rsidRPr="000418A2" w:rsidDel="00810F6B">
          <w:rPr>
            <w:color w:val="000000" w:themeColor="text1"/>
            <w:lang w:val="en-GB"/>
          </w:rPr>
          <w:delText>reatment</w:delText>
        </w:r>
      </w:del>
      <w:r w:rsidR="39A449D7" w:rsidRPr="000418A2">
        <w:rPr>
          <w:color w:val="000000" w:themeColor="text1"/>
          <w:lang w:val="en-GB"/>
        </w:rPr>
        <w:t xml:space="preserve"> (baited or empty feeders) and sampling </w:t>
      </w:r>
      <w:r w:rsidR="28F999A0" w:rsidRPr="000418A2">
        <w:rPr>
          <w:color w:val="000000" w:themeColor="text1"/>
          <w:lang w:val="en-GB"/>
        </w:rPr>
        <w:t xml:space="preserve">period </w:t>
      </w:r>
      <w:r w:rsidR="39A449D7" w:rsidRPr="000418A2">
        <w:rPr>
          <w:color w:val="000000" w:themeColor="text1"/>
          <w:lang w:val="en-GB"/>
        </w:rPr>
        <w:t xml:space="preserve">(1 or 2) </w:t>
      </w:r>
      <w:del w:id="517" w:author="Mason,David Steven" w:date="2023-03-08T15:55:00Z">
        <w:r w:rsidR="39A449D7" w:rsidRPr="000418A2" w:rsidDel="00F72EE1">
          <w:rPr>
            <w:color w:val="000000" w:themeColor="text1"/>
            <w:lang w:val="en-GB"/>
          </w:rPr>
          <w:delText xml:space="preserve">were </w:delText>
        </w:r>
      </w:del>
      <w:ins w:id="518" w:author="Mason,David Steven" w:date="2023-03-08T15:55:00Z">
        <w:r w:rsidR="00F72EE1" w:rsidRPr="000418A2">
          <w:rPr>
            <w:color w:val="000000" w:themeColor="text1"/>
            <w:lang w:val="en-GB"/>
          </w:rPr>
          <w:t xml:space="preserve">as </w:t>
        </w:r>
      </w:ins>
      <w:r w:rsidR="39A449D7" w:rsidRPr="000418A2">
        <w:rPr>
          <w:color w:val="000000" w:themeColor="text1"/>
          <w:lang w:val="en-GB"/>
        </w:rPr>
        <w:t>fixed effects</w:t>
      </w:r>
      <w:del w:id="519" w:author="Mason,David Steven" w:date="2023-03-08T15:55:00Z">
        <w:r w:rsidR="190B2E76" w:rsidRPr="000418A2" w:rsidDel="00F72EE1">
          <w:rPr>
            <w:color w:val="000000" w:themeColor="text1"/>
            <w:lang w:val="en-GB"/>
          </w:rPr>
          <w:delText>. We</w:delText>
        </w:r>
      </w:del>
      <w:ins w:id="520" w:author="Mason,David Steven" w:date="2023-03-08T15:55:00Z">
        <w:r w:rsidR="00F72EE1" w:rsidRPr="000418A2">
          <w:rPr>
            <w:color w:val="000000" w:themeColor="text1"/>
            <w:lang w:val="en-GB"/>
          </w:rPr>
          <w:t>, and we</w:t>
        </w:r>
      </w:ins>
      <w:r w:rsidR="190B2E76" w:rsidRPr="000418A2">
        <w:rPr>
          <w:color w:val="000000" w:themeColor="text1"/>
          <w:lang w:val="en-GB"/>
        </w:rPr>
        <w:t xml:space="preserve"> included</w:t>
      </w:r>
      <w:r w:rsidR="39A449D7" w:rsidRPr="000418A2">
        <w:rPr>
          <w:color w:val="000000" w:themeColor="text1"/>
          <w:lang w:val="en-GB"/>
        </w:rPr>
        <w:t xml:space="preserve"> pair (</w:t>
      </w:r>
      <w:del w:id="521" w:author="Mason,David Steven" w:date="2023-03-08T15:56:00Z">
        <w:r w:rsidR="39A449D7" w:rsidRPr="000418A2" w:rsidDel="00F72EE1">
          <w:rPr>
            <w:color w:val="000000" w:themeColor="text1"/>
            <w:lang w:val="en-GB"/>
          </w:rPr>
          <w:delText>e.</w:delText>
        </w:r>
      </w:del>
      <w:del w:id="522" w:author="Mason,David Steven" w:date="2023-03-08T15:55:00Z">
        <w:r w:rsidR="39A449D7" w:rsidRPr="000418A2" w:rsidDel="00F72EE1">
          <w:rPr>
            <w:color w:val="000000" w:themeColor="text1"/>
            <w:lang w:val="en-GB"/>
          </w:rPr>
          <w:delText xml:space="preserve">g., </w:delText>
        </w:r>
      </w:del>
      <w:r w:rsidR="39A449D7" w:rsidRPr="000418A2">
        <w:rPr>
          <w:color w:val="000000" w:themeColor="text1"/>
          <w:lang w:val="en-GB"/>
        </w:rPr>
        <w:t>1</w:t>
      </w:r>
      <w:ins w:id="523" w:author="Mason,David Steven" w:date="2023-02-18T10:45:00Z">
        <w:r w:rsidR="00FF5804" w:rsidRPr="000418A2">
          <w:rPr>
            <w:color w:val="000000" w:themeColor="text1"/>
          </w:rPr>
          <w:t>–</w:t>
        </w:r>
      </w:ins>
      <w:del w:id="524" w:author="Mason,David Steven" w:date="2023-02-18T10:45:00Z">
        <w:r w:rsidR="39A449D7" w:rsidRPr="000418A2" w:rsidDel="00FF5804">
          <w:rPr>
            <w:color w:val="000000" w:themeColor="text1"/>
            <w:lang w:val="en-GB"/>
          </w:rPr>
          <w:delText>-</w:delText>
        </w:r>
      </w:del>
      <w:r w:rsidR="39A449D7" w:rsidRPr="000418A2">
        <w:rPr>
          <w:color w:val="000000" w:themeColor="text1"/>
          <w:lang w:val="en-GB"/>
        </w:rPr>
        <w:t xml:space="preserve">5) </w:t>
      </w:r>
      <w:r w:rsidR="190B2E76" w:rsidRPr="000418A2">
        <w:rPr>
          <w:color w:val="000000" w:themeColor="text1"/>
          <w:lang w:val="en-GB"/>
        </w:rPr>
        <w:t xml:space="preserve">as </w:t>
      </w:r>
      <w:r w:rsidR="39A449D7" w:rsidRPr="000418A2">
        <w:rPr>
          <w:color w:val="000000" w:themeColor="text1"/>
          <w:lang w:val="en-GB"/>
        </w:rPr>
        <w:t>a random effect</w:t>
      </w:r>
      <w:r w:rsidR="190B2E76" w:rsidRPr="000418A2">
        <w:rPr>
          <w:color w:val="000000" w:themeColor="text1"/>
          <w:lang w:val="en-GB"/>
        </w:rPr>
        <w:t xml:space="preserve"> to account for within</w:t>
      </w:r>
      <w:ins w:id="525" w:author="Mason,David Steven" w:date="2023-02-18T10:44:00Z">
        <w:r w:rsidR="00FF5804" w:rsidRPr="000418A2">
          <w:rPr>
            <w:color w:val="000000" w:themeColor="text1"/>
            <w:lang w:val="en-GB"/>
          </w:rPr>
          <w:t>-</w:t>
        </w:r>
      </w:ins>
      <w:del w:id="526" w:author="Mason,David Steven" w:date="2023-02-18T10:44:00Z">
        <w:r w:rsidR="190B2E76" w:rsidRPr="000418A2" w:rsidDel="00FF5804">
          <w:rPr>
            <w:color w:val="000000" w:themeColor="text1"/>
            <w:lang w:val="en-GB"/>
          </w:rPr>
          <w:delText xml:space="preserve"> </w:delText>
        </w:r>
      </w:del>
      <w:r w:rsidR="190B2E76" w:rsidRPr="000418A2">
        <w:rPr>
          <w:color w:val="000000" w:themeColor="text1"/>
          <w:lang w:val="en-GB"/>
        </w:rPr>
        <w:t xml:space="preserve">pair variation </w:t>
      </w:r>
      <w:r w:rsidR="730A1F5D" w:rsidRPr="000418A2">
        <w:rPr>
          <w:color w:val="000000" w:themeColor="text1"/>
          <w:lang w:val="en-GB"/>
        </w:rPr>
        <w:t xml:space="preserve">and </w:t>
      </w:r>
      <w:r w:rsidR="190B2E76" w:rsidRPr="000418A2">
        <w:rPr>
          <w:color w:val="000000" w:themeColor="text1"/>
          <w:lang w:val="en-GB"/>
        </w:rPr>
        <w:t>pseudoreplication</w:t>
      </w:r>
      <w:r w:rsidR="730A1F5D" w:rsidRPr="000418A2">
        <w:rPr>
          <w:color w:val="000000" w:themeColor="text1"/>
          <w:lang w:val="en-GB"/>
        </w:rPr>
        <w:t xml:space="preserve"> (i.e., sacrificial pseudoreplication)</w:t>
      </w:r>
      <w:r w:rsidR="39A449D7" w:rsidRPr="000418A2">
        <w:rPr>
          <w:color w:val="000000" w:themeColor="text1"/>
          <w:lang w:val="en-GB"/>
        </w:rPr>
        <w:t>.</w:t>
      </w:r>
      <w:r w:rsidR="64B95C4A" w:rsidRPr="000418A2">
        <w:rPr>
          <w:color w:val="000000" w:themeColor="text1"/>
          <w:lang w:val="en-GB"/>
        </w:rPr>
        <w:t xml:space="preserve"> The resultant model was</w:t>
      </w:r>
      <w:r w:rsidR="3A0C25E3" w:rsidRPr="000418A2">
        <w:rPr>
          <w:color w:val="000000" w:themeColor="text1"/>
          <w:lang w:val="en-GB"/>
        </w:rPr>
        <w:t xml:space="preserve"> formulated as</w:t>
      </w:r>
    </w:p>
    <w:p w14:paraId="2AD4E459" w14:textId="22CAC989" w:rsidR="00016625" w:rsidRPr="000418A2" w:rsidDel="00A7580A" w:rsidRDefault="00000000">
      <w:pPr>
        <w:snapToGrid w:val="0"/>
        <w:spacing w:line="360" w:lineRule="auto"/>
        <w:jc w:val="center"/>
        <w:rPr>
          <w:del w:id="527" w:author="Mason,David Steven" w:date="2023-02-14T10:18:00Z"/>
          <w:rFonts w:cstheme="minorHAnsi"/>
          <w:i/>
          <w:iCs/>
          <w:color w:val="000000" w:themeColor="text1"/>
          <w:lang w:val="en-GB"/>
        </w:rPr>
        <w:pPrChange w:id="528" w:author="Mason,David Steven" w:date="2023-02-17T14:13:00Z">
          <w:pPr>
            <w:snapToGrid w:val="0"/>
            <w:spacing w:line="480" w:lineRule="auto"/>
            <w:jc w:val="center"/>
          </w:pPr>
        </w:pPrChange>
      </w:pPr>
      <m:oMath>
        <m:sSub>
          <m:sSubPr>
            <m:ctrlPr>
              <w:ins w:id="529" w:author="Mason,David Steven" w:date="2023-02-07T11:08:00Z">
                <w:rPr>
                  <w:rFonts w:ascii="Cambria Math" w:hAnsi="Cambria Math"/>
                  <w:i/>
                  <w:color w:val="000000" w:themeColor="text1"/>
                </w:rPr>
              </w:ins>
            </m:ctrlPr>
          </m:sSubPr>
          <m:e>
            <m:r>
              <w:ins w:id="530" w:author="Mason,David Steven" w:date="2023-02-07T11:08:00Z">
                <w:rPr>
                  <w:rFonts w:ascii="Cambria Math" w:hAnsi="Cambria Math"/>
                  <w:color w:val="000000" w:themeColor="text1"/>
                </w:rPr>
                <m:t>Seeds</m:t>
              </w:ins>
            </m:r>
          </m:e>
          <m:sub>
            <m:r>
              <w:ins w:id="531" w:author="Mason,David Steven" w:date="2023-02-07T11:08:00Z">
                <w:rPr>
                  <w:rFonts w:ascii="Cambria Math" w:hAnsi="Cambria Math"/>
                  <w:color w:val="000000" w:themeColor="text1"/>
                </w:rPr>
                <m:t>i</m:t>
              </w:ins>
            </m:r>
          </m:sub>
        </m:sSub>
        <m:r>
          <w:ins w:id="532" w:author="Mason,David Steven" w:date="2023-02-07T11:08:00Z">
            <w:rPr>
              <w:rFonts w:ascii="Cambria Math" w:hAnsi="Cambria Math"/>
              <w:color w:val="000000" w:themeColor="text1"/>
            </w:rPr>
            <m:t xml:space="preserve"> ~ </m:t>
          </w:ins>
        </m:r>
        <m:r>
          <w:ins w:id="533" w:author="Mason,David Steven" w:date="2023-02-07T11:09:00Z">
            <w:rPr>
              <w:rFonts w:ascii="Cambria Math" w:hAnsi="Cambria Math"/>
              <w:color w:val="000000" w:themeColor="text1"/>
            </w:rPr>
            <m:t>NB(</m:t>
          </w:ins>
        </m:r>
        <m:sSub>
          <m:sSubPr>
            <m:ctrlPr>
              <w:ins w:id="534" w:author="Mason,David Steven" w:date="2023-02-07T11:09:00Z">
                <w:rPr>
                  <w:rFonts w:ascii="Cambria Math" w:hAnsi="Cambria Math"/>
                  <w:i/>
                  <w:color w:val="000000" w:themeColor="text1"/>
                </w:rPr>
              </w:ins>
            </m:ctrlPr>
          </m:sSubPr>
          <m:e>
            <m:r>
              <w:ins w:id="535" w:author="Mason,David Steven" w:date="2023-02-07T11:09:00Z">
                <w:rPr>
                  <w:rFonts w:ascii="Cambria Math" w:hAnsi="Cambria Math"/>
                  <w:color w:val="000000" w:themeColor="text1"/>
                </w:rPr>
                <m:t>μ</m:t>
              </w:ins>
            </m:r>
          </m:e>
          <m:sub>
            <m:r>
              <w:ins w:id="536" w:author="Mason,David Steven" w:date="2023-02-07T11:09:00Z">
                <w:rPr>
                  <w:rFonts w:ascii="Cambria Math" w:hAnsi="Cambria Math"/>
                  <w:color w:val="000000" w:themeColor="text1"/>
                </w:rPr>
                <m:t>i</m:t>
              </w:ins>
            </m:r>
          </m:sub>
        </m:sSub>
        <m:r>
          <w:ins w:id="537" w:author="Mason,David Steven" w:date="2023-02-07T11:09:00Z">
            <w:rPr>
              <w:rFonts w:ascii="Cambria Math" w:hAnsi="Cambria Math"/>
              <w:color w:val="000000" w:themeColor="text1"/>
            </w:rPr>
            <m:t>,κ)</m:t>
          </w:ins>
        </m:r>
        <m:r>
          <w:ins w:id="538" w:author="Mason,David Steven" w:date="2023-02-07T11:08:00Z">
            <w:rPr>
              <w:rFonts w:ascii="Cambria Math" w:hAnsi="Cambria Math"/>
              <w:color w:val="000000" w:themeColor="text1"/>
            </w:rPr>
            <m:t xml:space="preserve"> </m:t>
          </w:ins>
        </m:r>
        <m:r>
          <w:del w:id="539" w:author="Mason,David Steven" w:date="2023-02-07T11:08:00Z">
            <w:rPr>
              <w:rFonts w:ascii="Cambria Math" w:hAnsi="Cambria Math"/>
              <w:color w:val="000000" w:themeColor="text1"/>
            </w:rPr>
            <m:t>Seed</m:t>
          </w:del>
        </m:r>
        <m:sSub>
          <m:sSubPr>
            <m:ctrlPr>
              <w:del w:id="540" w:author="Mason,David Steven" w:date="2023-02-07T11:08:00Z">
                <w:rPr>
                  <w:rFonts w:ascii="Cambria Math" w:hAnsi="Cambria Math"/>
                  <w:color w:val="000000" w:themeColor="text1"/>
                </w:rPr>
              </w:del>
            </m:ctrlPr>
          </m:sSubPr>
          <m:e>
            <m:r>
              <w:del w:id="541" w:author="Mason,David Steven" w:date="2023-02-07T11:08:00Z">
                <w:rPr>
                  <w:rFonts w:ascii="Cambria Math" w:hAnsi="Cambria Math"/>
                  <w:color w:val="000000" w:themeColor="text1"/>
                </w:rPr>
                <m:t>s</m:t>
              </w:del>
            </m:r>
          </m:e>
          <m:sub>
            <m:r>
              <w:del w:id="542" w:author="Mason,David Steven" w:date="2023-02-07T11:08:00Z">
                <w:rPr>
                  <w:rFonts w:ascii="Cambria Math" w:hAnsi="Cambria Math"/>
                  <w:color w:val="000000" w:themeColor="text1"/>
                </w:rPr>
                <m:t>i</m:t>
              </w:del>
            </m:r>
          </m:sub>
        </m:sSub>
        <m:r>
          <w:del w:id="543" w:author="Mason,David Steven" w:date="2023-02-07T11:08:00Z">
            <w:rPr>
              <w:rFonts w:ascii="Cambria Math" w:hAnsi="Cambria Math"/>
              <w:color w:val="000000" w:themeColor="text1"/>
            </w:rPr>
            <m:t>~NB</m:t>
          </w:del>
        </m:r>
        <m:d>
          <m:dPr>
            <m:ctrlPr>
              <w:del w:id="544" w:author="Mason,David Steven" w:date="2023-02-07T11:08:00Z">
                <w:rPr>
                  <w:rFonts w:ascii="Cambria Math" w:hAnsi="Cambria Math"/>
                  <w:color w:val="000000" w:themeColor="text1"/>
                </w:rPr>
              </w:del>
            </m:ctrlPr>
          </m:dPr>
          <m:e>
            <m:d>
              <m:dPr>
                <m:ctrlPr>
                  <w:del w:id="545" w:author="Mason,David Steven" w:date="2023-02-07T11:08:00Z">
                    <w:rPr>
                      <w:rFonts w:ascii="Cambria Math" w:hAnsi="Cambria Math"/>
                      <w:color w:val="000000" w:themeColor="text1"/>
                    </w:rPr>
                  </w:del>
                </m:ctrlPr>
              </m:dPr>
              <m:e>
                <m:sSub>
                  <m:sSubPr>
                    <m:ctrlPr>
                      <w:del w:id="546" w:author="Mason,David Steven" w:date="2023-02-07T11:08:00Z">
                        <w:rPr>
                          <w:rFonts w:ascii="Cambria Math" w:hAnsi="Cambria Math"/>
                          <w:color w:val="000000" w:themeColor="text1"/>
                        </w:rPr>
                      </w:del>
                    </m:ctrlPr>
                  </m:sSubPr>
                  <m:e>
                    <m:r>
                      <w:del w:id="547" w:author="Mason,David Steven" w:date="2023-02-07T11:08:00Z">
                        <w:rPr>
                          <w:rFonts w:ascii="Cambria Math" w:hAnsi="Cambria Math"/>
                          <w:color w:val="000000" w:themeColor="text1"/>
                        </w:rPr>
                        <m:t>μ</m:t>
                      </w:del>
                    </m:r>
                  </m:e>
                  <m:sub>
                    <m:r>
                      <w:del w:id="548" w:author="Mason,David Steven" w:date="2023-02-07T11:08:00Z">
                        <w:rPr>
                          <w:rFonts w:ascii="Cambria Math" w:hAnsi="Cambria Math"/>
                          <w:color w:val="000000" w:themeColor="text1"/>
                        </w:rPr>
                        <m:t>i</m:t>
                      </w:del>
                    </m:r>
                  </m:sub>
                </m:sSub>
                <m:r>
                  <w:del w:id="549" w:author="Mason,David Steven" w:date="2023-02-07T11:08:00Z">
                    <w:rPr>
                      <w:rFonts w:ascii="Cambria Math" w:hAnsi="Cambria Math"/>
                      <w:color w:val="000000" w:themeColor="text1"/>
                    </w:rPr>
                    <m:t>, k </m:t>
                  </w:del>
                </m:r>
              </m:e>
            </m:d>
          </m:e>
        </m:d>
      </m:oMath>
      <w:del w:id="550" w:author="Mason,David Steven" w:date="2023-02-07T11:08:00Z">
        <w:r w:rsidR="005F766A" w:rsidRPr="000418A2" w:rsidDel="006D3119">
          <w:rPr>
            <w:rFonts w:eastAsiaTheme="minorEastAsia" w:cstheme="minorHAnsi"/>
            <w:i/>
            <w:iCs/>
            <w:color w:val="000000" w:themeColor="text1"/>
            <w:lang w:val="en-GB"/>
          </w:rPr>
          <w:tab/>
        </w:r>
        <w:r w:rsidR="005F766A" w:rsidRPr="000418A2" w:rsidDel="006D3119">
          <w:rPr>
            <w:rFonts w:eastAsiaTheme="minorEastAsia" w:cstheme="minorHAnsi"/>
            <w:i/>
            <w:iCs/>
            <w:color w:val="000000" w:themeColor="text1"/>
            <w:lang w:val="en-GB"/>
          </w:rPr>
          <w:tab/>
        </w:r>
      </w:del>
      <w:r w:rsidR="005F766A" w:rsidRPr="000418A2">
        <w:rPr>
          <w:rFonts w:eastAsiaTheme="minorEastAsia" w:cstheme="minorHAnsi"/>
          <w:i/>
          <w:iCs/>
          <w:color w:val="000000" w:themeColor="text1"/>
          <w:lang w:val="en-GB"/>
        </w:rPr>
        <w:tab/>
      </w:r>
      <w:r w:rsidR="3A0C25E3" w:rsidRPr="000418A2">
        <w:rPr>
          <w:i/>
          <w:iCs/>
          <w:color w:val="000000" w:themeColor="text1"/>
          <w:lang w:val="en-GB"/>
        </w:rPr>
        <w:t>(eq. 1)</w:t>
      </w:r>
    </w:p>
    <w:p w14:paraId="45D5163F" w14:textId="70BF3278" w:rsidR="3A0C25E3" w:rsidRPr="000418A2" w:rsidRDefault="3A0C25E3">
      <w:pPr>
        <w:snapToGrid w:val="0"/>
        <w:spacing w:line="360" w:lineRule="auto"/>
        <w:jc w:val="center"/>
        <w:rPr>
          <w:i/>
          <w:iCs/>
          <w:color w:val="000000" w:themeColor="text1"/>
          <w:lang w:val="en-GB"/>
        </w:rPr>
        <w:pPrChange w:id="551" w:author="Mason,David Steven" w:date="2023-02-17T14:13:00Z">
          <w:pPr>
            <w:spacing w:line="480" w:lineRule="auto"/>
            <w:jc w:val="center"/>
          </w:pPr>
        </w:pPrChange>
      </w:pPr>
    </w:p>
    <w:p w14:paraId="510B8D6F" w14:textId="7A7B5F13" w:rsidR="004472E2" w:rsidRPr="000418A2" w:rsidRDefault="01868610">
      <w:pPr>
        <w:snapToGrid w:val="0"/>
        <w:spacing w:line="360" w:lineRule="auto"/>
        <w:rPr>
          <w:color w:val="000000" w:themeColor="text1"/>
          <w:lang w:val="en-GB"/>
        </w:rPr>
        <w:pPrChange w:id="552" w:author="Mason,David Steven" w:date="2023-02-17T14:13:00Z">
          <w:pPr>
            <w:snapToGrid w:val="0"/>
            <w:spacing w:line="480" w:lineRule="auto"/>
          </w:pPr>
        </w:pPrChange>
      </w:pPr>
      <w:r w:rsidRPr="000418A2">
        <w:rPr>
          <w:color w:val="000000" w:themeColor="text1"/>
          <w:lang w:val="en-GB"/>
        </w:rPr>
        <w:t xml:space="preserve">where </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lang w:val="en-GB"/>
              </w:rPr>
              <m:t>Seeds</m:t>
            </m:r>
          </m:e>
          <m:sub>
            <m:r>
              <w:rPr>
                <w:rFonts w:ascii="Cambria Math" w:hAnsi="Cambria Math" w:cstheme="minorHAnsi"/>
                <w:color w:val="000000" w:themeColor="text1"/>
                <w:lang w:val="en-GB"/>
              </w:rPr>
              <m:t>i</m:t>
            </m:r>
          </m:sub>
        </m:sSub>
      </m:oMath>
      <w:r w:rsidRPr="000418A2">
        <w:rPr>
          <w:rFonts w:eastAsiaTheme="minorEastAsia"/>
          <w:color w:val="000000" w:themeColor="text1"/>
          <w:lang w:val="en-GB"/>
        </w:rPr>
        <w:t xml:space="preserve"> is the negative binomially distributed </w:t>
      </w:r>
      <w:r w:rsidR="4066EF1A" w:rsidRPr="000418A2">
        <w:rPr>
          <w:rFonts w:eastAsiaTheme="minorEastAsia"/>
          <w:color w:val="000000" w:themeColor="text1"/>
          <w:lang w:val="en-GB"/>
        </w:rPr>
        <w:t>count of</w:t>
      </w:r>
      <w:r w:rsidRPr="000418A2">
        <w:rPr>
          <w:rFonts w:eastAsiaTheme="minorEastAsia"/>
          <w:color w:val="000000" w:themeColor="text1"/>
          <w:lang w:val="en-GB"/>
        </w:rPr>
        <w:t xml:space="preserve"> seeds in</w:t>
      </w:r>
      <w:ins w:id="553" w:author="Mason,David Steven" w:date="2023-02-07T11:10:00Z">
        <w:r w:rsidR="006D3119" w:rsidRPr="000418A2">
          <w:rPr>
            <w:color w:val="000000" w:themeColor="text1"/>
            <w:lang w:val="en-GB"/>
          </w:rPr>
          <w:t xml:space="preserve"> </w:t>
        </w:r>
      </w:ins>
      <m:oMath>
        <m:r>
          <w:ins w:id="554" w:author="Mason,David Steven" w:date="2023-02-07T11:10:00Z">
            <w:rPr>
              <w:rFonts w:ascii="Cambria Math" w:hAnsi="Cambria Math"/>
              <w:color w:val="000000" w:themeColor="text1"/>
              <w:lang w:val="en-GB"/>
            </w:rPr>
            <m:t>pair i</m:t>
          </w:ins>
        </m:r>
        <m:r>
          <w:del w:id="555" w:author="Mason,David Steven" w:date="2023-02-07T11:10:00Z">
            <w:rPr>
              <w:rFonts w:ascii="Cambria Math" w:eastAsiaTheme="minorEastAsia" w:hAnsi="Cambria Math" w:cstheme="minorHAnsi"/>
              <w:color w:val="000000" w:themeColor="text1"/>
              <w:lang w:val="en-GB"/>
            </w:rPr>
            <m:t>i</m:t>
          </w:del>
        </m:r>
      </m:oMath>
      <w:del w:id="556" w:author="Mason,David Steven" w:date="2023-02-07T11:10:00Z">
        <w:r w:rsidRPr="000418A2" w:rsidDel="006D3119">
          <w:rPr>
            <w:color w:val="000000" w:themeColor="text1"/>
            <w:lang w:val="en-GB"/>
          </w:rPr>
          <w:delText>￼</w:delText>
        </w:r>
        <w:r w:rsidR="64A508E5" w:rsidRPr="000418A2" w:rsidDel="006D3119">
          <w:rPr>
            <w:rFonts w:eastAsiaTheme="minorEastAsia"/>
            <w:color w:val="000000" w:themeColor="text1"/>
            <w:lang w:val="en-GB"/>
          </w:rPr>
          <w:delText xml:space="preserve"> </w:delText>
        </w:r>
      </w:del>
      <w:del w:id="557" w:author="Mason,David Steven" w:date="2023-02-18T10:46:00Z">
        <w:r w:rsidR="64A508E5" w:rsidRPr="000418A2" w:rsidDel="00FF5804">
          <w:rPr>
            <w:rFonts w:eastAsiaTheme="minorEastAsia"/>
            <w:color w:val="000000" w:themeColor="text1"/>
            <w:lang w:val="en-GB"/>
          </w:rPr>
          <w:delText>(equation 1)</w:delText>
        </w:r>
      </w:del>
      <w:r w:rsidR="64A508E5" w:rsidRPr="000418A2">
        <w:rPr>
          <w:rFonts w:eastAsiaTheme="minorEastAsia"/>
          <w:color w:val="000000" w:themeColor="text1"/>
          <w:lang w:val="en-GB"/>
        </w:rPr>
        <w:t>,</w:t>
      </w:r>
      <w:ins w:id="558" w:author="Mason,David Steven" w:date="2023-02-18T10:46:00Z">
        <w:r w:rsidR="00FF5804" w:rsidRPr="000418A2">
          <w:rPr>
            <w:rFonts w:eastAsiaTheme="minorEastAsia"/>
            <w:color w:val="000000" w:themeColor="text1"/>
            <w:lang w:val="en-GB"/>
          </w:rPr>
          <w:t xml:space="preserve"> </w:t>
        </w:r>
      </w:ins>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μ</m:t>
            </m:r>
          </m:e>
          <m:sub>
            <m:r>
              <w:rPr>
                <w:rFonts w:ascii="Cambria Math" w:hAnsi="Cambria Math" w:cstheme="minorHAnsi"/>
                <w:color w:val="000000" w:themeColor="text1"/>
                <w:lang w:val="en-GB"/>
              </w:rPr>
              <m:t>i</m:t>
            </m:r>
          </m:sub>
        </m:sSub>
      </m:oMath>
      <w:del w:id="559" w:author="Mason,David Steven" w:date="2023-02-07T11:10:00Z">
        <w:r w:rsidRPr="000418A2" w:rsidDel="006D3119">
          <w:rPr>
            <w:color w:val="000000" w:themeColor="text1"/>
            <w:lang w:val="en-GB"/>
          </w:rPr>
          <w:delText>￼</w:delText>
        </w:r>
      </w:del>
      <m:oMath>
        <m:r>
          <w:del w:id="560" w:author="Mason,David Steven" w:date="2023-02-07T11:10:00Z">
            <w:rPr>
              <w:rFonts w:ascii="Cambria Math" w:eastAsiaTheme="minorEastAsia" w:hAnsi="Cambria Math" w:cstheme="minorHAnsi"/>
              <w:color w:val="000000" w:themeColor="text1"/>
              <w:lang w:val="en-GB"/>
            </w:rPr>
            <m:t>i</m:t>
          </w:del>
        </m:r>
      </m:oMath>
      <w:del w:id="561" w:author="Mason,David Steven" w:date="2023-02-07T11:10:00Z">
        <w:r w:rsidRPr="000418A2" w:rsidDel="006D3119">
          <w:rPr>
            <w:color w:val="000000" w:themeColor="text1"/>
            <w:lang w:val="en-GB"/>
          </w:rPr>
          <w:delText>￼</w:delText>
        </w:r>
        <w:r w:rsidR="1F75C771" w:rsidRPr="000418A2" w:rsidDel="006D3119">
          <w:rPr>
            <w:rFonts w:eastAsiaTheme="minorEastAsia"/>
            <w:color w:val="000000" w:themeColor="text1"/>
            <w:lang w:val="en-GB"/>
          </w:rPr>
          <w:delText>,</w:delText>
        </w:r>
      </w:del>
      <w:r w:rsidR="1F75C771" w:rsidRPr="000418A2">
        <w:rPr>
          <w:rFonts w:eastAsiaTheme="minorEastAsia"/>
          <w:color w:val="000000" w:themeColor="text1"/>
          <w:lang w:val="en-GB"/>
        </w:rPr>
        <w:t xml:space="preserve"> </w:t>
      </w:r>
      <w:del w:id="562" w:author="Mason,David Steven" w:date="2023-02-07T11:12:00Z">
        <w:r w:rsidR="1F75C771" w:rsidRPr="000418A2" w:rsidDel="006D3119">
          <w:rPr>
            <w:rFonts w:eastAsiaTheme="minorEastAsia"/>
            <w:color w:val="000000" w:themeColor="text1"/>
            <w:lang w:val="en-GB"/>
          </w:rPr>
          <w:delText xml:space="preserve">and  </w:delText>
        </w:r>
      </w:del>
      <w:ins w:id="563" w:author="Mason,David Steven" w:date="2023-02-07T11:12:00Z">
        <w:r w:rsidR="006D3119" w:rsidRPr="000418A2">
          <w:rPr>
            <w:rFonts w:eastAsiaTheme="minorEastAsia"/>
            <w:color w:val="000000" w:themeColor="text1"/>
            <w:lang w:val="en-GB"/>
          </w:rPr>
          <w:t xml:space="preserve">is the expected value for that sample in </w:t>
        </w:r>
      </w:ins>
      <m:oMath>
        <m:r>
          <w:ins w:id="564" w:author="Mason,David Steven" w:date="2023-02-07T11:13:00Z">
            <w:rPr>
              <w:rFonts w:ascii="Cambria Math" w:eastAsiaTheme="minorEastAsia" w:hAnsi="Cambria Math"/>
              <w:color w:val="000000" w:themeColor="text1"/>
              <w:lang w:val="en-GB"/>
            </w:rPr>
            <m:t>pair i</m:t>
          </w:ins>
        </m:r>
      </m:oMath>
      <w:ins w:id="565" w:author="Mason,David Steven" w:date="2023-02-07T11:13:00Z">
        <w:r w:rsidR="006D3119" w:rsidRPr="000418A2">
          <w:rPr>
            <w:rFonts w:eastAsiaTheme="minorEastAsia"/>
            <w:color w:val="000000" w:themeColor="text1"/>
            <w:lang w:val="en-GB"/>
          </w:rPr>
          <w:t xml:space="preserve">, and </w:t>
        </w:r>
      </w:ins>
      <m:oMath>
        <m:r>
          <w:ins w:id="566" w:author="Mason,David Steven" w:date="2023-02-07T11:13:00Z">
            <w:rPr>
              <w:rFonts w:ascii="Cambria Math" w:eastAsiaTheme="minorEastAsia" w:hAnsi="Cambria Math"/>
              <w:color w:val="000000" w:themeColor="text1"/>
              <w:lang w:val="en-GB"/>
            </w:rPr>
            <m:t>k</m:t>
          </w:ins>
        </m:r>
      </m:oMath>
      <w:ins w:id="567" w:author="Mason,David Steven" w:date="2023-02-07T11:13:00Z">
        <w:r w:rsidR="006D3119" w:rsidRPr="000418A2">
          <w:rPr>
            <w:rFonts w:eastAsiaTheme="minorEastAsia"/>
            <w:color w:val="000000" w:themeColor="text1"/>
            <w:lang w:val="en-GB"/>
          </w:rPr>
          <w:t xml:space="preserve"> is the so-called scaling parameter of the n</w:t>
        </w:r>
      </w:ins>
      <w:ins w:id="568" w:author="Mason,David Steven" w:date="2023-02-07T11:14:00Z">
        <w:r w:rsidR="006D3119" w:rsidRPr="000418A2">
          <w:rPr>
            <w:rFonts w:eastAsiaTheme="minorEastAsia"/>
            <w:color w:val="000000" w:themeColor="text1"/>
            <w:lang w:val="en-GB"/>
          </w:rPr>
          <w:t>egative binomial distribution</w:t>
        </w:r>
      </w:ins>
      <w:ins w:id="569" w:author="Mason,David Steven" w:date="2023-02-18T10:46:00Z">
        <w:r w:rsidR="00FF5804" w:rsidRPr="000418A2">
          <w:rPr>
            <w:rFonts w:eastAsiaTheme="minorEastAsia"/>
            <w:color w:val="000000" w:themeColor="text1"/>
            <w:lang w:val="en-GB"/>
          </w:rPr>
          <w:t xml:space="preserve"> (equation 1)</w:t>
        </w:r>
      </w:ins>
      <w:del w:id="570" w:author="Mason,David Steven" w:date="2023-02-07T11:13:00Z">
        <w:r w:rsidR="1F75C771" w:rsidRPr="000418A2" w:rsidDel="006D3119">
          <w:rPr>
            <w:rFonts w:eastAsiaTheme="minorEastAsia"/>
            <w:color w:val="000000" w:themeColor="text1"/>
            <w:lang w:val="en-GB"/>
          </w:rPr>
          <w:delText>is</w:delText>
        </w:r>
      </w:del>
      <m:oMath>
        <m:sSub>
          <m:sSubPr>
            <m:ctrlPr>
              <w:del w:id="571" w:author="Mason,David Steven" w:date="2023-02-07T11:13:00Z">
                <w:rPr>
                  <w:rFonts w:ascii="Cambria Math" w:hAnsi="Cambria Math" w:cstheme="minorHAnsi"/>
                  <w:i/>
                  <w:iCs/>
                  <w:color w:val="000000" w:themeColor="text1"/>
                </w:rPr>
              </w:del>
            </m:ctrlPr>
          </m:sSubPr>
          <m:e>
            <m:r>
              <w:del w:id="572" w:author="Mason,David Steven" w:date="2023-02-07T11:13:00Z">
                <w:rPr>
                  <w:rFonts w:ascii="Cambria Math" w:hAnsi="Cambria Math" w:cstheme="minorHAnsi"/>
                  <w:color w:val="000000" w:themeColor="text1"/>
                </w:rPr>
                <m:t>log</m:t>
              </w:del>
            </m:r>
          </m:e>
          <m:sub>
            <m:r>
              <w:del w:id="573" w:author="Mason,David Steven" w:date="2023-02-07T11:13:00Z">
                <w:rPr>
                  <w:rFonts w:ascii="Cambria Math" w:hAnsi="Cambria Math" w:cstheme="minorHAnsi"/>
                  <w:color w:val="000000" w:themeColor="text1"/>
                </w:rPr>
                <m:t>e</m:t>
              </w:del>
            </m:r>
          </m:sub>
        </m:sSub>
      </m:oMath>
      <w:r w:rsidR="1F75C771" w:rsidRPr="000418A2">
        <w:rPr>
          <w:rFonts w:eastAsiaTheme="minorEastAsia"/>
          <w:color w:val="000000" w:themeColor="text1"/>
          <w:lang w:val="en-GB"/>
        </w:rPr>
        <w:t>. We employ the log-link function such that the</w:t>
      </w:r>
      <m:oMath>
        <m:r>
          <w:ins w:id="574" w:author="Mason,David Steven" w:date="2023-02-07T11:14:00Z">
            <w:rPr>
              <w:rFonts w:ascii="Cambria Math" w:eastAsiaTheme="minorEastAsia" w:hAnsi="Cambria Math"/>
              <w:color w:val="000000" w:themeColor="text1"/>
              <w:lang w:val="en-GB"/>
            </w:rPr>
            <m:t xml:space="preserve"> </m:t>
          </w:ins>
        </m:r>
        <m:sSub>
          <m:sSubPr>
            <m:ctrlPr>
              <w:ins w:id="575" w:author="Mason,David Steven" w:date="2023-02-07T11:14:00Z">
                <w:rPr>
                  <w:rFonts w:ascii="Cambria Math" w:eastAsiaTheme="minorEastAsia" w:hAnsi="Cambria Math"/>
                  <w:i/>
                  <w:color w:val="000000" w:themeColor="text1"/>
                  <w:lang w:val="en-GB"/>
                </w:rPr>
              </w:ins>
            </m:ctrlPr>
          </m:sSubPr>
          <m:e>
            <m:r>
              <w:ins w:id="576" w:author="Mason,David Steven" w:date="2023-02-07T11:14:00Z">
                <w:rPr>
                  <w:rFonts w:ascii="Cambria Math" w:eastAsiaTheme="minorEastAsia" w:hAnsi="Cambria Math"/>
                  <w:color w:val="000000" w:themeColor="text1"/>
                  <w:lang w:val="en-GB"/>
                </w:rPr>
                <m:t>log</m:t>
              </w:ins>
            </m:r>
          </m:e>
          <m:sub>
            <m:r>
              <w:ins w:id="577" w:author="Mason,David Steven" w:date="2023-02-07T11:14:00Z">
                <w:rPr>
                  <w:rFonts w:ascii="Cambria Math" w:eastAsiaTheme="minorEastAsia" w:hAnsi="Cambria Math"/>
                  <w:color w:val="000000" w:themeColor="text1"/>
                  <w:lang w:val="en-GB"/>
                </w:rPr>
                <m:t>e</m:t>
              </w:ins>
            </m:r>
          </m:sub>
        </m:sSub>
      </m:oMath>
      <w:r w:rsidR="1F75C771" w:rsidRPr="000418A2">
        <w:rPr>
          <w:rFonts w:eastAsiaTheme="minorEastAsia"/>
          <w:color w:val="000000" w:themeColor="text1"/>
          <w:lang w:val="en-GB"/>
        </w:rPr>
        <w:t xml:space="preserve"> </w:t>
      </w:r>
      <w:del w:id="578" w:author="Mason,David Steven" w:date="2023-01-28T16:56:00Z">
        <w:r w:rsidR="00584ADE" w:rsidRPr="000418A2" w:rsidDel="1F75C771">
          <w:rPr>
            <w:rFonts w:eastAsiaTheme="minorEastAsia"/>
            <w:color w:val="000000" w:themeColor="text1"/>
          </w:rPr>
          <w:delText xml:space="preserve"> </w:delText>
        </w:r>
      </w:del>
      <w:r w:rsidR="1F75C771" w:rsidRPr="000418A2">
        <w:rPr>
          <w:rFonts w:eastAsiaTheme="minorEastAsia"/>
          <w:color w:val="000000" w:themeColor="text1"/>
        </w:rPr>
        <w:t>(hereafter, “ln”)</w:t>
      </w:r>
      <w:r w:rsidR="1F75C771" w:rsidRPr="000418A2">
        <w:rPr>
          <w:rFonts w:eastAsiaTheme="minorEastAsia"/>
          <w:color w:val="000000" w:themeColor="text1"/>
          <w:lang w:val="en-GB"/>
        </w:rPr>
        <w:t xml:space="preserve"> transformed value of the expected count</w:t>
      </w:r>
      <w:ins w:id="579" w:author="Mason,David Steven" w:date="2023-02-07T11:15:00Z">
        <w:r w:rsidR="006D3119" w:rsidRPr="000418A2">
          <w:rPr>
            <w:rFonts w:eastAsiaTheme="minorEastAsia"/>
            <w:color w:val="000000" w:themeColor="text1"/>
            <w:lang w:val="en-GB"/>
          </w:rPr>
          <w:t xml:space="preserve"> (</w:t>
        </w:r>
      </w:ins>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n</m:t>
            </m:r>
          </m:e>
          <m:sub>
            <m:r>
              <w:rPr>
                <w:rFonts w:ascii="Cambria Math" w:hAnsi="Cambria Math" w:cstheme="minorHAnsi"/>
                <w:color w:val="000000" w:themeColor="text1"/>
                <w:lang w:val="en-GB"/>
              </w:rPr>
              <m:t>i</m:t>
            </m:r>
          </m:sub>
        </m:sSub>
      </m:oMath>
      <w:ins w:id="580" w:author="Mason,David Steven" w:date="2023-02-07T11:15:00Z">
        <w:r w:rsidR="006D3119" w:rsidRPr="000418A2">
          <w:rPr>
            <w:rFonts w:eastAsiaTheme="minorEastAsia"/>
            <w:color w:val="000000" w:themeColor="text1"/>
            <w:lang w:val="en-GB"/>
          </w:rPr>
          <w:t xml:space="preserve">; </w:t>
        </w:r>
      </w:ins>
      <w:del w:id="581" w:author="Mason,David Steven" w:date="2023-02-07T11:15:00Z">
        <w:r w:rsidR="7055BE5E" w:rsidRPr="000418A2" w:rsidDel="006D3119">
          <w:rPr>
            <w:color w:val="000000" w:themeColor="text1"/>
            <w:lang w:val="en-GB"/>
          </w:rPr>
          <w:delText>(</w:delText>
        </w:r>
        <w:r w:rsidRPr="000418A2" w:rsidDel="006D3119">
          <w:rPr>
            <w:color w:val="000000" w:themeColor="text1"/>
            <w:lang w:val="en-GB"/>
          </w:rPr>
          <w:delText>￼</w:delText>
        </w:r>
        <w:r w:rsidR="7055BE5E" w:rsidRPr="000418A2" w:rsidDel="006D3119">
          <w:rPr>
            <w:rFonts w:eastAsiaTheme="minorEastAsia"/>
            <w:color w:val="000000" w:themeColor="text1"/>
            <w:lang w:val="en-GB"/>
          </w:rPr>
          <w:delText xml:space="preserve">; </w:delText>
        </w:r>
      </w:del>
      <w:r w:rsidR="7055BE5E" w:rsidRPr="000418A2">
        <w:rPr>
          <w:rFonts w:eastAsiaTheme="minorEastAsia"/>
          <w:color w:val="000000" w:themeColor="text1"/>
          <w:lang w:val="en-GB"/>
        </w:rPr>
        <w:t>equation</w:t>
      </w:r>
      <m:oMath>
        <m:r>
          <w:del w:id="582" w:author="Mason,David Steven" w:date="2023-02-07T11:15:00Z">
            <w:rPr>
              <w:rFonts w:ascii="Cambria Math" w:eastAsiaTheme="minorEastAsia" w:hAnsi="Cambria Math" w:cstheme="minorHAnsi"/>
              <w:color w:val="000000" w:themeColor="text1"/>
              <w:lang w:val="en-GB"/>
            </w:rPr>
            <m:t>i</m:t>
          </w:del>
        </m:r>
      </m:oMath>
      <w:ins w:id="583" w:author="Mason,David Steven" w:date="2023-02-07T11:15:00Z">
        <w:r w:rsidR="006D3119" w:rsidRPr="000418A2">
          <w:rPr>
            <w:rFonts w:eastAsiaTheme="minorEastAsia"/>
            <w:color w:val="000000" w:themeColor="text1"/>
            <w:lang w:val="en-GB"/>
          </w:rPr>
          <w:t xml:space="preserve"> 2) </w:t>
        </w:r>
      </w:ins>
      <w:del w:id="584" w:author="Mason,David Steven" w:date="2023-02-07T11:15:00Z">
        <w:r w:rsidR="4066EF1A" w:rsidRPr="000418A2" w:rsidDel="006D3119">
          <w:rPr>
            <w:rFonts w:eastAsiaTheme="minorEastAsia"/>
            <w:color w:val="000000" w:themeColor="text1"/>
            <w:lang w:val="en-GB"/>
          </w:rPr>
          <w:delText xml:space="preserve"> </w:delText>
        </w:r>
      </w:del>
      <w:r w:rsidR="4066EF1A" w:rsidRPr="000418A2">
        <w:rPr>
          <w:rFonts w:eastAsiaTheme="minorEastAsia"/>
          <w:color w:val="000000" w:themeColor="text1"/>
          <w:lang w:val="en-GB"/>
        </w:rPr>
        <w:t xml:space="preserve">in pair </w:t>
      </w:r>
      <m:oMath>
        <m:r>
          <w:rPr>
            <w:rFonts w:ascii="Cambria Math" w:eastAsiaTheme="minorEastAsia" w:hAnsi="Cambria Math" w:cstheme="minorHAnsi"/>
            <w:color w:val="000000" w:themeColor="text1"/>
            <w:lang w:val="en-GB"/>
          </w:rPr>
          <m:t>i</m:t>
        </m:r>
      </m:oMath>
      <w:r w:rsidR="4066EF1A" w:rsidRPr="000418A2">
        <w:rPr>
          <w:rFonts w:eastAsiaTheme="minorEastAsia"/>
          <w:color w:val="000000" w:themeColor="text1"/>
          <w:lang w:val="en-GB"/>
        </w:rPr>
        <w:t xml:space="preserve"> is a linear function of the predictors, i.e.,</w:t>
      </w:r>
    </w:p>
    <w:p w14:paraId="6BC4C481" w14:textId="191DFCE9" w:rsidR="004472E2" w:rsidRPr="000418A2" w:rsidRDefault="00000000">
      <w:pPr>
        <w:snapToGrid w:val="0"/>
        <w:spacing w:line="360" w:lineRule="auto"/>
        <w:jc w:val="center"/>
        <w:rPr>
          <w:rFonts w:cstheme="minorHAnsi"/>
          <w:i/>
          <w:iCs/>
          <w:color w:val="000000" w:themeColor="text1"/>
          <w:lang w:val="en-GB"/>
        </w:rPr>
        <w:pPrChange w:id="585" w:author="Mason,David Steven" w:date="2023-02-17T14:13:00Z">
          <w:pPr>
            <w:snapToGrid w:val="0"/>
            <w:spacing w:line="480" w:lineRule="auto"/>
            <w:jc w:val="center"/>
          </w:pPr>
        </w:pPrChange>
      </w:pP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n</m:t>
            </m:r>
          </m:e>
          <m:sub>
            <m:r>
              <w:rPr>
                <w:rFonts w:ascii="Cambria Math" w:hAnsi="Cambria Math" w:cstheme="minorHAnsi"/>
                <w:color w:val="000000" w:themeColor="text1"/>
                <w:lang w:val="en-GB"/>
              </w:rPr>
              <m:t>i</m:t>
            </m:r>
          </m:sub>
        </m:sSub>
        <m:r>
          <w:rPr>
            <w:rFonts w:ascii="Cambria Math" w:hAnsi="Cambria Math" w:cstheme="minorHAnsi"/>
            <w:color w:val="000000" w:themeColor="text1"/>
            <w:lang w:val="en-GB"/>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r>
          <w:rPr>
            <w:rFonts w:ascii="Cambria Math" w:hAnsi="Cambria Math" w:cstheme="minorHAnsi"/>
            <w:color w:val="000000" w:themeColor="text1"/>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m:t>
            </m:r>
          </m:sub>
        </m:sSub>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treat</m:t>
            </m:r>
          </m:e>
          <m:sub>
            <m:r>
              <w:rPr>
                <w:rFonts w:ascii="Cambria Math" w:hAnsi="Cambria Math" w:cstheme="minorHAnsi"/>
                <w:color w:val="000000" w:themeColor="text1"/>
                <w:lang w:val="en-GB"/>
              </w:rPr>
              <m:t>i</m:t>
            </m:r>
          </m:sub>
        </m:sSub>
        <m:r>
          <w:rPr>
            <w:rFonts w:ascii="Cambria Math" w:hAnsi="Cambria Math" w:cstheme="minorHAnsi"/>
            <w:color w:val="000000" w:themeColor="text1"/>
            <w:lang w:val="en-GB"/>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2</m:t>
            </m:r>
          </m:sub>
        </m:sSub>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per</m:t>
            </m:r>
          </m:e>
          <m:sub>
            <m:r>
              <w:rPr>
                <w:rFonts w:ascii="Cambria Math" w:hAnsi="Cambria Math" w:cstheme="minorHAnsi"/>
                <w:color w:val="000000" w:themeColor="text1"/>
                <w:lang w:val="en-GB"/>
              </w:rPr>
              <m:t>i</m:t>
            </m:r>
          </m:sub>
        </m:sSub>
        <m:r>
          <w:rPr>
            <w:rFonts w:ascii="Cambria Math" w:hAnsi="Cambria Math" w:cstheme="minorHAnsi"/>
            <w:color w:val="000000" w:themeColor="text1"/>
            <w:lang w:val="en-GB"/>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i</m:t>
            </m:r>
          </m:sub>
        </m:sSub>
        <m:r>
          <m:rPr>
            <m:scr m:val="script"/>
          </m:rPr>
          <w:rPr>
            <w:rFonts w:ascii="Cambria Math" w:hAnsi="Cambria Math" w:cstheme="minorHAnsi"/>
            <w:color w:val="000000" w:themeColor="text1"/>
          </w:rPr>
          <m:t>~N</m:t>
        </m:r>
        <m:d>
          <m:dPr>
            <m:ctrlPr>
              <w:rPr>
                <w:rFonts w:ascii="Cambria Math" w:hAnsi="Cambria Math" w:cstheme="minorHAnsi"/>
                <w:i/>
                <w:iCs/>
                <w:color w:val="000000" w:themeColor="text1"/>
              </w:rPr>
            </m:ctrlPr>
          </m:dPr>
          <m:e>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μ</m:t>
                </m:r>
              </m:e>
              <m:sub>
                <m:r>
                  <w:rPr>
                    <w:rFonts w:ascii="Cambria Math" w:hAnsi="Cambria Math" w:cstheme="minorHAnsi"/>
                    <w:color w:val="000000" w:themeColor="text1"/>
                  </w:rPr>
                  <m:t>i</m:t>
                </m:r>
              </m:sub>
            </m:sSub>
            <m:r>
              <w:rPr>
                <w:rFonts w:ascii="Cambria Math" w:hAnsi="Cambria Math" w:cstheme="minorHAnsi"/>
                <w:color w:val="000000" w:themeColor="text1"/>
              </w:rPr>
              <m:t xml:space="preserve"> , </m:t>
            </m:r>
            <m:sSup>
              <m:sSupPr>
                <m:ctrlPr>
                  <w:rPr>
                    <w:rFonts w:ascii="Cambria Math" w:hAnsi="Cambria Math" w:cstheme="minorHAnsi"/>
                    <w:i/>
                    <w:iCs/>
                    <w:color w:val="000000" w:themeColor="text1"/>
                  </w:rPr>
                </m:ctrlPr>
              </m:sSupPr>
              <m:e>
                <m:r>
                  <w:rPr>
                    <w:rFonts w:ascii="Cambria Math" w:hAnsi="Cambria Math" w:cstheme="minorHAnsi"/>
                    <w:color w:val="000000" w:themeColor="text1"/>
                  </w:rPr>
                  <m:t>σ</m:t>
                </m:r>
              </m:e>
              <m:sup>
                <m:r>
                  <w:rPr>
                    <w:rFonts w:ascii="Cambria Math" w:hAnsi="Cambria Math" w:cstheme="minorHAnsi"/>
                    <w:color w:val="000000" w:themeColor="text1"/>
                  </w:rPr>
                  <m:t>2</m:t>
                </m:r>
              </m:sup>
            </m:sSup>
          </m:e>
        </m:d>
        <m:r>
          <w:rPr>
            <w:rFonts w:ascii="Cambria Math" w:hAnsi="Cambria Math" w:cstheme="minorHAnsi"/>
            <w:color w:val="000000" w:themeColor="text1"/>
          </w:rPr>
          <m:t xml:space="preserve"> </m:t>
        </m:r>
      </m:oMath>
      <w:r w:rsidR="005F766A" w:rsidRPr="000418A2">
        <w:rPr>
          <w:rFonts w:eastAsiaTheme="minorEastAsia" w:cstheme="minorHAnsi"/>
          <w:i/>
          <w:iCs/>
          <w:color w:val="000000" w:themeColor="text1"/>
        </w:rPr>
        <w:tab/>
      </w:r>
      <w:r w:rsidR="005F766A" w:rsidRPr="000418A2">
        <w:rPr>
          <w:rFonts w:eastAsiaTheme="minorEastAsia" w:cstheme="minorHAnsi"/>
          <w:i/>
          <w:iCs/>
          <w:color w:val="000000" w:themeColor="text1"/>
        </w:rPr>
        <w:tab/>
      </w:r>
      <w:r w:rsidR="005F766A" w:rsidRPr="000418A2">
        <w:rPr>
          <w:rFonts w:eastAsiaTheme="minorEastAsia" w:cstheme="minorHAnsi"/>
          <w:i/>
          <w:iCs/>
          <w:color w:val="000000" w:themeColor="text1"/>
        </w:rPr>
        <w:tab/>
      </w:r>
      <w:r w:rsidR="004472E2" w:rsidRPr="000418A2">
        <w:rPr>
          <w:rFonts w:cstheme="minorHAnsi"/>
          <w:i/>
          <w:iCs/>
          <w:color w:val="000000" w:themeColor="text1"/>
          <w:lang w:val="en-GB"/>
        </w:rPr>
        <w:t>(eq. 2)</w:t>
      </w:r>
    </w:p>
    <w:p w14:paraId="7704EB0C" w14:textId="3FF1101D" w:rsidR="00EA58FB" w:rsidRPr="000418A2" w:rsidRDefault="4066EF1A">
      <w:pPr>
        <w:snapToGrid w:val="0"/>
        <w:spacing w:after="160" w:line="360" w:lineRule="auto"/>
        <w:rPr>
          <w:del w:id="586" w:author="Mason,David Steven" w:date="2023-01-28T17:13:00Z"/>
          <w:color w:val="000000" w:themeColor="text1"/>
          <w:lang w:val="en-GB"/>
        </w:rPr>
        <w:pPrChange w:id="587" w:author="Mason,David Steven" w:date="2023-02-17T14:13:00Z">
          <w:pPr>
            <w:spacing w:line="480" w:lineRule="auto"/>
          </w:pPr>
        </w:pPrChange>
      </w:pPr>
      <w:r w:rsidRPr="000418A2">
        <w:rPr>
          <w:color w:val="000000" w:themeColor="text1"/>
          <w:lang w:val="en-GB"/>
        </w:rPr>
        <w:t xml:space="preserve">wher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oMath>
      <w:r w:rsidRPr="000418A2">
        <w:rPr>
          <w:rFonts w:eastAsiaTheme="minorEastAsia"/>
          <w:color w:val="000000" w:themeColor="text1"/>
        </w:rPr>
        <w:t xml:space="preserve"> is the intercept valu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 2</m:t>
            </m:r>
          </m:sub>
        </m:sSub>
      </m:oMath>
      <w:r w:rsidRPr="000418A2">
        <w:rPr>
          <w:rFonts w:eastAsiaTheme="minorEastAsia"/>
          <w:color w:val="000000" w:themeColor="text1"/>
        </w:rPr>
        <w:t xml:space="preserve"> are the parameter estimates, </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treat</m:t>
            </m:r>
          </m:e>
          <m:sub>
            <m:r>
              <w:rPr>
                <w:rFonts w:ascii="Cambria Math" w:hAnsi="Cambria Math" w:cstheme="minorHAnsi"/>
                <w:color w:val="000000" w:themeColor="text1"/>
                <w:lang w:val="en-GB"/>
              </w:rPr>
              <m:t>i</m:t>
            </m:r>
          </m:sub>
        </m:sSub>
      </m:oMath>
      <w:r w:rsidRPr="000418A2">
        <w:rPr>
          <w:rFonts w:eastAsiaTheme="minorEastAsia"/>
          <w:color w:val="000000" w:themeColor="text1"/>
          <w:lang w:val="en-GB"/>
        </w:rPr>
        <w:t xml:space="preserve"> is the treatment variable for pair </w:t>
      </w:r>
      <m:oMath>
        <m:r>
          <w:rPr>
            <w:rFonts w:ascii="Cambria Math" w:eastAsiaTheme="minorEastAsia" w:hAnsi="Cambria Math" w:cstheme="minorHAnsi"/>
            <w:color w:val="000000" w:themeColor="text1"/>
            <w:lang w:val="en-GB"/>
          </w:rPr>
          <m:t>i</m:t>
        </m:r>
      </m:oMath>
      <w:r w:rsidRPr="000418A2">
        <w:rPr>
          <w:rFonts w:eastAsiaTheme="minorEastAsia"/>
          <w:color w:val="000000" w:themeColor="text1"/>
          <w:lang w:val="en-GB"/>
        </w:rPr>
        <w:t xml:space="preserve">, </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per</m:t>
            </m:r>
          </m:e>
          <m:sub>
            <m:r>
              <w:rPr>
                <w:rFonts w:ascii="Cambria Math" w:hAnsi="Cambria Math" w:cstheme="minorHAnsi"/>
                <w:color w:val="000000" w:themeColor="text1"/>
                <w:lang w:val="en-GB"/>
              </w:rPr>
              <m:t>i</m:t>
            </m:r>
          </m:sub>
        </m:sSub>
      </m:oMath>
      <w:r w:rsidRPr="000418A2">
        <w:rPr>
          <w:rFonts w:eastAsiaTheme="minorEastAsia"/>
          <w:color w:val="000000" w:themeColor="text1"/>
          <w:lang w:val="en-GB"/>
        </w:rPr>
        <w:t xml:space="preserve"> is the </w:t>
      </w:r>
      <w:r w:rsidR="56019AB7" w:rsidRPr="000418A2">
        <w:rPr>
          <w:rFonts w:eastAsiaTheme="minorEastAsia"/>
          <w:color w:val="000000" w:themeColor="text1"/>
          <w:lang w:val="en-GB"/>
        </w:rPr>
        <w:t xml:space="preserve">sampling </w:t>
      </w:r>
      <w:r w:rsidRPr="000418A2">
        <w:rPr>
          <w:rFonts w:eastAsiaTheme="minorEastAsia"/>
          <w:color w:val="000000" w:themeColor="text1"/>
          <w:lang w:val="en-GB"/>
        </w:rPr>
        <w:t xml:space="preserve">period </w:t>
      </w:r>
      <w:r w:rsidR="56019AB7" w:rsidRPr="000418A2">
        <w:rPr>
          <w:rFonts w:eastAsiaTheme="minorEastAsia"/>
          <w:color w:val="000000" w:themeColor="text1"/>
          <w:lang w:val="en-GB"/>
        </w:rPr>
        <w:t xml:space="preserve">variable for pair </w:t>
      </w:r>
      <m:oMath>
        <m:r>
          <w:rPr>
            <w:rFonts w:ascii="Cambria Math" w:eastAsiaTheme="minorEastAsia" w:hAnsi="Cambria Math" w:cstheme="minorHAnsi"/>
            <w:color w:val="000000" w:themeColor="text1"/>
            <w:lang w:val="en-GB"/>
          </w:rPr>
          <m:t>i</m:t>
        </m:r>
      </m:oMath>
      <w:r w:rsidR="56019AB7" w:rsidRPr="000418A2">
        <w:rPr>
          <w:rFonts w:eastAsiaTheme="minorEastAsia"/>
          <w:color w:val="000000" w:themeColor="text1"/>
          <w:lang w:val="en-GB"/>
        </w:rPr>
        <w:t xml:space="preserve">, and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i</m:t>
            </m:r>
          </m:sub>
        </m:sSub>
        <m:r>
          <m:rPr>
            <m:scr m:val="script"/>
          </m:rPr>
          <w:rPr>
            <w:rFonts w:ascii="Cambria Math" w:hAnsi="Cambria Math" w:cstheme="minorHAnsi"/>
            <w:color w:val="000000" w:themeColor="text1"/>
          </w:rPr>
          <m:t>~N</m:t>
        </m:r>
        <m:d>
          <m:dPr>
            <m:ctrlPr>
              <w:rPr>
                <w:rFonts w:ascii="Cambria Math" w:hAnsi="Cambria Math" w:cstheme="minorHAnsi"/>
                <w:i/>
                <w:iCs/>
                <w:color w:val="000000" w:themeColor="text1"/>
              </w:rPr>
            </m:ctrlPr>
          </m:dPr>
          <m:e>
            <m:sSub>
              <m:sSubPr>
                <m:ctrlPr>
                  <w:rPr>
                    <w:rFonts w:ascii="Cambria Math" w:hAnsi="Cambria Math" w:cstheme="minorHAnsi"/>
                    <w:i/>
                    <w:iCs/>
                    <w:color w:val="000000" w:themeColor="text1"/>
                  </w:rPr>
                </m:ctrlPr>
              </m:sSubPr>
              <m:e>
                <m:r>
                  <w:rPr>
                    <w:rFonts w:ascii="Cambria Math" w:hAnsi="Cambria Math" w:cstheme="minorHAnsi"/>
                    <w:color w:val="000000" w:themeColor="text1"/>
                  </w:rPr>
                  <m:t>μ</m:t>
                </m:r>
              </m:e>
              <m:sub>
                <m:r>
                  <w:rPr>
                    <w:rFonts w:ascii="Cambria Math" w:hAnsi="Cambria Math" w:cstheme="minorHAnsi"/>
                    <w:color w:val="000000" w:themeColor="text1"/>
                  </w:rPr>
                  <m:t>i</m:t>
                </m:r>
              </m:sub>
            </m:sSub>
            <m:r>
              <w:rPr>
                <w:rFonts w:ascii="Cambria Math" w:hAnsi="Cambria Math" w:cstheme="minorHAnsi"/>
                <w:color w:val="000000" w:themeColor="text1"/>
              </w:rPr>
              <m:t xml:space="preserve"> , </m:t>
            </m:r>
            <m:sSup>
              <m:sSupPr>
                <m:ctrlPr>
                  <w:rPr>
                    <w:rFonts w:ascii="Cambria Math" w:hAnsi="Cambria Math" w:cstheme="minorHAnsi"/>
                    <w:i/>
                    <w:iCs/>
                    <w:color w:val="000000" w:themeColor="text1"/>
                  </w:rPr>
                </m:ctrlPr>
              </m:sSupPr>
              <m:e>
                <m:r>
                  <w:rPr>
                    <w:rFonts w:ascii="Cambria Math" w:hAnsi="Cambria Math" w:cstheme="minorHAnsi"/>
                    <w:color w:val="000000" w:themeColor="text1"/>
                  </w:rPr>
                  <m:t>σ</m:t>
                </m:r>
              </m:e>
              <m:sup>
                <m:r>
                  <w:rPr>
                    <w:rFonts w:ascii="Cambria Math" w:hAnsi="Cambria Math" w:cstheme="minorHAnsi"/>
                    <w:color w:val="000000" w:themeColor="text1"/>
                  </w:rPr>
                  <m:t>2</m:t>
                </m:r>
              </m:sup>
            </m:sSup>
          </m:e>
        </m:d>
      </m:oMath>
      <w:r w:rsidR="56019AB7" w:rsidRPr="000418A2">
        <w:rPr>
          <w:rFonts w:eastAsiaTheme="minorEastAsia"/>
          <w:color w:val="000000" w:themeColor="text1"/>
        </w:rPr>
        <w:t xml:space="preserve"> is a random-effects intercept for each pair </w:t>
      </w:r>
      <m:oMath>
        <m:r>
          <w:rPr>
            <w:rFonts w:ascii="Cambria Math" w:eastAsiaTheme="minorEastAsia" w:hAnsi="Cambria Math" w:cstheme="minorHAnsi"/>
            <w:color w:val="000000" w:themeColor="text1"/>
            <w:lang w:val="en-GB"/>
          </w:rPr>
          <m:t>i</m:t>
        </m:r>
      </m:oMath>
      <w:r w:rsidR="56019AB7" w:rsidRPr="000418A2">
        <w:rPr>
          <w:rFonts w:eastAsiaTheme="minorEastAsia"/>
          <w:color w:val="000000" w:themeColor="text1"/>
          <w:lang w:val="en-GB"/>
        </w:rPr>
        <w:t xml:space="preserve"> that accounts for pair-specific variation in seed count. We then </w:t>
      </w:r>
      <w:r w:rsidR="56019AB7" w:rsidRPr="000418A2">
        <w:rPr>
          <w:color w:val="000000" w:themeColor="text1"/>
          <w:lang w:val="en-GB"/>
        </w:rPr>
        <w:t>used</w:t>
      </w:r>
      <w:r w:rsidR="39A449D7" w:rsidRPr="000418A2">
        <w:rPr>
          <w:color w:val="000000" w:themeColor="text1"/>
          <w:lang w:val="en-GB"/>
        </w:rPr>
        <w:t xml:space="preserve"> the model</w:t>
      </w:r>
      <w:r w:rsidR="2BC53C1D" w:rsidRPr="000418A2">
        <w:rPr>
          <w:color w:val="000000" w:themeColor="text1"/>
          <w:lang w:val="en-GB"/>
        </w:rPr>
        <w:t xml:space="preserve"> output</w:t>
      </w:r>
      <w:r w:rsidR="56019AB7" w:rsidRPr="000418A2">
        <w:rPr>
          <w:color w:val="000000" w:themeColor="text1"/>
          <w:lang w:val="en-GB"/>
        </w:rPr>
        <w:t xml:space="preserve"> to </w:t>
      </w:r>
      <w:r w:rsidR="2BC53C1D" w:rsidRPr="000418A2">
        <w:rPr>
          <w:color w:val="000000" w:themeColor="text1"/>
          <w:lang w:val="en-GB"/>
        </w:rPr>
        <w:t xml:space="preserve">calculate </w:t>
      </w:r>
      <w:r w:rsidR="56019AB7" w:rsidRPr="000418A2">
        <w:rPr>
          <w:color w:val="000000" w:themeColor="text1"/>
          <w:lang w:val="en-GB"/>
        </w:rPr>
        <w:t xml:space="preserve">the </w:t>
      </w:r>
      <w:r w:rsidR="7FA6ECB6" w:rsidRPr="000418A2">
        <w:rPr>
          <w:color w:val="000000" w:themeColor="text1"/>
          <w:lang w:val="en-GB"/>
        </w:rPr>
        <w:t>estimated marginal means</w:t>
      </w:r>
      <w:r w:rsidR="23693DEE" w:rsidRPr="000418A2">
        <w:rPr>
          <w:color w:val="000000" w:themeColor="text1"/>
          <w:lang w:val="en-GB"/>
        </w:rPr>
        <w:t xml:space="preserve"> and confidence intervals</w:t>
      </w:r>
      <w:r w:rsidR="7FA6ECB6" w:rsidRPr="000418A2">
        <w:rPr>
          <w:color w:val="000000" w:themeColor="text1"/>
          <w:lang w:val="en-GB"/>
        </w:rPr>
        <w:t xml:space="preserve"> using the </w:t>
      </w:r>
      <w:proofErr w:type="spellStart"/>
      <w:r w:rsidR="7FA6ECB6" w:rsidRPr="000418A2">
        <w:rPr>
          <w:color w:val="000000" w:themeColor="text1"/>
          <w:lang w:val="en-GB"/>
        </w:rPr>
        <w:t>emmeans</w:t>
      </w:r>
      <w:proofErr w:type="spellEnd"/>
      <w:r w:rsidR="7FA6ECB6" w:rsidRPr="000418A2">
        <w:rPr>
          <w:color w:val="000000" w:themeColor="text1"/>
          <w:lang w:val="en-GB"/>
        </w:rPr>
        <w:t xml:space="preserve"> </w:t>
      </w:r>
      <w:r w:rsidR="43A34BAA" w:rsidRPr="000418A2">
        <w:rPr>
          <w:color w:val="000000" w:themeColor="text1"/>
          <w:lang w:val="en-GB"/>
        </w:rPr>
        <w:t xml:space="preserve">function </w:t>
      </w:r>
      <w:r w:rsidR="0000501B" w:rsidRPr="000418A2">
        <w:rPr>
          <w:color w:val="000000" w:themeColor="text1"/>
          <w:lang w:val="en-GB"/>
        </w:rPr>
        <w:fldChar w:fldCharType="begin"/>
      </w:r>
      <w:r w:rsidR="0000501B" w:rsidRPr="000418A2">
        <w:rPr>
          <w:color w:val="000000" w:themeColor="text1"/>
          <w:lang w:val="en-GB"/>
        </w:rPr>
        <w:instrText xml:space="preserve"> ADDIN ZOTERO_ITEM CSL_CITATION {"citationID":"lMiBkrfI","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instrText>
      </w:r>
      <w:r w:rsidR="0000501B" w:rsidRPr="000418A2">
        <w:rPr>
          <w:color w:val="000000" w:themeColor="text1"/>
          <w:lang w:val="en-GB"/>
        </w:rPr>
        <w:fldChar w:fldCharType="separate"/>
      </w:r>
      <w:r w:rsidR="77062ED5" w:rsidRPr="000418A2">
        <w:rPr>
          <w:noProof/>
          <w:color w:val="000000" w:themeColor="text1"/>
          <w:lang w:val="en-GB"/>
        </w:rPr>
        <w:t>(Lenth et al., 2022)</w:t>
      </w:r>
      <w:r w:rsidR="0000501B" w:rsidRPr="000418A2">
        <w:rPr>
          <w:color w:val="000000" w:themeColor="text1"/>
          <w:lang w:val="en-GB"/>
        </w:rPr>
        <w:fldChar w:fldCharType="end"/>
      </w:r>
      <w:ins w:id="588" w:author="Mason,David Steven" w:date="2023-03-08T15:56:00Z">
        <w:r w:rsidR="00F72EE1" w:rsidRPr="000418A2">
          <w:rPr>
            <w:color w:val="000000" w:themeColor="text1"/>
            <w:lang w:val="en-GB"/>
          </w:rPr>
          <w:t>.</w:t>
        </w:r>
      </w:ins>
      <w:r w:rsidR="56019AB7" w:rsidRPr="000418A2">
        <w:rPr>
          <w:color w:val="000000" w:themeColor="text1"/>
          <w:lang w:val="en-GB"/>
        </w:rPr>
        <w:t xml:space="preserve"> </w:t>
      </w:r>
      <w:del w:id="589" w:author="Mason,David Steven" w:date="2023-03-08T15:56:00Z">
        <w:r w:rsidR="56019AB7" w:rsidRPr="000418A2" w:rsidDel="00F72EE1">
          <w:rPr>
            <w:color w:val="000000" w:themeColor="text1"/>
            <w:lang w:val="en-GB"/>
          </w:rPr>
          <w:delText>and w</w:delText>
        </w:r>
      </w:del>
      <w:ins w:id="590" w:author="Mason,David Steven" w:date="2023-03-08T15:56:00Z">
        <w:r w:rsidR="00F72EE1" w:rsidRPr="000418A2">
          <w:rPr>
            <w:color w:val="000000" w:themeColor="text1"/>
            <w:lang w:val="en-GB"/>
          </w:rPr>
          <w:t>W</w:t>
        </w:r>
      </w:ins>
      <w:r w:rsidR="56019AB7" w:rsidRPr="000418A2">
        <w:rPr>
          <w:color w:val="000000" w:themeColor="text1"/>
          <w:lang w:val="en-GB"/>
        </w:rPr>
        <w:t xml:space="preserve">e also assessed </w:t>
      </w:r>
      <w:del w:id="591" w:author="Mason,David Steven" w:date="2023-03-08T15:56:00Z">
        <w:r w:rsidR="56019AB7" w:rsidRPr="000418A2" w:rsidDel="00F72EE1">
          <w:rPr>
            <w:color w:val="000000" w:themeColor="text1"/>
            <w:lang w:val="en-GB"/>
          </w:rPr>
          <w:delText xml:space="preserve">the </w:delText>
        </w:r>
      </w:del>
      <w:r w:rsidR="56019AB7" w:rsidRPr="000418A2">
        <w:rPr>
          <w:color w:val="000000" w:themeColor="text1"/>
          <w:lang w:val="en-GB"/>
        </w:rPr>
        <w:t xml:space="preserve">model </w:t>
      </w:r>
      <w:r w:rsidR="5FBBDE83" w:rsidRPr="000418A2">
        <w:rPr>
          <w:color w:val="000000" w:themeColor="text1"/>
          <w:lang w:val="en-GB"/>
        </w:rPr>
        <w:t xml:space="preserve">fit </w:t>
      </w:r>
      <w:r w:rsidR="56019AB7" w:rsidRPr="000418A2">
        <w:rPr>
          <w:color w:val="000000" w:themeColor="text1"/>
          <w:lang w:val="en-GB"/>
        </w:rPr>
        <w:t xml:space="preserve">using analysis of variance (Type II) and by calculating </w:t>
      </w:r>
      <w:del w:id="592" w:author="Mason,David Steven" w:date="2023-02-14T19:39:00Z">
        <w:r w:rsidR="56019AB7" w:rsidRPr="000418A2" w:rsidDel="00B26C70">
          <w:rPr>
            <w:color w:val="000000" w:themeColor="text1"/>
            <w:lang w:val="en-GB"/>
          </w:rPr>
          <w:delText xml:space="preserve"> </w:delText>
        </w:r>
      </w:del>
      <w:r w:rsidR="56019AB7" w:rsidRPr="000418A2">
        <w:rPr>
          <w:color w:val="000000" w:themeColor="text1"/>
          <w:lang w:val="en-GB"/>
        </w:rPr>
        <w:t>the explained variance</w:t>
      </w:r>
      <w:ins w:id="593" w:author="Mason,David Steven" w:date="2023-02-14T19:38:00Z">
        <w:r w:rsidR="000F434E" w:rsidRPr="000418A2">
          <w:rPr>
            <w:color w:val="000000" w:themeColor="text1"/>
            <w:lang w:val="en-GB"/>
          </w:rPr>
          <w:t xml:space="preserve"> </w:t>
        </w:r>
      </w:ins>
      <w:ins w:id="594" w:author="Mason,David Steven" w:date="2023-02-14T19:39:00Z">
        <w:r w:rsidR="00B26C70" w:rsidRPr="000418A2">
          <w:rPr>
            <w:color w:val="000000" w:themeColor="text1"/>
            <w:lang w:val="en-GB"/>
          </w:rPr>
          <w:t xml:space="preserve">(e.g., delta, lognormal, and </w:t>
        </w:r>
        <w:proofErr w:type="spellStart"/>
        <w:r w:rsidR="00B26C70" w:rsidRPr="000418A2">
          <w:rPr>
            <w:color w:val="000000" w:themeColor="text1"/>
            <w:lang w:val="en-GB"/>
          </w:rPr>
          <w:t>trigamma</w:t>
        </w:r>
        <w:proofErr w:type="spellEnd"/>
        <w:r w:rsidR="00B26C70" w:rsidRPr="000418A2">
          <w:rPr>
            <w:color w:val="000000" w:themeColor="text1"/>
            <w:lang w:val="en-GB"/>
          </w:rPr>
          <w:t xml:space="preserve"> methods) </w:t>
        </w:r>
      </w:ins>
      <w:ins w:id="595" w:author="Mason,David Steven" w:date="2023-02-14T19:38:00Z">
        <w:r w:rsidR="00B26C70" w:rsidRPr="000418A2">
          <w:rPr>
            <w:color w:val="000000" w:themeColor="text1"/>
            <w:lang w:val="en-GB"/>
          </w:rPr>
          <w:t xml:space="preserve">using </w:t>
        </w:r>
      </w:ins>
      <w:ins w:id="596" w:author="Mason,David Steven" w:date="2023-02-14T19:39:00Z">
        <w:r w:rsidR="00B26C70" w:rsidRPr="000418A2">
          <w:rPr>
            <w:color w:val="000000" w:themeColor="text1"/>
            <w:lang w:val="en-GB"/>
          </w:rPr>
          <w:t xml:space="preserve">the </w:t>
        </w:r>
        <w:proofErr w:type="spellStart"/>
        <w:r w:rsidR="00B26C70" w:rsidRPr="000418A2">
          <w:rPr>
            <w:color w:val="000000" w:themeColor="text1"/>
            <w:lang w:val="en-GB"/>
          </w:rPr>
          <w:t>r.squaredGLMM</w:t>
        </w:r>
        <w:proofErr w:type="spellEnd"/>
        <w:r w:rsidR="00B26C70" w:rsidRPr="000418A2">
          <w:rPr>
            <w:color w:val="000000" w:themeColor="text1"/>
            <w:lang w:val="en-GB"/>
          </w:rPr>
          <w:t xml:space="preserve"> function</w:t>
        </w:r>
      </w:ins>
      <w:r w:rsidR="56019AB7" w:rsidRPr="000418A2">
        <w:rPr>
          <w:color w:val="000000" w:themeColor="text1"/>
          <w:lang w:val="en-GB"/>
        </w:rPr>
        <w:t xml:space="preserve"> (</w:t>
      </w:r>
      <w:del w:id="597" w:author="Mason,David Steven" w:date="2023-01-27T21:27:00Z">
        <w:r w:rsidR="005F766A" w:rsidRPr="000418A2" w:rsidDel="2BE46E8B">
          <w:rPr>
            <w:color w:val="000000" w:themeColor="text1"/>
            <w:lang w:val="en-GB"/>
          </w:rPr>
          <w:delText>e.g.</w:delText>
        </w:r>
        <w:r w:rsidR="005F766A" w:rsidRPr="000418A2" w:rsidDel="56019AB7">
          <w:rPr>
            <w:color w:val="000000" w:themeColor="text1"/>
            <w:lang w:val="en-GB"/>
          </w:rPr>
          <w:delText>, trigamma method;</w:delText>
        </w:r>
      </w:del>
      <w:del w:id="598" w:author="Mason,David Steven" w:date="2023-02-18T10:47:00Z">
        <w:r w:rsidR="56019AB7" w:rsidRPr="000418A2" w:rsidDel="00FF5804">
          <w:rPr>
            <w:color w:val="000000" w:themeColor="text1"/>
            <w:lang w:val="en-GB"/>
          </w:rPr>
          <w:delText xml:space="preserve"> </w:delText>
        </w:r>
      </w:del>
      <w:r w:rsidR="006145CE" w:rsidRPr="000418A2">
        <w:rPr>
          <w:color w:val="000000" w:themeColor="text1"/>
          <w:lang w:val="en-GB"/>
        </w:rPr>
        <w:fldChar w:fldCharType="begin"/>
      </w:r>
      <w:r w:rsidR="005D1203" w:rsidRPr="000418A2">
        <w:rPr>
          <w:color w:val="000000" w:themeColor="text1"/>
          <w:lang w:val="en-GB"/>
        </w:rPr>
        <w:instrText xml:space="preserve"> ADDIN ZOTERO_ITEM CSL_CITATION {"citationID":"vyc7MOMy","properties":{"formattedCitation":"(Barto\\uc0\\u324{}, 2022)","plainCitation":"(Bartoń, 2022)","dontUpdate":true,"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instrText>
      </w:r>
      <w:r w:rsidR="006145CE" w:rsidRPr="000418A2">
        <w:rPr>
          <w:color w:val="000000" w:themeColor="text1"/>
          <w:lang w:val="en-GB"/>
        </w:rPr>
        <w:fldChar w:fldCharType="separate"/>
      </w:r>
      <w:r w:rsidR="56019AB7" w:rsidRPr="000418A2">
        <w:rPr>
          <w:rFonts w:ascii="Calibri" w:cs="Calibri"/>
          <w:color w:val="000000" w:themeColor="text1"/>
        </w:rPr>
        <w:t>Bartoń, 2022)</w:t>
      </w:r>
      <w:r w:rsidR="006145CE" w:rsidRPr="000418A2">
        <w:rPr>
          <w:color w:val="000000" w:themeColor="text1"/>
          <w:lang w:val="en-GB"/>
        </w:rPr>
        <w:fldChar w:fldCharType="end"/>
      </w:r>
      <w:r w:rsidR="7FA6ECB6" w:rsidRPr="000418A2">
        <w:rPr>
          <w:color w:val="000000" w:themeColor="text1"/>
          <w:lang w:val="en-GB"/>
        </w:rPr>
        <w:t>.</w:t>
      </w:r>
      <w:ins w:id="599" w:author="Mason,David Steven" w:date="2023-01-27T16:01:00Z">
        <w:r w:rsidR="3E227C41" w:rsidRPr="000418A2">
          <w:rPr>
            <w:color w:val="000000" w:themeColor="text1"/>
            <w:lang w:val="en-GB"/>
          </w:rPr>
          <w:t xml:space="preserve"> We had </w:t>
        </w:r>
      </w:ins>
      <w:ins w:id="600" w:author="Mason,David Steven" w:date="2023-01-27T16:02:00Z">
        <w:r w:rsidR="3254EC61" w:rsidRPr="000418A2">
          <w:rPr>
            <w:color w:val="000000" w:themeColor="text1"/>
            <w:lang w:val="en-GB"/>
          </w:rPr>
          <w:t xml:space="preserve">one value </w:t>
        </w:r>
      </w:ins>
      <w:ins w:id="601" w:author="Mason,David Steven" w:date="2023-01-27T16:05:00Z">
        <w:r w:rsidR="11DAF85A" w:rsidRPr="000418A2">
          <w:rPr>
            <w:color w:val="000000" w:themeColor="text1"/>
            <w:lang w:val="en-GB"/>
          </w:rPr>
          <w:t>associated with baited feeder</w:t>
        </w:r>
      </w:ins>
      <w:ins w:id="602" w:author="Mason,David Steven" w:date="2023-02-18T10:47:00Z">
        <w:r w:rsidR="00FF5804" w:rsidRPr="000418A2">
          <w:rPr>
            <w:color w:val="000000" w:themeColor="text1"/>
            <w:lang w:val="en-GB"/>
          </w:rPr>
          <w:t>s</w:t>
        </w:r>
      </w:ins>
      <w:ins w:id="603" w:author="Mason,David Steven" w:date="2023-01-27T16:05:00Z">
        <w:r w:rsidR="11DAF85A" w:rsidRPr="000418A2">
          <w:rPr>
            <w:color w:val="000000" w:themeColor="text1"/>
            <w:lang w:val="en-GB"/>
          </w:rPr>
          <w:t xml:space="preserve"> </w:t>
        </w:r>
      </w:ins>
      <w:ins w:id="604" w:author="Mason,David Steven" w:date="2023-01-27T16:02:00Z">
        <w:r w:rsidR="3254EC61" w:rsidRPr="000418A2">
          <w:rPr>
            <w:color w:val="000000" w:themeColor="text1"/>
            <w:lang w:val="en-GB"/>
          </w:rPr>
          <w:t xml:space="preserve">that was an order </w:t>
        </w:r>
      </w:ins>
      <w:ins w:id="605" w:author="Mason,David Steven" w:date="2023-01-27T16:03:00Z">
        <w:r w:rsidR="4C9392D5" w:rsidRPr="000418A2">
          <w:rPr>
            <w:color w:val="000000" w:themeColor="text1"/>
            <w:lang w:val="en-GB"/>
          </w:rPr>
          <w:t>o</w:t>
        </w:r>
        <w:r w:rsidR="3254EC61" w:rsidRPr="000418A2">
          <w:rPr>
            <w:color w:val="000000" w:themeColor="text1"/>
            <w:lang w:val="en-GB"/>
          </w:rPr>
          <w:t>f</w:t>
        </w:r>
      </w:ins>
      <w:ins w:id="606" w:author="Mason,David Steven" w:date="2023-01-27T16:02:00Z">
        <w:r w:rsidR="3254EC61" w:rsidRPr="000418A2">
          <w:rPr>
            <w:color w:val="000000" w:themeColor="text1"/>
            <w:lang w:val="en-GB"/>
          </w:rPr>
          <w:t xml:space="preserve"> magnitude greater than </w:t>
        </w:r>
      </w:ins>
      <w:ins w:id="607" w:author="Mason,David Steven" w:date="2023-01-27T16:04:00Z">
        <w:r w:rsidR="7322A1E0" w:rsidRPr="000418A2">
          <w:rPr>
            <w:color w:val="000000" w:themeColor="text1"/>
            <w:lang w:val="en-GB"/>
          </w:rPr>
          <w:t xml:space="preserve">the rest of </w:t>
        </w:r>
      </w:ins>
      <w:ins w:id="608" w:author="Mason,David Steven" w:date="2023-03-08T15:56:00Z">
        <w:r w:rsidR="00F72EE1" w:rsidRPr="000418A2">
          <w:rPr>
            <w:color w:val="000000" w:themeColor="text1"/>
            <w:lang w:val="en-GB"/>
          </w:rPr>
          <w:t>the</w:t>
        </w:r>
      </w:ins>
      <w:ins w:id="609" w:author="Mason,David Steven" w:date="2023-01-27T16:05:00Z">
        <w:r w:rsidR="7322A1E0" w:rsidRPr="000418A2">
          <w:rPr>
            <w:color w:val="000000" w:themeColor="text1"/>
            <w:lang w:val="en-GB"/>
          </w:rPr>
          <w:t xml:space="preserve"> </w:t>
        </w:r>
      </w:ins>
      <w:ins w:id="610" w:author="Mason,David Steven" w:date="2023-01-27T16:04:00Z">
        <w:r w:rsidR="7322A1E0" w:rsidRPr="000418A2">
          <w:rPr>
            <w:color w:val="000000" w:themeColor="text1"/>
            <w:lang w:val="en-GB"/>
          </w:rPr>
          <w:t>upper quantile</w:t>
        </w:r>
      </w:ins>
      <w:ins w:id="611" w:author="Mason,David Steven" w:date="2023-01-27T16:05:00Z">
        <w:r w:rsidR="7322A1E0" w:rsidRPr="000418A2">
          <w:rPr>
            <w:color w:val="000000" w:themeColor="text1"/>
            <w:lang w:val="en-GB"/>
          </w:rPr>
          <w:t>.</w:t>
        </w:r>
      </w:ins>
      <w:ins w:id="612" w:author="Mason,David Steven" w:date="2023-01-27T16:06:00Z">
        <w:r w:rsidR="7786DA29" w:rsidRPr="000418A2">
          <w:rPr>
            <w:color w:val="000000" w:themeColor="text1"/>
            <w:lang w:val="en-GB"/>
          </w:rPr>
          <w:t xml:space="preserve"> We took a conservative approach and removed the pair from that sampling point and conducted the model</w:t>
        </w:r>
      </w:ins>
      <w:ins w:id="613" w:author="Mason,David Steven" w:date="2023-02-23T13:06:00Z">
        <w:r w:rsidR="00B74D82" w:rsidRPr="000418A2">
          <w:rPr>
            <w:color w:val="000000" w:themeColor="text1"/>
            <w:lang w:val="en-GB"/>
          </w:rPr>
          <w:t xml:space="preserve"> again</w:t>
        </w:r>
      </w:ins>
      <w:ins w:id="614" w:author="Mason,David Steven" w:date="2023-01-27T16:06:00Z">
        <w:r w:rsidR="7786DA29" w:rsidRPr="000418A2">
          <w:rPr>
            <w:color w:val="000000" w:themeColor="text1"/>
            <w:lang w:val="en-GB"/>
          </w:rPr>
          <w:t>.</w:t>
        </w:r>
      </w:ins>
      <w:ins w:id="615" w:author="Mason,David Steven" w:date="2023-01-28T16:56:00Z">
        <w:r w:rsidR="62D39325" w:rsidRPr="000418A2">
          <w:rPr>
            <w:color w:val="000000" w:themeColor="text1"/>
            <w:lang w:val="en-GB"/>
          </w:rPr>
          <w:t xml:space="preserve"> </w:t>
        </w:r>
      </w:ins>
    </w:p>
    <w:p w14:paraId="18003C8B" w14:textId="0A89BF3A" w:rsidR="001623E3" w:rsidRPr="000418A2" w:rsidRDefault="00000000">
      <w:pPr>
        <w:snapToGrid w:val="0"/>
        <w:spacing w:after="160" w:line="360" w:lineRule="auto"/>
        <w:rPr>
          <w:ins w:id="616" w:author="Mason,David Steven" w:date="2023-01-28T17:16:00Z"/>
          <w:rFonts w:eastAsiaTheme="minorEastAsia"/>
          <w:color w:val="000000" w:themeColor="text1"/>
          <w:lang w:val="en-GB"/>
        </w:rPr>
        <w:pPrChange w:id="617" w:author="Mason,David Steven" w:date="2023-02-17T14:13:00Z">
          <w:pPr>
            <w:snapToGrid w:val="0"/>
            <w:spacing w:line="480" w:lineRule="auto"/>
          </w:pPr>
        </w:pPrChange>
      </w:pPr>
      <m:oMathPara>
        <m:oMath>
          <m:func>
            <m:funcPr>
              <m:ctrlPr>
                <w:del w:id="618" w:author="Mason,David Steven" w:date="2023-02-07T11:16:00Z">
                  <w:rPr>
                    <w:rFonts w:ascii="Cambria Math" w:hAnsi="Cambria Math"/>
                    <w:color w:val="000000" w:themeColor="text1"/>
                  </w:rPr>
                </w:del>
              </m:ctrlPr>
            </m:funcPr>
            <m:fName>
              <m:r>
                <w:del w:id="619" w:author="Mason,David Steven" w:date="2023-02-07T11:16:00Z">
                  <m:rPr>
                    <m:sty m:val="p"/>
                  </m:rPr>
                  <w:rPr>
                    <w:rFonts w:ascii="Cambria Math" w:hAnsi="Cambria Math"/>
                    <w:color w:val="000000" w:themeColor="text1"/>
                  </w:rPr>
                  <m:t>log</m:t>
                </w:del>
              </m:r>
            </m:fName>
            <m:e>
              <m:d>
                <m:dPr>
                  <m:ctrlPr>
                    <w:del w:id="620" w:author="Mason,David Steven" w:date="2023-02-07T11:16:00Z">
                      <w:rPr>
                        <w:rFonts w:ascii="Cambria Math" w:hAnsi="Cambria Math"/>
                        <w:color w:val="000000" w:themeColor="text1"/>
                      </w:rPr>
                    </w:del>
                  </m:ctrlPr>
                </m:dPr>
                <m:e>
                  <m:r>
                    <w:del w:id="621" w:author="Mason,David Steven" w:date="2023-02-07T11:16:00Z">
                      <w:rPr>
                        <w:rFonts w:ascii="Cambria Math" w:hAnsi="Cambria Math"/>
                        <w:color w:val="000000" w:themeColor="text1"/>
                      </w:rPr>
                      <m:t>Seed</m:t>
                    </w:del>
                  </m:r>
                  <m:sSub>
                    <m:sSubPr>
                      <m:ctrlPr>
                        <w:del w:id="622" w:author="Mason,David Steven" w:date="2023-02-07T11:16:00Z">
                          <w:rPr>
                            <w:rFonts w:ascii="Cambria Math" w:hAnsi="Cambria Math"/>
                            <w:color w:val="000000" w:themeColor="text1"/>
                          </w:rPr>
                        </w:del>
                      </m:ctrlPr>
                    </m:sSubPr>
                    <m:e>
                      <m:r>
                        <w:del w:id="623" w:author="Mason,David Steven" w:date="2023-02-07T11:16:00Z">
                          <w:rPr>
                            <w:rFonts w:ascii="Cambria Math" w:hAnsi="Cambria Math"/>
                            <w:color w:val="000000" w:themeColor="text1"/>
                          </w:rPr>
                          <m:t>s</m:t>
                        </w:del>
                      </m:r>
                    </m:e>
                    <m:sub>
                      <m:r>
                        <w:del w:id="624" w:author="Mason,David Steven" w:date="2023-02-07T11:16:00Z">
                          <w:rPr>
                            <w:rFonts w:ascii="Cambria Math" w:hAnsi="Cambria Math"/>
                            <w:color w:val="000000" w:themeColor="text1"/>
                          </w:rPr>
                          <m:t>i</m:t>
                        </w:del>
                      </m:r>
                    </m:sub>
                  </m:sSub>
                </m:e>
              </m:d>
            </m:e>
          </m:func>
          <m:r>
            <w:del w:id="625" w:author="Mason,David Steven" w:date="2023-02-07T11:16:00Z">
              <w:rPr>
                <w:rFonts w:ascii="Cambria Math" w:hAnsi="Cambria Math"/>
                <w:color w:val="000000" w:themeColor="text1"/>
              </w:rPr>
              <m:t>∼ N</m:t>
            </w:del>
          </m:r>
          <m:d>
            <m:dPr>
              <m:ctrlPr>
                <w:del w:id="626" w:author="Mason,David Steven" w:date="2023-02-07T11:16:00Z">
                  <w:rPr>
                    <w:rFonts w:ascii="Cambria Math" w:hAnsi="Cambria Math"/>
                    <w:color w:val="000000" w:themeColor="text1"/>
                  </w:rPr>
                </w:del>
              </m:ctrlPr>
            </m:dPr>
            <m:e>
              <m:sSub>
                <m:sSubPr>
                  <m:ctrlPr>
                    <w:del w:id="627" w:author="Mason,David Steven" w:date="2023-02-07T11:16:00Z">
                      <w:rPr>
                        <w:rFonts w:ascii="Cambria Math" w:hAnsi="Cambria Math"/>
                        <w:color w:val="000000" w:themeColor="text1"/>
                      </w:rPr>
                    </w:del>
                  </m:ctrlPr>
                </m:sSubPr>
                <m:e>
                  <m:r>
                    <w:del w:id="628" w:author="Mason,David Steven" w:date="2023-02-07T11:16:00Z">
                      <w:rPr>
                        <w:rFonts w:ascii="Cambria Math" w:hAnsi="Cambria Math"/>
                        <w:color w:val="000000" w:themeColor="text1"/>
                      </w:rPr>
                      <m:t>μ</m:t>
                    </w:del>
                  </m:r>
                </m:e>
                <m:sub>
                  <m:r>
                    <w:del w:id="629" w:author="Mason,David Steven" w:date="2023-02-07T11:16:00Z">
                      <w:rPr>
                        <w:rFonts w:ascii="Cambria Math" w:hAnsi="Cambria Math"/>
                        <w:color w:val="000000" w:themeColor="text1"/>
                      </w:rPr>
                      <m:t>i</m:t>
                    </w:del>
                  </m:r>
                </m:sub>
              </m:sSub>
            </m:e>
          </m:d>
          <m:sSub>
            <m:sSubPr>
              <m:ctrlPr>
                <w:del w:id="630" w:author="Mason,David Steven" w:date="2023-02-07T11:16:00Z">
                  <w:rPr>
                    <w:rFonts w:ascii="Cambria Math" w:hAnsi="Cambria Math"/>
                    <w:color w:val="000000" w:themeColor="text1"/>
                  </w:rPr>
                </w:del>
              </m:ctrlPr>
            </m:sSubPr>
            <m:e>
              <m:r>
                <w:del w:id="631" w:author="Mason,David Steven" w:date="2023-02-07T11:16:00Z">
                  <w:rPr>
                    <w:rFonts w:ascii="Cambria Math" w:hAnsi="Cambria Math"/>
                    <w:color w:val="000000" w:themeColor="text1"/>
                  </w:rPr>
                  <m:t>n</m:t>
                </w:del>
              </m:r>
            </m:e>
            <m:sub>
              <m:r>
                <w:del w:id="632" w:author="Mason,David Steven" w:date="2023-02-07T11:16:00Z">
                  <w:rPr>
                    <w:rFonts w:ascii="Cambria Math" w:hAnsi="Cambria Math"/>
                    <w:color w:val="000000" w:themeColor="text1"/>
                  </w:rPr>
                  <m:t>i</m:t>
                </w:del>
              </m:r>
            </m:sub>
          </m:sSub>
          <m:r>
            <w:del w:id="633" w:author="Mason,David Steven" w:date="2023-02-07T11:16:00Z">
              <w:rPr>
                <w:rFonts w:ascii="Cambria Math" w:hAnsi="Cambria Math"/>
                <w:color w:val="000000" w:themeColor="text1"/>
              </w:rPr>
              <m:t>i </m:t>
            </w:del>
          </m:r>
        </m:oMath>
      </m:oMathPara>
    </w:p>
    <w:p w14:paraId="2C84988F" w14:textId="2A62F555" w:rsidR="001623E3" w:rsidRPr="000418A2" w:rsidRDefault="001623E3">
      <w:pPr>
        <w:snapToGrid w:val="0"/>
        <w:spacing w:line="360" w:lineRule="auto"/>
        <w:rPr>
          <w:rFonts w:ascii="Calibri" w:eastAsia="Calibri" w:hAnsi="Calibri" w:cs="Calibri"/>
          <w:color w:val="000000" w:themeColor="text1"/>
          <w:lang w:val="en-GB"/>
        </w:rPr>
        <w:pPrChange w:id="634" w:author="Mason,David Steven" w:date="2023-02-17T14:13:00Z">
          <w:pPr>
            <w:snapToGrid w:val="0"/>
            <w:spacing w:line="480" w:lineRule="auto"/>
          </w:pPr>
        </w:pPrChange>
      </w:pPr>
    </w:p>
    <w:p w14:paraId="161965D9" w14:textId="7204F778" w:rsidR="001B001C" w:rsidRPr="000418A2" w:rsidRDefault="005A2DFC">
      <w:pPr>
        <w:snapToGrid w:val="0"/>
        <w:spacing w:line="360" w:lineRule="auto"/>
        <w:rPr>
          <w:rFonts w:cstheme="minorHAnsi"/>
          <w:color w:val="000000" w:themeColor="text1"/>
          <w:u w:val="single"/>
          <w:lang w:val="en-GB"/>
        </w:rPr>
        <w:pPrChange w:id="635" w:author="Mason,David Steven" w:date="2023-02-17T14:13:00Z">
          <w:pPr>
            <w:snapToGrid w:val="0"/>
            <w:spacing w:line="480" w:lineRule="auto"/>
          </w:pPr>
        </w:pPrChange>
      </w:pPr>
      <w:r w:rsidRPr="000418A2">
        <w:rPr>
          <w:rFonts w:cstheme="minorHAnsi"/>
          <w:color w:val="000000" w:themeColor="text1"/>
          <w:u w:val="single"/>
          <w:lang w:val="en-GB"/>
        </w:rPr>
        <w:t>Experiment 2.</w:t>
      </w:r>
    </w:p>
    <w:p w14:paraId="4396B6DF" w14:textId="2889273D" w:rsidR="001B001C" w:rsidRPr="000418A2" w:rsidRDefault="001B001C">
      <w:pPr>
        <w:snapToGrid w:val="0"/>
        <w:spacing w:line="360" w:lineRule="auto"/>
        <w:rPr>
          <w:rFonts w:cstheme="minorHAnsi"/>
          <w:i/>
          <w:iCs/>
          <w:color w:val="000000" w:themeColor="text1"/>
          <w:lang w:val="en-GB"/>
        </w:rPr>
        <w:pPrChange w:id="636" w:author="Mason,David Steven" w:date="2023-02-17T14:13:00Z">
          <w:pPr>
            <w:snapToGrid w:val="0"/>
            <w:spacing w:line="480" w:lineRule="auto"/>
          </w:pPr>
        </w:pPrChange>
      </w:pPr>
      <w:r w:rsidRPr="000418A2">
        <w:rPr>
          <w:rFonts w:cstheme="minorHAnsi"/>
          <w:i/>
          <w:iCs/>
          <w:color w:val="000000" w:themeColor="text1"/>
          <w:lang w:val="en-GB"/>
        </w:rPr>
        <w:t>Location and design.</w:t>
      </w:r>
    </w:p>
    <w:p w14:paraId="26B00643" w14:textId="123E63B6" w:rsidR="005201FD" w:rsidRPr="000418A2" w:rsidDel="00693926" w:rsidRDefault="005201FD">
      <w:pPr>
        <w:snapToGrid w:val="0"/>
        <w:spacing w:line="360" w:lineRule="auto"/>
        <w:ind w:firstLine="720"/>
        <w:rPr>
          <w:del w:id="637" w:author="Mason,David Steven" w:date="2023-03-10T12:57:00Z"/>
          <w:color w:val="000000" w:themeColor="text1"/>
          <w:lang w:val="en-GB"/>
        </w:rPr>
        <w:pPrChange w:id="638" w:author="Mason,David Steven" w:date="2023-02-17T14:13:00Z">
          <w:pPr>
            <w:snapToGrid w:val="0"/>
            <w:spacing w:line="480" w:lineRule="auto"/>
            <w:ind w:firstLine="720"/>
          </w:pPr>
        </w:pPrChange>
      </w:pPr>
      <w:r w:rsidRPr="000418A2">
        <w:rPr>
          <w:color w:val="000000" w:themeColor="text1"/>
          <w:lang w:val="en-GB"/>
        </w:rPr>
        <w:t xml:space="preserve">In 1980, the Nature Conservancy and the University of Florida combined 9,500+ acres of diverse </w:t>
      </w:r>
      <w:del w:id="639" w:author="Mason,David Steven" w:date="2023-03-08T16:00:00Z">
        <w:r w:rsidRPr="000418A2" w:rsidDel="00F72EE1">
          <w:rPr>
            <w:color w:val="000000" w:themeColor="text1"/>
            <w:lang w:val="en-GB"/>
          </w:rPr>
          <w:delText xml:space="preserve">ecosystems </w:delText>
        </w:r>
      </w:del>
      <w:ins w:id="640" w:author="Mason,David Steven" w:date="2023-03-08T16:00:00Z">
        <w:r w:rsidR="00F72EE1" w:rsidRPr="000418A2">
          <w:rPr>
            <w:color w:val="000000" w:themeColor="text1"/>
            <w:lang w:val="en-GB"/>
          </w:rPr>
          <w:t xml:space="preserve">vegetation communities </w:t>
        </w:r>
      </w:ins>
      <w:r w:rsidRPr="000418A2">
        <w:rPr>
          <w:color w:val="000000" w:themeColor="text1"/>
          <w:lang w:val="en-GB"/>
        </w:rPr>
        <w:t>in North Central Florida (29°40’</w:t>
      </w:r>
      <w:proofErr w:type="gramStart"/>
      <w:r w:rsidRPr="000418A2">
        <w:rPr>
          <w:color w:val="000000" w:themeColor="text1"/>
          <w:lang w:val="en-GB"/>
        </w:rPr>
        <w:t>22”N</w:t>
      </w:r>
      <w:proofErr w:type="gramEnd"/>
      <w:del w:id="641" w:author="Mason,David Steven" w:date="2023-02-07T12:32:00Z">
        <w:r w:rsidRPr="000418A2" w:rsidDel="006D3119">
          <w:rPr>
            <w:color w:val="000000" w:themeColor="text1"/>
            <w:lang w:val="en-GB"/>
          </w:rPr>
          <w:delText xml:space="preserve"> </w:delText>
        </w:r>
      </w:del>
      <w:r w:rsidR="3E10636E" w:rsidRPr="000418A2">
        <w:rPr>
          <w:color w:val="000000" w:themeColor="text1"/>
          <w:lang w:val="en-GB"/>
        </w:rPr>
        <w:t xml:space="preserve">, </w:t>
      </w:r>
      <w:r w:rsidRPr="000418A2">
        <w:rPr>
          <w:color w:val="000000" w:themeColor="text1"/>
          <w:lang w:val="en-GB"/>
        </w:rPr>
        <w:t>82°01’58”</w:t>
      </w:r>
      <w:del w:id="642" w:author="Mason,David Steven" w:date="2023-02-18T10:50:00Z">
        <w:r w:rsidR="098516F1" w:rsidRPr="000418A2" w:rsidDel="00FF5804">
          <w:rPr>
            <w:color w:val="000000" w:themeColor="text1"/>
            <w:lang w:val="en-GB"/>
          </w:rPr>
          <w:delText xml:space="preserve"> </w:delText>
        </w:r>
      </w:del>
      <w:r w:rsidR="098516F1" w:rsidRPr="000418A2">
        <w:rPr>
          <w:color w:val="000000" w:themeColor="text1"/>
          <w:lang w:val="en-GB"/>
        </w:rPr>
        <w:t>W</w:t>
      </w:r>
      <w:r w:rsidRPr="000418A2">
        <w:rPr>
          <w:color w:val="000000" w:themeColor="text1"/>
          <w:lang w:val="en-GB"/>
        </w:rPr>
        <w:t xml:space="preserve">), which </w:t>
      </w:r>
      <w:del w:id="643" w:author="Mason,David Steven" w:date="2023-02-18T10:50:00Z">
        <w:r w:rsidRPr="000418A2" w:rsidDel="00FF5804">
          <w:rPr>
            <w:color w:val="000000" w:themeColor="text1"/>
            <w:lang w:val="en-GB"/>
          </w:rPr>
          <w:delText xml:space="preserve">has </w:delText>
        </w:r>
      </w:del>
      <w:ins w:id="644" w:author="Mason,David Steven" w:date="2023-02-18T10:50:00Z">
        <w:r w:rsidR="00FF5804" w:rsidRPr="000418A2">
          <w:rPr>
            <w:color w:val="000000" w:themeColor="text1"/>
            <w:lang w:val="en-GB"/>
          </w:rPr>
          <w:t xml:space="preserve">have </w:t>
        </w:r>
      </w:ins>
      <w:r w:rsidRPr="000418A2">
        <w:rPr>
          <w:color w:val="000000" w:themeColor="text1"/>
          <w:lang w:val="en-GB"/>
        </w:rPr>
        <w:lastRenderedPageBreak/>
        <w:t xml:space="preserve">been carefully manipulated by land managers and scientists studying environmental responses to stimuli for over 40 years. </w:t>
      </w:r>
      <w:r w:rsidR="001B24E2" w:rsidRPr="000418A2">
        <w:rPr>
          <w:color w:val="000000" w:themeColor="text1"/>
          <w:lang w:val="en-GB"/>
        </w:rPr>
        <w:t xml:space="preserve">This research station, known as Ordway-Swisher Biological Station (OSBS), </w:t>
      </w:r>
      <w:r w:rsidRPr="000418A2">
        <w:rPr>
          <w:color w:val="000000" w:themeColor="text1"/>
          <w:lang w:val="en-GB"/>
        </w:rPr>
        <w:t>is a mosaic of carefully managed marshes, oak hardwoods, pine flatwoods</w:t>
      </w:r>
      <w:r w:rsidR="001B24E2" w:rsidRPr="000418A2">
        <w:rPr>
          <w:color w:val="000000" w:themeColor="text1"/>
          <w:lang w:val="en-GB"/>
        </w:rPr>
        <w:t>,</w:t>
      </w:r>
      <w:r w:rsidRPr="000418A2">
        <w:rPr>
          <w:color w:val="000000" w:themeColor="text1"/>
          <w:lang w:val="en-GB"/>
        </w:rPr>
        <w:t xml:space="preserve"> and old-field habitats in temperate climate conditions.</w:t>
      </w:r>
      <w:ins w:id="645" w:author="Mason,David Steven" w:date="2023-03-10T12:57:00Z">
        <w:r w:rsidR="00693926" w:rsidRPr="000418A2">
          <w:rPr>
            <w:color w:val="000000" w:themeColor="text1"/>
            <w:lang w:val="en-GB"/>
          </w:rPr>
          <w:t xml:space="preserve"> We </w:t>
        </w:r>
      </w:ins>
    </w:p>
    <w:p w14:paraId="0DE21D0E" w14:textId="2B31E0B4" w:rsidR="005201FD" w:rsidRPr="000418A2" w:rsidRDefault="001B24E2">
      <w:pPr>
        <w:snapToGrid w:val="0"/>
        <w:spacing w:line="360" w:lineRule="auto"/>
        <w:ind w:firstLine="720"/>
        <w:rPr>
          <w:color w:val="000000" w:themeColor="text1"/>
          <w:lang w:val="en-GB"/>
        </w:rPr>
        <w:pPrChange w:id="646" w:author="Mason,David Steven" w:date="2023-03-10T12:57:00Z">
          <w:pPr>
            <w:snapToGrid w:val="0"/>
            <w:spacing w:line="480" w:lineRule="auto"/>
            <w:ind w:firstLine="720"/>
          </w:pPr>
        </w:pPrChange>
      </w:pPr>
      <w:del w:id="647" w:author="Mason,David Steven" w:date="2023-03-10T12:57:00Z">
        <w:r w:rsidRPr="000418A2" w:rsidDel="00693926">
          <w:rPr>
            <w:color w:val="000000" w:themeColor="text1"/>
            <w:lang w:val="en-GB"/>
          </w:rPr>
          <w:delText xml:space="preserve">At OSBS, we </w:delText>
        </w:r>
      </w:del>
      <w:r w:rsidRPr="000418A2">
        <w:rPr>
          <w:color w:val="000000" w:themeColor="text1"/>
          <w:lang w:val="en-GB"/>
        </w:rPr>
        <w:t xml:space="preserve">established </w:t>
      </w:r>
      <w:del w:id="648" w:author="Mason,David Steven" w:date="2023-03-08T16:01:00Z">
        <w:r w:rsidRPr="000418A2" w:rsidDel="00F72EE1">
          <w:rPr>
            <w:color w:val="000000" w:themeColor="text1"/>
            <w:lang w:val="en-GB"/>
          </w:rPr>
          <w:delText>t</w:delText>
        </w:r>
        <w:r w:rsidR="005201FD" w:rsidRPr="000418A2" w:rsidDel="00F72EE1">
          <w:rPr>
            <w:color w:val="000000" w:themeColor="text1"/>
            <w:lang w:val="en-GB"/>
          </w:rPr>
          <w:delText xml:space="preserve">en </w:delText>
        </w:r>
      </w:del>
      <w:ins w:id="649" w:author="Mason,David Steven" w:date="2023-03-08T16:25:00Z">
        <w:r w:rsidR="00151F75" w:rsidRPr="000418A2">
          <w:rPr>
            <w:color w:val="000000" w:themeColor="text1"/>
            <w:lang w:val="en-GB"/>
          </w:rPr>
          <w:t>10</w:t>
        </w:r>
      </w:ins>
      <w:ins w:id="650" w:author="Mason,David Steven" w:date="2023-03-08T16:01:00Z">
        <w:r w:rsidR="00F72EE1" w:rsidRPr="000418A2">
          <w:rPr>
            <w:color w:val="000000" w:themeColor="text1"/>
            <w:lang w:val="en-GB"/>
          </w:rPr>
          <w:t xml:space="preserve"> </w:t>
        </w:r>
      </w:ins>
      <w:r w:rsidR="005201FD" w:rsidRPr="000418A2">
        <w:rPr>
          <w:color w:val="000000" w:themeColor="text1"/>
          <w:lang w:val="en-GB"/>
        </w:rPr>
        <w:t xml:space="preserve">blocks in </w:t>
      </w:r>
      <w:r w:rsidR="1094E8EC" w:rsidRPr="000418A2">
        <w:rPr>
          <w:color w:val="000000" w:themeColor="text1"/>
          <w:lang w:val="en-GB"/>
        </w:rPr>
        <w:t>old fields</w:t>
      </w:r>
      <w:r w:rsidR="005201FD" w:rsidRPr="000418A2">
        <w:rPr>
          <w:color w:val="000000" w:themeColor="text1"/>
          <w:lang w:val="en-GB"/>
        </w:rPr>
        <w:t xml:space="preserve"> containing vegetation profiles of primarily grasses and herbaceous plants</w:t>
      </w:r>
      <w:r w:rsidRPr="000418A2">
        <w:rPr>
          <w:color w:val="000000" w:themeColor="text1"/>
          <w:lang w:val="en-GB"/>
        </w:rPr>
        <w:t xml:space="preserve"> and </w:t>
      </w:r>
      <w:del w:id="651" w:author="Mason,David Steven" w:date="2023-03-08T16:25:00Z">
        <w:r w:rsidRPr="000418A2" w:rsidDel="00151F75">
          <w:rPr>
            <w:color w:val="000000" w:themeColor="text1"/>
            <w:lang w:val="en-GB"/>
          </w:rPr>
          <w:delText>t</w:delText>
        </w:r>
        <w:r w:rsidR="005201FD" w:rsidRPr="000418A2" w:rsidDel="00151F75">
          <w:rPr>
            <w:color w:val="000000" w:themeColor="text1"/>
            <w:lang w:val="en-GB"/>
          </w:rPr>
          <w:delText xml:space="preserve">wo </w:delText>
        </w:r>
      </w:del>
      <w:ins w:id="652" w:author="Mason,David Steven" w:date="2023-03-08T16:25:00Z">
        <w:r w:rsidR="00151F75" w:rsidRPr="000418A2">
          <w:rPr>
            <w:color w:val="000000" w:themeColor="text1"/>
            <w:lang w:val="en-GB"/>
          </w:rPr>
          <w:t xml:space="preserve">2 </w:t>
        </w:r>
      </w:ins>
      <w:r w:rsidR="005201FD" w:rsidRPr="000418A2">
        <w:rPr>
          <w:color w:val="000000" w:themeColor="text1"/>
          <w:lang w:val="en-GB"/>
        </w:rPr>
        <w:t xml:space="preserve">blocks in </w:t>
      </w:r>
      <w:del w:id="653" w:author="Mason,David Steven" w:date="2023-03-08T16:07:00Z">
        <w:r w:rsidR="005201FD" w:rsidRPr="000418A2" w:rsidDel="0051692A">
          <w:rPr>
            <w:color w:val="000000" w:themeColor="text1"/>
            <w:lang w:val="en-GB"/>
          </w:rPr>
          <w:delText xml:space="preserve">further </w:delText>
        </w:r>
      </w:del>
      <w:ins w:id="654" w:author="Mason,David Steven" w:date="2023-03-08T16:07:00Z">
        <w:r w:rsidR="0051692A" w:rsidRPr="000418A2">
          <w:rPr>
            <w:color w:val="000000" w:themeColor="text1"/>
            <w:lang w:val="en-GB"/>
          </w:rPr>
          <w:t xml:space="preserve">later </w:t>
        </w:r>
      </w:ins>
      <w:del w:id="655" w:author="Mason,David Steven" w:date="2023-03-08T16:07:00Z">
        <w:r w:rsidR="005201FD" w:rsidRPr="000418A2" w:rsidDel="0051692A">
          <w:rPr>
            <w:color w:val="000000" w:themeColor="text1"/>
            <w:lang w:val="en-GB"/>
          </w:rPr>
          <w:delText xml:space="preserve">vegetative </w:delText>
        </w:r>
      </w:del>
      <w:r w:rsidR="005201FD" w:rsidRPr="000418A2">
        <w:rPr>
          <w:color w:val="000000" w:themeColor="text1"/>
          <w:lang w:val="en-GB"/>
        </w:rPr>
        <w:t>successional stages with overstories of pine</w:t>
      </w:r>
      <w:r w:rsidR="005D1203" w:rsidRPr="000418A2">
        <w:rPr>
          <w:color w:val="000000" w:themeColor="text1"/>
          <w:lang w:val="en-GB"/>
        </w:rPr>
        <w:t>s</w:t>
      </w:r>
      <w:r w:rsidR="005201FD" w:rsidRPr="000418A2">
        <w:rPr>
          <w:color w:val="000000" w:themeColor="text1"/>
          <w:lang w:val="en-GB"/>
        </w:rPr>
        <w:t xml:space="preserve"> or </w:t>
      </w:r>
      <w:r w:rsidR="005D1203" w:rsidRPr="000418A2">
        <w:rPr>
          <w:color w:val="000000" w:themeColor="text1"/>
          <w:lang w:val="en-GB"/>
        </w:rPr>
        <w:t>successional hardwoods</w:t>
      </w:r>
      <w:r w:rsidR="005201FD" w:rsidRPr="000418A2">
        <w:rPr>
          <w:color w:val="000000" w:themeColor="text1"/>
          <w:lang w:val="en-GB"/>
        </w:rPr>
        <w:t xml:space="preserve">. </w:t>
      </w:r>
      <w:r w:rsidR="0082733B" w:rsidRPr="000418A2">
        <w:rPr>
          <w:color w:val="000000" w:themeColor="text1"/>
          <w:lang w:val="en-GB"/>
        </w:rPr>
        <w:t>We spaced b</w:t>
      </w:r>
      <w:r w:rsidR="005201FD" w:rsidRPr="000418A2">
        <w:rPr>
          <w:color w:val="000000" w:themeColor="text1"/>
          <w:lang w:val="en-GB"/>
        </w:rPr>
        <w:t>locks approximately 1 km away from one another. During the set-up of traps,</w:t>
      </w:r>
      <w:r w:rsidR="00BC0952" w:rsidRPr="000418A2">
        <w:rPr>
          <w:color w:val="000000" w:themeColor="text1"/>
          <w:lang w:val="en-GB"/>
        </w:rPr>
        <w:t xml:space="preserve"> we recognized</w:t>
      </w:r>
      <w:r w:rsidR="005201FD" w:rsidRPr="000418A2">
        <w:rPr>
          <w:color w:val="000000" w:themeColor="text1"/>
          <w:lang w:val="en-GB"/>
        </w:rPr>
        <w:t xml:space="preserve"> signs of wildlife utilizing the old-field blocks</w:t>
      </w:r>
      <w:r w:rsidR="00BC0952" w:rsidRPr="000418A2">
        <w:rPr>
          <w:color w:val="000000" w:themeColor="text1"/>
          <w:lang w:val="en-GB"/>
        </w:rPr>
        <w:t>,</w:t>
      </w:r>
      <w:r w:rsidR="005201FD" w:rsidRPr="000418A2">
        <w:rPr>
          <w:color w:val="000000" w:themeColor="text1"/>
          <w:lang w:val="en-GB"/>
        </w:rPr>
        <w:t xml:space="preserve"> </w:t>
      </w:r>
      <w:r w:rsidR="00BC0952" w:rsidRPr="000418A2">
        <w:rPr>
          <w:color w:val="000000" w:themeColor="text1"/>
          <w:lang w:val="en-GB"/>
        </w:rPr>
        <w:t xml:space="preserve">which </w:t>
      </w:r>
      <w:r w:rsidR="005201FD" w:rsidRPr="000418A2">
        <w:rPr>
          <w:color w:val="000000" w:themeColor="text1"/>
          <w:lang w:val="en-GB"/>
        </w:rPr>
        <w:t xml:space="preserve">included: </w:t>
      </w:r>
      <w:r w:rsidR="0082733B" w:rsidRPr="000418A2">
        <w:rPr>
          <w:color w:val="000000" w:themeColor="text1"/>
          <w:lang w:val="en-GB"/>
        </w:rPr>
        <w:t xml:space="preserve">whitetail </w:t>
      </w:r>
      <w:r w:rsidR="005201FD" w:rsidRPr="000418A2">
        <w:rPr>
          <w:color w:val="000000" w:themeColor="text1"/>
          <w:lang w:val="en-GB"/>
        </w:rPr>
        <w:t>deer (</w:t>
      </w:r>
      <w:r w:rsidR="002E5B05" w:rsidRPr="000418A2">
        <w:rPr>
          <w:i/>
          <w:iCs/>
          <w:color w:val="000000" w:themeColor="text1"/>
          <w:shd w:val="clear" w:color="auto" w:fill="FFFFFF"/>
        </w:rPr>
        <w:t>Odocoileus virginianus</w:t>
      </w:r>
      <w:r w:rsidR="005201FD" w:rsidRPr="000418A2">
        <w:rPr>
          <w:color w:val="000000" w:themeColor="text1"/>
          <w:lang w:val="en-GB"/>
        </w:rPr>
        <w:t xml:space="preserve">), </w:t>
      </w:r>
      <w:r w:rsidR="0082733B" w:rsidRPr="000418A2">
        <w:rPr>
          <w:color w:val="000000" w:themeColor="text1"/>
          <w:lang w:val="en-GB"/>
        </w:rPr>
        <w:t xml:space="preserve">common </w:t>
      </w:r>
      <w:r w:rsidR="005201FD" w:rsidRPr="000418A2">
        <w:rPr>
          <w:color w:val="000000" w:themeColor="text1"/>
          <w:lang w:val="en-GB"/>
        </w:rPr>
        <w:t>raccoons (</w:t>
      </w:r>
      <w:r w:rsidR="00AE2ECA" w:rsidRPr="000418A2">
        <w:rPr>
          <w:i/>
          <w:iCs/>
          <w:color w:val="000000" w:themeColor="text1"/>
          <w:shd w:val="clear" w:color="auto" w:fill="FFFFFF"/>
        </w:rPr>
        <w:t>Procyon lotor</w:t>
      </w:r>
      <w:r w:rsidR="005201FD" w:rsidRPr="000418A2">
        <w:rPr>
          <w:color w:val="000000" w:themeColor="text1"/>
          <w:lang w:val="en-GB"/>
        </w:rPr>
        <w:t xml:space="preserve">), </w:t>
      </w:r>
      <w:r w:rsidR="0082733B" w:rsidRPr="000418A2">
        <w:rPr>
          <w:color w:val="000000" w:themeColor="text1"/>
          <w:lang w:val="en-GB"/>
        </w:rPr>
        <w:t>o</w:t>
      </w:r>
      <w:r w:rsidR="005201FD" w:rsidRPr="000418A2">
        <w:rPr>
          <w:color w:val="000000" w:themeColor="text1"/>
          <w:lang w:val="en-GB"/>
        </w:rPr>
        <w:t>possums (</w:t>
      </w:r>
      <w:r w:rsidR="005201FD" w:rsidRPr="000418A2">
        <w:rPr>
          <w:i/>
          <w:iCs/>
          <w:color w:val="000000" w:themeColor="text1"/>
          <w:lang w:val="en-GB"/>
        </w:rPr>
        <w:t>Didelphis virginiana</w:t>
      </w:r>
      <w:r w:rsidR="005201FD" w:rsidRPr="000418A2">
        <w:rPr>
          <w:color w:val="000000" w:themeColor="text1"/>
          <w:lang w:val="en-GB"/>
        </w:rPr>
        <w:t>), squirrels (</w:t>
      </w:r>
      <w:r w:rsidR="00AE2ECA" w:rsidRPr="000418A2">
        <w:rPr>
          <w:i/>
          <w:iCs/>
          <w:color w:val="000000" w:themeColor="text1"/>
          <w:shd w:val="clear" w:color="auto" w:fill="FFFFFF"/>
        </w:rPr>
        <w:t xml:space="preserve">Sciurus </w:t>
      </w:r>
      <w:r w:rsidR="0082733B" w:rsidRPr="000418A2">
        <w:rPr>
          <w:i/>
          <w:iCs/>
          <w:color w:val="000000" w:themeColor="text1"/>
        </w:rPr>
        <w:t>spp.</w:t>
      </w:r>
      <w:r w:rsidR="005201FD" w:rsidRPr="000418A2">
        <w:rPr>
          <w:color w:val="000000" w:themeColor="text1"/>
          <w:lang w:val="en-GB"/>
        </w:rPr>
        <w:t xml:space="preserve">), </w:t>
      </w:r>
      <w:r w:rsidR="0082733B" w:rsidRPr="000418A2">
        <w:rPr>
          <w:color w:val="000000" w:themeColor="text1"/>
          <w:lang w:val="en-GB"/>
        </w:rPr>
        <w:t xml:space="preserve">wild </w:t>
      </w:r>
      <w:r w:rsidR="005201FD" w:rsidRPr="000418A2">
        <w:rPr>
          <w:color w:val="000000" w:themeColor="text1"/>
          <w:lang w:val="en-GB"/>
        </w:rPr>
        <w:t>turkeys (</w:t>
      </w:r>
      <w:r w:rsidR="00AE2ECA" w:rsidRPr="000418A2">
        <w:rPr>
          <w:i/>
          <w:iCs/>
          <w:color w:val="000000" w:themeColor="text1"/>
          <w:shd w:val="clear" w:color="auto" w:fill="FFFFFF"/>
        </w:rPr>
        <w:t>Meleagris gallopav</w:t>
      </w:r>
      <w:r w:rsidR="0073215C" w:rsidRPr="000418A2">
        <w:rPr>
          <w:i/>
          <w:iCs/>
          <w:color w:val="000000" w:themeColor="text1"/>
          <w:shd w:val="clear" w:color="auto" w:fill="FFFFFF"/>
        </w:rPr>
        <w:t>o</w:t>
      </w:r>
      <w:r w:rsidR="00AE2ECA" w:rsidRPr="000418A2">
        <w:rPr>
          <w:color w:val="000000" w:themeColor="text1"/>
          <w:shd w:val="clear" w:color="auto" w:fill="FFFFFF"/>
        </w:rPr>
        <w:t>)</w:t>
      </w:r>
      <w:r w:rsidR="00AE2ECA" w:rsidRPr="000418A2">
        <w:rPr>
          <w:rFonts w:ascii="Arial" w:hAnsi="Arial" w:cs="Arial"/>
          <w:color w:val="000000" w:themeColor="text1"/>
          <w:sz w:val="21"/>
          <w:szCs w:val="21"/>
          <w:shd w:val="clear" w:color="auto" w:fill="FFFFFF"/>
        </w:rPr>
        <w:t>,</w:t>
      </w:r>
      <w:r w:rsidR="005201FD" w:rsidRPr="000418A2">
        <w:rPr>
          <w:color w:val="000000" w:themeColor="text1"/>
          <w:lang w:val="en-GB"/>
        </w:rPr>
        <w:t xml:space="preserve"> mice (</w:t>
      </w:r>
      <w:proofErr w:type="spellStart"/>
      <w:r w:rsidR="0082733B" w:rsidRPr="000418A2">
        <w:rPr>
          <w:i/>
          <w:iCs/>
          <w:color w:val="000000" w:themeColor="text1"/>
          <w:lang w:val="en-GB"/>
        </w:rPr>
        <w:t>Apodemus</w:t>
      </w:r>
      <w:proofErr w:type="spellEnd"/>
      <w:r w:rsidR="0082733B" w:rsidRPr="000418A2">
        <w:rPr>
          <w:i/>
          <w:iCs/>
          <w:color w:val="000000" w:themeColor="text1"/>
          <w:lang w:val="en-GB"/>
        </w:rPr>
        <w:t xml:space="preserve"> </w:t>
      </w:r>
      <w:r w:rsidR="0082733B" w:rsidRPr="000418A2">
        <w:rPr>
          <w:color w:val="000000" w:themeColor="text1"/>
          <w:lang w:val="en-GB"/>
        </w:rPr>
        <w:t>spp.</w:t>
      </w:r>
      <w:r w:rsidR="005201FD" w:rsidRPr="000418A2">
        <w:rPr>
          <w:color w:val="000000" w:themeColor="text1"/>
          <w:lang w:val="en-GB"/>
        </w:rPr>
        <w:t>), snakes (Serpentes)</w:t>
      </w:r>
      <w:r w:rsidR="00BC0952" w:rsidRPr="000418A2">
        <w:rPr>
          <w:color w:val="000000" w:themeColor="text1"/>
          <w:lang w:val="en-GB"/>
        </w:rPr>
        <w:t>,</w:t>
      </w:r>
      <w:r w:rsidR="005201FD" w:rsidRPr="000418A2">
        <w:rPr>
          <w:color w:val="000000" w:themeColor="text1"/>
          <w:lang w:val="en-GB"/>
        </w:rPr>
        <w:t xml:space="preserve"> and various small perching birds (Passeriformes).</w:t>
      </w:r>
    </w:p>
    <w:p w14:paraId="30B3216F" w14:textId="642067E9" w:rsidR="003418AC" w:rsidRPr="000418A2" w:rsidRDefault="0082733B">
      <w:pPr>
        <w:snapToGrid w:val="0"/>
        <w:spacing w:line="360" w:lineRule="auto"/>
        <w:ind w:firstLine="720"/>
        <w:rPr>
          <w:color w:val="000000" w:themeColor="text1"/>
          <w:lang w:val="en-GB"/>
        </w:rPr>
        <w:pPrChange w:id="656" w:author="Mason,David Steven" w:date="2023-02-17T14:13:00Z">
          <w:pPr>
            <w:snapToGrid w:val="0"/>
            <w:spacing w:line="480" w:lineRule="auto"/>
            <w:ind w:firstLine="720"/>
          </w:pPr>
        </w:pPrChange>
      </w:pPr>
      <w:r w:rsidRPr="000418A2">
        <w:rPr>
          <w:color w:val="000000" w:themeColor="text1"/>
          <w:lang w:val="en-GB"/>
        </w:rPr>
        <w:t xml:space="preserve">In each block, we placed </w:t>
      </w:r>
      <w:r w:rsidR="005201FD" w:rsidRPr="000418A2">
        <w:rPr>
          <w:color w:val="000000" w:themeColor="text1"/>
          <w:lang w:val="en-GB"/>
        </w:rPr>
        <w:t xml:space="preserve">four </w:t>
      </w:r>
      <w:del w:id="657" w:author="Mason,David Steven" w:date="2023-02-18T10:52:00Z">
        <w:r w:rsidR="005201FD" w:rsidRPr="000418A2" w:rsidDel="00FF5804">
          <w:rPr>
            <w:color w:val="000000" w:themeColor="text1"/>
            <w:lang w:val="en-GB"/>
          </w:rPr>
          <w:delText>bird scat</w:delText>
        </w:r>
      </w:del>
      <w:ins w:id="658" w:author="Mason,David Steven" w:date="2023-02-18T10:52:00Z">
        <w:r w:rsidR="00FF5804" w:rsidRPr="000418A2">
          <w:rPr>
            <w:color w:val="000000" w:themeColor="text1"/>
            <w:lang w:val="en-GB"/>
          </w:rPr>
          <w:t>seed</w:t>
        </w:r>
      </w:ins>
      <w:r w:rsidR="005201FD" w:rsidRPr="000418A2">
        <w:rPr>
          <w:color w:val="000000" w:themeColor="text1"/>
          <w:lang w:val="en-GB"/>
        </w:rPr>
        <w:t xml:space="preserve"> traps in the corners of a 10 x 10 m square. </w:t>
      </w:r>
      <w:r w:rsidRPr="000418A2">
        <w:rPr>
          <w:color w:val="000000" w:themeColor="text1"/>
          <w:lang w:val="en-GB"/>
        </w:rPr>
        <w:t xml:space="preserve">We constructed </w:t>
      </w:r>
      <w:del w:id="659" w:author="Mason,David Steven" w:date="2023-02-18T10:52:00Z">
        <w:r w:rsidRPr="000418A2" w:rsidDel="00FF5804">
          <w:rPr>
            <w:color w:val="000000" w:themeColor="text1"/>
            <w:lang w:val="en-GB"/>
          </w:rPr>
          <w:delText>s</w:delText>
        </w:r>
        <w:r w:rsidR="005201FD" w:rsidRPr="000418A2" w:rsidDel="00FF5804">
          <w:rPr>
            <w:color w:val="000000" w:themeColor="text1"/>
            <w:lang w:val="en-GB"/>
          </w:rPr>
          <w:delText xml:space="preserve">cat </w:delText>
        </w:r>
      </w:del>
      <w:ins w:id="660" w:author="Mason,David Steven" w:date="2023-02-18T10:52:00Z">
        <w:r w:rsidR="00FF5804" w:rsidRPr="000418A2">
          <w:rPr>
            <w:color w:val="000000" w:themeColor="text1"/>
            <w:lang w:val="en-GB"/>
          </w:rPr>
          <w:t xml:space="preserve">the </w:t>
        </w:r>
      </w:ins>
      <w:r w:rsidR="005201FD" w:rsidRPr="000418A2">
        <w:rPr>
          <w:color w:val="000000" w:themeColor="text1"/>
          <w:lang w:val="en-GB"/>
        </w:rPr>
        <w:t xml:space="preserve">traps out of 2.54 cm diameter </w:t>
      </w:r>
      <w:r w:rsidR="002F7757">
        <w:rPr>
          <w:color w:val="000000" w:themeColor="text1"/>
          <w:lang w:val="en-GB"/>
        </w:rPr>
        <w:t>plastic</w:t>
      </w:r>
      <w:r w:rsidR="005201FD" w:rsidRPr="000418A2">
        <w:rPr>
          <w:color w:val="000000" w:themeColor="text1"/>
          <w:lang w:val="en-GB"/>
        </w:rPr>
        <w:t xml:space="preserve"> piping, zip-ties, pool screen mesh, wooden dowels</w:t>
      </w:r>
      <w:r w:rsidRPr="000418A2">
        <w:rPr>
          <w:color w:val="000000" w:themeColor="text1"/>
          <w:lang w:val="en-GB"/>
        </w:rPr>
        <w:t>,</w:t>
      </w:r>
      <w:r w:rsidR="005201FD" w:rsidRPr="000418A2">
        <w:rPr>
          <w:color w:val="000000" w:themeColor="text1"/>
          <w:lang w:val="en-GB"/>
        </w:rPr>
        <w:t xml:space="preserve"> and bird feeders</w:t>
      </w:r>
      <w:r w:rsidR="005D1203" w:rsidRPr="000418A2">
        <w:rPr>
          <w:color w:val="000000" w:themeColor="text1"/>
          <w:lang w:val="en-GB"/>
        </w:rPr>
        <w:t>. Each trap consisted of</w:t>
      </w:r>
      <w:r w:rsidR="00262710" w:rsidRPr="000418A2">
        <w:rPr>
          <w:color w:val="000000" w:themeColor="text1"/>
          <w:lang w:val="en-GB"/>
        </w:rPr>
        <w:t xml:space="preserve"> </w:t>
      </w:r>
      <w:r w:rsidR="005201FD" w:rsidRPr="000418A2">
        <w:rPr>
          <w:color w:val="000000" w:themeColor="text1"/>
          <w:lang w:val="en-GB"/>
        </w:rPr>
        <w:t xml:space="preserve">a horizontal 1 x 1 m mesh screen zip-tied to a </w:t>
      </w:r>
      <w:r w:rsidR="002F7757">
        <w:rPr>
          <w:color w:val="000000" w:themeColor="text1"/>
          <w:lang w:val="en-GB"/>
        </w:rPr>
        <w:t>plastic</w:t>
      </w:r>
      <w:r w:rsidR="005201FD" w:rsidRPr="000418A2">
        <w:rPr>
          <w:color w:val="000000" w:themeColor="text1"/>
          <w:lang w:val="en-GB"/>
        </w:rPr>
        <w:t xml:space="preserve"> pipe frame elevated 1 m off the ground by four pipe legs. </w:t>
      </w:r>
      <w:r w:rsidR="00262710" w:rsidRPr="000418A2">
        <w:rPr>
          <w:color w:val="000000" w:themeColor="text1"/>
          <w:lang w:val="en-GB"/>
        </w:rPr>
        <w:t xml:space="preserve">We suspended each </w:t>
      </w:r>
      <w:r w:rsidR="005201FD" w:rsidRPr="000418A2">
        <w:rPr>
          <w:color w:val="000000" w:themeColor="text1"/>
          <w:lang w:val="en-GB"/>
        </w:rPr>
        <w:t xml:space="preserve">bird feeder above the mesh screen square </w:t>
      </w:r>
      <w:del w:id="661" w:author="Mason,David Steven" w:date="2023-02-18T10:52:00Z">
        <w:r w:rsidR="005201FD" w:rsidRPr="000418A2" w:rsidDel="00FF5804">
          <w:rPr>
            <w:color w:val="000000" w:themeColor="text1"/>
            <w:lang w:val="en-GB"/>
          </w:rPr>
          <w:delText xml:space="preserve">by </w:delText>
        </w:r>
      </w:del>
      <w:ins w:id="662" w:author="Mason,David Steven" w:date="2023-02-18T10:52:00Z">
        <w:r w:rsidR="00FF5804" w:rsidRPr="000418A2">
          <w:rPr>
            <w:color w:val="000000" w:themeColor="text1"/>
            <w:lang w:val="en-GB"/>
          </w:rPr>
          <w:t xml:space="preserve">with </w:t>
        </w:r>
      </w:ins>
      <w:r w:rsidR="005201FD" w:rsidRPr="000418A2">
        <w:rPr>
          <w:color w:val="000000" w:themeColor="text1"/>
          <w:lang w:val="en-GB"/>
        </w:rPr>
        <w:t xml:space="preserve">a wooden dowel rod horizontally mounted to two vertical 2 m </w:t>
      </w:r>
      <w:r w:rsidR="002F7757">
        <w:rPr>
          <w:color w:val="000000" w:themeColor="text1"/>
          <w:lang w:val="en-GB"/>
        </w:rPr>
        <w:t>plastic</w:t>
      </w:r>
      <w:r w:rsidR="005201FD" w:rsidRPr="000418A2">
        <w:rPr>
          <w:color w:val="000000" w:themeColor="text1"/>
          <w:lang w:val="en-GB"/>
        </w:rPr>
        <w:t xml:space="preserve"> pipes (Figure </w:t>
      </w:r>
      <w:r w:rsidR="00540164" w:rsidRPr="000418A2">
        <w:rPr>
          <w:color w:val="000000" w:themeColor="text1"/>
          <w:lang w:val="en-GB"/>
        </w:rPr>
        <w:t>1A</w:t>
      </w:r>
      <w:r w:rsidR="005201FD" w:rsidRPr="000418A2">
        <w:rPr>
          <w:color w:val="000000" w:themeColor="text1"/>
          <w:lang w:val="en-GB"/>
        </w:rPr>
        <w:t xml:space="preserve">). </w:t>
      </w:r>
      <w:r w:rsidR="00262710" w:rsidRPr="000418A2">
        <w:rPr>
          <w:color w:val="000000" w:themeColor="text1"/>
          <w:lang w:val="en-GB"/>
        </w:rPr>
        <w:t xml:space="preserve">The </w:t>
      </w:r>
      <w:r w:rsidR="005201FD" w:rsidRPr="000418A2">
        <w:rPr>
          <w:color w:val="000000" w:themeColor="text1"/>
          <w:lang w:val="en-GB"/>
        </w:rPr>
        <w:t>Ogrmar Hanging Gazebo Wild Bird Feeders</w:t>
      </w:r>
      <w:r w:rsidR="00262710" w:rsidRPr="000418A2">
        <w:rPr>
          <w:color w:val="000000" w:themeColor="text1"/>
          <w:lang w:val="en-GB"/>
        </w:rPr>
        <w:t xml:space="preserve"> that we used</w:t>
      </w:r>
      <w:r w:rsidR="005201FD" w:rsidRPr="000418A2">
        <w:rPr>
          <w:color w:val="000000" w:themeColor="text1"/>
          <w:lang w:val="en-GB"/>
        </w:rPr>
        <w:t xml:space="preserve"> had dimensions of </w:t>
      </w:r>
      <w:del w:id="663" w:author="Mason,David Steven" w:date="2023-03-08T15:54:00Z">
        <w:r w:rsidR="005201FD" w:rsidRPr="000418A2" w:rsidDel="00EC218C">
          <w:rPr>
            <w:color w:val="000000" w:themeColor="text1"/>
            <w:lang w:val="en-GB"/>
          </w:rPr>
          <w:delText>0.</w:delText>
        </w:r>
      </w:del>
      <w:r w:rsidR="005201FD" w:rsidRPr="000418A2">
        <w:rPr>
          <w:color w:val="000000" w:themeColor="text1"/>
          <w:lang w:val="en-GB"/>
        </w:rPr>
        <w:t xml:space="preserve">18 x </w:t>
      </w:r>
      <w:del w:id="664" w:author="Mason,David Steven" w:date="2023-03-08T15:54:00Z">
        <w:r w:rsidR="005201FD" w:rsidRPr="000418A2" w:rsidDel="00EC218C">
          <w:rPr>
            <w:color w:val="000000" w:themeColor="text1"/>
            <w:lang w:val="en-GB"/>
          </w:rPr>
          <w:delText>0.</w:delText>
        </w:r>
      </w:del>
      <w:r w:rsidR="005201FD" w:rsidRPr="000418A2">
        <w:rPr>
          <w:color w:val="000000" w:themeColor="text1"/>
          <w:lang w:val="en-GB"/>
        </w:rPr>
        <w:t xml:space="preserve">20 x </w:t>
      </w:r>
      <w:del w:id="665" w:author="Mason,David Steven" w:date="2023-03-08T15:54:00Z">
        <w:r w:rsidR="005201FD" w:rsidRPr="000418A2" w:rsidDel="00EC218C">
          <w:rPr>
            <w:color w:val="000000" w:themeColor="text1"/>
            <w:lang w:val="en-GB"/>
          </w:rPr>
          <w:delText>0.</w:delText>
        </w:r>
      </w:del>
      <w:r w:rsidR="005201FD" w:rsidRPr="000418A2">
        <w:rPr>
          <w:color w:val="000000" w:themeColor="text1"/>
          <w:lang w:val="en-GB"/>
        </w:rPr>
        <w:t xml:space="preserve">23 </w:t>
      </w:r>
      <w:ins w:id="666" w:author="Mason,David Steven" w:date="2023-03-08T15:54:00Z">
        <w:r w:rsidR="00EC218C" w:rsidRPr="000418A2">
          <w:rPr>
            <w:color w:val="000000" w:themeColor="text1"/>
            <w:lang w:val="en-GB"/>
          </w:rPr>
          <w:t>c</w:t>
        </w:r>
      </w:ins>
      <w:r w:rsidR="005201FD" w:rsidRPr="000418A2">
        <w:rPr>
          <w:color w:val="000000" w:themeColor="text1"/>
          <w:lang w:val="en-GB"/>
        </w:rPr>
        <w:t>m</w:t>
      </w:r>
      <w:r w:rsidR="4C0F2578" w:rsidRPr="000418A2">
        <w:rPr>
          <w:color w:val="000000" w:themeColor="text1"/>
          <w:lang w:val="en-GB"/>
        </w:rPr>
        <w:t xml:space="preserve"> </w:t>
      </w:r>
      <w:r w:rsidR="005201FD" w:rsidRPr="000418A2">
        <w:rPr>
          <w:color w:val="000000" w:themeColor="text1"/>
          <w:lang w:val="en-GB"/>
        </w:rPr>
        <w:t xml:space="preserve">and an internal volume of approximately </w:t>
      </w:r>
      <w:r w:rsidR="6B07B128" w:rsidRPr="000418A2">
        <w:rPr>
          <w:color w:val="000000" w:themeColor="text1"/>
          <w:lang w:val="en-GB"/>
        </w:rPr>
        <w:t>1.3 L</w:t>
      </w:r>
      <w:r w:rsidR="005201FD" w:rsidRPr="000418A2">
        <w:rPr>
          <w:color w:val="000000" w:themeColor="text1"/>
          <w:lang w:val="en-GB"/>
        </w:rPr>
        <w:t xml:space="preserve">. </w:t>
      </w:r>
      <w:r w:rsidR="00262710" w:rsidRPr="000418A2">
        <w:rPr>
          <w:color w:val="000000" w:themeColor="text1"/>
          <w:lang w:val="en-GB"/>
        </w:rPr>
        <w:t xml:space="preserve">We </w:t>
      </w:r>
      <w:proofErr w:type="spellStart"/>
      <w:r w:rsidR="00262710" w:rsidRPr="000418A2">
        <w:rPr>
          <w:color w:val="000000" w:themeColor="text1"/>
          <w:lang w:val="en-GB"/>
        </w:rPr>
        <w:t>label</w:t>
      </w:r>
      <w:del w:id="667" w:author="Mason,David Steven" w:date="2023-03-10T12:58:00Z">
        <w:r w:rsidR="00262710" w:rsidRPr="000418A2" w:rsidDel="00693926">
          <w:rPr>
            <w:color w:val="000000" w:themeColor="text1"/>
            <w:lang w:val="en-GB"/>
          </w:rPr>
          <w:delText>l</w:delText>
        </w:r>
      </w:del>
      <w:r w:rsidR="00262710" w:rsidRPr="000418A2">
        <w:rPr>
          <w:color w:val="000000" w:themeColor="text1"/>
          <w:lang w:val="en-GB"/>
        </w:rPr>
        <w:t>ed</w:t>
      </w:r>
      <w:proofErr w:type="spellEnd"/>
      <w:r w:rsidR="00262710" w:rsidRPr="000418A2">
        <w:rPr>
          <w:color w:val="000000" w:themeColor="text1"/>
          <w:lang w:val="en-GB"/>
        </w:rPr>
        <w:t xml:space="preserve"> e</w:t>
      </w:r>
      <w:r w:rsidR="005201FD" w:rsidRPr="000418A2">
        <w:rPr>
          <w:color w:val="000000" w:themeColor="text1"/>
          <w:lang w:val="en-GB"/>
        </w:rPr>
        <w:t>ach trap with both a trap identification number and its corresponding bird feeder identification number</w:t>
      </w:r>
      <w:ins w:id="668" w:author="Mason,David Steven" w:date="2023-02-18T10:52:00Z">
        <w:r w:rsidR="00FF2206" w:rsidRPr="000418A2">
          <w:rPr>
            <w:color w:val="000000" w:themeColor="text1"/>
            <w:lang w:val="en-GB"/>
          </w:rPr>
          <w:t>, which was</w:t>
        </w:r>
      </w:ins>
      <w:r w:rsidR="00262710" w:rsidRPr="000418A2">
        <w:rPr>
          <w:color w:val="000000" w:themeColor="text1"/>
          <w:lang w:val="en-GB"/>
        </w:rPr>
        <w:t xml:space="preserve"> unique to each </w:t>
      </w:r>
      <w:proofErr w:type="spellStart"/>
      <w:r w:rsidR="00262710" w:rsidRPr="000418A2">
        <w:rPr>
          <w:color w:val="000000" w:themeColor="text1"/>
          <w:lang w:val="en-GB"/>
        </w:rPr>
        <w:t>label</w:t>
      </w:r>
      <w:del w:id="669" w:author="Mason,David Steven" w:date="2023-03-10T12:58:00Z">
        <w:r w:rsidR="00262710" w:rsidRPr="000418A2" w:rsidDel="00693926">
          <w:rPr>
            <w:color w:val="000000" w:themeColor="text1"/>
            <w:lang w:val="en-GB"/>
          </w:rPr>
          <w:delText>l</w:delText>
        </w:r>
      </w:del>
      <w:r w:rsidR="00262710" w:rsidRPr="000418A2">
        <w:rPr>
          <w:color w:val="000000" w:themeColor="text1"/>
          <w:lang w:val="en-GB"/>
        </w:rPr>
        <w:t>ed</w:t>
      </w:r>
      <w:proofErr w:type="spellEnd"/>
      <w:r w:rsidR="00262710" w:rsidRPr="000418A2">
        <w:rPr>
          <w:color w:val="000000" w:themeColor="text1"/>
          <w:lang w:val="en-GB"/>
        </w:rPr>
        <w:t xml:space="preserve"> bird feeder</w:t>
      </w:r>
      <w:r w:rsidR="005201FD" w:rsidRPr="000418A2">
        <w:rPr>
          <w:color w:val="000000" w:themeColor="text1"/>
          <w:lang w:val="en-GB"/>
        </w:rPr>
        <w:t>.</w:t>
      </w:r>
    </w:p>
    <w:p w14:paraId="7866907B" w14:textId="6D0D9E17" w:rsidR="005201FD" w:rsidRPr="000418A2" w:rsidRDefault="005201FD">
      <w:pPr>
        <w:snapToGrid w:val="0"/>
        <w:spacing w:line="360" w:lineRule="auto"/>
        <w:ind w:firstLine="720"/>
        <w:rPr>
          <w:color w:val="000000" w:themeColor="text1"/>
          <w:lang w:val="en-GB"/>
        </w:rPr>
        <w:pPrChange w:id="670" w:author="Mason,David Steven" w:date="2023-02-17T14:13:00Z">
          <w:pPr>
            <w:snapToGrid w:val="0"/>
            <w:spacing w:line="480" w:lineRule="auto"/>
            <w:ind w:firstLine="720"/>
          </w:pPr>
        </w:pPrChange>
      </w:pPr>
      <w:r w:rsidRPr="000418A2">
        <w:rPr>
          <w:color w:val="000000" w:themeColor="text1"/>
          <w:lang w:val="en-GB"/>
        </w:rPr>
        <w:t>Each</w:t>
      </w:r>
      <w:r w:rsidR="005D1203" w:rsidRPr="000418A2">
        <w:rPr>
          <w:color w:val="000000" w:themeColor="text1"/>
          <w:lang w:val="en-GB"/>
        </w:rPr>
        <w:t xml:space="preserve"> of our</w:t>
      </w:r>
      <w:r w:rsidRPr="000418A2">
        <w:rPr>
          <w:color w:val="000000" w:themeColor="text1"/>
          <w:lang w:val="en-GB"/>
        </w:rPr>
        <w:t xml:space="preserve"> block</w:t>
      </w:r>
      <w:r w:rsidR="005D1203" w:rsidRPr="000418A2">
        <w:rPr>
          <w:color w:val="000000" w:themeColor="text1"/>
          <w:lang w:val="en-GB"/>
        </w:rPr>
        <w:t>s</w:t>
      </w:r>
      <w:r w:rsidRPr="000418A2">
        <w:rPr>
          <w:color w:val="000000" w:themeColor="text1"/>
          <w:lang w:val="en-GB"/>
        </w:rPr>
        <w:t xml:space="preserve"> had treatments of zero, four, eight</w:t>
      </w:r>
      <w:ins w:id="671" w:author="Mason,David Steven" w:date="2023-02-18T10:56:00Z">
        <w:r w:rsidR="00FF2206" w:rsidRPr="000418A2">
          <w:rPr>
            <w:color w:val="000000" w:themeColor="text1"/>
            <w:lang w:val="en-GB"/>
          </w:rPr>
          <w:t>,</w:t>
        </w:r>
      </w:ins>
      <w:r w:rsidRPr="000418A2">
        <w:rPr>
          <w:color w:val="000000" w:themeColor="text1"/>
          <w:lang w:val="en-GB"/>
        </w:rPr>
        <w:t xml:space="preserve"> and twelve resources within bird feeders. Resources </w:t>
      </w:r>
      <w:r w:rsidR="005D1203" w:rsidRPr="000418A2">
        <w:rPr>
          <w:color w:val="000000" w:themeColor="text1"/>
          <w:lang w:val="en-GB"/>
        </w:rPr>
        <w:t xml:space="preserve">we </w:t>
      </w:r>
      <w:r w:rsidRPr="000418A2">
        <w:rPr>
          <w:color w:val="000000" w:themeColor="text1"/>
          <w:lang w:val="en-GB"/>
        </w:rPr>
        <w:t>used in the experiment included: wheat (</w:t>
      </w:r>
      <w:r w:rsidRPr="000418A2">
        <w:rPr>
          <w:i/>
          <w:iCs/>
          <w:color w:val="000000" w:themeColor="text1"/>
          <w:lang w:val="en-GB"/>
        </w:rPr>
        <w:t>Triticum</w:t>
      </w:r>
      <w:r w:rsidRPr="000418A2">
        <w:rPr>
          <w:color w:val="000000" w:themeColor="text1"/>
          <w:lang w:val="en-GB"/>
        </w:rPr>
        <w:t xml:space="preserve"> sp.), rye (</w:t>
      </w:r>
      <w:r w:rsidRPr="000418A2">
        <w:rPr>
          <w:i/>
          <w:iCs/>
          <w:color w:val="000000" w:themeColor="text1"/>
          <w:lang w:val="en-GB"/>
        </w:rPr>
        <w:t>Secale cereale</w:t>
      </w:r>
      <w:r w:rsidRPr="000418A2">
        <w:rPr>
          <w:color w:val="000000" w:themeColor="text1"/>
          <w:lang w:val="en-GB"/>
        </w:rPr>
        <w:t>), brown top millet (</w:t>
      </w:r>
      <w:proofErr w:type="spellStart"/>
      <w:r w:rsidRPr="000418A2">
        <w:rPr>
          <w:i/>
          <w:iCs/>
          <w:color w:val="000000" w:themeColor="text1"/>
          <w:lang w:val="en-GB"/>
        </w:rPr>
        <w:t>Urochloa</w:t>
      </w:r>
      <w:proofErr w:type="spellEnd"/>
      <w:r w:rsidRPr="000418A2">
        <w:rPr>
          <w:i/>
          <w:iCs/>
          <w:color w:val="000000" w:themeColor="text1"/>
          <w:lang w:val="en-GB"/>
        </w:rPr>
        <w:t xml:space="preserve"> </w:t>
      </w:r>
      <w:del w:id="672" w:author="Mason,David Steven" w:date="2023-02-26T19:17:00Z">
        <w:r w:rsidR="00B30A5D" w:rsidRPr="000418A2" w:rsidDel="009540AD">
          <w:rPr>
            <w:i/>
            <w:iCs/>
            <w:color w:val="000000" w:themeColor="text1"/>
            <w:lang w:val="en-GB"/>
          </w:rPr>
          <w:delText>ramosa</w:delText>
        </w:r>
      </w:del>
      <w:proofErr w:type="spellStart"/>
      <w:ins w:id="673" w:author="Mason,David Steven" w:date="2023-03-08T16:14:00Z">
        <w:r w:rsidR="00360517" w:rsidRPr="000418A2">
          <w:rPr>
            <w:i/>
            <w:iCs/>
            <w:color w:val="000000" w:themeColor="text1"/>
            <w:lang w:val="en-GB"/>
          </w:rPr>
          <w:t>ramosa</w:t>
        </w:r>
      </w:ins>
      <w:proofErr w:type="spellEnd"/>
      <w:r w:rsidRPr="000418A2">
        <w:rPr>
          <w:color w:val="000000" w:themeColor="text1"/>
          <w:lang w:val="en-GB"/>
        </w:rPr>
        <w:t>), white millet (</w:t>
      </w:r>
      <w:r w:rsidRPr="000418A2">
        <w:rPr>
          <w:i/>
          <w:iCs/>
          <w:color w:val="000000" w:themeColor="text1"/>
          <w:lang w:val="en-GB"/>
        </w:rPr>
        <w:t xml:space="preserve">Panicum </w:t>
      </w:r>
      <w:proofErr w:type="spellStart"/>
      <w:r w:rsidRPr="000418A2">
        <w:rPr>
          <w:i/>
          <w:iCs/>
          <w:color w:val="000000" w:themeColor="text1"/>
          <w:lang w:val="en-GB"/>
        </w:rPr>
        <w:t>miliaceum</w:t>
      </w:r>
      <w:proofErr w:type="spellEnd"/>
      <w:r w:rsidRPr="000418A2">
        <w:rPr>
          <w:color w:val="000000" w:themeColor="text1"/>
          <w:lang w:val="en-GB"/>
        </w:rPr>
        <w:t>), oats (</w:t>
      </w:r>
      <w:proofErr w:type="spellStart"/>
      <w:r w:rsidRPr="000418A2">
        <w:rPr>
          <w:i/>
          <w:iCs/>
          <w:color w:val="000000" w:themeColor="text1"/>
          <w:lang w:val="en-GB"/>
        </w:rPr>
        <w:t>Avena</w:t>
      </w:r>
      <w:proofErr w:type="spellEnd"/>
      <w:r w:rsidR="00921F11" w:rsidRPr="000418A2">
        <w:rPr>
          <w:color w:val="000000" w:themeColor="text1"/>
          <w:lang w:val="en-GB"/>
        </w:rPr>
        <w:t xml:space="preserve"> </w:t>
      </w:r>
      <w:r w:rsidRPr="000418A2">
        <w:rPr>
          <w:color w:val="000000" w:themeColor="text1"/>
          <w:lang w:val="en-GB"/>
        </w:rPr>
        <w:t>sp.), black oil</w:t>
      </w:r>
      <w:r w:rsidR="00647AE2" w:rsidRPr="000418A2">
        <w:rPr>
          <w:color w:val="000000" w:themeColor="text1"/>
          <w:lang w:val="en-GB"/>
        </w:rPr>
        <w:t xml:space="preserve"> </w:t>
      </w:r>
      <w:r w:rsidRPr="000418A2">
        <w:rPr>
          <w:color w:val="000000" w:themeColor="text1"/>
          <w:lang w:val="en-GB"/>
        </w:rPr>
        <w:t>sunflower</w:t>
      </w:r>
      <w:r w:rsidR="00647AE2" w:rsidRPr="000418A2">
        <w:rPr>
          <w:color w:val="000000" w:themeColor="text1"/>
          <w:lang w:val="en-GB"/>
        </w:rPr>
        <w:t xml:space="preserve"> </w:t>
      </w:r>
      <w:r w:rsidRPr="000418A2">
        <w:rPr>
          <w:color w:val="000000" w:themeColor="text1"/>
          <w:lang w:val="en-GB"/>
        </w:rPr>
        <w:t>seeds (</w:t>
      </w:r>
      <w:r w:rsidRPr="000418A2">
        <w:rPr>
          <w:i/>
          <w:iCs/>
          <w:color w:val="000000" w:themeColor="text1"/>
          <w:lang w:val="en-GB"/>
        </w:rPr>
        <w:t>Helianthus annuus</w:t>
      </w:r>
      <w:r w:rsidRPr="000418A2">
        <w:rPr>
          <w:color w:val="000000" w:themeColor="text1"/>
          <w:lang w:val="en-GB"/>
        </w:rPr>
        <w:t>), barley (</w:t>
      </w:r>
      <w:r w:rsidRPr="000418A2">
        <w:rPr>
          <w:i/>
          <w:iCs/>
          <w:color w:val="000000" w:themeColor="text1"/>
          <w:lang w:val="en-GB"/>
        </w:rPr>
        <w:t>Hordeum vulgare</w:t>
      </w:r>
      <w:r w:rsidRPr="000418A2">
        <w:rPr>
          <w:color w:val="000000" w:themeColor="text1"/>
          <w:lang w:val="en-GB"/>
        </w:rPr>
        <w:t>), safflower (</w:t>
      </w:r>
      <w:r w:rsidRPr="000418A2">
        <w:rPr>
          <w:i/>
          <w:iCs/>
          <w:color w:val="000000" w:themeColor="text1"/>
          <w:lang w:val="en-GB"/>
        </w:rPr>
        <w:t>Carthamus tinctorius</w:t>
      </w:r>
      <w:r w:rsidRPr="000418A2">
        <w:rPr>
          <w:color w:val="000000" w:themeColor="text1"/>
          <w:lang w:val="en-GB"/>
        </w:rPr>
        <w:t>), cracked corn (</w:t>
      </w:r>
      <w:proofErr w:type="spellStart"/>
      <w:r w:rsidRPr="000418A2">
        <w:rPr>
          <w:i/>
          <w:iCs/>
          <w:color w:val="000000" w:themeColor="text1"/>
          <w:lang w:val="en-GB"/>
        </w:rPr>
        <w:t>Zea</w:t>
      </w:r>
      <w:proofErr w:type="spellEnd"/>
      <w:r w:rsidRPr="000418A2">
        <w:rPr>
          <w:i/>
          <w:iCs/>
          <w:color w:val="000000" w:themeColor="text1"/>
          <w:lang w:val="en-GB"/>
        </w:rPr>
        <w:t xml:space="preserve"> mays</w:t>
      </w:r>
      <w:r w:rsidRPr="000418A2">
        <w:rPr>
          <w:color w:val="000000" w:themeColor="text1"/>
          <w:lang w:val="en-GB"/>
        </w:rPr>
        <w:t>), Nyjer (</w:t>
      </w:r>
      <w:proofErr w:type="spellStart"/>
      <w:r w:rsidRPr="000418A2">
        <w:rPr>
          <w:i/>
          <w:iCs/>
          <w:color w:val="000000" w:themeColor="text1"/>
          <w:lang w:val="en-GB"/>
        </w:rPr>
        <w:t>Guizotia</w:t>
      </w:r>
      <w:proofErr w:type="spellEnd"/>
      <w:r w:rsidRPr="000418A2">
        <w:rPr>
          <w:i/>
          <w:iCs/>
          <w:color w:val="000000" w:themeColor="text1"/>
          <w:lang w:val="en-GB"/>
        </w:rPr>
        <w:t xml:space="preserve"> </w:t>
      </w:r>
      <w:proofErr w:type="spellStart"/>
      <w:r w:rsidRPr="000418A2">
        <w:rPr>
          <w:i/>
          <w:iCs/>
          <w:color w:val="000000" w:themeColor="text1"/>
          <w:lang w:val="en-GB"/>
        </w:rPr>
        <w:t>abyssinica</w:t>
      </w:r>
      <w:proofErr w:type="spellEnd"/>
      <w:r w:rsidRPr="000418A2">
        <w:rPr>
          <w:color w:val="000000" w:themeColor="text1"/>
          <w:lang w:val="en-GB"/>
        </w:rPr>
        <w:t>), peanuts (</w:t>
      </w:r>
      <w:r w:rsidRPr="000418A2">
        <w:rPr>
          <w:i/>
          <w:iCs/>
          <w:color w:val="000000" w:themeColor="text1"/>
          <w:lang w:val="en-GB"/>
        </w:rPr>
        <w:t xml:space="preserve">Arachis </w:t>
      </w:r>
      <w:proofErr w:type="spellStart"/>
      <w:r w:rsidRPr="000418A2">
        <w:rPr>
          <w:i/>
          <w:iCs/>
          <w:color w:val="000000" w:themeColor="text1"/>
          <w:lang w:val="en-GB"/>
        </w:rPr>
        <w:t>hypogaea</w:t>
      </w:r>
      <w:proofErr w:type="spellEnd"/>
      <w:r w:rsidRPr="000418A2">
        <w:rPr>
          <w:color w:val="000000" w:themeColor="text1"/>
          <w:lang w:val="en-GB"/>
        </w:rPr>
        <w:t>) and black soldier fly larvae (</w:t>
      </w:r>
      <w:proofErr w:type="spellStart"/>
      <w:r w:rsidRPr="000418A2">
        <w:rPr>
          <w:i/>
          <w:iCs/>
          <w:color w:val="000000" w:themeColor="text1"/>
          <w:lang w:val="en-GB"/>
        </w:rPr>
        <w:t>Hermetia</w:t>
      </w:r>
      <w:proofErr w:type="spellEnd"/>
      <w:r w:rsidRPr="000418A2">
        <w:rPr>
          <w:i/>
          <w:iCs/>
          <w:color w:val="000000" w:themeColor="text1"/>
          <w:lang w:val="en-GB"/>
        </w:rPr>
        <w:t xml:space="preserve"> </w:t>
      </w:r>
      <w:proofErr w:type="spellStart"/>
      <w:r w:rsidRPr="000418A2">
        <w:rPr>
          <w:i/>
          <w:iCs/>
          <w:color w:val="000000" w:themeColor="text1"/>
          <w:lang w:val="en-GB"/>
        </w:rPr>
        <w:t>illucens</w:t>
      </w:r>
      <w:proofErr w:type="spellEnd"/>
      <w:r w:rsidRPr="000418A2">
        <w:rPr>
          <w:color w:val="000000" w:themeColor="text1"/>
          <w:lang w:val="en-GB"/>
        </w:rPr>
        <w:t xml:space="preserve">). To avoid introducing non-native species to the research sites, </w:t>
      </w:r>
      <w:r w:rsidR="005D1203" w:rsidRPr="000418A2">
        <w:rPr>
          <w:color w:val="000000" w:themeColor="text1"/>
          <w:lang w:val="en-GB"/>
        </w:rPr>
        <w:t xml:space="preserve">we </w:t>
      </w:r>
      <w:r w:rsidRPr="000418A2">
        <w:rPr>
          <w:color w:val="000000" w:themeColor="text1"/>
          <w:lang w:val="en-GB"/>
        </w:rPr>
        <w:t xml:space="preserve">heat-treated </w:t>
      </w:r>
      <w:r w:rsidR="005D1203" w:rsidRPr="000418A2">
        <w:rPr>
          <w:color w:val="000000" w:themeColor="text1"/>
          <w:lang w:val="en-GB"/>
        </w:rPr>
        <w:t xml:space="preserve">seeds and nuts </w:t>
      </w:r>
      <w:r w:rsidRPr="000418A2">
        <w:rPr>
          <w:color w:val="000000" w:themeColor="text1"/>
          <w:lang w:val="en-GB"/>
        </w:rPr>
        <w:t xml:space="preserve">to </w:t>
      </w:r>
      <w:del w:id="674" w:author="Mason,David Steven" w:date="2023-03-08T16:15:00Z">
        <w:r w:rsidRPr="000418A2" w:rsidDel="00360517">
          <w:rPr>
            <w:color w:val="000000" w:themeColor="text1"/>
            <w:lang w:val="en-GB"/>
          </w:rPr>
          <w:delText xml:space="preserve">destroy </w:delText>
        </w:r>
      </w:del>
      <w:ins w:id="675" w:author="Mason,David Steven" w:date="2023-03-08T16:15:00Z">
        <w:r w:rsidR="00360517" w:rsidRPr="000418A2">
          <w:rPr>
            <w:color w:val="000000" w:themeColor="text1"/>
            <w:lang w:val="en-GB"/>
          </w:rPr>
          <w:t xml:space="preserve">diminish </w:t>
        </w:r>
      </w:ins>
      <w:r w:rsidRPr="000418A2">
        <w:rPr>
          <w:color w:val="000000" w:themeColor="text1"/>
          <w:lang w:val="en-GB"/>
        </w:rPr>
        <w:t xml:space="preserve">viability and </w:t>
      </w:r>
      <w:r w:rsidR="005D1203" w:rsidRPr="000418A2">
        <w:rPr>
          <w:color w:val="000000" w:themeColor="text1"/>
          <w:lang w:val="en-GB"/>
        </w:rPr>
        <w:t xml:space="preserve">conducted </w:t>
      </w:r>
      <w:r w:rsidRPr="000418A2">
        <w:rPr>
          <w:color w:val="000000" w:themeColor="text1"/>
          <w:lang w:val="en-GB"/>
        </w:rPr>
        <w:t xml:space="preserve">germination tests to examine treatment efficacy. </w:t>
      </w:r>
      <w:r w:rsidR="005D1203" w:rsidRPr="000418A2">
        <w:rPr>
          <w:color w:val="000000" w:themeColor="text1"/>
          <w:lang w:val="en-GB"/>
        </w:rPr>
        <w:t>Our h</w:t>
      </w:r>
      <w:r w:rsidRPr="000418A2">
        <w:rPr>
          <w:color w:val="000000" w:themeColor="text1"/>
          <w:lang w:val="en-GB"/>
        </w:rPr>
        <w:t xml:space="preserve">eat treatment </w:t>
      </w:r>
      <w:r w:rsidR="005D1203" w:rsidRPr="000418A2">
        <w:rPr>
          <w:color w:val="000000" w:themeColor="text1"/>
          <w:lang w:val="en-GB"/>
        </w:rPr>
        <w:t xml:space="preserve">method </w:t>
      </w:r>
      <w:r w:rsidRPr="000418A2">
        <w:rPr>
          <w:color w:val="000000" w:themeColor="text1"/>
          <w:lang w:val="en-GB"/>
        </w:rPr>
        <w:t xml:space="preserve">consisted of heating seeds </w:t>
      </w:r>
      <w:del w:id="676" w:author="Mason,David Steven" w:date="2023-03-10T13:04:00Z">
        <w:r w:rsidRPr="000418A2" w:rsidDel="00693926">
          <w:rPr>
            <w:color w:val="000000" w:themeColor="text1"/>
            <w:lang w:val="en-GB"/>
          </w:rPr>
          <w:delText xml:space="preserve">and nuts </w:delText>
        </w:r>
      </w:del>
      <w:r w:rsidRPr="000418A2">
        <w:rPr>
          <w:color w:val="000000" w:themeColor="text1"/>
          <w:lang w:val="en-GB"/>
        </w:rPr>
        <w:t>with oil contents of 20</w:t>
      </w:r>
      <w:ins w:id="677" w:author="Mason,David Steven" w:date="2023-02-18T10:56:00Z">
        <w:r w:rsidR="00FF2206" w:rsidRPr="000418A2">
          <w:rPr>
            <w:color w:val="000000" w:themeColor="text1"/>
          </w:rPr>
          <w:t>–</w:t>
        </w:r>
      </w:ins>
      <w:del w:id="678" w:author="Mason,David Steven" w:date="2023-02-18T10:56:00Z">
        <w:r w:rsidRPr="000418A2" w:rsidDel="00FF2206">
          <w:rPr>
            <w:color w:val="000000" w:themeColor="text1"/>
            <w:lang w:val="en-GB"/>
          </w:rPr>
          <w:delText>-</w:delText>
        </w:r>
      </w:del>
      <w:r w:rsidRPr="000418A2">
        <w:rPr>
          <w:color w:val="000000" w:themeColor="text1"/>
          <w:lang w:val="en-GB"/>
        </w:rPr>
        <w:t>60% at 103°C for 17</w:t>
      </w:r>
      <w:ins w:id="679" w:author="Mason,David Steven" w:date="2023-02-18T10:56:00Z">
        <w:r w:rsidR="00FF2206" w:rsidRPr="000418A2">
          <w:rPr>
            <w:color w:val="000000" w:themeColor="text1"/>
          </w:rPr>
          <w:t>–</w:t>
        </w:r>
      </w:ins>
      <w:del w:id="680" w:author="Mason,David Steven" w:date="2023-02-18T10:56:00Z">
        <w:r w:rsidRPr="000418A2" w:rsidDel="00FF2206">
          <w:rPr>
            <w:color w:val="000000" w:themeColor="text1"/>
            <w:lang w:val="en-GB"/>
          </w:rPr>
          <w:delText>-</w:delText>
        </w:r>
      </w:del>
      <w:r w:rsidRPr="000418A2">
        <w:rPr>
          <w:color w:val="000000" w:themeColor="text1"/>
          <w:lang w:val="en-GB"/>
        </w:rPr>
        <w:t xml:space="preserve">24 hours and </w:t>
      </w:r>
      <w:del w:id="681" w:author="Mason,David Steven" w:date="2023-03-10T13:04:00Z">
        <w:r w:rsidRPr="000418A2" w:rsidDel="00A5123A">
          <w:rPr>
            <w:color w:val="000000" w:themeColor="text1"/>
            <w:lang w:val="en-GB"/>
          </w:rPr>
          <w:delText xml:space="preserve">nuts and seeds </w:delText>
        </w:r>
      </w:del>
      <w:r w:rsidRPr="000418A2">
        <w:rPr>
          <w:color w:val="000000" w:themeColor="text1"/>
          <w:lang w:val="en-GB"/>
        </w:rPr>
        <w:t xml:space="preserve">with oil </w:t>
      </w:r>
      <w:r w:rsidRPr="000418A2">
        <w:rPr>
          <w:color w:val="000000" w:themeColor="text1"/>
          <w:lang w:val="en-GB"/>
        </w:rPr>
        <w:lastRenderedPageBreak/>
        <w:t>contents below 20% at 130</w:t>
      </w:r>
      <w:ins w:id="682" w:author="Mason,David Steven" w:date="2023-02-18T10:57:00Z">
        <w:r w:rsidR="00FF2206" w:rsidRPr="000418A2">
          <w:rPr>
            <w:color w:val="000000" w:themeColor="text1"/>
          </w:rPr>
          <w:t>–</w:t>
        </w:r>
      </w:ins>
      <w:del w:id="683" w:author="Mason,David Steven" w:date="2023-02-18T10:57:00Z">
        <w:r w:rsidRPr="000418A2" w:rsidDel="00FF2206">
          <w:rPr>
            <w:color w:val="000000" w:themeColor="text1"/>
            <w:lang w:val="en-GB"/>
          </w:rPr>
          <w:delText>-</w:delText>
        </w:r>
      </w:del>
      <w:r w:rsidRPr="000418A2">
        <w:rPr>
          <w:color w:val="000000" w:themeColor="text1"/>
          <w:lang w:val="en-GB"/>
        </w:rPr>
        <w:t xml:space="preserve">135°C for 2-4 hours. </w:t>
      </w:r>
      <w:r w:rsidR="005D1203" w:rsidRPr="000418A2">
        <w:rPr>
          <w:color w:val="000000" w:themeColor="text1"/>
          <w:lang w:val="en-GB"/>
        </w:rPr>
        <w:t xml:space="preserve">We tested for germination by </w:t>
      </w:r>
      <w:r w:rsidRPr="000418A2">
        <w:rPr>
          <w:color w:val="000000" w:themeColor="text1"/>
          <w:lang w:val="en-GB"/>
        </w:rPr>
        <w:t xml:space="preserve">placing 20 heat-treated and untreated seeds </w:t>
      </w:r>
      <w:del w:id="684" w:author="Mason,David Steven" w:date="2023-03-11T17:35:00Z">
        <w:r w:rsidRPr="000418A2" w:rsidDel="00810F6B">
          <w:rPr>
            <w:color w:val="000000" w:themeColor="text1"/>
            <w:lang w:val="en-GB"/>
          </w:rPr>
          <w:delText xml:space="preserve">or nuts </w:delText>
        </w:r>
      </w:del>
      <w:r w:rsidRPr="000418A2">
        <w:rPr>
          <w:color w:val="000000" w:themeColor="text1"/>
          <w:lang w:val="en-GB"/>
        </w:rPr>
        <w:t xml:space="preserve">in damp paper towels within </w:t>
      </w:r>
      <w:del w:id="685" w:author="Mason,David Steven" w:date="2023-03-08T16:16:00Z">
        <w:r w:rsidRPr="000418A2" w:rsidDel="00360517">
          <w:rPr>
            <w:color w:val="000000" w:themeColor="text1"/>
            <w:lang w:val="en-GB"/>
          </w:rPr>
          <w:delText xml:space="preserve">Ziploc </w:delText>
        </w:r>
      </w:del>
      <w:ins w:id="686" w:author="Mason,David Steven" w:date="2023-03-08T16:16:00Z">
        <w:r w:rsidR="00360517" w:rsidRPr="000418A2">
          <w:rPr>
            <w:color w:val="000000" w:themeColor="text1"/>
            <w:lang w:val="en-GB"/>
          </w:rPr>
          <w:t xml:space="preserve">resealable plastic </w:t>
        </w:r>
      </w:ins>
      <w:r w:rsidRPr="000418A2">
        <w:rPr>
          <w:color w:val="000000" w:themeColor="text1"/>
          <w:lang w:val="en-GB"/>
        </w:rPr>
        <w:t xml:space="preserve">bags stored in dark, room-temperature conditions for 3 weeks. None of </w:t>
      </w:r>
      <w:r w:rsidR="005D1203" w:rsidRPr="000418A2">
        <w:rPr>
          <w:color w:val="000000" w:themeColor="text1"/>
          <w:lang w:val="en-GB"/>
        </w:rPr>
        <w:t xml:space="preserve">our </w:t>
      </w:r>
      <w:r w:rsidRPr="000418A2">
        <w:rPr>
          <w:color w:val="000000" w:themeColor="text1"/>
          <w:lang w:val="en-GB"/>
        </w:rPr>
        <w:t xml:space="preserve">heat-treated seeds germinated. </w:t>
      </w:r>
      <w:r w:rsidR="009B7CB0" w:rsidRPr="000418A2">
        <w:rPr>
          <w:color w:val="000000" w:themeColor="text1"/>
          <w:lang w:val="en-GB"/>
        </w:rPr>
        <w:t>We used program R (R Core Team</w:t>
      </w:r>
      <w:r w:rsidR="00C87506">
        <w:rPr>
          <w:color w:val="000000" w:themeColor="text1"/>
          <w:lang w:val="en-GB"/>
        </w:rPr>
        <w:t>,</w:t>
      </w:r>
      <w:r w:rsidR="009B7CB0" w:rsidRPr="000418A2">
        <w:rPr>
          <w:color w:val="000000" w:themeColor="text1"/>
          <w:lang w:val="en-GB"/>
        </w:rPr>
        <w:t xml:space="preserve"> 2022)</w:t>
      </w:r>
      <w:r w:rsidRPr="000418A2">
        <w:rPr>
          <w:color w:val="000000" w:themeColor="text1"/>
          <w:lang w:val="en-GB"/>
        </w:rPr>
        <w:t xml:space="preserve"> to randomly select and assign </w:t>
      </w:r>
      <w:del w:id="687" w:author="Mason,David Steven" w:date="2023-03-10T13:05:00Z">
        <w:r w:rsidRPr="000418A2" w:rsidDel="00A5123A">
          <w:rPr>
            <w:color w:val="000000" w:themeColor="text1"/>
            <w:lang w:val="en-GB"/>
          </w:rPr>
          <w:delText xml:space="preserve">the </w:delText>
        </w:r>
      </w:del>
      <w:ins w:id="688" w:author="Mason,David Steven" w:date="2023-03-10T13:05:00Z">
        <w:r w:rsidR="00A5123A" w:rsidRPr="000418A2">
          <w:rPr>
            <w:color w:val="000000" w:themeColor="text1"/>
            <w:lang w:val="en-GB"/>
          </w:rPr>
          <w:t xml:space="preserve">unique </w:t>
        </w:r>
      </w:ins>
      <w:r w:rsidRPr="000418A2">
        <w:rPr>
          <w:color w:val="000000" w:themeColor="text1"/>
          <w:lang w:val="en-GB"/>
        </w:rPr>
        <w:t>resource</w:t>
      </w:r>
      <w:del w:id="689" w:author="Mason,David Steven" w:date="2023-03-11T17:35:00Z">
        <w:r w:rsidRPr="000418A2" w:rsidDel="00810F6B">
          <w:rPr>
            <w:color w:val="000000" w:themeColor="text1"/>
            <w:lang w:val="en-GB"/>
          </w:rPr>
          <w:delText>s</w:delText>
        </w:r>
      </w:del>
      <w:r w:rsidRPr="000418A2">
        <w:rPr>
          <w:color w:val="000000" w:themeColor="text1"/>
          <w:lang w:val="en-GB"/>
        </w:rPr>
        <w:t xml:space="preserve"> </w:t>
      </w:r>
      <w:del w:id="690" w:author="Mason,David Steven" w:date="2023-03-10T13:05:00Z">
        <w:r w:rsidRPr="000418A2" w:rsidDel="00A5123A">
          <w:rPr>
            <w:color w:val="000000" w:themeColor="text1"/>
            <w:lang w:val="en-GB"/>
          </w:rPr>
          <w:delText>used for each treatment</w:delText>
        </w:r>
      </w:del>
      <w:ins w:id="691" w:author="Mason,David Steven" w:date="2023-03-10T13:05:00Z">
        <w:r w:rsidR="00A5123A" w:rsidRPr="000418A2">
          <w:rPr>
            <w:color w:val="000000" w:themeColor="text1"/>
            <w:lang w:val="en-GB"/>
          </w:rPr>
          <w:t>combinations for treatments</w:t>
        </w:r>
      </w:ins>
      <w:r w:rsidRPr="000418A2">
        <w:rPr>
          <w:color w:val="000000" w:themeColor="text1"/>
          <w:lang w:val="en-GB"/>
        </w:rPr>
        <w:t xml:space="preserve"> at each </w:t>
      </w:r>
      <w:del w:id="692" w:author="Mason,David Steven" w:date="2023-03-10T13:05:00Z">
        <w:r w:rsidRPr="000418A2" w:rsidDel="00A5123A">
          <w:rPr>
            <w:color w:val="000000" w:themeColor="text1"/>
            <w:lang w:val="en-GB"/>
          </w:rPr>
          <w:delText xml:space="preserve">site </w:delText>
        </w:r>
      </w:del>
      <w:ins w:id="693" w:author="Mason,David Steven" w:date="2023-03-10T13:05:00Z">
        <w:r w:rsidR="00A5123A" w:rsidRPr="000418A2">
          <w:rPr>
            <w:color w:val="000000" w:themeColor="text1"/>
            <w:lang w:val="en-GB"/>
          </w:rPr>
          <w:t>block</w:t>
        </w:r>
      </w:ins>
      <w:del w:id="694" w:author="Mason,David Steven" w:date="2023-03-10T13:06:00Z">
        <w:r w:rsidRPr="000418A2" w:rsidDel="00A5123A">
          <w:rPr>
            <w:color w:val="000000" w:themeColor="text1"/>
            <w:lang w:val="en-GB"/>
          </w:rPr>
          <w:delText>from a list of 12 different resources</w:delText>
        </w:r>
      </w:del>
      <w:r w:rsidRPr="000418A2">
        <w:rPr>
          <w:color w:val="000000" w:themeColor="text1"/>
          <w:lang w:val="en-GB"/>
        </w:rPr>
        <w:t xml:space="preserve">. </w:t>
      </w:r>
      <w:r w:rsidR="002F7757">
        <w:rPr>
          <w:color w:val="000000" w:themeColor="text1"/>
          <w:lang w:val="en-GB"/>
        </w:rPr>
        <w:t>Then, w</w:t>
      </w:r>
      <w:ins w:id="695" w:author="Mason,David Steven" w:date="2023-02-14T20:31:00Z">
        <w:r w:rsidR="00C712DA" w:rsidRPr="000418A2">
          <w:rPr>
            <w:color w:val="000000" w:themeColor="text1"/>
            <w:lang w:val="en-GB"/>
          </w:rPr>
          <w:t>e used m</w:t>
        </w:r>
      </w:ins>
      <w:del w:id="696" w:author="Mason,David Steven" w:date="2023-02-14T20:31:00Z">
        <w:r w:rsidRPr="000418A2" w:rsidDel="00C712DA">
          <w:rPr>
            <w:color w:val="000000" w:themeColor="text1"/>
            <w:lang w:val="en-GB"/>
          </w:rPr>
          <w:delText>M</w:delText>
        </w:r>
      </w:del>
      <w:r w:rsidRPr="000418A2">
        <w:rPr>
          <w:color w:val="000000" w:themeColor="text1"/>
          <w:lang w:val="en-GB"/>
        </w:rPr>
        <w:t xml:space="preserve">easuring cups </w:t>
      </w:r>
      <w:ins w:id="697" w:author="Mason,David Steven" w:date="2023-02-14T20:32:00Z">
        <w:r w:rsidR="00C712DA" w:rsidRPr="000418A2">
          <w:rPr>
            <w:color w:val="000000" w:themeColor="text1"/>
            <w:lang w:val="en-GB"/>
          </w:rPr>
          <w:t>t</w:t>
        </w:r>
      </w:ins>
      <w:del w:id="698" w:author="Mason,David Steven" w:date="2023-02-14T20:32:00Z">
        <w:r w:rsidRPr="000418A2" w:rsidDel="00C712DA">
          <w:rPr>
            <w:color w:val="000000" w:themeColor="text1"/>
            <w:lang w:val="en-GB"/>
          </w:rPr>
          <w:delText>were used t</w:delText>
        </w:r>
      </w:del>
      <w:r w:rsidRPr="000418A2">
        <w:rPr>
          <w:color w:val="000000" w:themeColor="text1"/>
          <w:lang w:val="en-GB"/>
        </w:rPr>
        <w:t xml:space="preserve">o consistently </w:t>
      </w:r>
      <w:proofErr w:type="gramStart"/>
      <w:r w:rsidRPr="000418A2">
        <w:rPr>
          <w:color w:val="000000" w:themeColor="text1"/>
          <w:lang w:val="en-GB"/>
        </w:rPr>
        <w:t>produce</w:t>
      </w:r>
      <w:proofErr w:type="gramEnd"/>
      <w:r w:rsidRPr="000418A2">
        <w:rPr>
          <w:color w:val="000000" w:themeColor="text1"/>
          <w:lang w:val="en-GB"/>
        </w:rPr>
        <w:t xml:space="preserve"> a volume of </w:t>
      </w:r>
      <w:del w:id="699" w:author="Mason,David Steven" w:date="2023-03-08T16:19:00Z">
        <w:r w:rsidRPr="000418A2" w:rsidDel="00360517">
          <w:rPr>
            <w:color w:val="000000" w:themeColor="text1"/>
            <w:lang w:val="en-GB"/>
          </w:rPr>
          <w:delText xml:space="preserve">4 </w:delText>
        </w:r>
      </w:del>
      <w:ins w:id="700" w:author="Mason,David Steven" w:date="2023-03-08T16:19:00Z">
        <w:r w:rsidR="00360517" w:rsidRPr="000418A2">
          <w:rPr>
            <w:color w:val="000000" w:themeColor="text1"/>
            <w:lang w:val="en-GB"/>
          </w:rPr>
          <w:t xml:space="preserve">0.95 L </w:t>
        </w:r>
      </w:ins>
      <w:del w:id="701" w:author="Mason,David Steven" w:date="2023-03-08T16:19:00Z">
        <w:r w:rsidRPr="000418A2" w:rsidDel="00360517">
          <w:rPr>
            <w:color w:val="000000" w:themeColor="text1"/>
            <w:lang w:val="en-GB"/>
          </w:rPr>
          <w:delText xml:space="preserve">cups </w:delText>
        </w:r>
      </w:del>
      <w:r w:rsidRPr="000418A2">
        <w:rPr>
          <w:color w:val="000000" w:themeColor="text1"/>
          <w:lang w:val="en-GB"/>
        </w:rPr>
        <w:t>of resources within each bird feeder</w:t>
      </w:r>
      <w:r w:rsidR="00540164" w:rsidRPr="000418A2">
        <w:rPr>
          <w:color w:val="000000" w:themeColor="text1"/>
          <w:lang w:val="en-GB"/>
        </w:rPr>
        <w:t xml:space="preserve"> (Figure 1B)</w:t>
      </w:r>
      <w:ins w:id="702" w:author="Mason,David Steven" w:date="2023-03-10T13:04:00Z">
        <w:r w:rsidR="00A5123A" w:rsidRPr="000418A2">
          <w:rPr>
            <w:color w:val="000000" w:themeColor="text1"/>
            <w:lang w:val="en-GB"/>
          </w:rPr>
          <w:t xml:space="preserve">, </w:t>
        </w:r>
      </w:ins>
      <w:ins w:id="703" w:author="Mason,David Steven" w:date="2023-03-10T13:05:00Z">
        <w:r w:rsidR="00A5123A" w:rsidRPr="000418A2">
          <w:rPr>
            <w:color w:val="000000" w:themeColor="text1"/>
            <w:lang w:val="en-GB"/>
          </w:rPr>
          <w:t xml:space="preserve">and </w:t>
        </w:r>
      </w:ins>
      <w:del w:id="704" w:author="Mason,David Steven" w:date="2023-03-10T13:04:00Z">
        <w:r w:rsidRPr="000418A2" w:rsidDel="00A5123A">
          <w:rPr>
            <w:color w:val="000000" w:themeColor="text1"/>
            <w:lang w:val="en-GB"/>
          </w:rPr>
          <w:delText xml:space="preserve">. </w:delText>
        </w:r>
      </w:del>
      <w:ins w:id="705" w:author="Mason,David Steven" w:date="2023-03-10T13:05:00Z">
        <w:r w:rsidR="00A5123A" w:rsidRPr="000418A2">
          <w:rPr>
            <w:color w:val="000000" w:themeColor="text1"/>
            <w:lang w:val="en-GB"/>
          </w:rPr>
          <w:t>w</w:t>
        </w:r>
      </w:ins>
      <w:ins w:id="706" w:author="Mason,David Steven" w:date="2023-03-10T13:04:00Z">
        <w:r w:rsidR="00A5123A" w:rsidRPr="000418A2">
          <w:rPr>
            <w:color w:val="000000" w:themeColor="text1"/>
            <w:lang w:val="en-GB"/>
          </w:rPr>
          <w:t xml:space="preserve">e stocked control feeders with natural debris and lined the inside with dull-colored construction paper. </w:t>
        </w:r>
      </w:ins>
      <w:r w:rsidRPr="000418A2">
        <w:rPr>
          <w:color w:val="000000" w:themeColor="text1"/>
          <w:lang w:val="en-GB"/>
        </w:rPr>
        <w:t xml:space="preserve">At each site, </w:t>
      </w:r>
      <w:r w:rsidR="005D1203" w:rsidRPr="000418A2">
        <w:rPr>
          <w:color w:val="000000" w:themeColor="text1"/>
          <w:lang w:val="en-GB"/>
        </w:rPr>
        <w:t xml:space="preserve">we used </w:t>
      </w:r>
      <w:r w:rsidRPr="000418A2">
        <w:rPr>
          <w:color w:val="000000" w:themeColor="text1"/>
          <w:lang w:val="en-GB"/>
        </w:rPr>
        <w:t xml:space="preserve">a random number generator </w:t>
      </w:r>
      <w:r w:rsidR="005D1203" w:rsidRPr="000418A2">
        <w:rPr>
          <w:color w:val="000000" w:themeColor="text1"/>
          <w:lang w:val="en-GB"/>
        </w:rPr>
        <w:t xml:space="preserve">to assign </w:t>
      </w:r>
      <w:r w:rsidRPr="000418A2">
        <w:rPr>
          <w:color w:val="000000" w:themeColor="text1"/>
          <w:lang w:val="en-GB"/>
        </w:rPr>
        <w:t>the placement of treatment levels</w:t>
      </w:r>
      <w:del w:id="707" w:author="Mason,David Steven" w:date="2023-03-11T17:35:00Z">
        <w:r w:rsidRPr="000418A2" w:rsidDel="00810F6B">
          <w:rPr>
            <w:color w:val="000000" w:themeColor="text1"/>
            <w:lang w:val="en-GB"/>
          </w:rPr>
          <w:delText xml:space="preserve"> to the four traps</w:delText>
        </w:r>
      </w:del>
      <w:r w:rsidRPr="000418A2">
        <w:rPr>
          <w:color w:val="000000" w:themeColor="text1"/>
          <w:lang w:val="en-GB"/>
        </w:rPr>
        <w:t>.</w:t>
      </w:r>
      <w:ins w:id="708" w:author="Mason,David Steven" w:date="2023-02-14T20:30:00Z">
        <w:r w:rsidR="00C712DA" w:rsidRPr="000418A2">
          <w:rPr>
            <w:color w:val="000000" w:themeColor="text1"/>
            <w:lang w:val="en-GB"/>
          </w:rPr>
          <w:t xml:space="preserve"> </w:t>
        </w:r>
      </w:ins>
    </w:p>
    <w:p w14:paraId="7A073DDC" w14:textId="213395EA" w:rsidR="00540164" w:rsidRPr="000418A2" w:rsidRDefault="005D1203">
      <w:pPr>
        <w:snapToGrid w:val="0"/>
        <w:spacing w:line="360" w:lineRule="auto"/>
        <w:ind w:firstLine="720"/>
        <w:rPr>
          <w:rFonts w:cstheme="minorHAnsi"/>
          <w:color w:val="000000" w:themeColor="text1"/>
          <w:lang w:val="en-GB"/>
        </w:rPr>
        <w:pPrChange w:id="709" w:author="Mason,David Steven" w:date="2023-02-17T14:13:00Z">
          <w:pPr>
            <w:snapToGrid w:val="0"/>
            <w:spacing w:line="480" w:lineRule="auto"/>
            <w:ind w:firstLine="720"/>
          </w:pPr>
        </w:pPrChange>
      </w:pPr>
      <w:r w:rsidRPr="000418A2">
        <w:rPr>
          <w:rFonts w:cstheme="minorHAnsi"/>
          <w:color w:val="000000" w:themeColor="text1"/>
          <w:lang w:val="en-GB"/>
        </w:rPr>
        <w:t>We equipped e</w:t>
      </w:r>
      <w:r w:rsidR="00540164" w:rsidRPr="000418A2">
        <w:rPr>
          <w:rFonts w:cstheme="minorHAnsi"/>
          <w:color w:val="000000" w:themeColor="text1"/>
          <w:lang w:val="en-GB"/>
        </w:rPr>
        <w:t xml:space="preserve">ach </w:t>
      </w:r>
      <w:del w:id="710" w:author="Mason,David Steven" w:date="2023-02-18T10:58:00Z">
        <w:r w:rsidR="00540164" w:rsidRPr="000418A2" w:rsidDel="00FF2206">
          <w:rPr>
            <w:rFonts w:cstheme="minorHAnsi"/>
            <w:color w:val="000000" w:themeColor="text1"/>
            <w:lang w:val="en-GB"/>
          </w:rPr>
          <w:delText>bird scat</w:delText>
        </w:r>
      </w:del>
      <w:ins w:id="711" w:author="Mason,David Steven" w:date="2023-02-18T10:58:00Z">
        <w:r w:rsidR="00FF2206" w:rsidRPr="000418A2">
          <w:rPr>
            <w:rFonts w:cstheme="minorHAnsi"/>
            <w:color w:val="000000" w:themeColor="text1"/>
            <w:lang w:val="en-GB"/>
          </w:rPr>
          <w:t>seed</w:t>
        </w:r>
      </w:ins>
      <w:r w:rsidR="00540164" w:rsidRPr="000418A2">
        <w:rPr>
          <w:rFonts w:cstheme="minorHAnsi"/>
          <w:color w:val="000000" w:themeColor="text1"/>
          <w:lang w:val="en-GB"/>
        </w:rPr>
        <w:t xml:space="preserve"> trap with a Bushnell Trophy Trail Camera to detect bird activity. </w:t>
      </w:r>
      <w:r w:rsidRPr="000418A2">
        <w:rPr>
          <w:rFonts w:cstheme="minorHAnsi"/>
          <w:color w:val="000000" w:themeColor="text1"/>
          <w:lang w:val="en-GB"/>
        </w:rPr>
        <w:t>We positioned a</w:t>
      </w:r>
      <w:r w:rsidR="00540164" w:rsidRPr="000418A2">
        <w:rPr>
          <w:rFonts w:cstheme="minorHAnsi"/>
          <w:color w:val="000000" w:themeColor="text1"/>
          <w:lang w:val="en-GB"/>
        </w:rPr>
        <w:t xml:space="preserve">ll cameras </w:t>
      </w:r>
      <w:r w:rsidRPr="000418A2">
        <w:rPr>
          <w:rFonts w:cstheme="minorHAnsi"/>
          <w:color w:val="000000" w:themeColor="text1"/>
          <w:lang w:val="en-GB"/>
        </w:rPr>
        <w:t>using</w:t>
      </w:r>
      <w:r w:rsidR="00540164" w:rsidRPr="000418A2">
        <w:rPr>
          <w:rFonts w:cstheme="minorHAnsi"/>
          <w:color w:val="000000" w:themeColor="text1"/>
          <w:lang w:val="en-GB"/>
        </w:rPr>
        <w:t xml:space="preserve"> tripods 1.14 </w:t>
      </w:r>
      <w:del w:id="712" w:author="Mason,David Steven" w:date="2023-03-08T16:27:00Z">
        <w:r w:rsidR="00540164" w:rsidRPr="000418A2" w:rsidDel="00151F75">
          <w:rPr>
            <w:rFonts w:cstheme="minorHAnsi"/>
            <w:color w:val="000000" w:themeColor="text1"/>
            <w:lang w:val="en-GB"/>
          </w:rPr>
          <w:delText xml:space="preserve">meters </w:delText>
        </w:r>
      </w:del>
      <w:ins w:id="713" w:author="Mason,David Steven" w:date="2023-03-08T16:27:00Z">
        <w:r w:rsidR="00151F75" w:rsidRPr="000418A2">
          <w:rPr>
            <w:rFonts w:cstheme="minorHAnsi"/>
            <w:color w:val="000000" w:themeColor="text1"/>
            <w:lang w:val="en-GB"/>
          </w:rPr>
          <w:t xml:space="preserve">m </w:t>
        </w:r>
      </w:ins>
      <w:r w:rsidR="00540164" w:rsidRPr="000418A2">
        <w:rPr>
          <w:rFonts w:cstheme="minorHAnsi"/>
          <w:color w:val="000000" w:themeColor="text1"/>
          <w:lang w:val="en-GB"/>
        </w:rPr>
        <w:t xml:space="preserve">from the edge of the </w:t>
      </w:r>
      <w:del w:id="714" w:author="Mason,David Steven" w:date="2023-03-10T13:07:00Z">
        <w:r w:rsidR="00540164" w:rsidRPr="000418A2" w:rsidDel="00A5123A">
          <w:rPr>
            <w:rFonts w:cstheme="minorHAnsi"/>
            <w:color w:val="000000" w:themeColor="text1"/>
            <w:lang w:val="en-GB"/>
          </w:rPr>
          <w:delText xml:space="preserve">scat </w:delText>
        </w:r>
      </w:del>
      <w:ins w:id="715" w:author="Mason,David Steven" w:date="2023-03-10T13:07:00Z">
        <w:r w:rsidR="00A5123A" w:rsidRPr="000418A2">
          <w:rPr>
            <w:rFonts w:cstheme="minorHAnsi"/>
            <w:color w:val="000000" w:themeColor="text1"/>
            <w:lang w:val="en-GB"/>
          </w:rPr>
          <w:t xml:space="preserve">seed </w:t>
        </w:r>
      </w:ins>
      <w:r w:rsidR="00540164" w:rsidRPr="000418A2">
        <w:rPr>
          <w:rFonts w:cstheme="minorHAnsi"/>
          <w:color w:val="000000" w:themeColor="text1"/>
          <w:lang w:val="en-GB"/>
        </w:rPr>
        <w:t xml:space="preserve">trap, with the camera lens </w:t>
      </w:r>
      <w:ins w:id="716" w:author="Mason,David Steven" w:date="2023-03-10T13:07:00Z">
        <w:r w:rsidR="00A5123A" w:rsidRPr="000418A2">
          <w:rPr>
            <w:rFonts w:cstheme="minorHAnsi"/>
            <w:color w:val="000000" w:themeColor="text1"/>
            <w:lang w:val="en-GB"/>
          </w:rPr>
          <w:t xml:space="preserve">aligned horizontally and vertically with </w:t>
        </w:r>
      </w:ins>
      <w:del w:id="717" w:author="Mason,David Steven" w:date="2023-03-10T13:07:00Z">
        <w:r w:rsidR="00540164" w:rsidRPr="000418A2" w:rsidDel="00A5123A">
          <w:rPr>
            <w:rFonts w:cstheme="minorHAnsi"/>
            <w:color w:val="000000" w:themeColor="text1"/>
            <w:lang w:val="en-GB"/>
          </w:rPr>
          <w:delText xml:space="preserve">at the same level as the center of </w:delText>
        </w:r>
      </w:del>
      <w:r w:rsidR="00540164" w:rsidRPr="000418A2">
        <w:rPr>
          <w:rFonts w:cstheme="minorHAnsi"/>
          <w:color w:val="000000" w:themeColor="text1"/>
          <w:lang w:val="en-GB"/>
        </w:rPr>
        <w:t xml:space="preserve">the bird feeder (approximately 1.50 </w:t>
      </w:r>
      <w:del w:id="718" w:author="Mason,David Steven" w:date="2023-03-08T16:29:00Z">
        <w:r w:rsidR="00540164" w:rsidRPr="000418A2" w:rsidDel="00151F75">
          <w:rPr>
            <w:rFonts w:cstheme="minorHAnsi"/>
            <w:color w:val="000000" w:themeColor="text1"/>
            <w:lang w:val="en-GB"/>
          </w:rPr>
          <w:delText xml:space="preserve">meters </w:delText>
        </w:r>
      </w:del>
      <w:ins w:id="719" w:author="Mason,David Steven" w:date="2023-03-08T16:29:00Z">
        <w:r w:rsidR="00151F75" w:rsidRPr="000418A2">
          <w:rPr>
            <w:rFonts w:cstheme="minorHAnsi"/>
            <w:color w:val="000000" w:themeColor="text1"/>
            <w:lang w:val="en-GB"/>
          </w:rPr>
          <w:t xml:space="preserve">m </w:t>
        </w:r>
      </w:ins>
      <w:r w:rsidR="00540164" w:rsidRPr="000418A2">
        <w:rPr>
          <w:rFonts w:cstheme="minorHAnsi"/>
          <w:color w:val="000000" w:themeColor="text1"/>
          <w:lang w:val="en-GB"/>
        </w:rPr>
        <w:t xml:space="preserve">above the </w:t>
      </w:r>
      <w:r w:rsidR="002F7757">
        <w:rPr>
          <w:rFonts w:cstheme="minorHAnsi"/>
          <w:color w:val="000000" w:themeColor="text1"/>
          <w:lang w:val="en-GB"/>
        </w:rPr>
        <w:t>soil surface</w:t>
      </w:r>
      <w:r w:rsidR="00540164" w:rsidRPr="000418A2">
        <w:rPr>
          <w:rFonts w:cstheme="minorHAnsi"/>
          <w:color w:val="000000" w:themeColor="text1"/>
          <w:lang w:val="en-GB"/>
        </w:rPr>
        <w:t>; Figure 1A).</w:t>
      </w:r>
      <w:del w:id="720" w:author="Mason,David Steven" w:date="2023-03-08T16:27:00Z">
        <w:r w:rsidR="00540164" w:rsidRPr="000418A2" w:rsidDel="00151F75">
          <w:rPr>
            <w:rFonts w:cstheme="minorHAnsi"/>
            <w:color w:val="000000" w:themeColor="text1"/>
            <w:lang w:val="en-GB"/>
          </w:rPr>
          <w:delText xml:space="preserve"> All cameras at each site were facing north or south</w:delText>
        </w:r>
      </w:del>
      <w:del w:id="721" w:author="Mason,David Steven" w:date="2023-03-08T16:28:00Z">
        <w:r w:rsidR="00540164" w:rsidRPr="000418A2" w:rsidDel="00151F75">
          <w:rPr>
            <w:rFonts w:cstheme="minorHAnsi"/>
            <w:color w:val="000000" w:themeColor="text1"/>
            <w:lang w:val="en-GB"/>
          </w:rPr>
          <w:delText>.</w:delText>
        </w:r>
      </w:del>
      <w:r w:rsidR="00540164" w:rsidRPr="000418A2">
        <w:rPr>
          <w:rFonts w:cstheme="minorHAnsi"/>
          <w:color w:val="000000" w:themeColor="text1"/>
          <w:lang w:val="en-GB"/>
        </w:rPr>
        <w:t xml:space="preserve"> </w:t>
      </w:r>
      <w:r w:rsidRPr="000418A2">
        <w:rPr>
          <w:rFonts w:cstheme="minorHAnsi"/>
          <w:color w:val="000000" w:themeColor="text1"/>
          <w:lang w:val="en-GB"/>
        </w:rPr>
        <w:t xml:space="preserve">We </w:t>
      </w:r>
      <w:ins w:id="722" w:author="Mason,David Steven" w:date="2023-03-08T16:28:00Z">
        <w:r w:rsidR="00151F75" w:rsidRPr="000418A2">
          <w:rPr>
            <w:rFonts w:cstheme="minorHAnsi"/>
            <w:color w:val="000000" w:themeColor="text1"/>
            <w:lang w:val="en-GB"/>
          </w:rPr>
          <w:t>placed a</w:t>
        </w:r>
      </w:ins>
      <w:ins w:id="723" w:author="Mason,David Steven" w:date="2023-03-08T16:27:00Z">
        <w:r w:rsidR="00151F75" w:rsidRPr="000418A2">
          <w:rPr>
            <w:rFonts w:cstheme="minorHAnsi"/>
            <w:color w:val="000000" w:themeColor="text1"/>
            <w:lang w:val="en-GB"/>
          </w:rPr>
          <w:t xml:space="preserve">ll cameras facing north or south </w:t>
        </w:r>
      </w:ins>
      <w:del w:id="724" w:author="Mason,David Steven" w:date="2023-03-08T16:28:00Z">
        <w:r w:rsidRPr="000418A2" w:rsidDel="00151F75">
          <w:rPr>
            <w:rFonts w:cstheme="minorHAnsi"/>
            <w:color w:val="000000" w:themeColor="text1"/>
            <w:lang w:val="en-GB"/>
          </w:rPr>
          <w:delText>decided t</w:delText>
        </w:r>
        <w:r w:rsidR="00540164" w:rsidRPr="000418A2" w:rsidDel="00151F75">
          <w:rPr>
            <w:rFonts w:cstheme="minorHAnsi"/>
            <w:color w:val="000000" w:themeColor="text1"/>
            <w:lang w:val="en-GB"/>
          </w:rPr>
          <w:delText xml:space="preserve">he direction </w:delText>
        </w:r>
        <w:r w:rsidRPr="000418A2" w:rsidDel="00151F75">
          <w:rPr>
            <w:rFonts w:cstheme="minorHAnsi"/>
            <w:color w:val="000000" w:themeColor="text1"/>
            <w:lang w:val="en-GB"/>
          </w:rPr>
          <w:delText>based</w:delText>
        </w:r>
        <w:r w:rsidR="00540164" w:rsidRPr="000418A2" w:rsidDel="00151F75">
          <w:rPr>
            <w:rFonts w:cstheme="minorHAnsi"/>
            <w:color w:val="000000" w:themeColor="text1"/>
            <w:lang w:val="en-GB"/>
          </w:rPr>
          <w:delText xml:space="preserve"> on site-specific conditions, such as roads or vegetation, </w:delText>
        </w:r>
      </w:del>
      <w:r w:rsidR="00540164" w:rsidRPr="000418A2">
        <w:rPr>
          <w:rFonts w:cstheme="minorHAnsi"/>
          <w:color w:val="000000" w:themeColor="text1"/>
          <w:lang w:val="en-GB"/>
        </w:rPr>
        <w:t>to minimize non-bird stimulus from setting off camera traps</w:t>
      </w:r>
      <w:ins w:id="725" w:author="Mason,David Steven" w:date="2023-03-08T16:28:00Z">
        <w:r w:rsidR="00151F75" w:rsidRPr="000418A2">
          <w:rPr>
            <w:rFonts w:cstheme="minorHAnsi"/>
            <w:color w:val="000000" w:themeColor="text1"/>
            <w:lang w:val="en-GB"/>
          </w:rPr>
          <w:t xml:space="preserve"> depending on </w:t>
        </w:r>
      </w:ins>
      <w:ins w:id="726" w:author="Mason,David Steven" w:date="2023-03-10T13:07:00Z">
        <w:r w:rsidR="00A5123A" w:rsidRPr="000418A2">
          <w:rPr>
            <w:rFonts w:cstheme="minorHAnsi"/>
            <w:color w:val="000000" w:themeColor="text1"/>
            <w:lang w:val="en-GB"/>
          </w:rPr>
          <w:t>block</w:t>
        </w:r>
      </w:ins>
      <w:ins w:id="727" w:author="Mason,David Steven" w:date="2023-03-08T16:28:00Z">
        <w:r w:rsidR="00151F75" w:rsidRPr="000418A2">
          <w:rPr>
            <w:rFonts w:cstheme="minorHAnsi"/>
            <w:color w:val="000000" w:themeColor="text1"/>
            <w:lang w:val="en-GB"/>
          </w:rPr>
          <w:t>-specific conditions, such as roads or vegetation</w:t>
        </w:r>
      </w:ins>
      <w:r w:rsidR="00540164" w:rsidRPr="000418A2">
        <w:rPr>
          <w:rFonts w:cstheme="minorHAnsi"/>
          <w:color w:val="000000" w:themeColor="text1"/>
          <w:lang w:val="en-GB"/>
        </w:rPr>
        <w:t xml:space="preserve">. </w:t>
      </w:r>
      <w:r w:rsidRPr="000418A2">
        <w:rPr>
          <w:rFonts w:cstheme="minorHAnsi"/>
          <w:color w:val="000000" w:themeColor="text1"/>
          <w:lang w:val="en-GB"/>
        </w:rPr>
        <w:t>We set e</w:t>
      </w:r>
      <w:r w:rsidR="00540164" w:rsidRPr="000418A2">
        <w:rPr>
          <w:rFonts w:cstheme="minorHAnsi"/>
          <w:color w:val="000000" w:themeColor="text1"/>
          <w:lang w:val="en-GB"/>
        </w:rPr>
        <w:t>ach trap</w:t>
      </w:r>
      <w:r w:rsidRPr="000418A2">
        <w:rPr>
          <w:rFonts w:cstheme="minorHAnsi"/>
          <w:color w:val="000000" w:themeColor="text1"/>
          <w:lang w:val="en-GB"/>
        </w:rPr>
        <w:t xml:space="preserve"> </w:t>
      </w:r>
      <w:r w:rsidR="00540164" w:rsidRPr="000418A2">
        <w:rPr>
          <w:rFonts w:cstheme="minorHAnsi"/>
          <w:color w:val="000000" w:themeColor="text1"/>
          <w:lang w:val="en-GB"/>
        </w:rPr>
        <w:t xml:space="preserve">to high sensitivity with a </w:t>
      </w:r>
      <w:r w:rsidR="0073215C" w:rsidRPr="000418A2">
        <w:rPr>
          <w:rFonts w:cstheme="minorHAnsi"/>
          <w:color w:val="000000" w:themeColor="text1"/>
          <w:lang w:val="en-GB"/>
        </w:rPr>
        <w:t>10-minute</w:t>
      </w:r>
      <w:ins w:id="728" w:author="Mason,David Steven" w:date="2023-03-10T13:08:00Z">
        <w:r w:rsidR="00A5123A" w:rsidRPr="000418A2">
          <w:rPr>
            <w:rFonts w:cstheme="minorHAnsi"/>
            <w:color w:val="000000" w:themeColor="text1"/>
            <w:lang w:val="en-GB"/>
          </w:rPr>
          <w:t xml:space="preserve"> return</w:t>
        </w:r>
      </w:ins>
      <w:r w:rsidR="00540164" w:rsidRPr="000418A2">
        <w:rPr>
          <w:rFonts w:cstheme="minorHAnsi"/>
          <w:color w:val="000000" w:themeColor="text1"/>
          <w:lang w:val="en-GB"/>
        </w:rPr>
        <w:t xml:space="preserve"> interval and 15</w:t>
      </w:r>
      <w:ins w:id="729" w:author="Mason,David Steven" w:date="2023-02-18T10:58:00Z">
        <w:r w:rsidR="00FF2206" w:rsidRPr="000418A2">
          <w:rPr>
            <w:color w:val="000000" w:themeColor="text1"/>
          </w:rPr>
          <w:t>-</w:t>
        </w:r>
      </w:ins>
      <w:del w:id="730" w:author="Mason,David Steven" w:date="2023-02-18T10:58:00Z">
        <w:r w:rsidR="00540164" w:rsidRPr="000418A2" w:rsidDel="00FF2206">
          <w:rPr>
            <w:rFonts w:cstheme="minorHAnsi"/>
            <w:color w:val="000000" w:themeColor="text1"/>
            <w:lang w:val="en-GB"/>
          </w:rPr>
          <w:delText xml:space="preserve"> </w:delText>
        </w:r>
      </w:del>
      <w:r w:rsidR="00540164" w:rsidRPr="000418A2">
        <w:rPr>
          <w:rFonts w:cstheme="minorHAnsi"/>
          <w:color w:val="000000" w:themeColor="text1"/>
          <w:lang w:val="en-GB"/>
        </w:rPr>
        <w:t xml:space="preserve">second video recording at 720 x </w:t>
      </w:r>
      <w:del w:id="731" w:author="Mason,David Steven" w:date="2023-02-14T19:07:00Z">
        <w:r w:rsidR="00540164" w:rsidRPr="000418A2" w:rsidDel="004517EA">
          <w:rPr>
            <w:rFonts w:cstheme="minorHAnsi"/>
            <w:color w:val="000000" w:themeColor="text1"/>
            <w:lang w:val="en-GB"/>
          </w:rPr>
          <w:delText>1080 pixel</w:delText>
        </w:r>
      </w:del>
      <w:ins w:id="732" w:author="Mason,David Steven" w:date="2023-02-14T19:07:00Z">
        <w:r w:rsidR="004517EA" w:rsidRPr="000418A2">
          <w:rPr>
            <w:rFonts w:cstheme="minorHAnsi"/>
            <w:color w:val="000000" w:themeColor="text1"/>
            <w:lang w:val="en-GB"/>
          </w:rPr>
          <w:t>1080-pixel</w:t>
        </w:r>
      </w:ins>
      <w:r w:rsidR="00540164" w:rsidRPr="000418A2">
        <w:rPr>
          <w:rFonts w:cstheme="minorHAnsi"/>
          <w:color w:val="000000" w:themeColor="text1"/>
          <w:lang w:val="en-GB"/>
        </w:rPr>
        <w:t xml:space="preserve"> image resolution.</w:t>
      </w:r>
    </w:p>
    <w:p w14:paraId="33918F2A" w14:textId="47AA525A" w:rsidR="006E6CC5" w:rsidRPr="000418A2" w:rsidRDefault="1F7ACFDA">
      <w:pPr>
        <w:spacing w:line="360" w:lineRule="auto"/>
        <w:ind w:firstLine="720"/>
        <w:rPr>
          <w:ins w:id="733" w:author="Mason,David Steven" w:date="2023-02-15T13:20:00Z"/>
          <w:color w:val="000000" w:themeColor="text1"/>
          <w:lang w:val="en-GB"/>
        </w:rPr>
        <w:pPrChange w:id="734" w:author="Mason,David Steven" w:date="2023-02-17T14:13:00Z">
          <w:pPr>
            <w:spacing w:line="480" w:lineRule="auto"/>
            <w:ind w:firstLine="720"/>
          </w:pPr>
        </w:pPrChange>
      </w:pPr>
      <w:r w:rsidRPr="000418A2">
        <w:rPr>
          <w:color w:val="000000" w:themeColor="text1"/>
          <w:lang w:val="en-GB"/>
        </w:rPr>
        <w:t>We sampled a</w:t>
      </w:r>
      <w:r w:rsidR="40C73195" w:rsidRPr="000418A2">
        <w:rPr>
          <w:color w:val="000000" w:themeColor="text1"/>
          <w:lang w:val="en-GB"/>
        </w:rPr>
        <w:t xml:space="preserve">ll 40 </w:t>
      </w:r>
      <w:del w:id="735" w:author="Mason,David Steven" w:date="2023-02-18T10:57:00Z">
        <w:r w:rsidR="40C73195" w:rsidRPr="000418A2" w:rsidDel="00FF2206">
          <w:rPr>
            <w:color w:val="000000" w:themeColor="text1"/>
            <w:lang w:val="en-GB"/>
          </w:rPr>
          <w:delText>scat traps</w:delText>
        </w:r>
      </w:del>
      <w:ins w:id="736" w:author="Mason,David Steven" w:date="2023-02-18T10:57:00Z">
        <w:r w:rsidR="00FF2206" w:rsidRPr="000418A2">
          <w:rPr>
            <w:color w:val="000000" w:themeColor="text1"/>
            <w:lang w:val="en-GB"/>
          </w:rPr>
          <w:t>seed traps</w:t>
        </w:r>
      </w:ins>
      <w:r w:rsidR="40C73195" w:rsidRPr="000418A2">
        <w:rPr>
          <w:color w:val="000000" w:themeColor="text1"/>
          <w:lang w:val="en-GB"/>
        </w:rPr>
        <w:t xml:space="preserve"> </w:t>
      </w:r>
      <w:del w:id="737" w:author="Mason,David Steven" w:date="2023-02-14T18:54:00Z">
        <w:r w:rsidR="40C73195" w:rsidRPr="000418A2" w:rsidDel="00735AB9">
          <w:rPr>
            <w:color w:val="000000" w:themeColor="text1"/>
            <w:lang w:val="en-GB"/>
          </w:rPr>
          <w:delText xml:space="preserve">weekly </w:delText>
        </w:r>
      </w:del>
      <w:ins w:id="738" w:author="Mason,David Steven" w:date="2023-02-14T18:54:00Z">
        <w:r w:rsidR="00735AB9" w:rsidRPr="000418A2">
          <w:rPr>
            <w:color w:val="000000" w:themeColor="text1"/>
            <w:lang w:val="en-GB"/>
          </w:rPr>
          <w:t xml:space="preserve">five </w:t>
        </w:r>
      </w:ins>
      <w:ins w:id="739" w:author="Mason,David Steven" w:date="2023-02-14T18:59:00Z">
        <w:r w:rsidR="00735AB9" w:rsidRPr="000418A2">
          <w:rPr>
            <w:color w:val="000000" w:themeColor="text1"/>
            <w:lang w:val="en-GB"/>
          </w:rPr>
          <w:t>times between</w:t>
        </w:r>
      </w:ins>
      <w:del w:id="740" w:author="Mason,David Steven" w:date="2023-02-14T18:55:00Z">
        <w:r w:rsidR="40C73195" w:rsidRPr="000418A2" w:rsidDel="00735AB9">
          <w:rPr>
            <w:color w:val="000000" w:themeColor="text1"/>
            <w:lang w:val="en-GB"/>
          </w:rPr>
          <w:delText>from</w:delText>
        </w:r>
      </w:del>
      <w:r w:rsidR="40C73195" w:rsidRPr="000418A2">
        <w:rPr>
          <w:color w:val="000000" w:themeColor="text1"/>
          <w:lang w:val="en-GB"/>
        </w:rPr>
        <w:t xml:space="preserve"> </w:t>
      </w:r>
      <w:del w:id="741" w:author="Mason,David Steven" w:date="2023-02-14T19:01:00Z">
        <w:r w:rsidR="40C73195" w:rsidRPr="000418A2" w:rsidDel="00735AB9">
          <w:rPr>
            <w:color w:val="000000" w:themeColor="text1"/>
            <w:lang w:val="en-GB"/>
          </w:rPr>
          <w:delText>11/2</w:delText>
        </w:r>
      </w:del>
      <w:del w:id="742" w:author="Mason,David Steven" w:date="2023-02-14T18:59:00Z">
        <w:r w:rsidR="40C73195" w:rsidRPr="000418A2" w:rsidDel="00735AB9">
          <w:rPr>
            <w:color w:val="000000" w:themeColor="text1"/>
            <w:lang w:val="en-GB"/>
          </w:rPr>
          <w:delText>0</w:delText>
        </w:r>
      </w:del>
      <w:del w:id="743" w:author="Mason,David Steven" w:date="2023-02-14T19:01:00Z">
        <w:r w:rsidR="40C73195" w:rsidRPr="000418A2" w:rsidDel="00735AB9">
          <w:rPr>
            <w:color w:val="000000" w:themeColor="text1"/>
            <w:lang w:val="en-GB"/>
          </w:rPr>
          <w:delText>/2020</w:delText>
        </w:r>
      </w:del>
      <w:ins w:id="744" w:author="Mason,David Steven" w:date="2023-02-14T19:01:00Z">
        <w:r w:rsidR="00735AB9" w:rsidRPr="000418A2">
          <w:rPr>
            <w:color w:val="000000" w:themeColor="text1"/>
            <w:lang w:val="en-GB"/>
          </w:rPr>
          <w:t>2020-11-27</w:t>
        </w:r>
      </w:ins>
      <w:r w:rsidR="40C73195" w:rsidRPr="000418A2">
        <w:rPr>
          <w:color w:val="000000" w:themeColor="text1"/>
          <w:lang w:val="en-GB"/>
        </w:rPr>
        <w:t xml:space="preserve"> </w:t>
      </w:r>
      <w:del w:id="745" w:author="Mason,David Steven" w:date="2023-02-18T10:59:00Z">
        <w:r w:rsidR="40C73195" w:rsidRPr="000418A2" w:rsidDel="00FF2206">
          <w:rPr>
            <w:color w:val="000000" w:themeColor="text1"/>
            <w:lang w:val="en-GB"/>
          </w:rPr>
          <w:delText xml:space="preserve">to </w:delText>
        </w:r>
      </w:del>
      <w:ins w:id="746" w:author="Mason,David Steven" w:date="2023-02-18T10:59:00Z">
        <w:r w:rsidR="00FF2206" w:rsidRPr="000418A2">
          <w:rPr>
            <w:color w:val="000000" w:themeColor="text1"/>
            <w:lang w:val="en-GB"/>
          </w:rPr>
          <w:t xml:space="preserve">and </w:t>
        </w:r>
      </w:ins>
      <w:ins w:id="747" w:author="Mason,David Steven" w:date="2023-02-14T18:59:00Z">
        <w:r w:rsidR="00735AB9" w:rsidRPr="000418A2">
          <w:rPr>
            <w:color w:val="000000" w:themeColor="text1"/>
            <w:lang w:val="en-GB"/>
          </w:rPr>
          <w:t>2021-02-03</w:t>
        </w:r>
      </w:ins>
      <w:del w:id="748" w:author="Mason,David Steven" w:date="2023-02-14T18:59:00Z">
        <w:r w:rsidR="5F031D10" w:rsidRPr="000418A2" w:rsidDel="00735AB9">
          <w:rPr>
            <w:color w:val="000000" w:themeColor="text1"/>
            <w:lang w:val="en-GB"/>
          </w:rPr>
          <w:delText>01/31/21</w:delText>
        </w:r>
      </w:del>
      <w:r w:rsidR="40C73195" w:rsidRPr="000418A2">
        <w:rPr>
          <w:color w:val="000000" w:themeColor="text1"/>
          <w:lang w:val="en-GB"/>
        </w:rPr>
        <w:t>.</w:t>
      </w:r>
      <w:ins w:id="749" w:author="Mason,David Steven" w:date="2023-02-14T18:55:00Z">
        <w:r w:rsidR="00735AB9" w:rsidRPr="000418A2">
          <w:rPr>
            <w:color w:val="000000" w:themeColor="text1"/>
            <w:lang w:val="en-GB"/>
          </w:rPr>
          <w:t xml:space="preserve"> </w:t>
        </w:r>
      </w:ins>
      <w:ins w:id="750" w:author="Mason,David Steven" w:date="2023-02-14T19:03:00Z">
        <w:r w:rsidR="00735AB9" w:rsidRPr="000418A2">
          <w:rPr>
            <w:color w:val="000000" w:themeColor="text1"/>
            <w:lang w:val="en-GB"/>
          </w:rPr>
          <w:t>The first three samples occurred weekly</w:t>
        </w:r>
      </w:ins>
      <w:ins w:id="751" w:author="Mason,David Steven" w:date="2023-02-18T10:59:00Z">
        <w:r w:rsidR="00FF2206" w:rsidRPr="000418A2">
          <w:rPr>
            <w:color w:val="000000" w:themeColor="text1"/>
            <w:lang w:val="en-GB"/>
          </w:rPr>
          <w:t>,</w:t>
        </w:r>
      </w:ins>
      <w:ins w:id="752" w:author="Mason,David Steven" w:date="2023-02-14T19:03:00Z">
        <w:r w:rsidR="00735AB9" w:rsidRPr="000418A2">
          <w:rPr>
            <w:color w:val="000000" w:themeColor="text1"/>
            <w:lang w:val="en-GB"/>
          </w:rPr>
          <w:t xml:space="preserve"> and the final two sampling dates</w:t>
        </w:r>
      </w:ins>
      <w:ins w:id="753" w:author="Mason,David Steven" w:date="2023-02-18T10:59:00Z">
        <w:r w:rsidR="00FF2206" w:rsidRPr="000418A2">
          <w:rPr>
            <w:color w:val="000000" w:themeColor="text1"/>
            <w:lang w:val="en-GB"/>
          </w:rPr>
          <w:t xml:space="preserve"> occurred</w:t>
        </w:r>
      </w:ins>
      <w:ins w:id="754" w:author="Mason,David Steven" w:date="2023-02-14T19:03:00Z">
        <w:r w:rsidR="00735AB9" w:rsidRPr="000418A2">
          <w:rPr>
            <w:color w:val="000000" w:themeColor="text1"/>
            <w:lang w:val="en-GB"/>
          </w:rPr>
          <w:t xml:space="preserve"> </w:t>
        </w:r>
        <w:r w:rsidR="004517EA" w:rsidRPr="000418A2">
          <w:rPr>
            <w:color w:val="000000" w:themeColor="text1"/>
            <w:lang w:val="en-GB"/>
          </w:rPr>
          <w:t>after</w:t>
        </w:r>
      </w:ins>
      <w:ins w:id="755" w:author="Mason,David Steven" w:date="2023-02-14T19:06:00Z">
        <w:r w:rsidR="004517EA" w:rsidRPr="000418A2">
          <w:rPr>
            <w:color w:val="000000" w:themeColor="text1"/>
            <w:lang w:val="en-GB"/>
          </w:rPr>
          <w:t xml:space="preserve"> a</w:t>
        </w:r>
      </w:ins>
      <w:ins w:id="756" w:author="Mason,David Steven" w:date="2023-02-14T19:03:00Z">
        <w:r w:rsidR="00735AB9" w:rsidRPr="000418A2">
          <w:rPr>
            <w:color w:val="000000" w:themeColor="text1"/>
            <w:lang w:val="en-GB"/>
          </w:rPr>
          <w:t xml:space="preserve"> </w:t>
        </w:r>
      </w:ins>
      <w:ins w:id="757" w:author="Mason,David Steven" w:date="2023-02-14T19:06:00Z">
        <w:r w:rsidR="004517EA" w:rsidRPr="000418A2">
          <w:rPr>
            <w:color w:val="000000" w:themeColor="text1"/>
            <w:lang w:val="en-GB"/>
          </w:rPr>
          <w:t>22- and then 32-day</w:t>
        </w:r>
      </w:ins>
      <w:ins w:id="758" w:author="Mason,David Steven" w:date="2023-02-14T19:04:00Z">
        <w:r w:rsidR="004517EA" w:rsidRPr="000418A2">
          <w:rPr>
            <w:color w:val="000000" w:themeColor="text1"/>
            <w:lang w:val="en-GB"/>
          </w:rPr>
          <w:t xml:space="preserve"> interval (i.e., sampling periods are uneven and sample length is confounded with time since </w:t>
        </w:r>
      </w:ins>
      <w:ins w:id="759" w:author="Mason,David Steven" w:date="2023-02-18T10:59:00Z">
        <w:r w:rsidR="00FF2206" w:rsidRPr="000418A2">
          <w:rPr>
            <w:color w:val="000000" w:themeColor="text1"/>
            <w:lang w:val="en-GB"/>
          </w:rPr>
          <w:t xml:space="preserve">the </w:t>
        </w:r>
      </w:ins>
      <w:ins w:id="760" w:author="Mason,David Steven" w:date="2023-02-14T19:04:00Z">
        <w:r w:rsidR="004517EA" w:rsidRPr="000418A2">
          <w:rPr>
            <w:color w:val="000000" w:themeColor="text1"/>
            <w:lang w:val="en-GB"/>
          </w:rPr>
          <w:t>start of</w:t>
        </w:r>
      </w:ins>
      <w:ins w:id="761" w:author="Mason,David Steven" w:date="2023-02-18T10:59:00Z">
        <w:r w:rsidR="00FF2206" w:rsidRPr="000418A2">
          <w:rPr>
            <w:color w:val="000000" w:themeColor="text1"/>
            <w:lang w:val="en-GB"/>
          </w:rPr>
          <w:t xml:space="preserve"> the</w:t>
        </w:r>
      </w:ins>
      <w:ins w:id="762" w:author="Mason,David Steven" w:date="2023-02-14T19:04:00Z">
        <w:r w:rsidR="004517EA" w:rsidRPr="000418A2">
          <w:rPr>
            <w:color w:val="000000" w:themeColor="text1"/>
            <w:lang w:val="en-GB"/>
          </w:rPr>
          <w:t xml:space="preserve"> experiment).</w:t>
        </w:r>
      </w:ins>
      <w:ins w:id="763" w:author="Mason,David Steven" w:date="2023-02-14T19:06:00Z">
        <w:r w:rsidR="004517EA" w:rsidRPr="000418A2">
          <w:rPr>
            <w:color w:val="000000" w:themeColor="text1"/>
            <w:lang w:val="en-GB"/>
          </w:rPr>
          <w:t xml:space="preserve"> </w:t>
        </w:r>
      </w:ins>
      <w:del w:id="764" w:author="Mason,David Steven" w:date="2023-02-14T19:06:00Z">
        <w:r w:rsidR="40C73195" w:rsidRPr="000418A2" w:rsidDel="004517EA">
          <w:rPr>
            <w:color w:val="000000" w:themeColor="text1"/>
            <w:lang w:val="en-GB"/>
          </w:rPr>
          <w:delText xml:space="preserve"> </w:delText>
        </w:r>
      </w:del>
      <w:r w:rsidRPr="000418A2">
        <w:rPr>
          <w:color w:val="000000" w:themeColor="text1"/>
          <w:lang w:val="en-GB"/>
        </w:rPr>
        <w:t>Our s</w:t>
      </w:r>
      <w:r w:rsidR="40C73195" w:rsidRPr="000418A2">
        <w:rPr>
          <w:color w:val="000000" w:themeColor="text1"/>
          <w:lang w:val="en-GB"/>
        </w:rPr>
        <w:t>ampling protocol involved visiting each trap, collecting bird scat and loose seeds located anywhere on the trap structure</w:t>
      </w:r>
      <w:ins w:id="765" w:author="Mason,David Steven" w:date="2023-02-18T10:58:00Z">
        <w:r w:rsidR="00FF2206" w:rsidRPr="000418A2">
          <w:rPr>
            <w:color w:val="000000" w:themeColor="text1"/>
            <w:lang w:val="en-GB"/>
          </w:rPr>
          <w:t>,</w:t>
        </w:r>
      </w:ins>
      <w:r w:rsidR="40C73195" w:rsidRPr="000418A2">
        <w:rPr>
          <w:color w:val="000000" w:themeColor="text1"/>
          <w:lang w:val="en-GB"/>
        </w:rPr>
        <w:t xml:space="preserve"> and placing collections into a </w:t>
      </w:r>
      <w:proofErr w:type="spellStart"/>
      <w:r w:rsidR="5F031D10" w:rsidRPr="000418A2">
        <w:rPr>
          <w:color w:val="000000" w:themeColor="text1"/>
          <w:lang w:val="en-GB"/>
        </w:rPr>
        <w:t>label</w:t>
      </w:r>
      <w:del w:id="766" w:author="Mason,David Steven" w:date="2023-02-18T11:00:00Z">
        <w:r w:rsidR="5F031D10" w:rsidRPr="000418A2" w:rsidDel="00FF2206">
          <w:rPr>
            <w:color w:val="000000" w:themeColor="text1"/>
            <w:lang w:val="en-GB"/>
          </w:rPr>
          <w:delText>l</w:delText>
        </w:r>
      </w:del>
      <w:r w:rsidR="5F031D10" w:rsidRPr="000418A2">
        <w:rPr>
          <w:color w:val="000000" w:themeColor="text1"/>
          <w:lang w:val="en-GB"/>
        </w:rPr>
        <w:t>ed</w:t>
      </w:r>
      <w:proofErr w:type="spellEnd"/>
      <w:r w:rsidR="40C73195" w:rsidRPr="000418A2">
        <w:rPr>
          <w:color w:val="000000" w:themeColor="text1"/>
          <w:lang w:val="en-GB"/>
        </w:rPr>
        <w:t xml:space="preserve"> </w:t>
      </w:r>
      <w:r w:rsidR="40AE97D9" w:rsidRPr="000418A2">
        <w:rPr>
          <w:color w:val="000000" w:themeColor="text1"/>
          <w:lang w:val="en-GB"/>
        </w:rPr>
        <w:t>resealable</w:t>
      </w:r>
      <w:r w:rsidR="7C514F0C" w:rsidRPr="000418A2">
        <w:rPr>
          <w:color w:val="000000" w:themeColor="text1"/>
          <w:lang w:val="en-GB"/>
        </w:rPr>
        <w:t xml:space="preserve"> plastic</w:t>
      </w:r>
      <w:r w:rsidR="40C73195" w:rsidRPr="000418A2">
        <w:rPr>
          <w:color w:val="000000" w:themeColor="text1"/>
          <w:lang w:val="en-GB"/>
        </w:rPr>
        <w:t xml:space="preserve"> bag. In our sampling protocol, </w:t>
      </w:r>
      <w:r w:rsidRPr="000418A2">
        <w:rPr>
          <w:color w:val="000000" w:themeColor="text1"/>
          <w:lang w:val="en-GB"/>
        </w:rPr>
        <w:t>“</w:t>
      </w:r>
      <w:r w:rsidR="40C73195" w:rsidRPr="000418A2">
        <w:rPr>
          <w:color w:val="000000" w:themeColor="text1"/>
          <w:lang w:val="en-GB"/>
        </w:rPr>
        <w:t>loose seeds</w:t>
      </w:r>
      <w:r w:rsidRPr="000418A2">
        <w:rPr>
          <w:color w:val="000000" w:themeColor="text1"/>
          <w:lang w:val="en-GB"/>
        </w:rPr>
        <w:t>”</w:t>
      </w:r>
      <w:r w:rsidR="40C73195" w:rsidRPr="000418A2">
        <w:rPr>
          <w:color w:val="000000" w:themeColor="text1"/>
          <w:lang w:val="en-GB"/>
        </w:rPr>
        <w:t xml:space="preserve"> were seeds not stocked within the bird feeder</w:t>
      </w:r>
      <w:del w:id="767" w:author="Mason,David Steven" w:date="2023-03-10T13:08:00Z">
        <w:r w:rsidR="40C73195" w:rsidRPr="000418A2" w:rsidDel="00A5123A">
          <w:rPr>
            <w:color w:val="000000" w:themeColor="text1"/>
            <w:lang w:val="en-GB"/>
          </w:rPr>
          <w:delText xml:space="preserve"> </w:delText>
        </w:r>
      </w:del>
      <w:ins w:id="768" w:author="Mason,David Steven" w:date="2023-03-10T13:08:00Z">
        <w:r w:rsidR="00A5123A" w:rsidRPr="000418A2">
          <w:rPr>
            <w:color w:val="000000" w:themeColor="text1"/>
            <w:lang w:val="en-GB"/>
          </w:rPr>
          <w:t>s</w:t>
        </w:r>
      </w:ins>
      <w:del w:id="769" w:author="Mason,David Steven" w:date="2023-03-10T13:08:00Z">
        <w:r w:rsidR="40C73195" w:rsidRPr="000418A2" w:rsidDel="00A5123A">
          <w:rPr>
            <w:color w:val="000000" w:themeColor="text1"/>
            <w:lang w:val="en-GB"/>
          </w:rPr>
          <w:delText>of the trap being sampled</w:delText>
        </w:r>
      </w:del>
      <w:r w:rsidR="40C73195" w:rsidRPr="000418A2">
        <w:rPr>
          <w:color w:val="000000" w:themeColor="text1"/>
          <w:lang w:val="en-GB"/>
        </w:rPr>
        <w:t xml:space="preserve">. </w:t>
      </w:r>
      <w:del w:id="770" w:author="Mason,David Steven" w:date="2023-02-18T11:00:00Z">
        <w:r w:rsidRPr="000418A2" w:rsidDel="00FF2206">
          <w:rPr>
            <w:color w:val="000000" w:themeColor="text1"/>
            <w:lang w:val="en-GB"/>
          </w:rPr>
          <w:delText>We</w:delText>
        </w:r>
        <w:r w:rsidR="40C73195" w:rsidRPr="000418A2" w:rsidDel="00FF2206">
          <w:rPr>
            <w:color w:val="000000" w:themeColor="text1"/>
            <w:lang w:val="en-GB"/>
          </w:rPr>
          <w:delText xml:space="preserve"> assumed </w:delText>
        </w:r>
        <w:r w:rsidRPr="000418A2" w:rsidDel="00FF2206">
          <w:rPr>
            <w:color w:val="000000" w:themeColor="text1"/>
            <w:lang w:val="en-GB"/>
          </w:rPr>
          <w:delText xml:space="preserve">these seeds </w:delText>
        </w:r>
        <w:r w:rsidR="40C73195" w:rsidRPr="000418A2" w:rsidDel="00FF2206">
          <w:rPr>
            <w:color w:val="000000" w:themeColor="text1"/>
            <w:lang w:val="en-GB"/>
          </w:rPr>
          <w:delText>arrive</w:delText>
        </w:r>
        <w:r w:rsidRPr="000418A2" w:rsidDel="00FF2206">
          <w:rPr>
            <w:color w:val="000000" w:themeColor="text1"/>
            <w:lang w:val="en-GB"/>
          </w:rPr>
          <w:delText>d</w:delText>
        </w:r>
        <w:r w:rsidR="40C73195" w:rsidRPr="000418A2" w:rsidDel="00FF2206">
          <w:rPr>
            <w:color w:val="000000" w:themeColor="text1"/>
            <w:lang w:val="en-GB"/>
          </w:rPr>
          <w:delText xml:space="preserve"> through scat washed away by rain. </w:delText>
        </w:r>
      </w:del>
      <w:del w:id="771" w:author="Mason,David Steven" w:date="2023-03-08T16:30:00Z">
        <w:r w:rsidRPr="000418A2" w:rsidDel="00151F75">
          <w:rPr>
            <w:color w:val="000000" w:themeColor="text1"/>
            <w:lang w:val="en-GB"/>
          </w:rPr>
          <w:delText>Back at the lab</w:delText>
        </w:r>
      </w:del>
      <w:ins w:id="772" w:author="Mason,David Steven" w:date="2023-03-08T16:30:00Z">
        <w:r w:rsidR="00151F75" w:rsidRPr="000418A2">
          <w:rPr>
            <w:color w:val="000000" w:themeColor="text1"/>
            <w:lang w:val="en-GB"/>
          </w:rPr>
          <w:t>Then</w:t>
        </w:r>
      </w:ins>
      <w:r w:rsidRPr="000418A2">
        <w:rPr>
          <w:color w:val="000000" w:themeColor="text1"/>
          <w:lang w:val="en-GB"/>
        </w:rPr>
        <w:t xml:space="preserve">, we counted and </w:t>
      </w:r>
      <w:ins w:id="773" w:author="Mason,David Steven" w:date="2023-02-15T13:19:00Z">
        <w:r w:rsidR="006E6CC5" w:rsidRPr="000418A2">
          <w:rPr>
            <w:color w:val="000000" w:themeColor="text1"/>
            <w:lang w:val="en-GB"/>
          </w:rPr>
          <w:t>attem</w:t>
        </w:r>
      </w:ins>
      <w:ins w:id="774" w:author="Mason,David Steven" w:date="2023-02-15T13:20:00Z">
        <w:r w:rsidR="006E6CC5" w:rsidRPr="000418A2">
          <w:rPr>
            <w:color w:val="000000" w:themeColor="text1"/>
            <w:lang w:val="en-GB"/>
          </w:rPr>
          <w:t xml:space="preserve">pted to </w:t>
        </w:r>
      </w:ins>
      <w:r w:rsidRPr="000418A2">
        <w:rPr>
          <w:color w:val="000000" w:themeColor="text1"/>
          <w:lang w:val="en-GB"/>
        </w:rPr>
        <w:t>identif</w:t>
      </w:r>
      <w:ins w:id="775" w:author="Mason,David Steven" w:date="2023-02-15T13:20:00Z">
        <w:r w:rsidR="006E6CC5" w:rsidRPr="000418A2">
          <w:rPr>
            <w:color w:val="000000" w:themeColor="text1"/>
            <w:lang w:val="en-GB"/>
          </w:rPr>
          <w:t>y</w:t>
        </w:r>
      </w:ins>
      <w:del w:id="776" w:author="Mason,David Steven" w:date="2023-02-15T13:20:00Z">
        <w:r w:rsidRPr="000418A2" w:rsidDel="006E6CC5">
          <w:rPr>
            <w:color w:val="000000" w:themeColor="text1"/>
            <w:lang w:val="en-GB"/>
          </w:rPr>
          <w:delText>ied</w:delText>
        </w:r>
      </w:del>
      <w:r w:rsidRPr="000418A2">
        <w:rPr>
          <w:color w:val="000000" w:themeColor="text1"/>
          <w:lang w:val="en-GB"/>
        </w:rPr>
        <w:t xml:space="preserve"> the seed samples. W</w:t>
      </w:r>
      <w:r w:rsidR="40C73195" w:rsidRPr="000418A2">
        <w:rPr>
          <w:color w:val="000000" w:themeColor="text1"/>
          <w:lang w:val="en-GB"/>
        </w:rPr>
        <w:t xml:space="preserve">e used </w:t>
      </w:r>
      <w:r w:rsidRPr="000418A2">
        <w:rPr>
          <w:color w:val="000000" w:themeColor="text1"/>
          <w:lang w:val="en-GB"/>
        </w:rPr>
        <w:t xml:space="preserve">these collections </w:t>
      </w:r>
      <w:r w:rsidR="40C73195" w:rsidRPr="000418A2">
        <w:rPr>
          <w:color w:val="000000" w:themeColor="text1"/>
          <w:lang w:val="en-GB"/>
        </w:rPr>
        <w:t>to create matrices describing the composition of seed communities within the trap at each time point.</w:t>
      </w:r>
      <w:ins w:id="777" w:author="Mason,David Steven" w:date="2023-02-14T19:09:00Z">
        <w:r w:rsidR="004517EA" w:rsidRPr="000418A2">
          <w:rPr>
            <w:color w:val="000000" w:themeColor="text1"/>
            <w:lang w:val="en-GB"/>
          </w:rPr>
          <w:t xml:space="preserve"> </w:t>
        </w:r>
      </w:ins>
    </w:p>
    <w:p w14:paraId="4C993055" w14:textId="21D665D7" w:rsidR="004517EA" w:rsidRPr="000418A2" w:rsidRDefault="004517EA">
      <w:pPr>
        <w:spacing w:line="360" w:lineRule="auto"/>
        <w:ind w:firstLine="720"/>
        <w:rPr>
          <w:ins w:id="778" w:author="Mason,David Steven" w:date="2023-02-14T19:08:00Z"/>
          <w:color w:val="000000" w:themeColor="text1"/>
          <w:lang w:val="en-GB"/>
        </w:rPr>
        <w:pPrChange w:id="779" w:author="Mason,David Steven" w:date="2023-02-17T14:13:00Z">
          <w:pPr>
            <w:spacing w:line="480" w:lineRule="auto"/>
            <w:ind w:firstLine="720"/>
          </w:pPr>
        </w:pPrChange>
      </w:pPr>
      <w:ins w:id="780" w:author="Mason,David Steven" w:date="2023-02-14T19:10:00Z">
        <w:r w:rsidRPr="000418A2">
          <w:rPr>
            <w:color w:val="000000" w:themeColor="text1"/>
            <w:lang w:val="en-GB"/>
          </w:rPr>
          <w:t>Total s</w:t>
        </w:r>
      </w:ins>
      <w:ins w:id="781" w:author="Mason,David Steven" w:date="2023-02-14T19:09:00Z">
        <w:r w:rsidRPr="000418A2">
          <w:rPr>
            <w:color w:val="000000" w:themeColor="text1"/>
            <w:lang w:val="en-GB"/>
          </w:rPr>
          <w:t>eed rain was low in the experiment</w:t>
        </w:r>
      </w:ins>
      <w:ins w:id="782" w:author="Mason,David Steven" w:date="2023-03-08T16:31:00Z">
        <w:r w:rsidR="00151F75" w:rsidRPr="000418A2">
          <w:rPr>
            <w:color w:val="000000" w:themeColor="text1"/>
            <w:lang w:val="en-GB"/>
          </w:rPr>
          <w:t xml:space="preserve">, and </w:t>
        </w:r>
      </w:ins>
      <w:ins w:id="783" w:author="Mason,David Steven" w:date="2023-02-14T19:11:00Z">
        <w:r w:rsidRPr="000418A2">
          <w:rPr>
            <w:color w:val="000000" w:themeColor="text1"/>
            <w:lang w:val="en-GB"/>
          </w:rPr>
          <w:t>w</w:t>
        </w:r>
      </w:ins>
      <w:ins w:id="784" w:author="Mason,David Steven" w:date="2023-02-14T19:08:00Z">
        <w:r w:rsidRPr="000418A2">
          <w:rPr>
            <w:color w:val="000000" w:themeColor="text1"/>
            <w:lang w:val="en-GB"/>
          </w:rPr>
          <w:t>e did not filter seeds according to dispersal mechanism.</w:t>
        </w:r>
      </w:ins>
      <w:ins w:id="785" w:author="Mason,David Steven" w:date="2023-02-14T19:11:00Z">
        <w:r w:rsidRPr="000418A2">
          <w:rPr>
            <w:color w:val="000000" w:themeColor="text1"/>
            <w:lang w:val="en-GB"/>
          </w:rPr>
          <w:t xml:space="preserve"> </w:t>
        </w:r>
      </w:ins>
      <w:ins w:id="786" w:author="Mason,David Steven" w:date="2023-03-08T16:31:00Z">
        <w:r w:rsidR="00151F75" w:rsidRPr="000418A2">
          <w:rPr>
            <w:color w:val="000000" w:themeColor="text1"/>
            <w:lang w:val="en-GB"/>
          </w:rPr>
          <w:t>Although many plant species in our data are not typically associated with dispersal by birds</w:t>
        </w:r>
      </w:ins>
      <w:ins w:id="787" w:author="Mason,David Steven" w:date="2023-02-14T19:12:00Z">
        <w:r w:rsidRPr="000418A2">
          <w:rPr>
            <w:color w:val="000000" w:themeColor="text1"/>
            <w:lang w:val="en-GB"/>
          </w:rPr>
          <w:t xml:space="preserve">, </w:t>
        </w:r>
      </w:ins>
      <w:ins w:id="788" w:author="Mason,David Steven" w:date="2023-02-14T19:11:00Z">
        <w:r w:rsidRPr="000418A2">
          <w:rPr>
            <w:color w:val="000000" w:themeColor="text1"/>
            <w:lang w:val="en-GB"/>
          </w:rPr>
          <w:t>s</w:t>
        </w:r>
      </w:ins>
      <w:ins w:id="789" w:author="Mason,David Steven" w:date="2023-02-14T19:08:00Z">
        <w:r w:rsidRPr="000418A2">
          <w:rPr>
            <w:color w:val="000000" w:themeColor="text1"/>
            <w:lang w:val="en-GB"/>
          </w:rPr>
          <w:t xml:space="preserve">pecies of plants with no known adaptation for seed dispersal by animals can still be dispersed by </w:t>
        </w:r>
      </w:ins>
      <w:ins w:id="790" w:author="Mason,David Steven" w:date="2023-03-11T17:36:00Z">
        <w:r w:rsidR="00810F6B" w:rsidRPr="000418A2">
          <w:rPr>
            <w:color w:val="000000" w:themeColor="text1"/>
            <w:lang w:val="en-GB"/>
          </w:rPr>
          <w:t>birds</w:t>
        </w:r>
      </w:ins>
      <w:ins w:id="791" w:author="Mason,David Steven" w:date="2023-02-14T19:08:00Z">
        <w:r w:rsidRPr="000418A2">
          <w:rPr>
            <w:color w:val="000000" w:themeColor="text1"/>
            <w:lang w:val="en-GB"/>
          </w:rPr>
          <w:t xml:space="preserve"> (Green </w:t>
        </w:r>
        <w:r w:rsidRPr="00C87506">
          <w:rPr>
            <w:color w:val="000000" w:themeColor="text1"/>
            <w:lang w:val="en-GB"/>
          </w:rPr>
          <w:t>et al.,</w:t>
        </w:r>
        <w:r w:rsidRPr="000418A2">
          <w:rPr>
            <w:color w:val="000000" w:themeColor="text1"/>
            <w:lang w:val="en-GB"/>
          </w:rPr>
          <w:t xml:space="preserve"> 2022). Moreover, due to our experimental design, all traps in a block </w:t>
        </w:r>
      </w:ins>
      <w:ins w:id="792" w:author="Mason,David Steven" w:date="2023-02-18T11:01:00Z">
        <w:r w:rsidR="00FF2206" w:rsidRPr="000418A2">
          <w:rPr>
            <w:color w:val="000000" w:themeColor="text1"/>
            <w:lang w:val="en-GB"/>
          </w:rPr>
          <w:t>were</w:t>
        </w:r>
      </w:ins>
      <w:ins w:id="793" w:author="Mason,David Steven" w:date="2023-02-14T19:08:00Z">
        <w:r w:rsidRPr="000418A2">
          <w:rPr>
            <w:color w:val="000000" w:themeColor="text1"/>
            <w:lang w:val="en-GB"/>
          </w:rPr>
          <w:t xml:space="preserve"> exposed to the same ambient seed</w:t>
        </w:r>
      </w:ins>
      <w:ins w:id="794" w:author="Mason,David Steven" w:date="2023-02-18T11:06:00Z">
        <w:r w:rsidR="0034500F" w:rsidRPr="000418A2">
          <w:rPr>
            <w:color w:val="000000" w:themeColor="text1"/>
            <w:lang w:val="en-GB"/>
          </w:rPr>
          <w:t>-</w:t>
        </w:r>
      </w:ins>
      <w:ins w:id="795" w:author="Mason,David Steven" w:date="2023-02-14T19:08:00Z">
        <w:r w:rsidRPr="000418A2">
          <w:rPr>
            <w:color w:val="000000" w:themeColor="text1"/>
            <w:lang w:val="en-GB"/>
          </w:rPr>
          <w:t>rain conditions. We assume</w:t>
        </w:r>
      </w:ins>
      <w:ins w:id="796" w:author="Mason,David Steven" w:date="2023-03-10T13:10:00Z">
        <w:r w:rsidR="00A5123A" w:rsidRPr="000418A2">
          <w:rPr>
            <w:color w:val="000000" w:themeColor="text1"/>
            <w:lang w:val="en-GB"/>
          </w:rPr>
          <w:t>d</w:t>
        </w:r>
      </w:ins>
      <w:ins w:id="797" w:author="Mason,David Steven" w:date="2023-02-14T19:08:00Z">
        <w:r w:rsidRPr="000418A2">
          <w:rPr>
            <w:color w:val="000000" w:themeColor="text1"/>
            <w:lang w:val="en-GB"/>
          </w:rPr>
          <w:t xml:space="preserve"> that all </w:t>
        </w:r>
        <w:r w:rsidRPr="000418A2">
          <w:rPr>
            <w:color w:val="000000" w:themeColor="text1"/>
            <w:lang w:val="en-GB"/>
          </w:rPr>
          <w:lastRenderedPageBreak/>
          <w:t xml:space="preserve">traps </w:t>
        </w:r>
      </w:ins>
      <w:ins w:id="798" w:author="Mason,David Steven" w:date="2023-02-18T11:01:00Z">
        <w:r w:rsidR="00FF2206" w:rsidRPr="000418A2">
          <w:rPr>
            <w:color w:val="000000" w:themeColor="text1"/>
            <w:lang w:val="en-GB"/>
          </w:rPr>
          <w:t>had</w:t>
        </w:r>
      </w:ins>
      <w:ins w:id="799" w:author="Mason,David Steven" w:date="2023-02-14T19:08:00Z">
        <w:r w:rsidRPr="000418A2">
          <w:rPr>
            <w:color w:val="000000" w:themeColor="text1"/>
            <w:lang w:val="en-GB"/>
          </w:rPr>
          <w:t xml:space="preserve"> an equal chance of receiving seeds from the environment via pathways other</w:t>
        </w:r>
      </w:ins>
      <w:ins w:id="800" w:author="Mason,David Steven" w:date="2023-02-18T11:01:00Z">
        <w:r w:rsidR="00FF2206" w:rsidRPr="000418A2">
          <w:rPr>
            <w:color w:val="000000" w:themeColor="text1"/>
            <w:lang w:val="en-GB"/>
          </w:rPr>
          <w:t xml:space="preserve"> than</w:t>
        </w:r>
      </w:ins>
      <w:ins w:id="801" w:author="Mason,David Steven" w:date="2023-02-14T19:08:00Z">
        <w:r w:rsidRPr="000418A2">
          <w:rPr>
            <w:color w:val="000000" w:themeColor="text1"/>
            <w:lang w:val="en-GB"/>
          </w:rPr>
          <w:t xml:space="preserve"> birds</w:t>
        </w:r>
      </w:ins>
      <w:ins w:id="802" w:author="Mason,David Steven" w:date="2023-02-18T11:02:00Z">
        <w:r w:rsidR="0034500F" w:rsidRPr="000418A2">
          <w:rPr>
            <w:color w:val="000000" w:themeColor="text1"/>
            <w:lang w:val="en-GB"/>
          </w:rPr>
          <w:t>,</w:t>
        </w:r>
      </w:ins>
      <w:ins w:id="803" w:author="Mason,David Steven" w:date="2023-02-14T19:08:00Z">
        <w:r w:rsidRPr="000418A2">
          <w:rPr>
            <w:color w:val="000000" w:themeColor="text1"/>
            <w:lang w:val="en-GB"/>
          </w:rPr>
          <w:t xml:space="preserve"> and </w:t>
        </w:r>
      </w:ins>
      <w:ins w:id="804" w:author="Mason,David Steven" w:date="2023-03-08T16:32:00Z">
        <w:r w:rsidR="00151F75" w:rsidRPr="000418A2">
          <w:rPr>
            <w:color w:val="000000" w:themeColor="text1"/>
            <w:lang w:val="en-GB"/>
          </w:rPr>
          <w:t xml:space="preserve">that </w:t>
        </w:r>
      </w:ins>
      <w:ins w:id="805" w:author="Mason,David Steven" w:date="2023-02-14T19:08:00Z">
        <w:r w:rsidRPr="000418A2">
          <w:rPr>
            <w:color w:val="000000" w:themeColor="text1"/>
            <w:lang w:val="en-GB"/>
          </w:rPr>
          <w:t xml:space="preserve">birds </w:t>
        </w:r>
      </w:ins>
      <w:ins w:id="806" w:author="Mason,David Steven" w:date="2023-02-18T11:05:00Z">
        <w:r w:rsidR="0034500F" w:rsidRPr="000418A2">
          <w:rPr>
            <w:color w:val="000000" w:themeColor="text1"/>
            <w:lang w:val="en-GB"/>
          </w:rPr>
          <w:t>were</w:t>
        </w:r>
      </w:ins>
      <w:ins w:id="807" w:author="Mason,David Steven" w:date="2023-02-14T19:08:00Z">
        <w:r w:rsidRPr="000418A2">
          <w:rPr>
            <w:color w:val="000000" w:themeColor="text1"/>
            <w:lang w:val="en-GB"/>
          </w:rPr>
          <w:t xml:space="preserve"> driving differences in seed rain.</w:t>
        </w:r>
      </w:ins>
      <w:ins w:id="808" w:author="Mason,David Steven" w:date="2023-03-10T13:10:00Z">
        <w:r w:rsidR="00A5123A" w:rsidRPr="000418A2">
          <w:rPr>
            <w:color w:val="000000" w:themeColor="text1"/>
            <w:lang w:val="en-GB"/>
          </w:rPr>
          <w:t xml:space="preserve"> Thus, we included all seeds besides those originating from feeders in our final models. </w:t>
        </w:r>
      </w:ins>
      <w:ins w:id="809" w:author="Mason,David Steven" w:date="2023-02-14T19:13:00Z">
        <w:r w:rsidRPr="000418A2">
          <w:rPr>
            <w:color w:val="000000" w:themeColor="text1"/>
            <w:lang w:val="en-GB"/>
          </w:rPr>
          <w:t xml:space="preserve">To make sure this approach did not produce misleading results, we ran all seed models with </w:t>
        </w:r>
      </w:ins>
      <w:ins w:id="810" w:author="Mason,David Steven" w:date="2023-03-11T17:36:00Z">
        <w:r w:rsidR="00810F6B" w:rsidRPr="000418A2">
          <w:rPr>
            <w:color w:val="000000" w:themeColor="text1"/>
            <w:lang w:val="en-GB"/>
          </w:rPr>
          <w:t>the</w:t>
        </w:r>
      </w:ins>
      <w:ins w:id="811" w:author="Mason,David Steven" w:date="2023-02-14T19:13:00Z">
        <w:r w:rsidRPr="000418A2">
          <w:rPr>
            <w:color w:val="000000" w:themeColor="text1"/>
            <w:lang w:val="en-GB"/>
          </w:rPr>
          <w:t xml:space="preserve"> data </w:t>
        </w:r>
      </w:ins>
      <w:ins w:id="812" w:author="Mason,David Steven" w:date="2023-03-11T17:36:00Z">
        <w:r w:rsidR="00810F6B" w:rsidRPr="000418A2">
          <w:rPr>
            <w:color w:val="000000" w:themeColor="text1"/>
            <w:lang w:val="en-GB"/>
          </w:rPr>
          <w:t>filtered to ex</w:t>
        </w:r>
      </w:ins>
      <w:ins w:id="813" w:author="Mason,David Steven" w:date="2023-03-11T17:37:00Z">
        <w:r w:rsidR="00810F6B" w:rsidRPr="000418A2">
          <w:rPr>
            <w:color w:val="000000" w:themeColor="text1"/>
            <w:lang w:val="en-GB"/>
          </w:rPr>
          <w:t>clude species that were less likely dispersed by birds</w:t>
        </w:r>
      </w:ins>
      <w:ins w:id="814" w:author="Mason,David Steven" w:date="2023-02-14T19:13:00Z">
        <w:r w:rsidRPr="000418A2">
          <w:rPr>
            <w:color w:val="000000" w:themeColor="text1"/>
            <w:lang w:val="en-GB"/>
          </w:rPr>
          <w:t xml:space="preserve"> (Supplemental</w:t>
        </w:r>
      </w:ins>
      <w:ins w:id="815" w:author="Mason,David Steven" w:date="2023-02-14T19:14:00Z">
        <w:r w:rsidRPr="000418A2">
          <w:rPr>
            <w:color w:val="000000" w:themeColor="text1"/>
            <w:lang w:val="en-GB"/>
          </w:rPr>
          <w:t xml:space="preserve"> Materials 1).</w:t>
        </w:r>
      </w:ins>
    </w:p>
    <w:p w14:paraId="49098447" w14:textId="3C3401DE" w:rsidR="1F7ACFDA" w:rsidRPr="000418A2" w:rsidRDefault="1F7ACFDA">
      <w:pPr>
        <w:spacing w:line="360" w:lineRule="auto"/>
        <w:ind w:firstLine="720"/>
        <w:rPr>
          <w:color w:val="000000" w:themeColor="text1"/>
          <w:lang w:val="en-GB"/>
        </w:rPr>
        <w:pPrChange w:id="816" w:author="Mason,David Steven" w:date="2023-02-17T14:13:00Z">
          <w:pPr>
            <w:spacing w:line="480" w:lineRule="auto"/>
            <w:ind w:firstLine="720"/>
          </w:pPr>
        </w:pPrChange>
      </w:pPr>
      <w:r w:rsidRPr="000418A2">
        <w:rPr>
          <w:color w:val="000000" w:themeColor="text1"/>
          <w:lang w:val="en-GB"/>
        </w:rPr>
        <w:t xml:space="preserve"> </w:t>
      </w:r>
      <w:r w:rsidR="1E4F249C" w:rsidRPr="000418A2">
        <w:rPr>
          <w:color w:val="000000" w:themeColor="text1"/>
          <w:lang w:val="en-GB"/>
        </w:rPr>
        <w:t xml:space="preserve">While collecting samples, we also swapped out SD memory cards from our trail cameras monitoring the seed traps. We reviewed the videos and recorded the date, species, and quantity of birds </w:t>
      </w:r>
      <w:del w:id="817" w:author="Mason,David Steven" w:date="2023-03-08T16:33:00Z">
        <w:r w:rsidR="1E4F249C" w:rsidRPr="000418A2" w:rsidDel="00151F75">
          <w:rPr>
            <w:color w:val="000000" w:themeColor="text1"/>
            <w:lang w:val="en-GB"/>
          </w:rPr>
          <w:delText xml:space="preserve">detected </w:delText>
        </w:r>
      </w:del>
      <w:r w:rsidR="1E4F249C" w:rsidRPr="000418A2">
        <w:rPr>
          <w:color w:val="000000" w:themeColor="text1"/>
          <w:lang w:val="en-GB"/>
        </w:rPr>
        <w:t>in each video clip.</w:t>
      </w:r>
      <w:ins w:id="818" w:author="Mason,David Steven" w:date="2023-01-26T20:41:00Z">
        <w:r w:rsidR="0EADBDB1" w:rsidRPr="000418A2">
          <w:rPr>
            <w:color w:val="000000" w:themeColor="text1"/>
            <w:lang w:val="en-GB"/>
          </w:rPr>
          <w:t xml:space="preserve"> </w:t>
        </w:r>
      </w:ins>
      <w:ins w:id="819" w:author="Mason,David Steven" w:date="2023-02-14T19:14:00Z">
        <w:r w:rsidR="005B4977" w:rsidRPr="000418A2">
          <w:rPr>
            <w:color w:val="000000" w:themeColor="text1"/>
            <w:lang w:val="en-GB"/>
          </w:rPr>
          <w:t xml:space="preserve">Many of the birds recorded at feeders </w:t>
        </w:r>
      </w:ins>
      <w:ins w:id="820" w:author="Mason,David Steven" w:date="2023-02-14T19:15:00Z">
        <w:r w:rsidR="005B4977" w:rsidRPr="000418A2">
          <w:rPr>
            <w:color w:val="000000" w:themeColor="text1"/>
            <w:lang w:val="en-GB"/>
          </w:rPr>
          <w:t>had mainly granivorous or insectivorous diets.</w:t>
        </w:r>
      </w:ins>
      <w:ins w:id="821" w:author="Mason,David Steven" w:date="2023-02-14T19:16:00Z">
        <w:r w:rsidR="005B4977" w:rsidRPr="000418A2">
          <w:rPr>
            <w:color w:val="000000" w:themeColor="text1"/>
            <w:lang w:val="en-GB"/>
          </w:rPr>
          <w:t xml:space="preserve"> However, b</w:t>
        </w:r>
      </w:ins>
      <w:ins w:id="822" w:author="Mason,David Steven" w:date="2023-01-26T20:38:00Z">
        <w:r w:rsidR="320A7447" w:rsidRPr="000418A2">
          <w:rPr>
            <w:color w:val="000000" w:themeColor="text1"/>
            <w:lang w:val="en-GB"/>
          </w:rPr>
          <w:t xml:space="preserve">irds </w:t>
        </w:r>
      </w:ins>
      <w:ins w:id="823" w:author="Mason,David Steven" w:date="2023-03-10T13:11:00Z">
        <w:r w:rsidR="00A5123A" w:rsidRPr="000418A2">
          <w:rPr>
            <w:color w:val="000000" w:themeColor="text1"/>
            <w:lang w:val="en-GB"/>
          </w:rPr>
          <w:t>can</w:t>
        </w:r>
      </w:ins>
      <w:ins w:id="824" w:author="Mason,David Steven" w:date="2023-01-26T20:38:00Z">
        <w:r w:rsidR="320A7447" w:rsidRPr="000418A2">
          <w:rPr>
            <w:color w:val="000000" w:themeColor="text1"/>
            <w:lang w:val="en-GB"/>
          </w:rPr>
          <w:t xml:space="preserve"> disperse seeds via </w:t>
        </w:r>
      </w:ins>
      <w:ins w:id="825" w:author="Mason,David Steven" w:date="2023-01-26T20:48:00Z">
        <w:r w:rsidR="45B8274C" w:rsidRPr="000418A2">
          <w:rPr>
            <w:color w:val="000000" w:themeColor="text1"/>
            <w:lang w:val="en-GB"/>
          </w:rPr>
          <w:t>several</w:t>
        </w:r>
      </w:ins>
      <w:ins w:id="826" w:author="Mason,David Steven" w:date="2023-01-26T20:38:00Z">
        <w:r w:rsidR="320A7447" w:rsidRPr="000418A2">
          <w:rPr>
            <w:color w:val="000000" w:themeColor="text1"/>
            <w:lang w:val="en-GB"/>
          </w:rPr>
          <w:t xml:space="preserve"> pathways </w:t>
        </w:r>
      </w:ins>
      <w:ins w:id="827" w:author="Mason,David Steven" w:date="2023-02-14T19:16:00Z">
        <w:r w:rsidR="005B4977" w:rsidRPr="000418A2">
          <w:rPr>
            <w:color w:val="000000" w:themeColor="text1"/>
            <w:lang w:val="en-GB"/>
          </w:rPr>
          <w:t xml:space="preserve">beyond the </w:t>
        </w:r>
      </w:ins>
      <w:ins w:id="828" w:author="Mason,David Steven" w:date="2023-02-18T11:09:00Z">
        <w:r w:rsidR="0034500F" w:rsidRPr="000418A2">
          <w:rPr>
            <w:color w:val="000000" w:themeColor="text1"/>
            <w:lang w:val="en-GB"/>
          </w:rPr>
          <w:t>consumption</w:t>
        </w:r>
      </w:ins>
      <w:ins w:id="829" w:author="Mason,David Steven" w:date="2023-02-14T19:16:00Z">
        <w:r w:rsidR="005B4977" w:rsidRPr="000418A2">
          <w:rPr>
            <w:color w:val="000000" w:themeColor="text1"/>
            <w:lang w:val="en-GB"/>
          </w:rPr>
          <w:t xml:space="preserve"> </w:t>
        </w:r>
      </w:ins>
      <w:ins w:id="830" w:author="Mason,David Steven" w:date="2023-02-18T11:09:00Z">
        <w:r w:rsidR="0034500F" w:rsidRPr="000418A2">
          <w:rPr>
            <w:color w:val="000000" w:themeColor="text1"/>
            <w:lang w:val="en-GB"/>
          </w:rPr>
          <w:t>of</w:t>
        </w:r>
      </w:ins>
      <w:ins w:id="831" w:author="Mason,David Steven" w:date="2023-02-14T19:16:00Z">
        <w:r w:rsidR="005B4977" w:rsidRPr="000418A2">
          <w:rPr>
            <w:color w:val="000000" w:themeColor="text1"/>
            <w:lang w:val="en-GB"/>
          </w:rPr>
          <w:t xml:space="preserve"> fleshy fruit</w:t>
        </w:r>
      </w:ins>
      <w:ins w:id="832" w:author="Mason,David Steven" w:date="2023-02-15T13:43:00Z">
        <w:r w:rsidR="0088387E" w:rsidRPr="000418A2">
          <w:rPr>
            <w:color w:val="000000" w:themeColor="text1"/>
            <w:lang w:val="en-GB"/>
          </w:rPr>
          <w:t xml:space="preserve"> (e.g., </w:t>
        </w:r>
        <w:proofErr w:type="spellStart"/>
        <w:r w:rsidR="0088387E" w:rsidRPr="000418A2">
          <w:rPr>
            <w:color w:val="000000" w:themeColor="text1"/>
            <w:lang w:val="en-GB"/>
          </w:rPr>
          <w:t>endozoochory</w:t>
        </w:r>
      </w:ins>
      <w:proofErr w:type="spellEnd"/>
      <w:ins w:id="833" w:author="Mason,David Steven" w:date="2023-02-18T11:09:00Z">
        <w:r w:rsidR="0034500F" w:rsidRPr="000418A2">
          <w:rPr>
            <w:color w:val="000000" w:themeColor="text1"/>
            <w:lang w:val="en-GB"/>
          </w:rPr>
          <w:t>)</w:t>
        </w:r>
      </w:ins>
      <w:ins w:id="834" w:author="Mason,David Steven" w:date="2023-01-26T20:38:00Z">
        <w:r w:rsidR="320A7447" w:rsidRPr="000418A2">
          <w:rPr>
            <w:color w:val="000000" w:themeColor="text1"/>
            <w:lang w:val="en-GB"/>
          </w:rPr>
          <w:t>,</w:t>
        </w:r>
      </w:ins>
      <w:ins w:id="835" w:author="Mason,David Steven" w:date="2023-03-08T16:34:00Z">
        <w:r w:rsidR="00FB60C9" w:rsidRPr="000418A2">
          <w:rPr>
            <w:color w:val="000000" w:themeColor="text1"/>
            <w:lang w:val="en-GB"/>
          </w:rPr>
          <w:t xml:space="preserve"> such as </w:t>
        </w:r>
        <w:proofErr w:type="spellStart"/>
        <w:r w:rsidR="00FB60C9" w:rsidRPr="000418A2">
          <w:rPr>
            <w:color w:val="000000" w:themeColor="text1"/>
            <w:lang w:val="en-GB"/>
          </w:rPr>
          <w:t>dyszoochory</w:t>
        </w:r>
        <w:proofErr w:type="spellEnd"/>
        <w:r w:rsidR="00FB60C9" w:rsidRPr="000418A2">
          <w:rPr>
            <w:color w:val="000000" w:themeColor="text1"/>
            <w:lang w:val="en-GB"/>
          </w:rPr>
          <w:t xml:space="preserve"> (seeds dropped before or during ingestion</w:t>
        </w:r>
      </w:ins>
      <w:ins w:id="836" w:author="Mason,David Steven" w:date="2023-03-08T16:35:00Z">
        <w:r w:rsidR="00FB60C9" w:rsidRPr="000418A2">
          <w:rPr>
            <w:color w:val="000000" w:themeColor="text1"/>
            <w:lang w:val="en-GB"/>
          </w:rPr>
          <w:t xml:space="preserve">) </w:t>
        </w:r>
      </w:ins>
      <w:ins w:id="837" w:author="Mason,David Steven" w:date="2023-03-08T16:34:00Z">
        <w:r w:rsidR="00FB60C9" w:rsidRPr="000418A2">
          <w:rPr>
            <w:color w:val="000000" w:themeColor="text1"/>
            <w:lang w:val="en-GB"/>
          </w:rPr>
          <w:t xml:space="preserve">or </w:t>
        </w:r>
        <w:proofErr w:type="spellStart"/>
        <w:r w:rsidR="00FB60C9" w:rsidRPr="000418A2">
          <w:rPr>
            <w:color w:val="000000" w:themeColor="text1"/>
            <w:lang w:val="en-GB"/>
          </w:rPr>
          <w:t>epizoochory</w:t>
        </w:r>
        <w:proofErr w:type="spellEnd"/>
        <w:r w:rsidR="00FB60C9" w:rsidRPr="000418A2">
          <w:rPr>
            <w:color w:val="000000" w:themeColor="text1"/>
            <w:lang w:val="en-GB"/>
          </w:rPr>
          <w:t xml:space="preserve"> </w:t>
        </w:r>
      </w:ins>
      <w:ins w:id="838" w:author="Mason,David Steven" w:date="2023-03-08T16:35:00Z">
        <w:r w:rsidR="00FB60C9" w:rsidRPr="000418A2">
          <w:rPr>
            <w:color w:val="000000" w:themeColor="text1"/>
            <w:lang w:val="en-GB"/>
          </w:rPr>
          <w:t>(</w:t>
        </w:r>
      </w:ins>
      <w:ins w:id="839" w:author="Mason,David Steven" w:date="2023-03-08T16:34:00Z">
        <w:r w:rsidR="00FB60C9" w:rsidRPr="000418A2">
          <w:rPr>
            <w:color w:val="000000" w:themeColor="text1"/>
            <w:lang w:val="en-GB"/>
          </w:rPr>
          <w:t>seeds externally transported on animals)</w:t>
        </w:r>
      </w:ins>
      <w:ins w:id="840" w:author="Mason,David Steven" w:date="2023-03-08T16:35:00Z">
        <w:r w:rsidR="00FB60C9" w:rsidRPr="000418A2">
          <w:rPr>
            <w:color w:val="000000" w:themeColor="text1"/>
            <w:lang w:val="en-GB"/>
          </w:rPr>
          <w:t>.</w:t>
        </w:r>
      </w:ins>
      <w:ins w:id="841" w:author="Mason,David Steven" w:date="2023-03-08T16:34:00Z">
        <w:r w:rsidR="00FB60C9" w:rsidRPr="000418A2">
          <w:rPr>
            <w:color w:val="000000" w:themeColor="text1"/>
            <w:lang w:val="en-GB"/>
          </w:rPr>
          <w:t xml:space="preserve"> </w:t>
        </w:r>
      </w:ins>
      <w:ins w:id="842" w:author="Mason,David Steven" w:date="2023-03-08T16:35:00Z">
        <w:r w:rsidR="00FB60C9" w:rsidRPr="000418A2">
          <w:rPr>
            <w:color w:val="000000" w:themeColor="text1"/>
            <w:lang w:val="en-GB"/>
          </w:rPr>
          <w:t xml:space="preserve">Moreover, </w:t>
        </w:r>
      </w:ins>
      <w:proofErr w:type="gramStart"/>
      <w:r w:rsidR="00DC73BF" w:rsidRPr="000418A2">
        <w:rPr>
          <w:color w:val="000000" w:themeColor="text1"/>
          <w:lang w:val="en-GB"/>
        </w:rPr>
        <w:t>insectivor</w:t>
      </w:r>
      <w:r w:rsidR="00DC73BF">
        <w:rPr>
          <w:color w:val="000000" w:themeColor="text1"/>
          <w:lang w:val="en-GB"/>
        </w:rPr>
        <w:t>ous</w:t>
      </w:r>
      <w:proofErr w:type="gramEnd"/>
      <w:r w:rsidR="00DC73BF">
        <w:rPr>
          <w:color w:val="000000" w:themeColor="text1"/>
          <w:lang w:val="en-GB"/>
        </w:rPr>
        <w:t xml:space="preserve"> </w:t>
      </w:r>
      <w:ins w:id="843" w:author="Mason,David Steven" w:date="2023-01-26T20:38:00Z">
        <w:r w:rsidR="320A7447" w:rsidRPr="000418A2">
          <w:rPr>
            <w:color w:val="000000" w:themeColor="text1"/>
            <w:lang w:val="en-GB"/>
          </w:rPr>
          <w:t>or granivor</w:t>
        </w:r>
      </w:ins>
      <w:r w:rsidR="00DC73BF">
        <w:rPr>
          <w:color w:val="000000" w:themeColor="text1"/>
          <w:lang w:val="en-GB"/>
        </w:rPr>
        <w:t>ous birds</w:t>
      </w:r>
      <w:ins w:id="844" w:author="Mason,David Steven" w:date="2023-01-26T20:38:00Z">
        <w:r w:rsidR="320A7447" w:rsidRPr="000418A2">
          <w:rPr>
            <w:color w:val="000000" w:themeColor="text1"/>
            <w:lang w:val="en-GB"/>
          </w:rPr>
          <w:t xml:space="preserve"> can still eat fruit and disperse seeds</w:t>
        </w:r>
      </w:ins>
      <w:ins w:id="845" w:author="Mason,David Steven" w:date="2023-03-10T13:12:00Z">
        <w:r w:rsidR="00A5123A" w:rsidRPr="000418A2">
          <w:rPr>
            <w:color w:val="000000" w:themeColor="text1"/>
            <w:lang w:val="en-GB"/>
          </w:rPr>
          <w:t xml:space="preserve"> (Whelan et al., 2015)</w:t>
        </w:r>
      </w:ins>
      <w:ins w:id="846" w:author="Mason,David Steven" w:date="2023-01-26T20:38:00Z">
        <w:r w:rsidR="320A7447" w:rsidRPr="000418A2">
          <w:rPr>
            <w:color w:val="000000" w:themeColor="text1"/>
            <w:lang w:val="en-GB"/>
          </w:rPr>
          <w:t>. Thus, rather than focusing on frugivorous birds, we included all species in our analyses.</w:t>
        </w:r>
      </w:ins>
    </w:p>
    <w:p w14:paraId="74D4070E" w14:textId="77777777" w:rsidR="005201FD" w:rsidRPr="000418A2" w:rsidRDefault="005201FD">
      <w:pPr>
        <w:snapToGrid w:val="0"/>
        <w:spacing w:line="360" w:lineRule="auto"/>
        <w:rPr>
          <w:rFonts w:cstheme="minorHAnsi"/>
          <w:color w:val="000000" w:themeColor="text1"/>
          <w:lang w:val="en-GB"/>
        </w:rPr>
        <w:pPrChange w:id="847" w:author="Mason,David Steven" w:date="2023-02-17T14:13:00Z">
          <w:pPr>
            <w:snapToGrid w:val="0"/>
            <w:spacing w:line="480" w:lineRule="auto"/>
          </w:pPr>
        </w:pPrChange>
      </w:pPr>
    </w:p>
    <w:p w14:paraId="562CB930" w14:textId="0C95B33A" w:rsidR="001B001C" w:rsidRPr="000418A2" w:rsidRDefault="001B001C">
      <w:pPr>
        <w:snapToGrid w:val="0"/>
        <w:spacing w:line="360" w:lineRule="auto"/>
        <w:rPr>
          <w:ins w:id="848" w:author="Mason,David Steven" w:date="2023-02-11T20:26:00Z"/>
          <w:rFonts w:cstheme="minorHAnsi"/>
          <w:i/>
          <w:iCs/>
          <w:color w:val="000000" w:themeColor="text1"/>
          <w:lang w:val="en-GB"/>
        </w:rPr>
        <w:pPrChange w:id="849" w:author="Mason,David Steven" w:date="2023-02-17T14:13:00Z">
          <w:pPr>
            <w:snapToGrid w:val="0"/>
            <w:spacing w:line="480" w:lineRule="auto"/>
          </w:pPr>
        </w:pPrChange>
      </w:pPr>
      <w:r w:rsidRPr="000418A2">
        <w:rPr>
          <w:rFonts w:cstheme="minorHAnsi"/>
          <w:i/>
          <w:iCs/>
          <w:color w:val="000000" w:themeColor="text1"/>
          <w:lang w:val="en-GB"/>
        </w:rPr>
        <w:t>Statistical analysis.</w:t>
      </w:r>
    </w:p>
    <w:p w14:paraId="7F5BCDCE" w14:textId="1DF3C18C" w:rsidR="00B50E6E" w:rsidRPr="000418A2" w:rsidRDefault="008C325E">
      <w:pPr>
        <w:snapToGrid w:val="0"/>
        <w:spacing w:line="360" w:lineRule="auto"/>
        <w:rPr>
          <w:ins w:id="850" w:author="Mason,David Steven" w:date="2023-02-14T10:57:00Z"/>
          <w:rFonts w:cstheme="minorHAnsi"/>
          <w:color w:val="000000" w:themeColor="text1"/>
          <w:lang w:val="en-GB"/>
          <w:rPrChange w:id="851" w:author="Mason,David Steven" w:date="2023-02-15T15:56:00Z">
            <w:rPr>
              <w:ins w:id="852" w:author="Mason,David Steven" w:date="2023-02-14T10:57:00Z"/>
              <w:rFonts w:cstheme="minorHAnsi"/>
              <w:highlight w:val="yellow"/>
              <w:lang w:val="en-GB"/>
            </w:rPr>
          </w:rPrChange>
        </w:rPr>
        <w:pPrChange w:id="853" w:author="Mason,David Steven" w:date="2023-02-17T14:13:00Z">
          <w:pPr>
            <w:snapToGrid w:val="0"/>
            <w:spacing w:line="480" w:lineRule="auto"/>
          </w:pPr>
        </w:pPrChange>
      </w:pPr>
      <w:ins w:id="854" w:author="Mason,David Steven" w:date="2023-02-11T20:26:00Z">
        <w:r w:rsidRPr="000418A2">
          <w:rPr>
            <w:rFonts w:cstheme="minorHAnsi"/>
            <w:color w:val="000000" w:themeColor="text1"/>
            <w:lang w:val="en-GB"/>
          </w:rPr>
          <w:tab/>
        </w:r>
      </w:ins>
      <w:ins w:id="855" w:author="Mason,David Steven" w:date="2023-02-11T20:27:00Z">
        <w:r w:rsidRPr="000418A2">
          <w:rPr>
            <w:rFonts w:cstheme="minorHAnsi"/>
            <w:color w:val="000000" w:themeColor="text1"/>
            <w:lang w:val="en-GB"/>
          </w:rPr>
          <w:t xml:space="preserve">We </w:t>
        </w:r>
      </w:ins>
      <w:ins w:id="856" w:author="Mason,David Steven" w:date="2023-03-08T16:37:00Z">
        <w:r w:rsidR="00FB60C9" w:rsidRPr="000418A2">
          <w:rPr>
            <w:rFonts w:cstheme="minorHAnsi"/>
            <w:color w:val="000000" w:themeColor="text1"/>
            <w:lang w:val="en-GB"/>
          </w:rPr>
          <w:t>determined</w:t>
        </w:r>
      </w:ins>
      <w:ins w:id="857" w:author="Mason,David Steven" w:date="2023-02-14T10:49:00Z">
        <w:r w:rsidR="00197896" w:rsidRPr="000418A2">
          <w:rPr>
            <w:rFonts w:cstheme="minorHAnsi"/>
            <w:color w:val="000000" w:themeColor="text1"/>
            <w:lang w:val="en-GB"/>
          </w:rPr>
          <w:t xml:space="preserve"> </w:t>
        </w:r>
      </w:ins>
      <w:ins w:id="858" w:author="Mason,David Steven" w:date="2023-02-11T20:27:00Z">
        <w:r w:rsidR="00F57FAB" w:rsidRPr="000418A2">
          <w:rPr>
            <w:rFonts w:cstheme="minorHAnsi"/>
            <w:color w:val="000000" w:themeColor="text1"/>
            <w:lang w:val="en-GB"/>
          </w:rPr>
          <w:t xml:space="preserve">differences in </w:t>
        </w:r>
      </w:ins>
      <w:ins w:id="859" w:author="Mason,David Steven" w:date="2023-02-14T10:52:00Z">
        <w:r w:rsidR="00B50E6E" w:rsidRPr="000418A2">
          <w:rPr>
            <w:rFonts w:cstheme="minorHAnsi"/>
            <w:color w:val="000000" w:themeColor="text1"/>
            <w:lang w:val="en-GB"/>
          </w:rPr>
          <w:t xml:space="preserve">mean </w:t>
        </w:r>
      </w:ins>
      <w:ins w:id="860" w:author="Mason,David Steven" w:date="2023-02-11T20:27:00Z">
        <w:r w:rsidR="00F57FAB" w:rsidRPr="000418A2">
          <w:rPr>
            <w:rFonts w:cstheme="minorHAnsi"/>
            <w:color w:val="000000" w:themeColor="text1"/>
            <w:lang w:val="en-GB"/>
          </w:rPr>
          <w:t xml:space="preserve">counts and richness </w:t>
        </w:r>
      </w:ins>
      <w:ins w:id="861" w:author="Mason,David Steven" w:date="2023-02-11T20:28:00Z">
        <w:r w:rsidR="00F57FAB" w:rsidRPr="000418A2">
          <w:rPr>
            <w:rFonts w:cstheme="minorHAnsi"/>
            <w:color w:val="000000" w:themeColor="text1"/>
            <w:lang w:val="en-GB"/>
          </w:rPr>
          <w:t>for birds and seed rain</w:t>
        </w:r>
      </w:ins>
      <w:ins w:id="862" w:author="Mason,David Steven" w:date="2023-02-14T10:52:00Z">
        <w:r w:rsidR="00B50E6E" w:rsidRPr="000418A2">
          <w:rPr>
            <w:rFonts w:cstheme="minorHAnsi"/>
            <w:color w:val="000000" w:themeColor="text1"/>
            <w:lang w:val="en-GB"/>
          </w:rPr>
          <w:t>, and</w:t>
        </w:r>
      </w:ins>
      <w:ins w:id="863" w:author="Mason,David Steven" w:date="2023-02-14T10:49:00Z">
        <w:r w:rsidR="00197896" w:rsidRPr="000418A2">
          <w:rPr>
            <w:rFonts w:cstheme="minorHAnsi"/>
            <w:color w:val="000000" w:themeColor="text1"/>
            <w:lang w:val="en-GB"/>
          </w:rPr>
          <w:t xml:space="preserve"> </w:t>
        </w:r>
      </w:ins>
      <w:ins w:id="864" w:author="Mason,David Steven" w:date="2023-02-14T10:52:00Z">
        <w:r w:rsidR="00B50E6E" w:rsidRPr="000418A2">
          <w:rPr>
            <w:rFonts w:cstheme="minorHAnsi"/>
            <w:color w:val="000000" w:themeColor="text1"/>
            <w:lang w:val="en-GB"/>
          </w:rPr>
          <w:t>w</w:t>
        </w:r>
      </w:ins>
      <w:ins w:id="865" w:author="Mason,David Steven" w:date="2023-02-14T10:49:00Z">
        <w:r w:rsidR="00197896" w:rsidRPr="000418A2">
          <w:rPr>
            <w:rFonts w:cstheme="minorHAnsi"/>
            <w:color w:val="000000" w:themeColor="text1"/>
            <w:lang w:val="en-GB"/>
          </w:rPr>
          <w:t xml:space="preserve">e </w:t>
        </w:r>
      </w:ins>
      <w:ins w:id="866" w:author="Mason,David Steven" w:date="2023-03-08T16:38:00Z">
        <w:r w:rsidR="00FB60C9" w:rsidRPr="000418A2">
          <w:rPr>
            <w:rFonts w:cstheme="minorHAnsi"/>
            <w:color w:val="000000" w:themeColor="text1"/>
            <w:lang w:val="en-GB"/>
          </w:rPr>
          <w:t>evaluated</w:t>
        </w:r>
      </w:ins>
      <w:ins w:id="867" w:author="Mason,David Steven" w:date="2023-02-14T10:49:00Z">
        <w:r w:rsidR="00197896" w:rsidRPr="000418A2">
          <w:rPr>
            <w:rFonts w:cstheme="minorHAnsi"/>
            <w:color w:val="000000" w:themeColor="text1"/>
            <w:lang w:val="en-GB"/>
          </w:rPr>
          <w:t xml:space="preserve"> </w:t>
        </w:r>
      </w:ins>
      <w:ins w:id="868" w:author="Mason,David Steven" w:date="2023-02-11T20:28:00Z">
        <w:r w:rsidR="00F57FAB" w:rsidRPr="000418A2">
          <w:rPr>
            <w:rFonts w:cstheme="minorHAnsi"/>
            <w:color w:val="000000" w:themeColor="text1"/>
            <w:lang w:val="en-GB"/>
          </w:rPr>
          <w:t>potential</w:t>
        </w:r>
      </w:ins>
      <w:ins w:id="869" w:author="Mason,David Steven" w:date="2023-02-11T20:29:00Z">
        <w:r w:rsidR="00F57FAB" w:rsidRPr="000418A2">
          <w:rPr>
            <w:rFonts w:cstheme="minorHAnsi"/>
            <w:color w:val="000000" w:themeColor="text1"/>
            <w:lang w:val="en-GB"/>
          </w:rPr>
          <w:t xml:space="preserve"> linear</w:t>
        </w:r>
      </w:ins>
      <w:ins w:id="870" w:author="Mason,David Steven" w:date="2023-02-11T20:28:00Z">
        <w:r w:rsidR="00F57FAB" w:rsidRPr="000418A2">
          <w:rPr>
            <w:rFonts w:cstheme="minorHAnsi"/>
            <w:color w:val="000000" w:themeColor="text1"/>
            <w:lang w:val="en-GB"/>
          </w:rPr>
          <w:t xml:space="preserve"> relationships </w:t>
        </w:r>
      </w:ins>
      <w:ins w:id="871" w:author="Mason,David Steven" w:date="2023-02-11T20:29:00Z">
        <w:r w:rsidR="00F57FAB" w:rsidRPr="000418A2">
          <w:rPr>
            <w:rFonts w:cstheme="minorHAnsi"/>
            <w:color w:val="000000" w:themeColor="text1"/>
            <w:lang w:val="en-GB"/>
          </w:rPr>
          <w:t xml:space="preserve">in these response variables as the experiment progressed. </w:t>
        </w:r>
      </w:ins>
      <w:ins w:id="872" w:author="Mason,David Steven" w:date="2023-02-14T10:57:00Z">
        <w:r w:rsidR="00B50E6E" w:rsidRPr="000418A2">
          <w:rPr>
            <w:rFonts w:cstheme="minorHAnsi"/>
            <w:color w:val="000000" w:themeColor="text1"/>
            <w:lang w:val="en-GB"/>
            <w:rPrChange w:id="873" w:author="Mason,David Steven" w:date="2023-02-15T15:56:00Z">
              <w:rPr>
                <w:rFonts w:cstheme="minorHAnsi"/>
                <w:highlight w:val="yellow"/>
                <w:lang w:val="en-GB"/>
              </w:rPr>
            </w:rPrChange>
          </w:rPr>
          <w:t>We developed a standardized</w:t>
        </w:r>
      </w:ins>
      <w:ins w:id="874" w:author="Mason,David Steven" w:date="2023-02-14T11:02:00Z">
        <w:r w:rsidR="00B50E6E" w:rsidRPr="000418A2">
          <w:rPr>
            <w:rFonts w:cstheme="minorHAnsi"/>
            <w:color w:val="000000" w:themeColor="text1"/>
            <w:lang w:val="en-GB"/>
            <w:rPrChange w:id="875" w:author="Mason,David Steven" w:date="2023-02-15T15:56:00Z">
              <w:rPr>
                <w:rFonts w:cstheme="minorHAnsi"/>
                <w:highlight w:val="yellow"/>
                <w:lang w:val="en-GB"/>
              </w:rPr>
            </w:rPrChange>
          </w:rPr>
          <w:t xml:space="preserve"> model</w:t>
        </w:r>
      </w:ins>
      <w:ins w:id="876" w:author="Mason,David Steven" w:date="2023-02-14T10:57:00Z">
        <w:r w:rsidR="00B50E6E" w:rsidRPr="000418A2">
          <w:rPr>
            <w:rFonts w:cstheme="minorHAnsi"/>
            <w:color w:val="000000" w:themeColor="text1"/>
            <w:lang w:val="en-GB"/>
            <w:rPrChange w:id="877" w:author="Mason,David Steven" w:date="2023-02-15T15:56:00Z">
              <w:rPr>
                <w:rFonts w:cstheme="minorHAnsi"/>
                <w:highlight w:val="yellow"/>
                <w:lang w:val="en-GB"/>
              </w:rPr>
            </w:rPrChange>
          </w:rPr>
          <w:t xml:space="preserve"> selection process</w:t>
        </w:r>
      </w:ins>
      <w:ins w:id="878" w:author="Mason,David Steven" w:date="2023-03-08T17:44:00Z">
        <w:r w:rsidR="00B96A81" w:rsidRPr="000418A2">
          <w:rPr>
            <w:rFonts w:cstheme="minorHAnsi"/>
            <w:color w:val="000000" w:themeColor="text1"/>
            <w:lang w:val="en-GB"/>
          </w:rPr>
          <w:t xml:space="preserve"> using general linear models </w:t>
        </w:r>
        <w:r w:rsidR="00B96A81" w:rsidRPr="000418A2">
          <w:rPr>
            <w:color w:val="000000" w:themeColor="text1"/>
            <w:lang w:val="en-GB"/>
          </w:rPr>
          <w:t>via maximum likelihood</w:t>
        </w:r>
      </w:ins>
      <w:ins w:id="879" w:author="Mason,David Steven" w:date="2023-02-14T10:57:00Z">
        <w:r w:rsidR="00B50E6E" w:rsidRPr="000418A2">
          <w:rPr>
            <w:rFonts w:cstheme="minorHAnsi"/>
            <w:color w:val="000000" w:themeColor="text1"/>
            <w:lang w:val="en-GB"/>
            <w:rPrChange w:id="880" w:author="Mason,David Steven" w:date="2023-02-15T15:56:00Z">
              <w:rPr>
                <w:rFonts w:cstheme="minorHAnsi"/>
                <w:highlight w:val="yellow"/>
                <w:lang w:val="en-GB"/>
              </w:rPr>
            </w:rPrChange>
          </w:rPr>
          <w:t>:</w:t>
        </w:r>
      </w:ins>
    </w:p>
    <w:p w14:paraId="60F78669" w14:textId="5F6B79EF" w:rsidR="00B50E6E" w:rsidRPr="000418A2" w:rsidRDefault="00B50E6E">
      <w:pPr>
        <w:pStyle w:val="ListParagraph"/>
        <w:numPr>
          <w:ilvl w:val="0"/>
          <w:numId w:val="3"/>
        </w:numPr>
        <w:snapToGrid w:val="0"/>
        <w:spacing w:line="360" w:lineRule="auto"/>
        <w:rPr>
          <w:ins w:id="881" w:author="Mason,David Steven" w:date="2023-02-14T10:59:00Z"/>
          <w:rFonts w:cstheme="minorHAnsi"/>
          <w:color w:val="000000" w:themeColor="text1"/>
          <w:lang w:val="en-GB"/>
          <w:rPrChange w:id="882" w:author="Mason,David Steven" w:date="2023-02-15T15:56:00Z">
            <w:rPr>
              <w:ins w:id="883" w:author="Mason,David Steven" w:date="2023-02-14T10:59:00Z"/>
              <w:rFonts w:cstheme="minorHAnsi"/>
              <w:highlight w:val="yellow"/>
              <w:lang w:val="en-GB"/>
            </w:rPr>
          </w:rPrChange>
        </w:rPr>
        <w:pPrChange w:id="884" w:author="Mason,David Steven" w:date="2023-02-17T14:13:00Z">
          <w:pPr>
            <w:pStyle w:val="ListParagraph"/>
            <w:numPr>
              <w:numId w:val="3"/>
            </w:numPr>
            <w:snapToGrid w:val="0"/>
            <w:spacing w:line="480" w:lineRule="auto"/>
            <w:ind w:hanging="360"/>
          </w:pPr>
        </w:pPrChange>
      </w:pPr>
      <w:ins w:id="885" w:author="Mason,David Steven" w:date="2023-02-14T10:59:00Z">
        <w:r w:rsidRPr="000418A2">
          <w:rPr>
            <w:rFonts w:cstheme="minorHAnsi"/>
            <w:color w:val="000000" w:themeColor="text1"/>
            <w:lang w:val="en-GB"/>
            <w:rPrChange w:id="886" w:author="Mason,David Steven" w:date="2023-02-15T15:56:00Z">
              <w:rPr>
                <w:rFonts w:cstheme="minorHAnsi"/>
                <w:highlight w:val="yellow"/>
                <w:lang w:val="en-GB"/>
              </w:rPr>
            </w:rPrChange>
          </w:rPr>
          <w:t>Construct</w:t>
        </w:r>
      </w:ins>
      <w:ins w:id="887" w:author="Mason,David Steven" w:date="2023-02-15T13:21:00Z">
        <w:r w:rsidR="006E6CC5" w:rsidRPr="000418A2">
          <w:rPr>
            <w:rFonts w:cstheme="minorHAnsi"/>
            <w:color w:val="000000" w:themeColor="text1"/>
            <w:lang w:val="en-GB"/>
            <w:rPrChange w:id="888" w:author="Mason,David Steven" w:date="2023-02-15T15:56:00Z">
              <w:rPr>
                <w:rFonts w:cstheme="minorHAnsi"/>
                <w:highlight w:val="yellow"/>
                <w:lang w:val="en-GB"/>
              </w:rPr>
            </w:rPrChange>
          </w:rPr>
          <w:t xml:space="preserve"> a</w:t>
        </w:r>
      </w:ins>
      <w:ins w:id="889" w:author="Mason,David Steven" w:date="2023-02-11T20:31:00Z">
        <w:r w:rsidR="00F57FAB" w:rsidRPr="000418A2">
          <w:rPr>
            <w:rFonts w:cstheme="minorHAnsi"/>
            <w:color w:val="000000" w:themeColor="text1"/>
            <w:lang w:val="en-GB"/>
          </w:rPr>
          <w:t xml:space="preserve"> </w:t>
        </w:r>
      </w:ins>
      <w:ins w:id="890" w:author="Mason,David Steven" w:date="2023-02-14T10:58:00Z">
        <w:r w:rsidRPr="000418A2">
          <w:rPr>
            <w:rFonts w:cstheme="minorHAnsi"/>
            <w:color w:val="000000" w:themeColor="text1"/>
            <w:lang w:val="en-GB"/>
            <w:rPrChange w:id="891" w:author="Mason,David Steven" w:date="2023-02-15T15:56:00Z">
              <w:rPr>
                <w:rFonts w:cstheme="minorHAnsi"/>
                <w:highlight w:val="yellow"/>
                <w:lang w:val="en-GB"/>
              </w:rPr>
            </w:rPrChange>
          </w:rPr>
          <w:t xml:space="preserve">full </w:t>
        </w:r>
      </w:ins>
      <w:ins w:id="892" w:author="Mason,David Steven" w:date="2023-02-11T20:31:00Z">
        <w:r w:rsidR="00F57FAB" w:rsidRPr="000418A2">
          <w:rPr>
            <w:rFonts w:cstheme="minorHAnsi"/>
            <w:color w:val="000000" w:themeColor="text1"/>
            <w:lang w:val="en-GB"/>
          </w:rPr>
          <w:t>model including a random effect</w:t>
        </w:r>
      </w:ins>
      <w:ins w:id="893" w:author="Mason,David Steven" w:date="2023-02-11T20:32:00Z">
        <w:r w:rsidR="00F57FAB" w:rsidRPr="000418A2">
          <w:rPr>
            <w:rFonts w:cstheme="minorHAnsi"/>
            <w:color w:val="000000" w:themeColor="text1"/>
            <w:lang w:val="en-GB"/>
          </w:rPr>
          <w:t xml:space="preserve"> </w:t>
        </w:r>
      </w:ins>
      <w:ins w:id="894" w:author="Mason,David Steven" w:date="2023-02-14T10:55:00Z">
        <w:r w:rsidRPr="000418A2">
          <w:rPr>
            <w:rFonts w:cstheme="minorHAnsi"/>
            <w:color w:val="000000" w:themeColor="text1"/>
            <w:lang w:val="en-GB"/>
          </w:rPr>
          <w:t xml:space="preserve">for </w:t>
        </w:r>
      </w:ins>
      <w:ins w:id="895" w:author="Mason,David Steven" w:date="2023-02-14T10:58:00Z">
        <w:r w:rsidRPr="000418A2">
          <w:rPr>
            <w:rFonts w:cstheme="minorHAnsi"/>
            <w:color w:val="000000" w:themeColor="text1"/>
            <w:lang w:val="en-GB"/>
            <w:rPrChange w:id="896" w:author="Mason,David Steven" w:date="2023-02-15T15:56:00Z">
              <w:rPr>
                <w:rFonts w:cstheme="minorHAnsi"/>
                <w:highlight w:val="yellow"/>
                <w:lang w:val="en-GB"/>
              </w:rPr>
            </w:rPrChange>
          </w:rPr>
          <w:t xml:space="preserve">block </w:t>
        </w:r>
      </w:ins>
      <w:ins w:id="897" w:author="Mason,David Steven" w:date="2023-02-11T20:32:00Z">
        <w:r w:rsidR="00F57FAB" w:rsidRPr="000418A2">
          <w:rPr>
            <w:rFonts w:cstheme="minorHAnsi"/>
            <w:color w:val="000000" w:themeColor="text1"/>
            <w:lang w:val="en-GB"/>
          </w:rPr>
          <w:t xml:space="preserve">and an interaction </w:t>
        </w:r>
      </w:ins>
      <w:ins w:id="898" w:author="Mason,David Steven" w:date="2023-02-14T10:58:00Z">
        <w:r w:rsidRPr="000418A2">
          <w:rPr>
            <w:rFonts w:cstheme="minorHAnsi"/>
            <w:color w:val="000000" w:themeColor="text1"/>
            <w:lang w:val="en-GB"/>
            <w:rPrChange w:id="899" w:author="Mason,David Steven" w:date="2023-02-15T15:56:00Z">
              <w:rPr>
                <w:rFonts w:cstheme="minorHAnsi"/>
                <w:highlight w:val="yellow"/>
                <w:lang w:val="en-GB"/>
              </w:rPr>
            </w:rPrChange>
          </w:rPr>
          <w:t>te</w:t>
        </w:r>
      </w:ins>
      <w:ins w:id="900" w:author="Mason,David Steven" w:date="2023-02-14T10:59:00Z">
        <w:r w:rsidRPr="000418A2">
          <w:rPr>
            <w:rFonts w:cstheme="minorHAnsi"/>
            <w:color w:val="000000" w:themeColor="text1"/>
            <w:lang w:val="en-GB"/>
            <w:rPrChange w:id="901" w:author="Mason,David Steven" w:date="2023-02-15T15:56:00Z">
              <w:rPr>
                <w:rFonts w:cstheme="minorHAnsi"/>
                <w:highlight w:val="yellow"/>
                <w:lang w:val="en-GB"/>
              </w:rPr>
            </w:rPrChange>
          </w:rPr>
          <w:t>rm with a continuous temporal variable</w:t>
        </w:r>
      </w:ins>
      <w:ins w:id="902" w:author="Mason,David Steven" w:date="2023-02-18T11:10:00Z">
        <w:r w:rsidR="0034500F" w:rsidRPr="000418A2">
          <w:rPr>
            <w:rFonts w:cstheme="minorHAnsi"/>
            <w:color w:val="000000" w:themeColor="text1"/>
            <w:lang w:val="en-GB"/>
          </w:rPr>
          <w:t>.</w:t>
        </w:r>
      </w:ins>
    </w:p>
    <w:p w14:paraId="03B25893" w14:textId="39DF952A" w:rsidR="00B50E6E" w:rsidRPr="000418A2" w:rsidRDefault="00F57FAB">
      <w:pPr>
        <w:pStyle w:val="ListParagraph"/>
        <w:numPr>
          <w:ilvl w:val="0"/>
          <w:numId w:val="3"/>
        </w:numPr>
        <w:snapToGrid w:val="0"/>
        <w:spacing w:line="360" w:lineRule="auto"/>
        <w:rPr>
          <w:ins w:id="903" w:author="Mason,David Steven" w:date="2023-02-14T10:59:00Z"/>
          <w:rFonts w:cstheme="minorHAnsi"/>
          <w:color w:val="000000" w:themeColor="text1"/>
          <w:lang w:val="en-GB"/>
          <w:rPrChange w:id="904" w:author="Mason,David Steven" w:date="2023-02-15T15:56:00Z">
            <w:rPr>
              <w:ins w:id="905" w:author="Mason,David Steven" w:date="2023-02-14T10:59:00Z"/>
              <w:rFonts w:cstheme="minorHAnsi"/>
              <w:highlight w:val="yellow"/>
              <w:lang w:val="en-GB"/>
            </w:rPr>
          </w:rPrChange>
        </w:rPr>
        <w:pPrChange w:id="906" w:author="Mason,David Steven" w:date="2023-02-17T14:13:00Z">
          <w:pPr>
            <w:pStyle w:val="ListParagraph"/>
            <w:numPr>
              <w:numId w:val="3"/>
            </w:numPr>
            <w:snapToGrid w:val="0"/>
            <w:spacing w:line="480" w:lineRule="auto"/>
            <w:ind w:hanging="360"/>
          </w:pPr>
        </w:pPrChange>
      </w:pPr>
      <w:ins w:id="907" w:author="Mason,David Steven" w:date="2023-02-11T20:33:00Z">
        <w:r w:rsidRPr="000418A2">
          <w:rPr>
            <w:rFonts w:cstheme="minorHAnsi"/>
            <w:color w:val="000000" w:themeColor="text1"/>
            <w:lang w:val="en-GB"/>
          </w:rPr>
          <w:t xml:space="preserve">If those models did not converge or performed poorly, </w:t>
        </w:r>
      </w:ins>
      <w:ins w:id="908" w:author="Mason,David Steven" w:date="2023-02-14T10:59:00Z">
        <w:r w:rsidR="00B50E6E" w:rsidRPr="000418A2">
          <w:rPr>
            <w:rFonts w:cstheme="minorHAnsi"/>
            <w:color w:val="000000" w:themeColor="text1"/>
            <w:lang w:val="en-GB"/>
            <w:rPrChange w:id="909" w:author="Mason,David Steven" w:date="2023-02-15T15:56:00Z">
              <w:rPr>
                <w:rFonts w:cstheme="minorHAnsi"/>
                <w:highlight w:val="yellow"/>
                <w:lang w:val="en-GB"/>
              </w:rPr>
            </w:rPrChange>
          </w:rPr>
          <w:t>replace</w:t>
        </w:r>
      </w:ins>
      <w:ins w:id="910" w:author="Mason,David Steven" w:date="2023-02-11T20:34:00Z">
        <w:r w:rsidRPr="000418A2">
          <w:rPr>
            <w:rFonts w:cstheme="minorHAnsi"/>
            <w:color w:val="000000" w:themeColor="text1"/>
            <w:lang w:val="en-GB"/>
          </w:rPr>
          <w:t xml:space="preserve"> the random effect for block with a fixed effect.</w:t>
        </w:r>
      </w:ins>
    </w:p>
    <w:p w14:paraId="0061A381" w14:textId="3BA084B2" w:rsidR="00B50E6E" w:rsidRPr="000418A2" w:rsidRDefault="00765901">
      <w:pPr>
        <w:pStyle w:val="ListParagraph"/>
        <w:numPr>
          <w:ilvl w:val="0"/>
          <w:numId w:val="3"/>
        </w:numPr>
        <w:snapToGrid w:val="0"/>
        <w:spacing w:line="360" w:lineRule="auto"/>
        <w:rPr>
          <w:ins w:id="911" w:author="Mason,David Steven" w:date="2023-02-15T12:03:00Z"/>
          <w:rFonts w:cstheme="minorHAnsi"/>
          <w:color w:val="000000" w:themeColor="text1"/>
          <w:lang w:val="en-GB"/>
        </w:rPr>
        <w:pPrChange w:id="912" w:author="Mason,David Steven" w:date="2023-02-17T14:13:00Z">
          <w:pPr>
            <w:pStyle w:val="ListParagraph"/>
            <w:numPr>
              <w:numId w:val="3"/>
            </w:numPr>
            <w:snapToGrid w:val="0"/>
            <w:spacing w:line="480" w:lineRule="auto"/>
            <w:ind w:hanging="360"/>
          </w:pPr>
        </w:pPrChange>
      </w:pPr>
      <w:ins w:id="913" w:author="Mason,David Steven" w:date="2023-02-11T20:57:00Z">
        <w:r w:rsidRPr="000418A2">
          <w:rPr>
            <w:rFonts w:cstheme="minorHAnsi"/>
            <w:color w:val="000000" w:themeColor="text1"/>
            <w:lang w:val="en-GB"/>
          </w:rPr>
          <w:t xml:space="preserve">If these models did not converge or performed poorly, </w:t>
        </w:r>
      </w:ins>
      <w:ins w:id="914" w:author="Mason,David Steven" w:date="2023-02-14T11:00:00Z">
        <w:r w:rsidR="00B50E6E" w:rsidRPr="000418A2">
          <w:rPr>
            <w:rFonts w:cstheme="minorHAnsi"/>
            <w:color w:val="000000" w:themeColor="text1"/>
            <w:lang w:val="en-GB"/>
            <w:rPrChange w:id="915" w:author="Mason,David Steven" w:date="2023-02-15T15:56:00Z">
              <w:rPr>
                <w:rFonts w:cstheme="minorHAnsi"/>
                <w:highlight w:val="yellow"/>
                <w:lang w:val="en-GB"/>
              </w:rPr>
            </w:rPrChange>
          </w:rPr>
          <w:t xml:space="preserve">drop the interaction </w:t>
        </w:r>
      </w:ins>
      <w:ins w:id="916" w:author="Mason,David Steven" w:date="2023-03-14T12:49:00Z">
        <w:r w:rsidR="002E24DB" w:rsidRPr="000418A2">
          <w:rPr>
            <w:rFonts w:cstheme="minorHAnsi"/>
            <w:color w:val="000000" w:themeColor="text1"/>
            <w:lang w:val="en-GB"/>
          </w:rPr>
          <w:t>term,</w:t>
        </w:r>
      </w:ins>
      <w:ins w:id="917" w:author="Mason,David Steven" w:date="2023-02-14T11:00:00Z">
        <w:r w:rsidR="00B50E6E" w:rsidRPr="000418A2">
          <w:rPr>
            <w:rFonts w:cstheme="minorHAnsi"/>
            <w:color w:val="000000" w:themeColor="text1"/>
            <w:lang w:val="en-GB"/>
            <w:rPrChange w:id="918" w:author="Mason,David Steven" w:date="2023-02-15T15:56:00Z">
              <w:rPr>
                <w:rFonts w:cstheme="minorHAnsi"/>
                <w:highlight w:val="yellow"/>
                <w:lang w:val="en-GB"/>
              </w:rPr>
            </w:rPrChange>
          </w:rPr>
          <w:t xml:space="preserve"> </w:t>
        </w:r>
      </w:ins>
      <w:ins w:id="919" w:author="Mason,David Steven" w:date="2023-02-14T11:01:00Z">
        <w:r w:rsidR="00B50E6E" w:rsidRPr="000418A2">
          <w:rPr>
            <w:rFonts w:cstheme="minorHAnsi"/>
            <w:color w:val="000000" w:themeColor="text1"/>
            <w:lang w:val="en-GB"/>
            <w:rPrChange w:id="920" w:author="Mason,David Steven" w:date="2023-02-15T15:56:00Z">
              <w:rPr>
                <w:rFonts w:cstheme="minorHAnsi"/>
                <w:highlight w:val="yellow"/>
                <w:lang w:val="en-GB"/>
              </w:rPr>
            </w:rPrChange>
          </w:rPr>
          <w:t xml:space="preserve">and construct a model using </w:t>
        </w:r>
      </w:ins>
      <w:ins w:id="921" w:author="Mason,David Steven" w:date="2023-03-10T13:17:00Z">
        <w:r w:rsidR="0094500B" w:rsidRPr="000418A2">
          <w:rPr>
            <w:rFonts w:cstheme="minorHAnsi"/>
            <w:color w:val="000000" w:themeColor="text1"/>
            <w:lang w:val="en-GB"/>
          </w:rPr>
          <w:t>a categorical temporal</w:t>
        </w:r>
      </w:ins>
      <w:ins w:id="922" w:author="Mason,David Steven" w:date="2023-02-14T11:01:00Z">
        <w:r w:rsidR="00B50E6E" w:rsidRPr="000418A2">
          <w:rPr>
            <w:rFonts w:cstheme="minorHAnsi"/>
            <w:color w:val="000000" w:themeColor="text1"/>
            <w:lang w:val="en-GB"/>
            <w:rPrChange w:id="923" w:author="Mason,David Steven" w:date="2023-02-15T15:56:00Z">
              <w:rPr>
                <w:rFonts w:cstheme="minorHAnsi"/>
                <w:highlight w:val="yellow"/>
                <w:lang w:val="en-GB"/>
              </w:rPr>
            </w:rPrChange>
          </w:rPr>
          <w:t xml:space="preserve"> variable and a random effect for block.</w:t>
        </w:r>
      </w:ins>
      <w:ins w:id="924" w:author="Mason,David Steven" w:date="2023-02-11T20:57:00Z">
        <w:r w:rsidRPr="000418A2">
          <w:rPr>
            <w:rFonts w:cstheme="minorHAnsi"/>
            <w:color w:val="000000" w:themeColor="text1"/>
            <w:lang w:val="en-GB"/>
          </w:rPr>
          <w:t xml:space="preserve"> </w:t>
        </w:r>
      </w:ins>
    </w:p>
    <w:p w14:paraId="34B4A64D" w14:textId="10E7E046" w:rsidR="00D91743" w:rsidRPr="000418A2" w:rsidRDefault="00D91743">
      <w:pPr>
        <w:pStyle w:val="ListParagraph"/>
        <w:numPr>
          <w:ilvl w:val="0"/>
          <w:numId w:val="3"/>
        </w:numPr>
        <w:snapToGrid w:val="0"/>
        <w:spacing w:line="360" w:lineRule="auto"/>
        <w:rPr>
          <w:ins w:id="925" w:author="Mason,David Steven" w:date="2023-02-14T11:01:00Z"/>
          <w:rFonts w:cstheme="minorHAnsi"/>
          <w:color w:val="000000" w:themeColor="text1"/>
          <w:lang w:val="en-GB"/>
          <w:rPrChange w:id="926" w:author="Mason,David Steven" w:date="2023-02-15T15:56:00Z">
            <w:rPr>
              <w:ins w:id="927" w:author="Mason,David Steven" w:date="2023-02-14T11:01:00Z"/>
              <w:rFonts w:cstheme="minorHAnsi"/>
              <w:highlight w:val="yellow"/>
              <w:lang w:val="en-GB"/>
            </w:rPr>
          </w:rPrChange>
        </w:rPr>
        <w:pPrChange w:id="928" w:author="Mason,David Steven" w:date="2023-02-17T14:13:00Z">
          <w:pPr>
            <w:pStyle w:val="ListParagraph"/>
            <w:numPr>
              <w:numId w:val="3"/>
            </w:numPr>
            <w:snapToGrid w:val="0"/>
            <w:spacing w:line="480" w:lineRule="auto"/>
            <w:ind w:hanging="360"/>
          </w:pPr>
        </w:pPrChange>
      </w:pPr>
      <w:ins w:id="929" w:author="Mason,David Steven" w:date="2023-02-15T12:03:00Z">
        <w:r w:rsidRPr="000418A2">
          <w:rPr>
            <w:rFonts w:cstheme="minorHAnsi"/>
            <w:color w:val="000000" w:themeColor="text1"/>
            <w:lang w:val="en-GB"/>
          </w:rPr>
          <w:t xml:space="preserve">If models perform similarly, </w:t>
        </w:r>
      </w:ins>
      <w:ins w:id="930" w:author="Mason,David Steven" w:date="2023-02-24T10:08:00Z">
        <w:r w:rsidR="00DB2B7B" w:rsidRPr="000418A2">
          <w:rPr>
            <w:rFonts w:cstheme="minorHAnsi"/>
            <w:color w:val="000000" w:themeColor="text1"/>
            <w:lang w:val="en-GB"/>
          </w:rPr>
          <w:t>choose the model that incorporates</w:t>
        </w:r>
      </w:ins>
      <w:ins w:id="931" w:author="Mason,David Steven" w:date="2023-02-15T12:04:00Z">
        <w:r w:rsidRPr="000418A2">
          <w:rPr>
            <w:rFonts w:cstheme="minorHAnsi"/>
            <w:color w:val="000000" w:themeColor="text1"/>
            <w:lang w:val="en-GB"/>
          </w:rPr>
          <w:t xml:space="preserve"> the </w:t>
        </w:r>
      </w:ins>
      <w:ins w:id="932" w:author="Mason,David Steven" w:date="2023-02-24T10:08:00Z">
        <w:r w:rsidR="00DB2B7B" w:rsidRPr="000418A2">
          <w:rPr>
            <w:rFonts w:cstheme="minorHAnsi"/>
            <w:color w:val="000000" w:themeColor="text1"/>
            <w:lang w:val="en-GB"/>
          </w:rPr>
          <w:t xml:space="preserve">blocked </w:t>
        </w:r>
      </w:ins>
      <w:ins w:id="933" w:author="Mason,David Steven" w:date="2023-02-15T12:04:00Z">
        <w:r w:rsidRPr="000418A2">
          <w:rPr>
            <w:rFonts w:cstheme="minorHAnsi"/>
            <w:color w:val="000000" w:themeColor="text1"/>
            <w:lang w:val="en-GB"/>
          </w:rPr>
          <w:t>experimental design and interaction term.</w:t>
        </w:r>
      </w:ins>
    </w:p>
    <w:p w14:paraId="66096207" w14:textId="531F42A8" w:rsidR="008C325E" w:rsidRPr="000418A2" w:rsidRDefault="005D1C13">
      <w:pPr>
        <w:snapToGrid w:val="0"/>
        <w:spacing w:line="360" w:lineRule="auto"/>
        <w:rPr>
          <w:ins w:id="934" w:author="Mason,David Steven" w:date="2023-02-11T20:26:00Z"/>
          <w:rFonts w:eastAsiaTheme="minorEastAsia" w:cstheme="minorHAnsi"/>
          <w:iCs/>
          <w:color w:val="000000" w:themeColor="text1"/>
          <w:lang w:val="en-GB"/>
          <w:rPrChange w:id="935" w:author="Mason,David Steven" w:date="2023-02-17T14:19:00Z">
            <w:rPr>
              <w:ins w:id="936" w:author="Mason,David Steven" w:date="2023-02-11T20:26:00Z"/>
              <w:rFonts w:cstheme="minorHAnsi"/>
              <w:lang w:val="en-GB"/>
            </w:rPr>
          </w:rPrChange>
        </w:rPr>
        <w:pPrChange w:id="937" w:author="Mason,David Steven" w:date="2023-02-17T14:13:00Z">
          <w:pPr>
            <w:snapToGrid w:val="0"/>
            <w:spacing w:line="480" w:lineRule="auto"/>
          </w:pPr>
        </w:pPrChange>
      </w:pPr>
      <w:ins w:id="938" w:author="Mason,David Steven" w:date="2023-02-14T11:02:00Z">
        <w:r w:rsidRPr="000418A2">
          <w:rPr>
            <w:rFonts w:cstheme="minorHAnsi"/>
            <w:color w:val="000000" w:themeColor="text1"/>
            <w:lang w:val="en-GB"/>
            <w:rPrChange w:id="939" w:author="Mason,David Steven" w:date="2023-02-15T15:56:00Z">
              <w:rPr>
                <w:rFonts w:cstheme="minorHAnsi"/>
                <w:highlight w:val="yellow"/>
                <w:lang w:val="en-GB"/>
              </w:rPr>
            </w:rPrChange>
          </w:rPr>
          <w:lastRenderedPageBreak/>
          <w:t>We determined the</w:t>
        </w:r>
      </w:ins>
      <w:ins w:id="940" w:author="Mason,David Steven" w:date="2023-02-14T11:03:00Z">
        <w:r w:rsidRPr="000418A2">
          <w:rPr>
            <w:rFonts w:cstheme="minorHAnsi"/>
            <w:color w:val="000000" w:themeColor="text1"/>
            <w:lang w:val="en-GB"/>
            <w:rPrChange w:id="941" w:author="Mason,David Steven" w:date="2023-02-15T15:56:00Z">
              <w:rPr>
                <w:rFonts w:cstheme="minorHAnsi"/>
                <w:highlight w:val="yellow"/>
                <w:lang w:val="en-GB"/>
              </w:rPr>
            </w:rPrChange>
          </w:rPr>
          <w:t xml:space="preserve"> </w:t>
        </w:r>
      </w:ins>
      <w:ins w:id="942" w:author="Mason,David Steven" w:date="2023-02-14T11:02:00Z">
        <w:r w:rsidRPr="000418A2">
          <w:rPr>
            <w:rFonts w:cstheme="minorHAnsi"/>
            <w:color w:val="000000" w:themeColor="text1"/>
            <w:lang w:val="en-GB"/>
            <w:rPrChange w:id="943" w:author="Mason,David Steven" w:date="2023-02-15T15:56:00Z">
              <w:rPr>
                <w:rFonts w:cstheme="minorHAnsi"/>
                <w:highlight w:val="yellow"/>
                <w:lang w:val="en-GB"/>
              </w:rPr>
            </w:rPrChange>
          </w:rPr>
          <w:t xml:space="preserve">distribution of the data using the </w:t>
        </w:r>
        <w:proofErr w:type="spellStart"/>
        <w:r w:rsidRPr="000418A2">
          <w:rPr>
            <w:rFonts w:cstheme="minorHAnsi"/>
            <w:color w:val="000000" w:themeColor="text1"/>
            <w:lang w:val="en-GB"/>
            <w:rPrChange w:id="944" w:author="Mason,David Steven" w:date="2023-02-15T15:56:00Z">
              <w:rPr>
                <w:rFonts w:cstheme="minorHAnsi"/>
                <w:highlight w:val="yellow"/>
                <w:lang w:val="en-GB"/>
              </w:rPr>
            </w:rPrChange>
          </w:rPr>
          <w:t>descdist</w:t>
        </w:r>
        <w:proofErr w:type="spellEnd"/>
        <w:r w:rsidRPr="000418A2">
          <w:rPr>
            <w:rFonts w:cstheme="minorHAnsi"/>
            <w:color w:val="000000" w:themeColor="text1"/>
            <w:lang w:val="en-GB"/>
            <w:rPrChange w:id="945" w:author="Mason,David Steven" w:date="2023-02-15T15:56:00Z">
              <w:rPr>
                <w:rFonts w:cstheme="minorHAnsi"/>
                <w:highlight w:val="yellow"/>
                <w:lang w:val="en-GB"/>
              </w:rPr>
            </w:rPrChange>
          </w:rPr>
          <w:t xml:space="preserve"> </w:t>
        </w:r>
      </w:ins>
      <w:ins w:id="946" w:author="Mason,David Steven" w:date="2023-02-15T12:05:00Z">
        <w:r w:rsidR="00D91743" w:rsidRPr="000418A2">
          <w:rPr>
            <w:rFonts w:cstheme="minorHAnsi"/>
            <w:color w:val="000000" w:themeColor="text1"/>
            <w:lang w:val="en-GB"/>
            <w:rPrChange w:id="947" w:author="Mason,David Steven" w:date="2023-02-15T15:56:00Z">
              <w:rPr>
                <w:rFonts w:cstheme="minorHAnsi"/>
                <w:highlight w:val="yellow"/>
                <w:lang w:val="en-GB"/>
              </w:rPr>
            </w:rPrChange>
          </w:rPr>
          <w:t>function (</w:t>
        </w:r>
      </w:ins>
      <w:proofErr w:type="spellStart"/>
      <w:ins w:id="948" w:author="Mason,David Steven" w:date="2023-02-14T11:02:00Z">
        <w:r w:rsidRPr="000418A2">
          <w:rPr>
            <w:rFonts w:cstheme="minorHAnsi"/>
            <w:color w:val="000000" w:themeColor="text1"/>
            <w:lang w:val="en-GB"/>
            <w:rPrChange w:id="949" w:author="Mason,David Steven" w:date="2023-02-15T15:56:00Z">
              <w:rPr>
                <w:rFonts w:cstheme="minorHAnsi"/>
                <w:highlight w:val="yellow"/>
                <w:lang w:val="en-GB"/>
              </w:rPr>
            </w:rPrChange>
          </w:rPr>
          <w:t>Delignette</w:t>
        </w:r>
        <w:proofErr w:type="spellEnd"/>
        <w:r w:rsidRPr="000418A2">
          <w:rPr>
            <w:rFonts w:cstheme="minorHAnsi"/>
            <w:color w:val="000000" w:themeColor="text1"/>
            <w:lang w:val="en-GB"/>
            <w:rPrChange w:id="950" w:author="Mason,David Steven" w:date="2023-02-15T15:56:00Z">
              <w:rPr>
                <w:rFonts w:cstheme="minorHAnsi"/>
                <w:highlight w:val="yellow"/>
                <w:lang w:val="en-GB"/>
              </w:rPr>
            </w:rPrChange>
          </w:rPr>
          <w:t xml:space="preserve">-Muller &amp; </w:t>
        </w:r>
        <w:proofErr w:type="spellStart"/>
        <w:r w:rsidRPr="000418A2">
          <w:rPr>
            <w:rFonts w:cstheme="minorHAnsi"/>
            <w:color w:val="000000" w:themeColor="text1"/>
            <w:lang w:val="en-GB"/>
            <w:rPrChange w:id="951" w:author="Mason,David Steven" w:date="2023-02-15T15:56:00Z">
              <w:rPr>
                <w:rFonts w:cstheme="minorHAnsi"/>
                <w:highlight w:val="yellow"/>
                <w:lang w:val="en-GB"/>
              </w:rPr>
            </w:rPrChange>
          </w:rPr>
          <w:t>Dutang</w:t>
        </w:r>
        <w:proofErr w:type="spellEnd"/>
        <w:r w:rsidRPr="000418A2">
          <w:rPr>
            <w:rFonts w:cstheme="minorHAnsi"/>
            <w:color w:val="000000" w:themeColor="text1"/>
            <w:lang w:val="en-GB"/>
            <w:rPrChange w:id="952" w:author="Mason,David Steven" w:date="2023-02-15T15:56:00Z">
              <w:rPr>
                <w:rFonts w:cstheme="minorHAnsi"/>
                <w:highlight w:val="yellow"/>
                <w:lang w:val="en-GB"/>
              </w:rPr>
            </w:rPrChange>
          </w:rPr>
          <w:t>, 2015)</w:t>
        </w:r>
      </w:ins>
      <w:ins w:id="953" w:author="Mason,David Steven" w:date="2023-02-14T11:05:00Z">
        <w:r w:rsidRPr="000418A2">
          <w:rPr>
            <w:rFonts w:cstheme="minorHAnsi"/>
            <w:color w:val="000000" w:themeColor="text1"/>
            <w:lang w:val="en-GB"/>
            <w:rPrChange w:id="954" w:author="Mason,David Steven" w:date="2023-02-15T15:56:00Z">
              <w:rPr>
                <w:rFonts w:cstheme="minorHAnsi"/>
                <w:highlight w:val="yellow"/>
                <w:lang w:val="en-GB"/>
              </w:rPr>
            </w:rPrChange>
          </w:rPr>
          <w:t>, and w</w:t>
        </w:r>
      </w:ins>
      <w:ins w:id="955" w:author="Mason,David Steven" w:date="2023-02-14T11:01:00Z">
        <w:r w:rsidR="00B50E6E" w:rsidRPr="000418A2">
          <w:rPr>
            <w:rFonts w:cstheme="minorHAnsi"/>
            <w:color w:val="000000" w:themeColor="text1"/>
            <w:lang w:val="en-GB"/>
            <w:rPrChange w:id="956" w:author="Mason,David Steven" w:date="2023-02-15T15:56:00Z">
              <w:rPr>
                <w:rFonts w:cstheme="minorHAnsi"/>
                <w:highlight w:val="yellow"/>
                <w:lang w:val="en-GB"/>
              </w:rPr>
            </w:rPrChange>
          </w:rPr>
          <w:t xml:space="preserve">e </w:t>
        </w:r>
      </w:ins>
      <w:ins w:id="957" w:author="Mason,David Steven" w:date="2023-02-17T14:20:00Z">
        <w:r w:rsidR="00B3557B" w:rsidRPr="000418A2">
          <w:rPr>
            <w:rFonts w:cstheme="minorHAnsi"/>
            <w:color w:val="000000" w:themeColor="text1"/>
            <w:lang w:val="en-GB"/>
          </w:rPr>
          <w:t>explored</w:t>
        </w:r>
      </w:ins>
      <w:ins w:id="958" w:author="Mason,David Steven" w:date="2023-02-11T20:36:00Z">
        <w:r w:rsidR="00F57FAB" w:rsidRPr="000418A2">
          <w:rPr>
            <w:rFonts w:cstheme="minorHAnsi"/>
            <w:color w:val="000000" w:themeColor="text1"/>
            <w:lang w:val="en-GB"/>
          </w:rPr>
          <w:t xml:space="preserve"> model quality with </w:t>
        </w:r>
      </w:ins>
      <w:ins w:id="959" w:author="Mason,David Steven" w:date="2023-02-11T20:37:00Z">
        <w:r w:rsidR="00F57FAB" w:rsidRPr="000418A2">
          <w:rPr>
            <w:rFonts w:cstheme="minorHAnsi"/>
            <w:color w:val="000000" w:themeColor="text1"/>
            <w:lang w:val="en-GB"/>
          </w:rPr>
          <w:t xml:space="preserve">the </w:t>
        </w:r>
        <w:proofErr w:type="spellStart"/>
        <w:r w:rsidR="00F57FAB" w:rsidRPr="000418A2">
          <w:rPr>
            <w:rFonts w:cstheme="minorHAnsi"/>
            <w:color w:val="000000" w:themeColor="text1"/>
            <w:lang w:val="en-GB"/>
          </w:rPr>
          <w:t>check_model</w:t>
        </w:r>
        <w:proofErr w:type="spellEnd"/>
        <w:r w:rsidR="00F57FAB" w:rsidRPr="000418A2">
          <w:rPr>
            <w:rFonts w:cstheme="minorHAnsi"/>
            <w:color w:val="000000" w:themeColor="text1"/>
            <w:lang w:val="en-GB"/>
          </w:rPr>
          <w:t xml:space="preserve"> function (</w:t>
        </w:r>
      </w:ins>
      <w:proofErr w:type="spellStart"/>
      <w:ins w:id="960" w:author="Mason,David Steven" w:date="2023-02-11T20:38:00Z">
        <w:r w:rsidR="00385492" w:rsidRPr="000418A2">
          <w:rPr>
            <w:rFonts w:cstheme="minorHAnsi"/>
            <w:color w:val="000000" w:themeColor="text1"/>
            <w:lang w:val="en-GB"/>
          </w:rPr>
          <w:t>Lüdecke</w:t>
        </w:r>
        <w:proofErr w:type="spellEnd"/>
        <w:r w:rsidR="00385492" w:rsidRPr="000418A2">
          <w:rPr>
            <w:rFonts w:cstheme="minorHAnsi"/>
            <w:color w:val="000000" w:themeColor="text1"/>
            <w:lang w:val="en-GB"/>
          </w:rPr>
          <w:t xml:space="preserve"> </w:t>
        </w:r>
        <w:r w:rsidR="00385492" w:rsidRPr="004E1B6A">
          <w:rPr>
            <w:rFonts w:cstheme="minorHAnsi"/>
            <w:color w:val="000000" w:themeColor="text1"/>
            <w:lang w:val="en-GB"/>
          </w:rPr>
          <w:t>et al.,</w:t>
        </w:r>
        <w:r w:rsidR="00385492" w:rsidRPr="000418A2">
          <w:rPr>
            <w:rFonts w:cstheme="minorHAnsi"/>
            <w:color w:val="000000" w:themeColor="text1"/>
            <w:lang w:val="en-GB"/>
          </w:rPr>
          <w:t xml:space="preserve"> 2021</w:t>
        </w:r>
      </w:ins>
      <w:ins w:id="961" w:author="Mason,David Steven" w:date="2023-02-11T20:37:00Z">
        <w:r w:rsidR="00F57FAB" w:rsidRPr="000418A2">
          <w:rPr>
            <w:rFonts w:cstheme="minorHAnsi"/>
            <w:color w:val="000000" w:themeColor="text1"/>
            <w:lang w:val="en-GB"/>
          </w:rPr>
          <w:t>)</w:t>
        </w:r>
      </w:ins>
      <w:ins w:id="962" w:author="Mason,David Steven" w:date="2023-02-19T21:17:00Z">
        <w:r w:rsidR="00674A75" w:rsidRPr="000418A2">
          <w:rPr>
            <w:rFonts w:cstheme="minorHAnsi"/>
            <w:color w:val="000000" w:themeColor="text1"/>
            <w:lang w:val="en-GB"/>
          </w:rPr>
          <w:t xml:space="preserve">, the influence function </w:t>
        </w:r>
      </w:ins>
      <w:ins w:id="963" w:author="Mason,David Steven" w:date="2023-02-19T21:18:00Z">
        <w:r w:rsidR="00674A75" w:rsidRPr="000418A2">
          <w:rPr>
            <w:rFonts w:cstheme="minorHAnsi"/>
            <w:color w:val="000000" w:themeColor="text1"/>
            <w:lang w:val="en-GB"/>
          </w:rPr>
          <w:t>(</w:t>
        </w:r>
      </w:ins>
      <w:proofErr w:type="spellStart"/>
      <w:ins w:id="964" w:author="Mason,David Steven" w:date="2023-02-19T21:19:00Z">
        <w:r w:rsidR="00674A75" w:rsidRPr="000418A2">
          <w:rPr>
            <w:rFonts w:cstheme="minorHAnsi"/>
            <w:color w:val="000000" w:themeColor="text1"/>
            <w:lang w:val="en-GB"/>
          </w:rPr>
          <w:t>Nieuwenhuis</w:t>
        </w:r>
        <w:proofErr w:type="spellEnd"/>
        <w:r w:rsidR="00674A75" w:rsidRPr="000418A2">
          <w:rPr>
            <w:rFonts w:cstheme="minorHAnsi"/>
            <w:color w:val="000000" w:themeColor="text1"/>
            <w:lang w:val="en-GB"/>
          </w:rPr>
          <w:t xml:space="preserve"> </w:t>
        </w:r>
        <w:r w:rsidR="00674A75" w:rsidRPr="004E1B6A">
          <w:rPr>
            <w:rFonts w:cstheme="minorHAnsi"/>
            <w:color w:val="000000" w:themeColor="text1"/>
            <w:lang w:val="en-GB"/>
          </w:rPr>
          <w:t>et al.,</w:t>
        </w:r>
        <w:r w:rsidR="00674A75" w:rsidRPr="000418A2">
          <w:rPr>
            <w:rFonts w:cstheme="minorHAnsi"/>
            <w:color w:val="000000" w:themeColor="text1"/>
            <w:lang w:val="en-GB"/>
          </w:rPr>
          <w:t xml:space="preserve"> 2012</w:t>
        </w:r>
      </w:ins>
      <w:ins w:id="965" w:author="Mason,David Steven" w:date="2023-02-19T21:18:00Z">
        <w:r w:rsidR="00674A75" w:rsidRPr="000418A2">
          <w:rPr>
            <w:rFonts w:cstheme="minorHAnsi"/>
            <w:color w:val="000000" w:themeColor="text1"/>
            <w:lang w:val="en-GB"/>
          </w:rPr>
          <w:t>)</w:t>
        </w:r>
      </w:ins>
      <w:ins w:id="966" w:author="Mason,David Steven" w:date="2023-03-10T13:18:00Z">
        <w:r w:rsidR="0094500B" w:rsidRPr="000418A2">
          <w:rPr>
            <w:rFonts w:cstheme="minorHAnsi"/>
            <w:color w:val="000000" w:themeColor="text1"/>
            <w:lang w:val="en-GB"/>
          </w:rPr>
          <w:t>, and with simulated residuals using the Dharma package (</w:t>
        </w:r>
        <w:proofErr w:type="spellStart"/>
        <w:r w:rsidR="0094500B" w:rsidRPr="000418A2">
          <w:rPr>
            <w:rFonts w:cstheme="minorHAnsi"/>
            <w:color w:val="000000" w:themeColor="text1"/>
            <w:lang w:val="en-GB"/>
          </w:rPr>
          <w:t>Hartig</w:t>
        </w:r>
        <w:proofErr w:type="spellEnd"/>
        <w:r w:rsidR="0094500B" w:rsidRPr="000418A2">
          <w:rPr>
            <w:rFonts w:cstheme="minorHAnsi"/>
            <w:color w:val="000000" w:themeColor="text1"/>
            <w:lang w:val="en-GB"/>
          </w:rPr>
          <w:t>, 2007)</w:t>
        </w:r>
      </w:ins>
      <w:ins w:id="967" w:author="Mason,David Steven" w:date="2023-02-11T20:40:00Z">
        <w:r w:rsidR="00385492" w:rsidRPr="000418A2">
          <w:rPr>
            <w:rFonts w:cstheme="minorHAnsi"/>
            <w:color w:val="000000" w:themeColor="text1"/>
            <w:lang w:val="en-GB"/>
          </w:rPr>
          <w:t>.</w:t>
        </w:r>
      </w:ins>
      <w:ins w:id="968" w:author="Mason,David Steven" w:date="2023-02-17T14:17:00Z">
        <w:r w:rsidR="00B3557B" w:rsidRPr="000418A2">
          <w:rPr>
            <w:rFonts w:cstheme="minorHAnsi"/>
            <w:color w:val="000000" w:themeColor="text1"/>
            <w:lang w:val="en-GB"/>
          </w:rPr>
          <w:t xml:space="preserve"> We assess</w:t>
        </w:r>
      </w:ins>
      <w:ins w:id="969" w:author="Mason,David Steven" w:date="2023-02-17T14:18:00Z">
        <w:r w:rsidR="00B3557B" w:rsidRPr="000418A2">
          <w:rPr>
            <w:rFonts w:cstheme="minorHAnsi"/>
            <w:color w:val="000000" w:themeColor="text1"/>
            <w:lang w:val="en-GB"/>
          </w:rPr>
          <w:t xml:space="preserve">ed selected models </w:t>
        </w:r>
        <w:r w:rsidR="00B3557B" w:rsidRPr="000418A2">
          <w:rPr>
            <w:color w:val="000000" w:themeColor="text1"/>
            <w:lang w:val="en-GB"/>
          </w:rPr>
          <w:t>using type II analysis of variance and by calculating explained variance.</w:t>
        </w:r>
      </w:ins>
      <w:ins w:id="970" w:author="Mason,David Steven" w:date="2023-02-17T14:19:00Z">
        <w:r w:rsidR="00B3557B" w:rsidRPr="000418A2">
          <w:rPr>
            <w:color w:val="000000" w:themeColor="text1"/>
            <w:lang w:val="en-GB"/>
          </w:rPr>
          <w:t xml:space="preserve"> We calculated explained variance using the </w:t>
        </w:r>
        <w:proofErr w:type="spellStart"/>
        <w:r w:rsidR="00B3557B" w:rsidRPr="000418A2">
          <w:rPr>
            <w:color w:val="000000" w:themeColor="text1"/>
            <w:lang w:val="en-GB"/>
          </w:rPr>
          <w:t>r.squaredGLMM</w:t>
        </w:r>
        <w:proofErr w:type="spellEnd"/>
        <w:r w:rsidR="00B3557B" w:rsidRPr="000418A2">
          <w:rPr>
            <w:color w:val="000000" w:themeColor="text1"/>
            <w:lang w:val="en-GB"/>
          </w:rPr>
          <w:t xml:space="preserve"> function</w:t>
        </w:r>
      </w:ins>
      <w:ins w:id="971" w:author="Mason,David Steven" w:date="2023-02-17T14:20:00Z">
        <w:r w:rsidR="00B3557B" w:rsidRPr="000418A2">
          <w:rPr>
            <w:color w:val="000000" w:themeColor="text1"/>
            <w:lang w:val="en-GB"/>
          </w:rPr>
          <w:t xml:space="preserve"> (e.g., delta, lognormal, and </w:t>
        </w:r>
        <w:proofErr w:type="spellStart"/>
        <w:r w:rsidR="00B3557B" w:rsidRPr="000418A2">
          <w:rPr>
            <w:color w:val="000000" w:themeColor="text1"/>
            <w:lang w:val="en-GB"/>
          </w:rPr>
          <w:t>trigamma</w:t>
        </w:r>
        <w:proofErr w:type="spellEnd"/>
        <w:r w:rsidR="00B3557B" w:rsidRPr="000418A2">
          <w:rPr>
            <w:color w:val="000000" w:themeColor="text1"/>
            <w:lang w:val="en-GB"/>
          </w:rPr>
          <w:t xml:space="preserve"> methods) </w:t>
        </w:r>
      </w:ins>
      <w:ins w:id="972" w:author="Mason,David Steven" w:date="2023-02-17T14:19:00Z">
        <w:r w:rsidR="00B3557B" w:rsidRPr="000418A2">
          <w:rPr>
            <w:color w:val="000000" w:themeColor="text1"/>
            <w:lang w:val="en-GB"/>
          </w:rPr>
          <w:t>for mixed effects models (</w:t>
        </w:r>
        <w:r w:rsidR="00B3557B" w:rsidRPr="000418A2">
          <w:rPr>
            <w:color w:val="000000" w:themeColor="text1"/>
            <w:lang w:val="en-GB"/>
          </w:rPr>
          <w:fldChar w:fldCharType="begin"/>
        </w:r>
        <w:r w:rsidR="00B3557B" w:rsidRPr="000418A2">
          <w:rPr>
            <w:color w:val="000000" w:themeColor="text1"/>
            <w:lang w:val="en-GB"/>
          </w:rPr>
          <w:instrText xml:space="preserve"> ADDIN ZOTERO_ITEM CSL_CITATION {"citationID":"WpTuNffR","properties":{"formattedCitation":"(Barto\\uc0\\u324{}, 2022)","plainCitation":"(Bartoń, 2022)","dontUpdate":true,"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instrText>
        </w:r>
        <w:r w:rsidR="00B3557B" w:rsidRPr="000418A2">
          <w:rPr>
            <w:color w:val="000000" w:themeColor="text1"/>
            <w:lang w:val="en-GB"/>
          </w:rPr>
          <w:fldChar w:fldCharType="separate"/>
        </w:r>
        <w:r w:rsidR="00B3557B" w:rsidRPr="000418A2">
          <w:rPr>
            <w:rFonts w:ascii="Calibri" w:cs="Calibri"/>
            <w:color w:val="000000" w:themeColor="text1"/>
          </w:rPr>
          <w:t>Bartoń, 2022) and McFadden's pseudo</w:t>
        </w:r>
        <w:r w:rsidR="00B3557B" w:rsidRPr="000418A2">
          <w:rPr>
            <w:color w:val="000000" w:themeColor="text1"/>
            <w:lang w:val="en-GB"/>
          </w:rPr>
          <w:fldChar w:fldCharType="end"/>
        </w:r>
        <w:r w:rsidR="00B3557B" w:rsidRPr="000418A2">
          <w:rPr>
            <w:color w:val="000000" w:themeColor="text1"/>
            <w:lang w:val="en-GB"/>
          </w:rPr>
          <w:t xml:space="preserve">-R2 using the pR2 function for </w:t>
        </w:r>
      </w:ins>
      <w:ins w:id="973" w:author="Mason,David Steven" w:date="2023-03-10T13:18:00Z">
        <w:r w:rsidR="0094500B" w:rsidRPr="000418A2">
          <w:rPr>
            <w:color w:val="000000" w:themeColor="text1"/>
            <w:lang w:val="en-GB"/>
          </w:rPr>
          <w:t>models without random effec</w:t>
        </w:r>
      </w:ins>
      <w:ins w:id="974" w:author="Mason,David Steven" w:date="2023-03-10T13:19:00Z">
        <w:r w:rsidR="0094500B" w:rsidRPr="000418A2">
          <w:rPr>
            <w:color w:val="000000" w:themeColor="text1"/>
            <w:lang w:val="en-GB"/>
          </w:rPr>
          <w:t>ts</w:t>
        </w:r>
      </w:ins>
      <w:ins w:id="975" w:author="Mason,David Steven" w:date="2023-02-17T14:19:00Z">
        <w:r w:rsidR="00B3557B" w:rsidRPr="000418A2">
          <w:rPr>
            <w:color w:val="000000" w:themeColor="text1"/>
            <w:lang w:val="en-GB"/>
          </w:rPr>
          <w:t xml:space="preserve"> (Jackman, 2020). Then, we calculated and compared estimated marginal means and trends with confidence intervals and pairwise comparisons using the </w:t>
        </w:r>
        <w:proofErr w:type="spellStart"/>
        <w:r w:rsidR="00B3557B" w:rsidRPr="000418A2">
          <w:rPr>
            <w:color w:val="000000" w:themeColor="text1"/>
            <w:lang w:val="en-GB"/>
          </w:rPr>
          <w:t>emmeans</w:t>
        </w:r>
        <w:proofErr w:type="spellEnd"/>
        <w:r w:rsidR="00B3557B" w:rsidRPr="000418A2">
          <w:rPr>
            <w:color w:val="000000" w:themeColor="text1"/>
            <w:lang w:val="en-GB"/>
          </w:rPr>
          <w:t xml:space="preserve">, </w:t>
        </w:r>
        <w:proofErr w:type="spellStart"/>
        <w:r w:rsidR="00B3557B" w:rsidRPr="000418A2">
          <w:rPr>
            <w:color w:val="000000" w:themeColor="text1"/>
            <w:lang w:val="en-GB"/>
          </w:rPr>
          <w:t>emtrends</w:t>
        </w:r>
        <w:proofErr w:type="spellEnd"/>
        <w:r w:rsidR="00B3557B" w:rsidRPr="000418A2">
          <w:rPr>
            <w:color w:val="000000" w:themeColor="text1"/>
            <w:lang w:val="en-GB"/>
          </w:rPr>
          <w:t xml:space="preserve">, and </w:t>
        </w:r>
        <w:proofErr w:type="spellStart"/>
        <w:r w:rsidR="00B3557B" w:rsidRPr="000418A2">
          <w:rPr>
            <w:color w:val="000000" w:themeColor="text1"/>
            <w:lang w:val="en-GB"/>
          </w:rPr>
          <w:t>confint</w:t>
        </w:r>
        <w:proofErr w:type="spellEnd"/>
        <w:r w:rsidR="00B3557B" w:rsidRPr="000418A2">
          <w:rPr>
            <w:color w:val="000000" w:themeColor="text1"/>
            <w:lang w:val="en-GB"/>
          </w:rPr>
          <w:t xml:space="preserve"> functions </w:t>
        </w:r>
        <w:r w:rsidR="00B3557B" w:rsidRPr="000418A2">
          <w:rPr>
            <w:color w:val="000000" w:themeColor="text1"/>
            <w:lang w:val="en-GB"/>
          </w:rPr>
          <w:fldChar w:fldCharType="begin"/>
        </w:r>
        <w:r w:rsidR="00B3557B" w:rsidRPr="000418A2">
          <w:rPr>
            <w:color w:val="000000" w:themeColor="text1"/>
            <w:lang w:val="en-GB"/>
          </w:rPr>
          <w:instrText xml:space="preserve"> ADDIN ZOTERO_ITEM CSL_CITATION {"citationID":"3c5am4HA","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instrText>
        </w:r>
        <w:r w:rsidR="00B3557B" w:rsidRPr="000418A2">
          <w:rPr>
            <w:color w:val="000000" w:themeColor="text1"/>
            <w:lang w:val="en-GB"/>
          </w:rPr>
          <w:fldChar w:fldCharType="separate"/>
        </w:r>
        <w:r w:rsidR="00B3557B" w:rsidRPr="000418A2">
          <w:rPr>
            <w:noProof/>
            <w:color w:val="000000" w:themeColor="text1"/>
            <w:lang w:val="en-GB"/>
          </w:rPr>
          <w:t>(Lenth et al., 2022)</w:t>
        </w:r>
        <w:r w:rsidR="00B3557B" w:rsidRPr="000418A2">
          <w:rPr>
            <w:color w:val="000000" w:themeColor="text1"/>
            <w:lang w:val="en-GB"/>
          </w:rPr>
          <w:fldChar w:fldCharType="end"/>
        </w:r>
        <w:r w:rsidR="00B3557B" w:rsidRPr="000418A2">
          <w:rPr>
            <w:color w:val="000000" w:themeColor="text1"/>
            <w:lang w:val="en-GB"/>
          </w:rPr>
          <w:t>.</w:t>
        </w:r>
        <w:r w:rsidR="00B3557B" w:rsidRPr="000418A2">
          <w:rPr>
            <w:rFonts w:eastAsiaTheme="minorEastAsia" w:cstheme="minorHAnsi"/>
            <w:iCs/>
            <w:color w:val="000000" w:themeColor="text1"/>
            <w:lang w:val="en-GB"/>
          </w:rPr>
          <w:t xml:space="preserve"> </w:t>
        </w:r>
      </w:ins>
      <w:ins w:id="976" w:author="Mason,David Steven" w:date="2023-03-08T17:42:00Z">
        <w:r w:rsidR="00B96A81" w:rsidRPr="000418A2">
          <w:rPr>
            <w:rFonts w:eastAsiaTheme="minorEastAsia" w:cstheme="minorHAnsi"/>
            <w:iCs/>
            <w:color w:val="000000" w:themeColor="text1"/>
            <w:lang w:val="en-GB"/>
          </w:rPr>
          <w:t xml:space="preserve">We reported significant pairwise contrasts derived with and without Holm’s correction for multiple comparisons. </w:t>
        </w:r>
      </w:ins>
      <w:ins w:id="977" w:author="Mason,David Steven" w:date="2023-03-08T17:53:00Z">
        <w:r w:rsidR="0056173B" w:rsidRPr="000418A2">
          <w:rPr>
            <w:rFonts w:eastAsiaTheme="minorEastAsia" w:cstheme="minorHAnsi"/>
            <w:iCs/>
            <w:color w:val="000000" w:themeColor="text1"/>
            <w:lang w:val="en-GB"/>
          </w:rPr>
          <w:t>If contrasts were significant, w</w:t>
        </w:r>
      </w:ins>
      <w:ins w:id="978" w:author="Mason,David Steven" w:date="2023-03-08T17:42:00Z">
        <w:r w:rsidR="00B96A81" w:rsidRPr="000418A2">
          <w:rPr>
            <w:rFonts w:eastAsiaTheme="minorEastAsia" w:cstheme="minorHAnsi"/>
            <w:iCs/>
            <w:color w:val="000000" w:themeColor="text1"/>
            <w:lang w:val="en-GB"/>
          </w:rPr>
          <w:t>e also reported all effect sizes</w:t>
        </w:r>
      </w:ins>
      <w:ins w:id="979" w:author="Mason,David Steven" w:date="2023-03-08T17:53:00Z">
        <w:r w:rsidR="0056173B" w:rsidRPr="000418A2">
          <w:rPr>
            <w:rFonts w:eastAsiaTheme="minorEastAsia" w:cstheme="minorHAnsi"/>
            <w:iCs/>
            <w:color w:val="000000" w:themeColor="text1"/>
            <w:lang w:val="en-GB"/>
          </w:rPr>
          <w:t>.</w:t>
        </w:r>
      </w:ins>
      <w:ins w:id="980" w:author="Mason,David Steven" w:date="2023-03-08T17:42:00Z">
        <w:r w:rsidR="00B96A81" w:rsidRPr="000418A2">
          <w:rPr>
            <w:rFonts w:eastAsiaTheme="minorEastAsia" w:cstheme="minorHAnsi"/>
            <w:iCs/>
            <w:color w:val="000000" w:themeColor="text1"/>
            <w:lang w:val="en-GB"/>
          </w:rPr>
          <w:t xml:space="preserve"> </w:t>
        </w:r>
      </w:ins>
      <w:ins w:id="981" w:author="Mason,David Steven" w:date="2023-03-08T17:53:00Z">
        <w:r w:rsidR="0056173B" w:rsidRPr="000418A2">
          <w:rPr>
            <w:rFonts w:eastAsiaTheme="minorEastAsia" w:cstheme="minorHAnsi"/>
            <w:iCs/>
            <w:color w:val="000000" w:themeColor="text1"/>
            <w:lang w:val="en-GB"/>
          </w:rPr>
          <w:t>We reported effect sizes based on Holm’s correction unle</w:t>
        </w:r>
      </w:ins>
      <w:ins w:id="982" w:author="Mason,David Steven" w:date="2023-03-08T17:54:00Z">
        <w:r w:rsidR="0056173B" w:rsidRPr="000418A2">
          <w:rPr>
            <w:rFonts w:eastAsiaTheme="minorEastAsia" w:cstheme="minorHAnsi"/>
            <w:iCs/>
            <w:color w:val="000000" w:themeColor="text1"/>
            <w:lang w:val="en-GB"/>
          </w:rPr>
          <w:t>ss the pairwise comparisons were only significant without correction.</w:t>
        </w:r>
      </w:ins>
      <w:ins w:id="983" w:author="Mason,David Steven" w:date="2023-03-10T13:19:00Z">
        <w:r w:rsidR="0094500B" w:rsidRPr="000418A2">
          <w:rPr>
            <w:rFonts w:eastAsiaTheme="minorEastAsia" w:cstheme="minorHAnsi"/>
            <w:iCs/>
            <w:color w:val="000000" w:themeColor="text1"/>
            <w:lang w:val="en-GB"/>
          </w:rPr>
          <w:t xml:space="preserve"> </w:t>
        </w:r>
      </w:ins>
      <w:ins w:id="984" w:author="Mason,David Steven" w:date="2023-02-11T20:42:00Z">
        <w:r w:rsidR="00385492" w:rsidRPr="000418A2">
          <w:rPr>
            <w:rFonts w:cstheme="minorHAnsi"/>
            <w:color w:val="000000" w:themeColor="text1"/>
            <w:lang w:val="en-GB"/>
          </w:rPr>
          <w:t xml:space="preserve">If models showed collinearity, we </w:t>
        </w:r>
      </w:ins>
      <w:ins w:id="985" w:author="Mason,David Steven" w:date="2023-02-11T20:44:00Z">
        <w:r w:rsidR="00385492" w:rsidRPr="000418A2">
          <w:rPr>
            <w:rFonts w:cstheme="minorHAnsi"/>
            <w:color w:val="000000" w:themeColor="text1"/>
            <w:lang w:val="en-GB"/>
          </w:rPr>
          <w:t>report</w:t>
        </w:r>
      </w:ins>
      <w:ins w:id="986" w:author="Mason,David Steven" w:date="2023-02-14T10:51:00Z">
        <w:r w:rsidR="00197896" w:rsidRPr="000418A2">
          <w:rPr>
            <w:rFonts w:cstheme="minorHAnsi"/>
            <w:color w:val="000000" w:themeColor="text1"/>
            <w:lang w:val="en-GB"/>
          </w:rPr>
          <w:t>ed</w:t>
        </w:r>
      </w:ins>
      <w:ins w:id="987" w:author="Mason,David Steven" w:date="2023-02-11T20:44:00Z">
        <w:r w:rsidR="00385492" w:rsidRPr="000418A2">
          <w:rPr>
            <w:rFonts w:cstheme="minorHAnsi"/>
            <w:color w:val="000000" w:themeColor="text1"/>
            <w:lang w:val="en-GB"/>
          </w:rPr>
          <w:t xml:space="preserve"> generalized variance inflation factors calculated using the </w:t>
        </w:r>
        <w:proofErr w:type="spellStart"/>
        <w:r w:rsidR="00385492" w:rsidRPr="000418A2">
          <w:rPr>
            <w:rFonts w:cstheme="minorHAnsi"/>
            <w:color w:val="000000" w:themeColor="text1"/>
            <w:lang w:val="en-GB"/>
          </w:rPr>
          <w:t>vif</w:t>
        </w:r>
        <w:proofErr w:type="spellEnd"/>
        <w:r w:rsidR="00385492" w:rsidRPr="000418A2">
          <w:rPr>
            <w:rFonts w:cstheme="minorHAnsi"/>
            <w:color w:val="000000" w:themeColor="text1"/>
            <w:lang w:val="en-GB"/>
          </w:rPr>
          <w:t xml:space="preserve"> function (</w:t>
        </w:r>
      </w:ins>
      <w:ins w:id="988" w:author="Mason,David Steven" w:date="2023-02-11T20:45:00Z">
        <w:r w:rsidR="00385492" w:rsidRPr="000418A2">
          <w:rPr>
            <w:rFonts w:cstheme="minorHAnsi"/>
            <w:color w:val="000000" w:themeColor="text1"/>
            <w:lang w:val="en-GB"/>
          </w:rPr>
          <w:t>Fox &amp; Wei</w:t>
        </w:r>
      </w:ins>
      <w:ins w:id="989" w:author="Mason,David Steven" w:date="2023-02-11T20:46:00Z">
        <w:r w:rsidR="00385492" w:rsidRPr="000418A2">
          <w:rPr>
            <w:rFonts w:cstheme="minorHAnsi"/>
            <w:color w:val="000000" w:themeColor="text1"/>
            <w:lang w:val="en-GB"/>
          </w:rPr>
          <w:t>sberg, 2019</w:t>
        </w:r>
      </w:ins>
      <w:ins w:id="990" w:author="Mason,David Steven" w:date="2023-02-17T14:21:00Z">
        <w:r w:rsidR="00B3557B" w:rsidRPr="000418A2">
          <w:rPr>
            <w:rFonts w:cstheme="minorHAnsi"/>
            <w:color w:val="000000" w:themeColor="text1"/>
            <w:lang w:val="en-GB"/>
          </w:rPr>
          <w:t>).</w:t>
        </w:r>
      </w:ins>
    </w:p>
    <w:p w14:paraId="0E504D70" w14:textId="77777777" w:rsidR="00376106" w:rsidRPr="000418A2" w:rsidRDefault="00376106">
      <w:pPr>
        <w:snapToGrid w:val="0"/>
        <w:spacing w:line="360" w:lineRule="auto"/>
        <w:rPr>
          <w:rFonts w:cstheme="minorHAnsi"/>
          <w:color w:val="000000" w:themeColor="text1"/>
          <w:lang w:val="en-GB"/>
          <w:rPrChange w:id="991" w:author="Mason,David Steven" w:date="2023-02-15T15:56:00Z">
            <w:rPr>
              <w:rFonts w:cstheme="minorHAnsi"/>
              <w:i/>
              <w:iCs/>
              <w:lang w:val="en-GB"/>
            </w:rPr>
          </w:rPrChange>
        </w:rPr>
        <w:pPrChange w:id="992" w:author="Mason,David Steven" w:date="2023-02-17T14:13:00Z">
          <w:pPr>
            <w:snapToGrid w:val="0"/>
            <w:spacing w:line="480" w:lineRule="auto"/>
          </w:pPr>
        </w:pPrChange>
      </w:pPr>
    </w:p>
    <w:p w14:paraId="1F495A41" w14:textId="428AC803" w:rsidR="001B001C" w:rsidRPr="000418A2" w:rsidRDefault="001B001C">
      <w:pPr>
        <w:snapToGrid w:val="0"/>
        <w:spacing w:line="360" w:lineRule="auto"/>
        <w:rPr>
          <w:color w:val="000000" w:themeColor="text1"/>
          <w:lang w:val="en-GB"/>
        </w:rPr>
        <w:pPrChange w:id="993" w:author="Mason,David Steven" w:date="2023-02-17T14:13:00Z">
          <w:pPr>
            <w:snapToGrid w:val="0"/>
            <w:spacing w:line="480" w:lineRule="auto"/>
          </w:pPr>
        </w:pPrChange>
      </w:pPr>
      <w:r w:rsidRPr="000418A2">
        <w:rPr>
          <w:color w:val="000000" w:themeColor="text1"/>
          <w:lang w:val="en-GB"/>
        </w:rPr>
        <w:t xml:space="preserve">2.1 Bird </w:t>
      </w:r>
      <w:r w:rsidR="00C20457" w:rsidRPr="000418A2">
        <w:rPr>
          <w:color w:val="000000" w:themeColor="text1"/>
          <w:lang w:val="en-GB"/>
        </w:rPr>
        <w:t>counts</w:t>
      </w:r>
      <w:r w:rsidRPr="000418A2">
        <w:rPr>
          <w:color w:val="000000" w:themeColor="text1"/>
          <w:lang w:val="en-GB"/>
        </w:rPr>
        <w:t>.</w:t>
      </w:r>
    </w:p>
    <w:p w14:paraId="354E0951" w14:textId="2CC12A0B" w:rsidR="00AB1BB9" w:rsidRPr="000418A2" w:rsidRDefault="565401BB">
      <w:pPr>
        <w:snapToGrid w:val="0"/>
        <w:spacing w:line="360" w:lineRule="auto"/>
        <w:ind w:firstLine="720"/>
        <w:rPr>
          <w:color w:val="000000" w:themeColor="text1"/>
          <w:lang w:val="en-GB"/>
        </w:rPr>
        <w:pPrChange w:id="994" w:author="Mason,David Steven" w:date="2023-02-17T14:13:00Z">
          <w:pPr>
            <w:snapToGrid w:val="0"/>
            <w:spacing w:line="480" w:lineRule="auto"/>
            <w:ind w:firstLine="720"/>
          </w:pPr>
        </w:pPrChange>
      </w:pPr>
      <w:r w:rsidRPr="000418A2">
        <w:rPr>
          <w:color w:val="000000" w:themeColor="text1"/>
          <w:lang w:val="en-GB"/>
        </w:rPr>
        <w:t xml:space="preserve">Before </w:t>
      </w:r>
      <w:proofErr w:type="spellStart"/>
      <w:r w:rsidR="180AB8BC" w:rsidRPr="000418A2">
        <w:rPr>
          <w:color w:val="000000" w:themeColor="text1"/>
          <w:lang w:val="en-GB"/>
        </w:rPr>
        <w:t>analyzing</w:t>
      </w:r>
      <w:proofErr w:type="spellEnd"/>
      <w:r w:rsidR="180AB8BC" w:rsidRPr="000418A2">
        <w:rPr>
          <w:color w:val="000000" w:themeColor="text1"/>
          <w:lang w:val="en-GB"/>
        </w:rPr>
        <w:t xml:space="preserve"> </w:t>
      </w:r>
      <w:ins w:id="995" w:author="Mason,David Steven" w:date="2023-02-18T11:12:00Z">
        <w:r w:rsidR="0034500F" w:rsidRPr="000418A2">
          <w:rPr>
            <w:color w:val="000000" w:themeColor="text1"/>
            <w:lang w:val="en-GB"/>
          </w:rPr>
          <w:t xml:space="preserve">the </w:t>
        </w:r>
      </w:ins>
      <w:r w:rsidR="180AB8BC" w:rsidRPr="000418A2">
        <w:rPr>
          <w:color w:val="000000" w:themeColor="text1"/>
          <w:lang w:val="en-GB"/>
        </w:rPr>
        <w:t>data</w:t>
      </w:r>
      <w:r w:rsidRPr="000418A2">
        <w:rPr>
          <w:color w:val="000000" w:themeColor="text1"/>
          <w:lang w:val="en-GB"/>
        </w:rPr>
        <w:t xml:space="preserve">, we filtered out the first two weeks </w:t>
      </w:r>
      <w:ins w:id="996" w:author="Mason,David Steven" w:date="2023-03-11T17:42:00Z">
        <w:r w:rsidR="00810F6B" w:rsidRPr="000418A2">
          <w:rPr>
            <w:color w:val="000000" w:themeColor="text1"/>
            <w:lang w:val="en-GB"/>
          </w:rPr>
          <w:t xml:space="preserve">of data </w:t>
        </w:r>
      </w:ins>
      <w:r w:rsidRPr="000418A2">
        <w:rPr>
          <w:color w:val="000000" w:themeColor="text1"/>
          <w:lang w:val="en-GB"/>
        </w:rPr>
        <w:t xml:space="preserve">to allow for an acclimatization period </w:t>
      </w:r>
      <w:del w:id="997" w:author="Mason,David Steven" w:date="2023-03-08T17:43:00Z">
        <w:r w:rsidRPr="000418A2" w:rsidDel="00B96A81">
          <w:rPr>
            <w:color w:val="000000" w:themeColor="text1"/>
            <w:lang w:val="en-GB"/>
          </w:rPr>
          <w:delText>for birds at feeders</w:delText>
        </w:r>
      </w:del>
      <w:ins w:id="998" w:author="Mason,David Steven" w:date="2023-01-29T18:08:00Z">
        <w:r w:rsidR="5651511F" w:rsidRPr="000418A2">
          <w:rPr>
            <w:color w:val="000000" w:themeColor="text1"/>
            <w:lang w:val="en-GB"/>
          </w:rPr>
          <w:t>and summed</w:t>
        </w:r>
      </w:ins>
      <w:ins w:id="999" w:author="Mason,David Steven" w:date="2023-02-18T11:12:00Z">
        <w:r w:rsidR="0034500F" w:rsidRPr="000418A2">
          <w:rPr>
            <w:color w:val="000000" w:themeColor="text1"/>
            <w:lang w:val="en-GB"/>
          </w:rPr>
          <w:t xml:space="preserve"> the</w:t>
        </w:r>
      </w:ins>
      <w:ins w:id="1000" w:author="Mason,David Steven" w:date="2023-01-29T18:08:00Z">
        <w:r w:rsidR="5651511F" w:rsidRPr="000418A2">
          <w:rPr>
            <w:color w:val="000000" w:themeColor="text1"/>
            <w:lang w:val="en-GB"/>
          </w:rPr>
          <w:t xml:space="preserve"> total bird detections for each trap by </w:t>
        </w:r>
      </w:ins>
      <w:ins w:id="1001" w:author="Mason,David Steven" w:date="2023-01-29T18:09:00Z">
        <w:r w:rsidR="5651511F" w:rsidRPr="000418A2">
          <w:rPr>
            <w:color w:val="000000" w:themeColor="text1"/>
            <w:lang w:val="en-GB"/>
          </w:rPr>
          <w:t>week.</w:t>
        </w:r>
      </w:ins>
      <w:ins w:id="1002" w:author="Mason,David Steven" w:date="2023-02-07T12:28:00Z">
        <w:r w:rsidR="006D3119" w:rsidRPr="000418A2">
          <w:rPr>
            <w:color w:val="000000" w:themeColor="text1"/>
            <w:lang w:val="en-GB"/>
          </w:rPr>
          <w:t xml:space="preserve"> </w:t>
        </w:r>
      </w:ins>
      <w:del w:id="1003" w:author="Mason,David Steven" w:date="2023-01-29T18:08:00Z">
        <w:r w:rsidR="001841CE" w:rsidRPr="000418A2" w:rsidDel="565401BB">
          <w:rPr>
            <w:color w:val="000000" w:themeColor="text1"/>
            <w:lang w:val="en-GB"/>
          </w:rPr>
          <w:delText>.</w:delText>
        </w:r>
        <w:r w:rsidR="001841CE" w:rsidRPr="000418A2" w:rsidDel="34D3C9AD">
          <w:rPr>
            <w:color w:val="000000" w:themeColor="text1"/>
            <w:lang w:val="en-GB"/>
          </w:rPr>
          <w:delText xml:space="preserve"> </w:delText>
        </w:r>
      </w:del>
      <w:r w:rsidR="180AB8BC" w:rsidRPr="000418A2">
        <w:rPr>
          <w:color w:val="000000" w:themeColor="text1"/>
          <w:lang w:val="en-GB"/>
        </w:rPr>
        <w:t xml:space="preserve">We then </w:t>
      </w:r>
      <w:r w:rsidR="00F682BC" w:rsidRPr="000418A2">
        <w:rPr>
          <w:color w:val="000000" w:themeColor="text1"/>
          <w:lang w:val="en-GB"/>
        </w:rPr>
        <w:t>fit</w:t>
      </w:r>
      <w:r w:rsidR="180AB8BC" w:rsidRPr="000418A2">
        <w:rPr>
          <w:color w:val="000000" w:themeColor="text1"/>
          <w:lang w:val="en-GB"/>
        </w:rPr>
        <w:t xml:space="preserve"> </w:t>
      </w:r>
      <w:r w:rsidR="2BE46E8B" w:rsidRPr="000418A2">
        <w:rPr>
          <w:color w:val="000000" w:themeColor="text1"/>
          <w:lang w:val="en-GB"/>
        </w:rPr>
        <w:t xml:space="preserve">a </w:t>
      </w:r>
      <w:r w:rsidR="180AB8BC" w:rsidRPr="000418A2">
        <w:rPr>
          <w:color w:val="000000" w:themeColor="text1"/>
          <w:lang w:val="en-GB"/>
        </w:rPr>
        <w:t xml:space="preserve">generalized linear model </w:t>
      </w:r>
      <w:r w:rsidR="00F682BC" w:rsidRPr="000418A2">
        <w:rPr>
          <w:color w:val="000000" w:themeColor="text1"/>
          <w:lang w:val="en-GB"/>
        </w:rPr>
        <w:t xml:space="preserve">with a negative binomial sampling distribution </w:t>
      </w:r>
      <w:del w:id="1004" w:author="Mason,David Steven" w:date="2023-03-08T17:43:00Z">
        <w:r w:rsidR="00F682BC" w:rsidRPr="000418A2" w:rsidDel="00B96A81">
          <w:rPr>
            <w:color w:val="000000" w:themeColor="text1"/>
            <w:lang w:val="en-GB"/>
          </w:rPr>
          <w:delText xml:space="preserve">via maximum likelihood </w:delText>
        </w:r>
      </w:del>
      <w:r w:rsidR="00F682BC" w:rsidRPr="000418A2">
        <w:rPr>
          <w:color w:val="000000" w:themeColor="text1"/>
          <w:lang w:val="en-GB"/>
        </w:rPr>
        <w:t xml:space="preserve">for counts of </w:t>
      </w:r>
      <w:r w:rsidR="01A631F4" w:rsidRPr="000418A2">
        <w:rPr>
          <w:color w:val="000000" w:themeColor="text1"/>
          <w:lang w:val="en-GB"/>
        </w:rPr>
        <w:t>total bird</w:t>
      </w:r>
      <w:r w:rsidR="2BE46E8B" w:rsidRPr="000418A2">
        <w:rPr>
          <w:color w:val="000000" w:themeColor="text1"/>
          <w:lang w:val="en-GB"/>
        </w:rPr>
        <w:t>s</w:t>
      </w:r>
      <w:r w:rsidR="01A631F4" w:rsidRPr="000418A2">
        <w:rPr>
          <w:color w:val="000000" w:themeColor="text1"/>
          <w:lang w:val="en-GB"/>
        </w:rPr>
        <w:t xml:space="preserve"> </w:t>
      </w:r>
      <w:del w:id="1005" w:author="Mason,David Steven" w:date="2023-03-08T17:43:00Z">
        <w:r w:rsidR="31E22892" w:rsidRPr="000418A2" w:rsidDel="00B96A81">
          <w:rPr>
            <w:color w:val="000000" w:themeColor="text1"/>
            <w:lang w:val="en-GB"/>
          </w:rPr>
          <w:delText xml:space="preserve">counted </w:delText>
        </w:r>
      </w:del>
      <w:del w:id="1006" w:author="Mason,David Steven" w:date="2023-02-15T13:23:00Z">
        <w:r w:rsidR="31E22892" w:rsidRPr="000418A2" w:rsidDel="006E6CC5">
          <w:rPr>
            <w:color w:val="000000" w:themeColor="text1"/>
            <w:lang w:val="en-GB"/>
          </w:rPr>
          <w:delText xml:space="preserve">(i.e., </w:delText>
        </w:r>
        <w:r w:rsidR="01A631F4" w:rsidRPr="000418A2" w:rsidDel="006E6CC5">
          <w:rPr>
            <w:color w:val="000000" w:themeColor="text1"/>
            <w:lang w:val="en-GB"/>
          </w:rPr>
          <w:delText>detect</w:delText>
        </w:r>
        <w:r w:rsidR="2BE46E8B" w:rsidRPr="000418A2" w:rsidDel="006E6CC5">
          <w:rPr>
            <w:color w:val="000000" w:themeColor="text1"/>
            <w:lang w:val="en-GB"/>
          </w:rPr>
          <w:delText>ed</w:delText>
        </w:r>
        <w:r w:rsidR="31E22892" w:rsidRPr="000418A2" w:rsidDel="006E6CC5">
          <w:rPr>
            <w:color w:val="000000" w:themeColor="text1"/>
            <w:lang w:val="en-GB"/>
          </w:rPr>
          <w:delText>)</w:delText>
        </w:r>
        <w:r w:rsidR="01A631F4" w:rsidRPr="000418A2" w:rsidDel="006E6CC5">
          <w:rPr>
            <w:color w:val="000000" w:themeColor="text1"/>
            <w:lang w:val="en-GB"/>
          </w:rPr>
          <w:delText xml:space="preserve"> </w:delText>
        </w:r>
      </w:del>
      <w:r w:rsidR="01A631F4" w:rsidRPr="000418A2">
        <w:rPr>
          <w:color w:val="000000" w:themeColor="text1"/>
          <w:lang w:val="en-GB"/>
        </w:rPr>
        <w:t>at feeders</w:t>
      </w:r>
      <w:ins w:id="1007" w:author="Mason,David Steven" w:date="2023-03-08T17:44:00Z">
        <w:r w:rsidR="00B96A81" w:rsidRPr="000418A2">
          <w:rPr>
            <w:color w:val="000000" w:themeColor="text1"/>
            <w:lang w:val="en-GB"/>
          </w:rPr>
          <w:t xml:space="preserve">. Our model </w:t>
        </w:r>
      </w:ins>
      <w:del w:id="1008" w:author="Mason,David Steven" w:date="2023-03-08T17:44:00Z">
        <w:r w:rsidR="21BDEACA" w:rsidRPr="000418A2" w:rsidDel="00B96A81">
          <w:rPr>
            <w:color w:val="000000" w:themeColor="text1"/>
            <w:lang w:val="en-GB"/>
          </w:rPr>
          <w:delText>,</w:delText>
        </w:r>
        <w:r w:rsidR="01A631F4" w:rsidRPr="000418A2" w:rsidDel="00B96A81">
          <w:rPr>
            <w:color w:val="000000" w:themeColor="text1"/>
            <w:lang w:val="en-GB"/>
          </w:rPr>
          <w:delText xml:space="preserve"> </w:delText>
        </w:r>
      </w:del>
      <w:r w:rsidR="00F682BC" w:rsidRPr="000418A2">
        <w:rPr>
          <w:color w:val="000000" w:themeColor="text1"/>
          <w:lang w:val="en-GB"/>
        </w:rPr>
        <w:t>includ</w:t>
      </w:r>
      <w:ins w:id="1009" w:author="Mason,David Steven" w:date="2023-03-08T17:44:00Z">
        <w:r w:rsidR="00B96A81" w:rsidRPr="000418A2">
          <w:rPr>
            <w:color w:val="000000" w:themeColor="text1"/>
            <w:lang w:val="en-GB"/>
          </w:rPr>
          <w:t>ed</w:t>
        </w:r>
      </w:ins>
      <w:del w:id="1010" w:author="Mason,David Steven" w:date="2023-03-08T17:44:00Z">
        <w:r w:rsidR="00F682BC" w:rsidRPr="000418A2" w:rsidDel="00B96A81">
          <w:rPr>
            <w:color w:val="000000" w:themeColor="text1"/>
            <w:lang w:val="en-GB"/>
          </w:rPr>
          <w:delText>ing</w:delText>
        </w:r>
      </w:del>
      <w:r w:rsidR="00F682BC" w:rsidRPr="000418A2">
        <w:rPr>
          <w:color w:val="000000" w:themeColor="text1"/>
          <w:lang w:val="en-GB"/>
        </w:rPr>
        <w:t xml:space="preserve"> </w:t>
      </w:r>
      <w:r w:rsidR="01A631F4" w:rsidRPr="000418A2">
        <w:rPr>
          <w:color w:val="000000" w:themeColor="text1"/>
          <w:lang w:val="en-GB"/>
        </w:rPr>
        <w:t>feeder resource level treatment</w:t>
      </w:r>
      <w:r w:rsidR="00F682BC" w:rsidRPr="000418A2">
        <w:rPr>
          <w:color w:val="000000" w:themeColor="text1"/>
          <w:lang w:val="en-GB"/>
        </w:rPr>
        <w:t xml:space="preserve"> (</w:t>
      </w:r>
      <w:r w:rsidR="2BE46E8B" w:rsidRPr="000418A2">
        <w:rPr>
          <w:color w:val="000000" w:themeColor="text1"/>
          <w:lang w:val="en-GB"/>
        </w:rPr>
        <w:t>control = 0, low = 4, medium = 8, or high = 12</w:t>
      </w:r>
      <w:del w:id="1011" w:author="Mason,David Steven" w:date="2023-03-08T17:45:00Z">
        <w:r w:rsidR="2BE46E8B" w:rsidRPr="000418A2" w:rsidDel="00B96A81">
          <w:rPr>
            <w:color w:val="000000" w:themeColor="text1"/>
            <w:lang w:val="en-GB"/>
          </w:rPr>
          <w:delText xml:space="preserve"> resources</w:delText>
        </w:r>
      </w:del>
      <w:r w:rsidR="00F682BC" w:rsidRPr="000418A2">
        <w:rPr>
          <w:color w:val="000000" w:themeColor="text1"/>
          <w:lang w:val="en-GB"/>
        </w:rPr>
        <w:t>)</w:t>
      </w:r>
      <w:r w:rsidR="01A631F4" w:rsidRPr="000418A2">
        <w:rPr>
          <w:color w:val="000000" w:themeColor="text1"/>
          <w:lang w:val="en-GB"/>
        </w:rPr>
        <w:t xml:space="preserve"> </w:t>
      </w:r>
      <w:ins w:id="1012" w:author="Mason,David Steven" w:date="2023-02-11T20:14:00Z">
        <w:r w:rsidR="00A46D48" w:rsidRPr="000418A2">
          <w:rPr>
            <w:color w:val="000000" w:themeColor="text1"/>
            <w:lang w:val="en-GB"/>
          </w:rPr>
          <w:t>and weeks since acclimatization (1</w:t>
        </w:r>
      </w:ins>
      <w:ins w:id="1013" w:author="Mason,David Steven" w:date="2023-02-18T11:12:00Z">
        <w:r w:rsidR="0034500F" w:rsidRPr="000418A2">
          <w:rPr>
            <w:color w:val="000000" w:themeColor="text1"/>
          </w:rPr>
          <w:t>–</w:t>
        </w:r>
      </w:ins>
      <w:ins w:id="1014" w:author="Mason,David Steven" w:date="2023-02-11T20:14:00Z">
        <w:r w:rsidR="00A46D48" w:rsidRPr="000418A2">
          <w:rPr>
            <w:color w:val="000000" w:themeColor="text1"/>
            <w:lang w:val="en-GB"/>
          </w:rPr>
          <w:t xml:space="preserve">10) </w:t>
        </w:r>
      </w:ins>
      <w:r w:rsidR="01A631F4" w:rsidRPr="000418A2">
        <w:rPr>
          <w:color w:val="000000" w:themeColor="text1"/>
          <w:lang w:val="en-GB"/>
        </w:rPr>
        <w:t xml:space="preserve">as </w:t>
      </w:r>
      <w:del w:id="1015" w:author="Mason,David Steven" w:date="2023-02-11T20:14:00Z">
        <w:r w:rsidR="01A631F4" w:rsidRPr="000418A2" w:rsidDel="00A46D48">
          <w:rPr>
            <w:color w:val="000000" w:themeColor="text1"/>
            <w:lang w:val="en-GB"/>
          </w:rPr>
          <w:delText xml:space="preserve">a </w:delText>
        </w:r>
      </w:del>
      <w:r w:rsidR="43A34BAA" w:rsidRPr="000418A2">
        <w:rPr>
          <w:color w:val="000000" w:themeColor="text1"/>
          <w:lang w:val="en-GB"/>
        </w:rPr>
        <w:t xml:space="preserve">categorical </w:t>
      </w:r>
      <w:r w:rsidR="01A631F4" w:rsidRPr="000418A2">
        <w:rPr>
          <w:color w:val="000000" w:themeColor="text1"/>
          <w:lang w:val="en-GB"/>
        </w:rPr>
        <w:t>fixed effect</w:t>
      </w:r>
      <w:ins w:id="1016" w:author="Mason,David Steven" w:date="2023-02-11T20:14:00Z">
        <w:r w:rsidR="00A46D48" w:rsidRPr="000418A2">
          <w:rPr>
            <w:color w:val="000000" w:themeColor="text1"/>
            <w:lang w:val="en-GB"/>
          </w:rPr>
          <w:t xml:space="preserve">s </w:t>
        </w:r>
      </w:ins>
      <w:del w:id="1017" w:author="Mason,David Steven" w:date="2023-02-11T20:14:00Z">
        <w:r w:rsidR="01A631F4" w:rsidRPr="000418A2" w:rsidDel="00A46D48">
          <w:rPr>
            <w:color w:val="000000" w:themeColor="text1"/>
            <w:lang w:val="en-GB"/>
          </w:rPr>
          <w:delText xml:space="preserve"> </w:delText>
        </w:r>
      </w:del>
      <w:r w:rsidR="01A631F4" w:rsidRPr="000418A2">
        <w:rPr>
          <w:color w:val="000000" w:themeColor="text1"/>
          <w:lang w:val="en-GB"/>
        </w:rPr>
        <w:t>and block</w:t>
      </w:r>
      <w:ins w:id="1018" w:author="Mason,David Steven" w:date="2023-02-11T19:37:00Z">
        <w:r w:rsidR="00621D94" w:rsidRPr="000418A2">
          <w:rPr>
            <w:color w:val="000000" w:themeColor="text1"/>
            <w:lang w:val="en-GB"/>
          </w:rPr>
          <w:t xml:space="preserve"> (1</w:t>
        </w:r>
      </w:ins>
      <w:ins w:id="1019" w:author="Mason,David Steven" w:date="2023-02-18T11:12:00Z">
        <w:r w:rsidR="0034500F" w:rsidRPr="000418A2">
          <w:rPr>
            <w:color w:val="000000" w:themeColor="text1"/>
          </w:rPr>
          <w:t>–</w:t>
        </w:r>
      </w:ins>
      <w:ins w:id="1020" w:author="Mason,David Steven" w:date="2023-02-11T19:37:00Z">
        <w:r w:rsidR="00621D94" w:rsidRPr="000418A2">
          <w:rPr>
            <w:color w:val="000000" w:themeColor="text1"/>
            <w:lang w:val="en-GB"/>
          </w:rPr>
          <w:t>10)</w:t>
        </w:r>
      </w:ins>
      <w:r w:rsidR="01A631F4" w:rsidRPr="000418A2">
        <w:rPr>
          <w:color w:val="000000" w:themeColor="text1"/>
          <w:lang w:val="en-GB"/>
        </w:rPr>
        <w:t xml:space="preserve"> as a random effect (Bates </w:t>
      </w:r>
      <w:r w:rsidR="01A631F4" w:rsidRPr="00C87506">
        <w:rPr>
          <w:color w:val="000000" w:themeColor="text1"/>
          <w:lang w:val="en-GB"/>
        </w:rPr>
        <w:t>et al.,</w:t>
      </w:r>
      <w:r w:rsidR="01A631F4" w:rsidRPr="000418A2">
        <w:rPr>
          <w:color w:val="000000" w:themeColor="text1"/>
          <w:lang w:val="en-GB"/>
        </w:rPr>
        <w:t xml:space="preserve"> 2015).</w:t>
      </w:r>
      <w:r w:rsidR="2BE46E8B" w:rsidRPr="000418A2">
        <w:rPr>
          <w:color w:val="000000" w:themeColor="text1"/>
          <w:lang w:val="en-GB"/>
        </w:rPr>
        <w:t xml:space="preserve"> The regression was formulated as </w:t>
      </w:r>
    </w:p>
    <w:p w14:paraId="6F6718CD" w14:textId="3292B7EE" w:rsidR="00AB1BB9" w:rsidRPr="000418A2" w:rsidRDefault="00000000">
      <w:pPr>
        <w:snapToGrid w:val="0"/>
        <w:spacing w:line="360" w:lineRule="auto"/>
        <w:jc w:val="center"/>
        <w:rPr>
          <w:i/>
          <w:iCs/>
          <w:color w:val="000000" w:themeColor="text1"/>
          <w:lang w:val="en-GB"/>
        </w:rPr>
        <w:pPrChange w:id="1021" w:author="Mason,David Steven" w:date="2023-02-17T14:13:00Z">
          <w:pPr>
            <w:snapToGrid w:val="0"/>
            <w:spacing w:line="480" w:lineRule="auto"/>
            <w:jc w:val="center"/>
          </w:pPr>
        </w:pPrChange>
      </w:pP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lang w:val="en-GB"/>
              </w:rPr>
              <m:t>Birds</m:t>
            </m:r>
          </m:e>
          <m:sub>
            <m:r>
              <w:rPr>
                <w:rFonts w:ascii="Cambria Math" w:hAnsi="Cambria Math" w:cstheme="minorHAnsi"/>
                <w:color w:val="000000" w:themeColor="text1"/>
                <w:lang w:val="en-GB"/>
              </w:rPr>
              <m:t>i</m:t>
            </m:r>
          </m:sub>
        </m:sSub>
        <m:r>
          <w:rPr>
            <w:rFonts w:ascii="Cambria Math" w:hAnsi="Cambria Math" w:cstheme="minorHAnsi"/>
            <w:color w:val="000000" w:themeColor="text1"/>
            <w:lang w:val="en-GB"/>
          </w:rPr>
          <m:t>~NB</m:t>
        </m:r>
        <m:d>
          <m:dPr>
            <m:ctrlPr>
              <w:rPr>
                <w:rFonts w:ascii="Cambria Math" w:hAnsi="Cambria Math" w:cstheme="minorHAnsi"/>
                <w:i/>
                <w:iCs/>
                <w:color w:val="000000" w:themeColor="text1"/>
                <w:lang w:val="en-GB"/>
              </w:rPr>
            </m:ctrlPr>
          </m:dPr>
          <m:e>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μ</m:t>
                </m:r>
              </m:e>
              <m:sub>
                <m:r>
                  <w:rPr>
                    <w:rFonts w:ascii="Cambria Math" w:hAnsi="Cambria Math" w:cstheme="minorHAnsi"/>
                    <w:color w:val="000000" w:themeColor="text1"/>
                    <w:lang w:val="en-GB"/>
                  </w:rPr>
                  <m:t>i</m:t>
                </m:r>
              </m:sub>
            </m:sSub>
            <m:r>
              <w:rPr>
                <w:rFonts w:ascii="Cambria Math" w:hAnsi="Cambria Math" w:cstheme="minorHAnsi"/>
                <w:color w:val="000000" w:themeColor="text1"/>
                <w:lang w:val="en-GB"/>
              </w:rPr>
              <m:t>, k</m:t>
            </m:r>
          </m:e>
        </m:d>
        <m:r>
          <w:rPr>
            <w:rFonts w:ascii="Cambria Math" w:hAnsi="Cambria Math" w:cstheme="minorHAnsi"/>
            <w:color w:val="000000" w:themeColor="text1"/>
            <w:lang w:val="en-GB"/>
          </w:rPr>
          <m:t xml:space="preserve"> </m:t>
        </m:r>
      </m:oMath>
      <w:r w:rsidR="00AB1BB9" w:rsidRPr="000418A2">
        <w:rPr>
          <w:rFonts w:eastAsiaTheme="minorEastAsia" w:cstheme="minorHAnsi"/>
          <w:i/>
          <w:iCs/>
          <w:color w:val="000000" w:themeColor="text1"/>
          <w:lang w:val="en-GB"/>
        </w:rPr>
        <w:tab/>
      </w:r>
      <w:r w:rsidR="00AB1BB9" w:rsidRPr="000418A2">
        <w:rPr>
          <w:rFonts w:eastAsiaTheme="minorEastAsia" w:cstheme="minorHAnsi"/>
          <w:i/>
          <w:iCs/>
          <w:color w:val="000000" w:themeColor="text1"/>
          <w:lang w:val="en-GB"/>
        </w:rPr>
        <w:tab/>
      </w:r>
      <w:r w:rsidR="00AB1BB9" w:rsidRPr="000418A2">
        <w:rPr>
          <w:rFonts w:eastAsiaTheme="minorEastAsia" w:cstheme="minorHAnsi"/>
          <w:i/>
          <w:iCs/>
          <w:color w:val="000000" w:themeColor="text1"/>
          <w:lang w:val="en-GB"/>
        </w:rPr>
        <w:tab/>
      </w:r>
      <w:r w:rsidR="2BE46E8B" w:rsidRPr="000418A2">
        <w:rPr>
          <w:i/>
          <w:iCs/>
          <w:color w:val="000000" w:themeColor="text1"/>
          <w:lang w:val="en-GB"/>
        </w:rPr>
        <w:t xml:space="preserve">(eq. </w:t>
      </w:r>
      <w:ins w:id="1022" w:author="Mason,David Steven" w:date="2023-02-07T12:33:00Z">
        <w:r w:rsidR="006D3119" w:rsidRPr="000418A2">
          <w:rPr>
            <w:i/>
            <w:iCs/>
            <w:color w:val="000000" w:themeColor="text1"/>
            <w:lang w:val="en-GB"/>
          </w:rPr>
          <w:t>3</w:t>
        </w:r>
      </w:ins>
      <w:del w:id="1023" w:author="Mason,David Steven" w:date="2023-01-28T22:11:00Z">
        <w:r w:rsidRPr="000418A2" w:rsidDel="2BE46E8B">
          <w:rPr>
            <w:i/>
            <w:iCs/>
            <w:color w:val="000000" w:themeColor="text1"/>
            <w:lang w:val="en-GB"/>
          </w:rPr>
          <w:delText>3</w:delText>
        </w:r>
      </w:del>
      <w:r w:rsidR="2BE46E8B" w:rsidRPr="000418A2">
        <w:rPr>
          <w:i/>
          <w:iCs/>
          <w:color w:val="000000" w:themeColor="text1"/>
          <w:lang w:val="en-GB"/>
        </w:rPr>
        <w:t>)</w:t>
      </w:r>
    </w:p>
    <w:p w14:paraId="5415545C" w14:textId="68C43330" w:rsidR="00AB1BB9" w:rsidRPr="000418A2" w:rsidRDefault="00AB1BB9">
      <w:pPr>
        <w:snapToGrid w:val="0"/>
        <w:spacing w:line="360" w:lineRule="auto"/>
        <w:rPr>
          <w:rFonts w:cstheme="minorHAnsi"/>
          <w:color w:val="000000" w:themeColor="text1"/>
          <w:lang w:val="en-GB"/>
        </w:rPr>
        <w:pPrChange w:id="1024" w:author="Mason,David Steven" w:date="2023-02-17T14:13:00Z">
          <w:pPr>
            <w:snapToGrid w:val="0"/>
            <w:spacing w:line="480" w:lineRule="auto"/>
          </w:pPr>
        </w:pPrChange>
      </w:pPr>
      <w:r w:rsidRPr="000418A2">
        <w:rPr>
          <w:rFonts w:cstheme="minorHAnsi"/>
          <w:color w:val="000000" w:themeColor="text1"/>
          <w:lang w:val="en-GB"/>
        </w:rPr>
        <w:t xml:space="preserve">where </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lang w:val="en-GB"/>
              </w:rPr>
              <m:t>Birds</m:t>
            </m:r>
          </m:e>
          <m:sub>
            <m:r>
              <w:rPr>
                <w:rFonts w:ascii="Cambria Math" w:hAnsi="Cambria Math" w:cstheme="minorHAnsi"/>
                <w:color w:val="000000" w:themeColor="text1"/>
                <w:lang w:val="en-GB"/>
              </w:rPr>
              <m:t>i</m:t>
            </m:r>
          </m:sub>
        </m:sSub>
      </m:oMath>
      <w:r w:rsidRPr="000418A2">
        <w:rPr>
          <w:rFonts w:eastAsiaTheme="minorEastAsia" w:cstheme="minorHAnsi"/>
          <w:iCs/>
          <w:color w:val="000000" w:themeColor="text1"/>
          <w:lang w:val="en-GB"/>
        </w:rPr>
        <w:t xml:space="preserve"> is the negative binomially distributed count of birds detected in block </w:t>
      </w:r>
      <m:oMath>
        <m:r>
          <w:rPr>
            <w:rFonts w:ascii="Cambria Math" w:eastAsiaTheme="minorEastAsia" w:hAnsi="Cambria Math" w:cstheme="minorHAnsi"/>
            <w:color w:val="000000" w:themeColor="text1"/>
            <w:lang w:val="en-GB"/>
          </w:rPr>
          <m:t>i</m:t>
        </m:r>
      </m:oMath>
      <w:r w:rsidRPr="000418A2">
        <w:rPr>
          <w:rFonts w:eastAsiaTheme="minorEastAsia" w:cstheme="minorHAnsi"/>
          <w:iCs/>
          <w:color w:val="000000" w:themeColor="text1"/>
          <w:lang w:val="en-GB"/>
        </w:rPr>
        <w:t xml:space="preserve"> (equation 3), </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μ</m:t>
            </m:r>
          </m:e>
          <m:sub>
            <m:r>
              <w:rPr>
                <w:rFonts w:ascii="Cambria Math" w:hAnsi="Cambria Math" w:cstheme="minorHAnsi"/>
                <w:color w:val="000000" w:themeColor="text1"/>
                <w:lang w:val="en-GB"/>
              </w:rPr>
              <m:t>i</m:t>
            </m:r>
          </m:sub>
        </m:sSub>
      </m:oMath>
      <w:r w:rsidRPr="000418A2">
        <w:rPr>
          <w:rFonts w:eastAsiaTheme="minorEastAsia" w:cstheme="minorHAnsi"/>
          <w:iCs/>
          <w:color w:val="000000" w:themeColor="text1"/>
          <w:lang w:val="en-GB"/>
        </w:rPr>
        <w:t xml:space="preserve"> is the expected value for that sample in block </w:t>
      </w:r>
      <m:oMath>
        <m:r>
          <w:rPr>
            <w:rFonts w:ascii="Cambria Math" w:eastAsiaTheme="minorEastAsia" w:hAnsi="Cambria Math" w:cstheme="minorHAnsi"/>
            <w:color w:val="000000" w:themeColor="text1"/>
            <w:lang w:val="en-GB"/>
          </w:rPr>
          <m:t>i</m:t>
        </m:r>
      </m:oMath>
      <w:r w:rsidRPr="000418A2">
        <w:rPr>
          <w:rFonts w:eastAsiaTheme="minorEastAsia" w:cstheme="minorHAnsi"/>
          <w:iCs/>
          <w:color w:val="000000" w:themeColor="text1"/>
          <w:lang w:val="en-GB"/>
        </w:rPr>
        <w:t xml:space="preserve">, and </w:t>
      </w:r>
      <m:oMath>
        <m:r>
          <w:rPr>
            <w:rFonts w:ascii="Cambria Math" w:hAnsi="Cambria Math" w:cstheme="minorHAnsi"/>
            <w:color w:val="000000" w:themeColor="text1"/>
            <w:lang w:val="en-GB"/>
          </w:rPr>
          <m:t>k</m:t>
        </m:r>
      </m:oMath>
      <w:r w:rsidRPr="000418A2">
        <w:rPr>
          <w:rFonts w:eastAsiaTheme="minorEastAsia" w:cstheme="minorHAnsi"/>
          <w:iCs/>
          <w:color w:val="000000" w:themeColor="text1"/>
          <w:lang w:val="en-GB"/>
        </w:rPr>
        <w:t xml:space="preserve"> is the negative binomial distribution’s scaling parameter. </w:t>
      </w:r>
      <w:r w:rsidR="003D6FA4" w:rsidRPr="000418A2">
        <w:rPr>
          <w:rFonts w:eastAsiaTheme="minorEastAsia" w:cstheme="minorHAnsi"/>
          <w:iCs/>
          <w:color w:val="000000" w:themeColor="text1"/>
          <w:lang w:val="en-GB"/>
        </w:rPr>
        <w:t xml:space="preserve">The ln </w:t>
      </w:r>
      <w:r w:rsidRPr="000418A2">
        <w:rPr>
          <w:rFonts w:eastAsiaTheme="minorEastAsia" w:cstheme="minorHAnsi"/>
          <w:iCs/>
          <w:color w:val="000000" w:themeColor="text1"/>
        </w:rPr>
        <w:t xml:space="preserve">transformed value of the expected </w:t>
      </w:r>
      <w:r w:rsidR="003D6FA4" w:rsidRPr="000418A2">
        <w:rPr>
          <w:rFonts w:eastAsiaTheme="minorEastAsia" w:cstheme="minorHAnsi"/>
          <w:iCs/>
          <w:color w:val="000000" w:themeColor="text1"/>
        </w:rPr>
        <w:t>bird count</w:t>
      </w:r>
      <w:r w:rsidRPr="000418A2">
        <w:rPr>
          <w:rFonts w:cstheme="minorHAnsi"/>
          <w:color w:val="000000" w:themeColor="text1"/>
          <w:lang w:val="en-GB"/>
        </w:rPr>
        <w:t xml:space="preserve"> </w:t>
      </w:r>
      <w:r w:rsidR="008860B1" w:rsidRPr="000418A2">
        <w:rPr>
          <w:rFonts w:cstheme="minorHAnsi"/>
          <w:color w:val="000000" w:themeColor="text1"/>
          <w:lang w:val="en-GB"/>
        </w:rPr>
        <w:t>(</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n</m:t>
            </m:r>
          </m:e>
          <m:sub>
            <m:r>
              <w:rPr>
                <w:rFonts w:ascii="Cambria Math" w:hAnsi="Cambria Math" w:cstheme="minorHAnsi"/>
                <w:color w:val="000000" w:themeColor="text1"/>
                <w:lang w:val="en-GB"/>
              </w:rPr>
              <m:t>i</m:t>
            </m:r>
          </m:sub>
        </m:sSub>
      </m:oMath>
      <w:r w:rsidR="00971213" w:rsidRPr="000418A2">
        <w:rPr>
          <w:rFonts w:eastAsiaTheme="minorEastAsia" w:cstheme="minorHAnsi"/>
          <w:iCs/>
          <w:color w:val="000000" w:themeColor="text1"/>
          <w:lang w:val="en-GB"/>
        </w:rPr>
        <w:t>;</w:t>
      </w:r>
      <w:r w:rsidR="008860B1" w:rsidRPr="000418A2">
        <w:rPr>
          <w:rFonts w:eastAsiaTheme="minorEastAsia" w:cstheme="minorHAnsi"/>
          <w:iCs/>
          <w:color w:val="000000" w:themeColor="text1"/>
          <w:lang w:val="en-GB"/>
        </w:rPr>
        <w:t xml:space="preserve"> equation 4) </w:t>
      </w:r>
      <w:r w:rsidRPr="000418A2">
        <w:rPr>
          <w:rFonts w:eastAsiaTheme="minorEastAsia" w:cstheme="minorHAnsi"/>
          <w:iCs/>
          <w:color w:val="000000" w:themeColor="text1"/>
          <w:lang w:val="en-GB"/>
        </w:rPr>
        <w:t xml:space="preserve">in </w:t>
      </w:r>
      <w:r w:rsidR="005018CA" w:rsidRPr="000418A2">
        <w:rPr>
          <w:rFonts w:eastAsiaTheme="minorEastAsia" w:cstheme="minorHAnsi"/>
          <w:iCs/>
          <w:color w:val="000000" w:themeColor="text1"/>
          <w:lang w:val="en-GB"/>
        </w:rPr>
        <w:t>block</w:t>
      </w:r>
      <w:r w:rsidRPr="000418A2">
        <w:rPr>
          <w:rFonts w:eastAsiaTheme="minorEastAsia" w:cstheme="minorHAnsi"/>
          <w:iCs/>
          <w:color w:val="000000" w:themeColor="text1"/>
          <w:lang w:val="en-GB"/>
        </w:rPr>
        <w:t xml:space="preserve"> </w:t>
      </w:r>
      <m:oMath>
        <m:r>
          <w:rPr>
            <w:rFonts w:ascii="Cambria Math" w:eastAsiaTheme="minorEastAsia" w:hAnsi="Cambria Math" w:cstheme="minorHAnsi"/>
            <w:color w:val="000000" w:themeColor="text1"/>
            <w:lang w:val="en-GB"/>
          </w:rPr>
          <m:t>i</m:t>
        </m:r>
      </m:oMath>
      <w:r w:rsidRPr="000418A2">
        <w:rPr>
          <w:rFonts w:eastAsiaTheme="minorEastAsia" w:cstheme="minorHAnsi"/>
          <w:iCs/>
          <w:color w:val="000000" w:themeColor="text1"/>
          <w:lang w:val="en-GB"/>
        </w:rPr>
        <w:t xml:space="preserve"> is a linear function of the predictors, i.e.,</w:t>
      </w:r>
    </w:p>
    <w:p w14:paraId="651B7113" w14:textId="25E21A2F" w:rsidR="00AB1BB9" w:rsidRPr="000418A2" w:rsidDel="00984677" w:rsidRDefault="00AB1BB9">
      <w:pPr>
        <w:snapToGrid w:val="0"/>
        <w:spacing w:line="360" w:lineRule="auto"/>
        <w:jc w:val="center"/>
        <w:rPr>
          <w:del w:id="1025" w:author="Mason,David Steven" w:date="2023-02-10T19:00:00Z"/>
          <w:rFonts w:cstheme="minorHAnsi"/>
          <w:i/>
          <w:iCs/>
          <w:color w:val="000000" w:themeColor="text1"/>
          <w:lang w:val="en-GB"/>
        </w:rPr>
        <w:pPrChange w:id="1026" w:author="Mason,David Steven" w:date="2023-02-17T14:13:00Z">
          <w:pPr>
            <w:snapToGrid w:val="0"/>
            <w:spacing w:line="480" w:lineRule="auto"/>
            <w:jc w:val="center"/>
          </w:pPr>
        </w:pPrChange>
      </w:pPr>
      <w:del w:id="1027" w:author="Mason,David Steven" w:date="2023-02-07T13:22:00Z">
        <w:r w:rsidRPr="000418A2" w:rsidDel="006D3119">
          <w:rPr>
            <w:rFonts w:eastAsiaTheme="minorEastAsia" w:cstheme="minorHAnsi"/>
            <w:i/>
            <w:iCs/>
            <w:color w:val="000000" w:themeColor="text1"/>
          </w:rPr>
          <w:tab/>
        </w:r>
        <w:r w:rsidRPr="000418A2" w:rsidDel="006D3119">
          <w:rPr>
            <w:rFonts w:eastAsiaTheme="minorEastAsia" w:cstheme="minorHAnsi"/>
            <w:i/>
            <w:iCs/>
            <w:color w:val="000000" w:themeColor="text1"/>
          </w:rPr>
          <w:tab/>
        </w:r>
        <w:r w:rsidRPr="000418A2" w:rsidDel="006D3119">
          <w:rPr>
            <w:rFonts w:eastAsiaTheme="minorEastAsia" w:cstheme="minorHAnsi"/>
            <w:i/>
            <w:iCs/>
            <w:color w:val="000000" w:themeColor="text1"/>
          </w:rPr>
          <w:tab/>
        </w:r>
      </w:del>
      <w:del w:id="1028" w:author="Mason,David Steven" w:date="2023-01-29T17:20:00Z">
        <w:r w:rsidRPr="000418A2" w:rsidDel="2BE46E8B">
          <w:rPr>
            <w:i/>
            <w:iCs/>
            <w:color w:val="000000" w:themeColor="text1"/>
            <w:lang w:val="en-GB"/>
          </w:rPr>
          <w:delText>(eq. 4)</w:delText>
        </w:r>
      </w:del>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trea</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sSub>
          <m:sSubPr>
            <m:ctrlPr>
              <w:ins w:id="1029" w:author="Mason,David Steven" w:date="2023-02-14T11:35:00Z">
                <w:rPr>
                  <w:rFonts w:ascii="Cambria Math" w:hAnsi="Cambria Math"/>
                  <w:i/>
                  <w:color w:val="000000" w:themeColor="text1"/>
                </w:rPr>
              </w:ins>
            </m:ctrlPr>
          </m:sSubPr>
          <m:e>
            <m:r>
              <w:ins w:id="1030" w:author="Mason,David Steven" w:date="2023-02-14T11:35:00Z">
                <w:rPr>
                  <w:rFonts w:ascii="Cambria Math" w:hAnsi="Cambria Math"/>
                  <w:color w:val="000000" w:themeColor="text1"/>
                </w:rPr>
                <m:t>week</m:t>
              </w:ins>
            </m:r>
          </m:e>
          <m:sub>
            <m:r>
              <w:ins w:id="1031" w:author="Mason,David Steven" w:date="2023-02-14T11:35:00Z">
                <w:rPr>
                  <w:rFonts w:ascii="Cambria Math" w:hAnsi="Cambria Math"/>
                  <w:color w:val="000000" w:themeColor="text1"/>
                </w:rPr>
                <m:t>i</m:t>
              </w:ins>
            </m:r>
          </m:sub>
        </m:sSub>
        <m:r>
          <w:del w:id="1032" w:author="Mason,David Steven" w:date="2023-02-14T11:35:00Z">
            <w:rPr>
              <w:rFonts w:ascii="Cambria Math" w:hAnsi="Cambria Math"/>
              <w:color w:val="000000" w:themeColor="text1"/>
            </w:rPr>
            <m:t>pe</m:t>
          </w:del>
        </m:r>
        <m:sSub>
          <m:sSubPr>
            <m:ctrlPr>
              <w:del w:id="1033" w:author="Mason,David Steven" w:date="2023-02-14T11:35:00Z">
                <w:rPr>
                  <w:rFonts w:ascii="Cambria Math" w:hAnsi="Cambria Math"/>
                  <w:color w:val="000000" w:themeColor="text1"/>
                </w:rPr>
              </w:del>
            </m:ctrlPr>
          </m:sSubPr>
          <m:e>
            <m:r>
              <w:del w:id="1034" w:author="Mason,David Steven" w:date="2023-02-14T11:35:00Z">
                <w:rPr>
                  <w:rFonts w:ascii="Cambria Math" w:hAnsi="Cambria Math"/>
                  <w:color w:val="000000" w:themeColor="text1"/>
                </w:rPr>
                <m:t>r</m:t>
              </w:del>
            </m:r>
          </m:e>
          <m:sub>
            <m:r>
              <w:del w:id="1035" w:author="Mason,David Steven" w:date="2023-02-14T11:35:00Z">
                <w:rPr>
                  <w:rFonts w:ascii="Cambria Math" w:hAnsi="Cambria Math"/>
                  <w:color w:val="000000" w:themeColor="text1"/>
                </w:rPr>
                <m:t>i</m:t>
              </w:del>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r>
          <w:rPr>
            <w:rFonts w:ascii="Cambria Math" w:hAnsi="Cambria Math"/>
            <w:color w:val="000000" w:themeColor="text1"/>
          </w:rPr>
          <m:t>∼N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 </m:t>
            </m:r>
            <m:sSup>
              <m:sSupPr>
                <m:ctrlPr>
                  <w:rPr>
                    <w:rFonts w:ascii="Cambria Math" w:hAnsi="Cambria Math"/>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e>
        </m:d>
      </m:oMath>
      <w:ins w:id="1036" w:author="Mason,David Steven" w:date="2023-01-29T17:20:00Z">
        <w:r w:rsidR="4C775101" w:rsidRPr="000418A2">
          <w:rPr>
            <w:i/>
            <w:iCs/>
            <w:color w:val="000000" w:themeColor="text1"/>
            <w:lang w:val="en-GB"/>
          </w:rPr>
          <w:t xml:space="preserve">  </w:t>
        </w:r>
        <w:r w:rsidRPr="000418A2">
          <w:rPr>
            <w:color w:val="000000" w:themeColor="text1"/>
          </w:rPr>
          <w:tab/>
        </w:r>
        <w:r w:rsidR="4C775101" w:rsidRPr="000418A2">
          <w:rPr>
            <w:i/>
            <w:iCs/>
            <w:color w:val="000000" w:themeColor="text1"/>
            <w:lang w:val="en-GB"/>
          </w:rPr>
          <w:t xml:space="preserve"> (eq. </w:t>
        </w:r>
      </w:ins>
      <w:ins w:id="1037" w:author="Mason,David Steven" w:date="2023-02-07T13:21:00Z">
        <w:r w:rsidR="006D3119" w:rsidRPr="000418A2">
          <w:rPr>
            <w:i/>
            <w:iCs/>
            <w:color w:val="000000" w:themeColor="text1"/>
            <w:lang w:val="en-GB"/>
          </w:rPr>
          <w:t>4</w:t>
        </w:r>
      </w:ins>
      <w:ins w:id="1038" w:author="Mason,David Steven" w:date="2023-01-29T17:20:00Z">
        <w:r w:rsidR="4C775101" w:rsidRPr="000418A2">
          <w:rPr>
            <w:i/>
            <w:iCs/>
            <w:color w:val="000000" w:themeColor="text1"/>
            <w:lang w:val="en-GB"/>
          </w:rPr>
          <w:t>)</w:t>
        </w:r>
      </w:ins>
    </w:p>
    <w:p w14:paraId="2E6FDA37" w14:textId="606BE756" w:rsidR="4C775101" w:rsidRPr="000418A2" w:rsidRDefault="4C775101">
      <w:pPr>
        <w:snapToGrid w:val="0"/>
        <w:spacing w:line="360" w:lineRule="auto"/>
        <w:jc w:val="center"/>
        <w:rPr>
          <w:i/>
          <w:iCs/>
          <w:color w:val="000000" w:themeColor="text1"/>
          <w:lang w:val="en-GB"/>
        </w:rPr>
        <w:pPrChange w:id="1039" w:author="Mason,David Steven" w:date="2023-02-17T14:13:00Z">
          <w:pPr>
            <w:spacing w:line="480" w:lineRule="auto"/>
            <w:jc w:val="center"/>
          </w:pPr>
        </w:pPrChange>
      </w:pPr>
    </w:p>
    <w:p w14:paraId="33769189" w14:textId="2D2492DF" w:rsidR="005C5F8D" w:rsidRPr="000418A2" w:rsidRDefault="2BE46E8B">
      <w:pPr>
        <w:snapToGrid w:val="0"/>
        <w:spacing w:line="360" w:lineRule="auto"/>
        <w:jc w:val="both"/>
        <w:rPr>
          <w:ins w:id="1040" w:author="Mason,David Steven" w:date="2023-01-29T19:09:00Z"/>
          <w:color w:val="000000" w:themeColor="text1"/>
          <w:lang w:val="en-GB"/>
        </w:rPr>
        <w:pPrChange w:id="1041" w:author="Mason,David Steven" w:date="2023-02-17T14:13:00Z">
          <w:pPr>
            <w:snapToGrid w:val="0"/>
            <w:spacing w:line="480" w:lineRule="auto"/>
            <w:jc w:val="both"/>
          </w:pPr>
        </w:pPrChange>
      </w:pPr>
      <w:r w:rsidRPr="000418A2">
        <w:rPr>
          <w:color w:val="000000" w:themeColor="text1"/>
          <w:lang w:val="en-GB"/>
        </w:rPr>
        <w:lastRenderedPageBreak/>
        <w:t xml:space="preserve">wher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oMath>
      <w:r w:rsidRPr="000418A2">
        <w:rPr>
          <w:rFonts w:eastAsiaTheme="minorEastAsia"/>
          <w:color w:val="000000" w:themeColor="text1"/>
        </w:rPr>
        <w:t xml:space="preserve"> is the intercept valu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m:t>
            </m:r>
            <m:r>
              <w:ins w:id="1042" w:author="Mason,David Steven" w:date="2023-03-08T17:45:00Z">
                <w:rPr>
                  <w:rFonts w:ascii="Cambria Math" w:hAnsi="Cambria Math" w:cstheme="minorHAnsi"/>
                  <w:color w:val="000000" w:themeColor="text1"/>
                </w:rPr>
                <m:t>,2</m:t>
              </w:ins>
            </m:r>
          </m:sub>
        </m:sSub>
      </m:oMath>
      <w:r w:rsidRPr="000418A2">
        <w:rPr>
          <w:rFonts w:eastAsiaTheme="minorEastAsia"/>
          <w:color w:val="000000" w:themeColor="text1"/>
        </w:rPr>
        <w:t xml:space="preserve"> </w:t>
      </w:r>
      <w:del w:id="1043" w:author="Mason,David Steven" w:date="2023-03-08T17:45:00Z">
        <w:r w:rsidR="43A34BAA" w:rsidRPr="000418A2" w:rsidDel="00B96A81">
          <w:rPr>
            <w:rFonts w:eastAsiaTheme="minorEastAsia"/>
            <w:color w:val="000000" w:themeColor="text1"/>
          </w:rPr>
          <w:delText xml:space="preserve">is </w:delText>
        </w:r>
      </w:del>
      <w:ins w:id="1044" w:author="Mason,David Steven" w:date="2023-03-08T17:45:00Z">
        <w:r w:rsidR="00B96A81" w:rsidRPr="000418A2">
          <w:rPr>
            <w:rFonts w:eastAsiaTheme="minorEastAsia"/>
            <w:color w:val="000000" w:themeColor="text1"/>
          </w:rPr>
          <w:t xml:space="preserve">are </w:t>
        </w:r>
      </w:ins>
      <w:r w:rsidRPr="000418A2">
        <w:rPr>
          <w:rFonts w:eastAsiaTheme="minorEastAsia"/>
          <w:color w:val="000000" w:themeColor="text1"/>
        </w:rPr>
        <w:t>the parameter estimate</w:t>
      </w:r>
      <w:ins w:id="1045" w:author="Mason,David Steven" w:date="2023-03-08T17:45:00Z">
        <w:r w:rsidR="00B96A81" w:rsidRPr="000418A2">
          <w:rPr>
            <w:rFonts w:eastAsiaTheme="minorEastAsia"/>
            <w:color w:val="000000" w:themeColor="text1"/>
          </w:rPr>
          <w:t>s</w:t>
        </w:r>
      </w:ins>
      <w:r w:rsidRPr="000418A2">
        <w:rPr>
          <w:rFonts w:eastAsiaTheme="minorEastAsia"/>
          <w:color w:val="000000" w:themeColor="text1"/>
        </w:rPr>
        <w:t xml:space="preserve">, </w:t>
      </w: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rPr>
              <m:t>treat</m:t>
            </m:r>
          </m:e>
          <m:sub>
            <m:r>
              <w:rPr>
                <w:rFonts w:ascii="Cambria Math" w:hAnsi="Cambria Math" w:cstheme="minorHAnsi"/>
                <w:color w:val="000000" w:themeColor="text1"/>
                <w:lang w:val="en-GB"/>
              </w:rPr>
              <m:t>i</m:t>
            </m:r>
          </m:sub>
        </m:sSub>
      </m:oMath>
      <w:r w:rsidRPr="000418A2">
        <w:rPr>
          <w:rFonts w:eastAsiaTheme="minorEastAsia"/>
          <w:color w:val="000000" w:themeColor="text1"/>
          <w:lang w:val="en-GB"/>
        </w:rPr>
        <w:t xml:space="preserve"> is the treatment variable for </w:t>
      </w:r>
      <w:r w:rsidR="43A34BAA" w:rsidRPr="000418A2">
        <w:rPr>
          <w:rFonts w:eastAsiaTheme="minorEastAsia"/>
          <w:color w:val="000000" w:themeColor="text1"/>
          <w:lang w:val="en-GB"/>
        </w:rPr>
        <w:t>block</w:t>
      </w:r>
      <w:r w:rsidRPr="000418A2">
        <w:rPr>
          <w:rFonts w:eastAsiaTheme="minorEastAsia"/>
          <w:color w:val="000000" w:themeColor="text1"/>
          <w:lang w:val="en-GB"/>
        </w:rPr>
        <w:t xml:space="preserve"> </w:t>
      </w:r>
      <m:oMath>
        <m:r>
          <w:rPr>
            <w:rFonts w:ascii="Cambria Math" w:eastAsiaTheme="minorEastAsia" w:hAnsi="Cambria Math" w:cstheme="minorHAnsi"/>
            <w:color w:val="000000" w:themeColor="text1"/>
            <w:lang w:val="en-GB"/>
          </w:rPr>
          <m:t>i</m:t>
        </m:r>
      </m:oMath>
      <w:r w:rsidRPr="000418A2">
        <w:rPr>
          <w:rFonts w:eastAsiaTheme="minorEastAsia"/>
          <w:color w:val="000000" w:themeColor="text1"/>
          <w:lang w:val="en-GB"/>
        </w:rPr>
        <w:t xml:space="preserve">, </w:t>
      </w:r>
      <m:oMath>
        <m:sSub>
          <m:sSubPr>
            <m:ctrlPr>
              <w:ins w:id="1046" w:author="Mason,David Steven" w:date="2023-02-14T11:35:00Z">
                <w:rPr>
                  <w:rFonts w:ascii="Cambria Math" w:hAnsi="Cambria Math"/>
                  <w:i/>
                  <w:color w:val="000000" w:themeColor="text1"/>
                </w:rPr>
              </w:ins>
            </m:ctrlPr>
          </m:sSubPr>
          <m:e>
            <m:r>
              <w:ins w:id="1047" w:author="Mason,David Steven" w:date="2023-02-14T11:35:00Z">
                <w:rPr>
                  <w:rFonts w:ascii="Cambria Math" w:hAnsi="Cambria Math"/>
                  <w:color w:val="000000" w:themeColor="text1"/>
                </w:rPr>
                <m:t>week</m:t>
              </w:ins>
            </m:r>
          </m:e>
          <m:sub>
            <m:r>
              <w:ins w:id="1048" w:author="Mason,David Steven" w:date="2023-02-14T11:35:00Z">
                <w:rPr>
                  <w:rFonts w:ascii="Cambria Math" w:hAnsi="Cambria Math"/>
                  <w:color w:val="000000" w:themeColor="text1"/>
                </w:rPr>
                <m:t>i</m:t>
              </w:ins>
            </m:r>
          </m:sub>
        </m:sSub>
        <m:r>
          <w:del w:id="1049" w:author="Mason,David Steven" w:date="2023-02-14T11:35:00Z">
            <w:rPr>
              <w:rFonts w:ascii="Cambria Math" w:hAnsi="Cambria Math"/>
              <w:color w:val="000000" w:themeColor="text1"/>
            </w:rPr>
            <m:t>pe</m:t>
          </w:del>
        </m:r>
        <m:sSub>
          <m:sSubPr>
            <m:ctrlPr>
              <w:del w:id="1050" w:author="Mason,David Steven" w:date="2023-02-14T11:35:00Z">
                <w:rPr>
                  <w:rFonts w:ascii="Cambria Math" w:hAnsi="Cambria Math"/>
                  <w:color w:val="000000" w:themeColor="text1"/>
                </w:rPr>
              </w:del>
            </m:ctrlPr>
          </m:sSubPr>
          <m:e>
            <m:r>
              <w:del w:id="1051" w:author="Mason,David Steven" w:date="2023-02-14T11:35:00Z">
                <w:rPr>
                  <w:rFonts w:ascii="Cambria Math" w:hAnsi="Cambria Math"/>
                  <w:color w:val="000000" w:themeColor="text1"/>
                </w:rPr>
                <m:t>r</m:t>
              </w:del>
            </m:r>
          </m:e>
          <m:sub>
            <m:r>
              <w:del w:id="1052" w:author="Mason,David Steven" w:date="2023-02-14T11:35:00Z">
                <w:rPr>
                  <w:rFonts w:ascii="Cambria Math" w:hAnsi="Cambria Math"/>
                  <w:color w:val="000000" w:themeColor="text1"/>
                </w:rPr>
                <m:t>i</m:t>
              </w:del>
            </m:r>
          </m:sub>
        </m:sSub>
      </m:oMath>
      <w:ins w:id="1053" w:author="Mason,David Steven" w:date="2023-01-29T17:18:00Z">
        <w:r w:rsidR="04231A19" w:rsidRPr="000418A2">
          <w:rPr>
            <w:rFonts w:eastAsiaTheme="minorEastAsia"/>
            <w:color w:val="000000" w:themeColor="text1"/>
            <w:lang w:val="en-GB"/>
          </w:rPr>
          <w:t xml:space="preserve"> is the </w:t>
        </w:r>
      </w:ins>
      <w:ins w:id="1054" w:author="Mason,David Steven" w:date="2023-02-14T11:36:00Z">
        <w:r w:rsidR="00E17710" w:rsidRPr="000418A2">
          <w:rPr>
            <w:rFonts w:eastAsiaTheme="minorEastAsia"/>
            <w:color w:val="000000" w:themeColor="text1"/>
            <w:lang w:val="en-GB"/>
          </w:rPr>
          <w:t>temporal</w:t>
        </w:r>
      </w:ins>
      <w:ins w:id="1055" w:author="Mason,David Steven" w:date="2023-01-29T17:18:00Z">
        <w:r w:rsidR="04231A19" w:rsidRPr="000418A2">
          <w:rPr>
            <w:rFonts w:eastAsiaTheme="minorEastAsia"/>
            <w:color w:val="000000" w:themeColor="text1"/>
            <w:lang w:val="en-GB"/>
          </w:rPr>
          <w:t xml:space="preserve"> </w:t>
        </w:r>
      </w:ins>
      <w:ins w:id="1056" w:author="Mason,David Steven" w:date="2023-02-14T11:21:00Z">
        <w:r w:rsidR="00C60077" w:rsidRPr="000418A2">
          <w:rPr>
            <w:rFonts w:eastAsiaTheme="minorEastAsia"/>
            <w:color w:val="000000" w:themeColor="text1"/>
            <w:lang w:val="en-GB"/>
          </w:rPr>
          <w:t>factor variable</w:t>
        </w:r>
      </w:ins>
      <w:ins w:id="1057" w:author="Mason,David Steven" w:date="2023-01-29T17:18:00Z">
        <w:r w:rsidR="04231A19" w:rsidRPr="000418A2">
          <w:rPr>
            <w:rFonts w:eastAsiaTheme="minorEastAsia"/>
            <w:color w:val="000000" w:themeColor="text1"/>
            <w:lang w:val="en-GB"/>
          </w:rPr>
          <w:t xml:space="preserve"> in block </w:t>
        </w:r>
      </w:ins>
      <m:oMath>
        <m:r>
          <w:rPr>
            <w:rFonts w:ascii="Cambria Math" w:hAnsi="Cambria Math"/>
            <w:color w:val="000000" w:themeColor="text1"/>
          </w:rPr>
          <m:t>i</m:t>
        </m:r>
        <m:r>
          <w:del w:id="1058" w:author="Mason,David Steven" w:date="2023-03-10T13:19:00Z">
            <w:rPr>
              <w:rFonts w:ascii="Cambria Math" w:hAnsi="Cambria Math"/>
              <w:color w:val="000000" w:themeColor="text1"/>
            </w:rPr>
            <m:t> </m:t>
          </w:del>
        </m:r>
      </m:oMath>
      <w:ins w:id="1059" w:author="Mason,David Steven" w:date="2023-01-29T17:18:00Z">
        <w:r w:rsidR="04231A19" w:rsidRPr="000418A2">
          <w:rPr>
            <w:rFonts w:eastAsiaTheme="minorEastAsia"/>
            <w:color w:val="000000" w:themeColor="text1"/>
            <w:lang w:val="en-GB"/>
          </w:rPr>
          <w:t>,</w:t>
        </w:r>
      </w:ins>
      <w:ins w:id="1060" w:author="Mason,David Steven" w:date="2023-02-07T12:34:00Z">
        <w:r w:rsidR="006D3119" w:rsidRPr="000418A2">
          <w:rPr>
            <w:rFonts w:eastAsiaTheme="minorEastAsia"/>
            <w:color w:val="000000" w:themeColor="text1"/>
            <w:lang w:val="en-GB"/>
          </w:rPr>
          <w:t xml:space="preserve"> and</w:t>
        </w:r>
      </w:ins>
      <w:ins w:id="1061" w:author="Mason,David Steven" w:date="2023-01-29T17:18:00Z">
        <w:r w:rsidR="04231A19" w:rsidRPr="000418A2">
          <w:rPr>
            <w:rFonts w:eastAsiaTheme="minorEastAsia"/>
            <w:color w:val="000000" w:themeColor="text1"/>
            <w:lang w:val="en-GB"/>
          </w:rPr>
          <w:t xml:space="preserve"> </w:t>
        </w:r>
      </w:ins>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b</m:t>
            </m:r>
          </m:e>
          <m:sub>
            <m:r>
              <w:rPr>
                <w:rFonts w:ascii="Cambria Math" w:hAnsi="Cambria Math" w:cstheme="minorHAnsi"/>
                <w:color w:val="000000" w:themeColor="text1"/>
              </w:rPr>
              <m:t>i</m:t>
            </m:r>
          </m:sub>
        </m:sSub>
        <m:r>
          <m:rPr>
            <m:scr m:val="script"/>
          </m:rPr>
          <w:rPr>
            <w:rFonts w:ascii="Cambria Math" w:hAnsi="Cambria Math" w:cstheme="minorHAnsi"/>
            <w:color w:val="000000" w:themeColor="text1"/>
          </w:rPr>
          <m:t>~N</m:t>
        </m:r>
        <m:d>
          <m:dPr>
            <m:ctrlPr>
              <w:rPr>
                <w:rFonts w:ascii="Cambria Math" w:hAnsi="Cambria Math" w:cstheme="minorHAnsi"/>
                <w:i/>
                <w:iCs/>
                <w:color w:val="000000" w:themeColor="text1"/>
              </w:rPr>
            </m:ctrlPr>
          </m:dPr>
          <m:e>
            <m:sSub>
              <m:sSubPr>
                <m:ctrlPr>
                  <w:rPr>
                    <w:rFonts w:ascii="Cambria Math" w:hAnsi="Cambria Math" w:cstheme="minorHAnsi"/>
                    <w:i/>
                    <w:iCs/>
                    <w:color w:val="000000" w:themeColor="text1"/>
                  </w:rPr>
                </m:ctrlPr>
              </m:sSubPr>
              <m:e>
                <m:r>
                  <w:rPr>
                    <w:rFonts w:ascii="Cambria Math" w:hAnsi="Cambria Math" w:cstheme="minorHAnsi"/>
                    <w:color w:val="000000" w:themeColor="text1"/>
                  </w:rPr>
                  <m:t>μ</m:t>
                </m:r>
              </m:e>
              <m:sub>
                <m:r>
                  <w:rPr>
                    <w:rFonts w:ascii="Cambria Math" w:hAnsi="Cambria Math" w:cstheme="minorHAnsi"/>
                    <w:color w:val="000000" w:themeColor="text1"/>
                  </w:rPr>
                  <m:t>i</m:t>
                </m:r>
              </m:sub>
            </m:sSub>
            <m:r>
              <w:rPr>
                <w:rFonts w:ascii="Cambria Math" w:hAnsi="Cambria Math" w:cstheme="minorHAnsi"/>
                <w:color w:val="000000" w:themeColor="text1"/>
              </w:rPr>
              <m:t xml:space="preserve"> , </m:t>
            </m:r>
            <m:sSup>
              <m:sSupPr>
                <m:ctrlPr>
                  <w:rPr>
                    <w:rFonts w:ascii="Cambria Math" w:hAnsi="Cambria Math" w:cstheme="minorHAnsi"/>
                    <w:i/>
                    <w:iCs/>
                    <w:color w:val="000000" w:themeColor="text1"/>
                  </w:rPr>
                </m:ctrlPr>
              </m:sSupPr>
              <m:e>
                <m:r>
                  <w:rPr>
                    <w:rFonts w:ascii="Cambria Math" w:hAnsi="Cambria Math" w:cstheme="minorHAnsi"/>
                    <w:color w:val="000000" w:themeColor="text1"/>
                  </w:rPr>
                  <m:t>σ</m:t>
                </m:r>
              </m:e>
              <m:sup>
                <m:r>
                  <w:rPr>
                    <w:rFonts w:ascii="Cambria Math" w:hAnsi="Cambria Math" w:cstheme="minorHAnsi"/>
                    <w:color w:val="000000" w:themeColor="text1"/>
                  </w:rPr>
                  <m:t>2</m:t>
                </m:r>
              </m:sup>
            </m:sSup>
          </m:e>
        </m:d>
      </m:oMath>
      <w:ins w:id="1062" w:author="Mason,David Steven" w:date="2023-02-07T12:34:00Z">
        <w:r w:rsidR="006D3119" w:rsidRPr="000418A2">
          <w:rPr>
            <w:rFonts w:eastAsiaTheme="minorEastAsia"/>
            <w:color w:val="000000" w:themeColor="text1"/>
          </w:rPr>
          <w:t xml:space="preserve"> </w:t>
        </w:r>
      </w:ins>
      <w:del w:id="1063" w:author="Mason,David Steven" w:date="2023-02-07T12:34:00Z">
        <w:r w:rsidRPr="000418A2" w:rsidDel="006D3119">
          <w:rPr>
            <w:color w:val="000000" w:themeColor="text1"/>
          </w:rPr>
          <w:delText>￼</w:delText>
        </w:r>
        <w:r w:rsidRPr="000418A2" w:rsidDel="006D3119">
          <w:rPr>
            <w:rFonts w:eastAsiaTheme="minorEastAsia"/>
            <w:color w:val="000000" w:themeColor="text1"/>
          </w:rPr>
          <w:delText xml:space="preserve"> </w:delText>
        </w:r>
      </w:del>
      <w:r w:rsidRPr="000418A2">
        <w:rPr>
          <w:rFonts w:eastAsiaTheme="minorEastAsia"/>
          <w:color w:val="000000" w:themeColor="text1"/>
        </w:rPr>
        <w:t xml:space="preserve">is a random-effects intercept for each </w:t>
      </w:r>
      <w:r w:rsidR="43A34BAA" w:rsidRPr="000418A2">
        <w:rPr>
          <w:rFonts w:eastAsiaTheme="minorEastAsia"/>
          <w:color w:val="000000" w:themeColor="text1"/>
        </w:rPr>
        <w:t>block</w:t>
      </w:r>
      <w:ins w:id="1064" w:author="Mason,David Steven" w:date="2023-02-07T12:34:00Z">
        <w:r w:rsidR="006D3119" w:rsidRPr="000418A2">
          <w:rPr>
            <w:rFonts w:eastAsiaTheme="minorEastAsia"/>
            <w:color w:val="000000" w:themeColor="text1"/>
          </w:rPr>
          <w:t xml:space="preserve"> </w:t>
        </w:r>
      </w:ins>
      <m:oMath>
        <m:r>
          <w:rPr>
            <w:rFonts w:ascii="Cambria Math" w:eastAsiaTheme="minorEastAsia" w:hAnsi="Cambria Math" w:cstheme="minorHAnsi"/>
            <w:color w:val="000000" w:themeColor="text1"/>
            <w:lang w:val="en-GB"/>
          </w:rPr>
          <m:t>i</m:t>
        </m:r>
      </m:oMath>
      <w:del w:id="1065" w:author="Mason,David Steven" w:date="2023-02-07T12:34:00Z">
        <w:r w:rsidRPr="000418A2" w:rsidDel="006D3119">
          <w:rPr>
            <w:color w:val="000000" w:themeColor="text1"/>
            <w:lang w:val="en-GB"/>
          </w:rPr>
          <w:delText>￼</w:delText>
        </w:r>
      </w:del>
      <w:r w:rsidRPr="000418A2">
        <w:rPr>
          <w:rFonts w:eastAsiaTheme="minorEastAsia"/>
          <w:color w:val="000000" w:themeColor="text1"/>
          <w:lang w:val="en-GB"/>
        </w:rPr>
        <w:t xml:space="preserve"> that accounts for </w:t>
      </w:r>
      <w:r w:rsidR="43A34BAA" w:rsidRPr="000418A2">
        <w:rPr>
          <w:rFonts w:eastAsiaTheme="minorEastAsia"/>
          <w:color w:val="000000" w:themeColor="text1"/>
          <w:lang w:val="en-GB"/>
        </w:rPr>
        <w:t>block</w:t>
      </w:r>
      <w:r w:rsidRPr="000418A2">
        <w:rPr>
          <w:rFonts w:eastAsiaTheme="minorEastAsia"/>
          <w:color w:val="000000" w:themeColor="text1"/>
          <w:lang w:val="en-GB"/>
        </w:rPr>
        <w:t xml:space="preserve">-specific variation in </w:t>
      </w:r>
      <w:r w:rsidR="43A34BAA" w:rsidRPr="000418A2">
        <w:rPr>
          <w:rFonts w:eastAsiaTheme="minorEastAsia"/>
          <w:color w:val="000000" w:themeColor="text1"/>
          <w:lang w:val="en-GB"/>
        </w:rPr>
        <w:t>bird</w:t>
      </w:r>
      <w:r w:rsidRPr="000418A2">
        <w:rPr>
          <w:rFonts w:eastAsiaTheme="minorEastAsia"/>
          <w:color w:val="000000" w:themeColor="text1"/>
          <w:lang w:val="en-GB"/>
        </w:rPr>
        <w:t xml:space="preserve"> count</w:t>
      </w:r>
      <w:r w:rsidR="6A5CF208" w:rsidRPr="000418A2">
        <w:rPr>
          <w:rFonts w:eastAsiaTheme="minorEastAsia"/>
          <w:color w:val="000000" w:themeColor="text1"/>
          <w:lang w:val="en-GB"/>
        </w:rPr>
        <w:t xml:space="preserve"> (sacrificial pseudoreplication)</w:t>
      </w:r>
      <w:r w:rsidRPr="000418A2">
        <w:rPr>
          <w:rFonts w:eastAsiaTheme="minorEastAsia"/>
          <w:color w:val="000000" w:themeColor="text1"/>
          <w:lang w:val="en-GB"/>
        </w:rPr>
        <w:t xml:space="preserve">. </w:t>
      </w:r>
      <w:ins w:id="1066" w:author="Mason,David Steven" w:date="2023-02-17T14:26:00Z">
        <w:r w:rsidR="00635D15" w:rsidRPr="000418A2" w:rsidDel="00B3557B">
          <w:rPr>
            <w:rFonts w:eastAsiaTheme="minorEastAsia"/>
            <w:color w:val="000000" w:themeColor="text1"/>
            <w:lang w:val="en-GB"/>
          </w:rPr>
          <w:t xml:space="preserve"> </w:t>
        </w:r>
      </w:ins>
      <w:del w:id="1067" w:author="Mason,David Steven" w:date="2023-02-17T14:17:00Z">
        <w:r w:rsidRPr="000418A2" w:rsidDel="00B3557B">
          <w:rPr>
            <w:rFonts w:eastAsiaTheme="minorEastAsia"/>
            <w:color w:val="000000" w:themeColor="text1"/>
            <w:lang w:val="en-GB"/>
          </w:rPr>
          <w:delText xml:space="preserve">We then </w:delText>
        </w:r>
        <w:r w:rsidRPr="000418A2" w:rsidDel="00B3557B">
          <w:rPr>
            <w:color w:val="000000" w:themeColor="text1"/>
            <w:lang w:val="en-GB"/>
          </w:rPr>
          <w:delText>used the model output to calculate the estimated marginal means</w:delText>
        </w:r>
      </w:del>
      <w:del w:id="1068" w:author="Mason,David Steven" w:date="2023-02-11T20:43:00Z">
        <w:r w:rsidRPr="000418A2" w:rsidDel="00385492">
          <w:rPr>
            <w:color w:val="000000" w:themeColor="text1"/>
            <w:lang w:val="en-GB"/>
          </w:rPr>
          <w:delText xml:space="preserve"> and </w:delText>
        </w:r>
      </w:del>
      <w:del w:id="1069" w:author="Mason,David Steven" w:date="2023-02-17T14:17:00Z">
        <w:r w:rsidRPr="000418A2" w:rsidDel="00B3557B">
          <w:rPr>
            <w:color w:val="000000" w:themeColor="text1"/>
            <w:lang w:val="en-GB"/>
          </w:rPr>
          <w:delText xml:space="preserve">confidence intervals using the </w:delText>
        </w:r>
        <w:r w:rsidRPr="000418A2" w:rsidDel="00B3557B">
          <w:rPr>
            <w:color w:val="000000" w:themeColor="text1"/>
            <w:lang w:val="en-GB"/>
            <w:rPrChange w:id="1070" w:author="Mason,David Steven" w:date="2023-02-15T15:56:00Z">
              <w:rPr>
                <w:i/>
                <w:iCs/>
                <w:lang w:val="en-GB"/>
              </w:rPr>
            </w:rPrChange>
          </w:rPr>
          <w:delText>emmeans</w:delText>
        </w:r>
        <w:r w:rsidRPr="000418A2" w:rsidDel="00B3557B">
          <w:rPr>
            <w:color w:val="000000" w:themeColor="text1"/>
            <w:lang w:val="en-GB"/>
          </w:rPr>
          <w:delText xml:space="preserve"> </w:delText>
        </w:r>
        <w:r w:rsidR="43A34BAA" w:rsidRPr="000418A2" w:rsidDel="00B3557B">
          <w:rPr>
            <w:color w:val="000000" w:themeColor="text1"/>
            <w:lang w:val="en-GB"/>
          </w:rPr>
          <w:delText>function</w:delText>
        </w:r>
      </w:del>
      <w:del w:id="1071" w:author="Mason,David Steven" w:date="2023-02-07T12:35:00Z">
        <w:r w:rsidR="00AB1BB9" w:rsidRPr="000418A2" w:rsidDel="006D3119">
          <w:rPr>
            <w:color w:val="000000" w:themeColor="text1"/>
            <w:lang w:val="en-GB"/>
          </w:rPr>
          <w:fldChar w:fldCharType="begin"/>
        </w:r>
        <w:r w:rsidR="005D1203" w:rsidRPr="000418A2" w:rsidDel="006D3119">
          <w:rPr>
            <w:color w:val="000000" w:themeColor="text1"/>
            <w:lang w:val="en-GB"/>
          </w:rPr>
          <w:delInstrText xml:space="preserve"> ADDIN ZOTERO_ITEM CSL_CITATION {"citationID":"Dfzh13Oh","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delInstrText>
        </w:r>
        <w:r w:rsidR="00AB1BB9" w:rsidRPr="000418A2" w:rsidDel="006D3119">
          <w:rPr>
            <w:color w:val="000000" w:themeColor="text1"/>
            <w:lang w:val="en-GB"/>
          </w:rPr>
          <w:fldChar w:fldCharType="separate"/>
        </w:r>
        <w:r w:rsidRPr="000418A2" w:rsidDel="006D3119">
          <w:rPr>
            <w:noProof/>
            <w:color w:val="000000" w:themeColor="text1"/>
            <w:lang w:val="en-GB"/>
          </w:rPr>
          <w:delText>￼</w:delText>
        </w:r>
        <w:r w:rsidR="00AB1BB9" w:rsidRPr="000418A2" w:rsidDel="006D3119">
          <w:rPr>
            <w:color w:val="000000" w:themeColor="text1"/>
            <w:lang w:val="en-GB"/>
          </w:rPr>
          <w:fldChar w:fldCharType="end"/>
        </w:r>
        <w:r w:rsidR="7D938A58" w:rsidRPr="000418A2" w:rsidDel="006D3119">
          <w:rPr>
            <w:color w:val="000000" w:themeColor="text1"/>
            <w:lang w:val="en-GB"/>
          </w:rPr>
          <w:delText>￼</w:delText>
        </w:r>
      </w:del>
      <w:del w:id="1072" w:author="Mason,David Steven" w:date="2023-02-17T14:17:00Z">
        <w:r w:rsidR="7D938A58" w:rsidRPr="000418A2" w:rsidDel="00B3557B">
          <w:rPr>
            <w:color w:val="000000" w:themeColor="text1"/>
            <w:lang w:val="en-GB"/>
          </w:rPr>
          <w:delText xml:space="preserve"> </w:delText>
        </w:r>
      </w:del>
      <w:del w:id="1073" w:author="Mason,David Steven" w:date="2023-02-07T12:36:00Z">
        <w:r w:rsidR="7D938A58" w:rsidRPr="000418A2" w:rsidDel="006D3119">
          <w:rPr>
            <w:color w:val="000000" w:themeColor="text1"/>
            <w:lang w:val="en-GB"/>
          </w:rPr>
          <w:delText xml:space="preserve">and </w:delText>
        </w:r>
        <w:r w:rsidR="43A34BAA" w:rsidRPr="000418A2" w:rsidDel="006D3119">
          <w:rPr>
            <w:color w:val="000000" w:themeColor="text1"/>
            <w:lang w:val="en-GB"/>
          </w:rPr>
          <w:delText>w</w:delText>
        </w:r>
      </w:del>
      <w:del w:id="1074" w:author="Mason,David Steven" w:date="2023-02-17T14:17:00Z">
        <w:r w:rsidR="43A34BAA" w:rsidRPr="000418A2" w:rsidDel="00B3557B">
          <w:rPr>
            <w:color w:val="000000" w:themeColor="text1"/>
            <w:lang w:val="en-GB"/>
          </w:rPr>
          <w:delText>e</w:delText>
        </w:r>
      </w:del>
      <w:del w:id="1075" w:author="Mason,David Steven" w:date="2023-02-07T12:35:00Z">
        <w:r w:rsidR="01A631F4" w:rsidRPr="000418A2" w:rsidDel="006D3119">
          <w:rPr>
            <w:color w:val="000000" w:themeColor="text1"/>
            <w:lang w:val="en-GB"/>
          </w:rPr>
          <w:delText>￼</w:delText>
        </w:r>
        <w:r w:rsidR="43A34BAA" w:rsidRPr="000418A2" w:rsidDel="006D3119">
          <w:rPr>
            <w:color w:val="000000" w:themeColor="text1"/>
            <w:lang w:val="en-GB"/>
          </w:rPr>
          <w:delText>￼t</w:delText>
        </w:r>
      </w:del>
      <w:del w:id="1076" w:author="Mason,David Steven" w:date="2023-02-17T14:17:00Z">
        <w:r w:rsidR="43A34BAA" w:rsidRPr="000418A2" w:rsidDel="00B3557B">
          <w:rPr>
            <w:color w:val="000000" w:themeColor="text1"/>
            <w:lang w:val="en-GB"/>
          </w:rPr>
          <w:delText>he model</w:delText>
        </w:r>
        <w:r w:rsidR="5FBBDE83" w:rsidRPr="000418A2" w:rsidDel="00B3557B">
          <w:rPr>
            <w:color w:val="000000" w:themeColor="text1"/>
            <w:lang w:val="en-GB"/>
          </w:rPr>
          <w:delText xml:space="preserve"> fit</w:delText>
        </w:r>
        <w:r w:rsidR="43A34BAA" w:rsidRPr="000418A2" w:rsidDel="00B3557B">
          <w:rPr>
            <w:color w:val="000000" w:themeColor="text1"/>
            <w:lang w:val="en-GB"/>
          </w:rPr>
          <w:delText xml:space="preserve"> </w:delText>
        </w:r>
      </w:del>
      <w:del w:id="1077" w:author="Mason,David Steven" w:date="2023-02-07T12:36:00Z">
        <w:r w:rsidR="43A34BAA" w:rsidRPr="000418A2" w:rsidDel="006D3119">
          <w:rPr>
            <w:color w:val="000000" w:themeColor="text1"/>
            <w:lang w:val="en-GB"/>
          </w:rPr>
          <w:delText xml:space="preserve">by observing the </w:delText>
        </w:r>
        <w:r w:rsidR="01A631F4" w:rsidRPr="000418A2" w:rsidDel="006D3119">
          <w:rPr>
            <w:color w:val="000000" w:themeColor="text1"/>
            <w:lang w:val="en-GB"/>
          </w:rPr>
          <w:delText xml:space="preserve">residuals (SI Figure 2), </w:delText>
        </w:r>
        <w:r w:rsidR="43A34BAA" w:rsidRPr="000418A2" w:rsidDel="006D3119">
          <w:rPr>
            <w:color w:val="000000" w:themeColor="text1"/>
            <w:lang w:val="en-GB"/>
          </w:rPr>
          <w:delText>running a</w:delText>
        </w:r>
      </w:del>
      <w:del w:id="1078" w:author="Mason,David Steven" w:date="2023-02-17T14:17:00Z">
        <w:r w:rsidR="43A34BAA" w:rsidRPr="000418A2" w:rsidDel="00B3557B">
          <w:rPr>
            <w:color w:val="000000" w:themeColor="text1"/>
            <w:lang w:val="en-GB"/>
          </w:rPr>
          <w:delText xml:space="preserve"> </w:delText>
        </w:r>
        <w:r w:rsidR="01A631F4" w:rsidRPr="000418A2" w:rsidDel="00B3557B">
          <w:rPr>
            <w:color w:val="000000" w:themeColor="text1"/>
            <w:lang w:val="en-GB"/>
          </w:rPr>
          <w:delText>type II analysis of variance</w:delText>
        </w:r>
      </w:del>
      <w:del w:id="1079" w:author="Mason,David Steven" w:date="2023-02-07T12:36:00Z">
        <w:r w:rsidR="01A631F4" w:rsidRPr="000418A2" w:rsidDel="006D3119">
          <w:rPr>
            <w:color w:val="000000" w:themeColor="text1"/>
            <w:lang w:val="en-GB"/>
          </w:rPr>
          <w:delText>,</w:delText>
        </w:r>
      </w:del>
      <w:del w:id="1080" w:author="Mason,David Steven" w:date="2023-02-17T14:17:00Z">
        <w:r w:rsidR="01A631F4" w:rsidRPr="000418A2" w:rsidDel="00B3557B">
          <w:rPr>
            <w:color w:val="000000" w:themeColor="text1"/>
            <w:lang w:val="en-GB"/>
          </w:rPr>
          <w:delText xml:space="preserve"> and by calculating explained variance </w:delText>
        </w:r>
      </w:del>
      <w:del w:id="1081" w:author="Mason,David Steven" w:date="2023-02-14T19:39:00Z">
        <w:r w:rsidR="01A631F4" w:rsidRPr="000418A2" w:rsidDel="00B26C70">
          <w:rPr>
            <w:color w:val="000000" w:themeColor="text1"/>
            <w:lang w:val="en-GB"/>
          </w:rPr>
          <w:delText>(e.g., delta, lognormal, and trigamma</w:delText>
        </w:r>
      </w:del>
      <w:del w:id="1082" w:author="Mason,David Steven" w:date="2023-02-07T12:36:00Z">
        <w:r w:rsidR="01A631F4" w:rsidRPr="000418A2" w:rsidDel="006D3119">
          <w:rPr>
            <w:color w:val="000000" w:themeColor="text1"/>
            <w:lang w:val="en-GB"/>
          </w:rPr>
          <w:delText xml:space="preserve"> </w:delText>
        </w:r>
        <w:r w:rsidR="006D5D8A" w:rsidRPr="000418A2" w:rsidDel="006D3119">
          <w:rPr>
            <w:color w:val="000000" w:themeColor="text1"/>
            <w:lang w:val="en-GB"/>
          </w:rPr>
          <w:fldChar w:fldCharType="begin"/>
        </w:r>
        <w:r w:rsidR="005D1203" w:rsidRPr="000418A2" w:rsidDel="006D3119">
          <w:rPr>
            <w:color w:val="000000" w:themeColor="text1"/>
            <w:lang w:val="en-GB"/>
          </w:rPr>
          <w:delInstrText xml:space="preserve"> ADDIN ZOTERO_ITEM CSL_CITATION {"citationID":"mNgVuNJi","properties":{"formattedCitation":"(Barto\\uc0\\u324{}, 2022)","plainCitation":"(Bartoń, 2022)","dontUpdate":true,"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delInstrText>
        </w:r>
        <w:r w:rsidR="006D5D8A" w:rsidRPr="000418A2" w:rsidDel="006D3119">
          <w:rPr>
            <w:color w:val="000000" w:themeColor="text1"/>
            <w:lang w:val="en-GB"/>
          </w:rPr>
          <w:fldChar w:fldCharType="separate"/>
        </w:r>
        <w:r w:rsidR="68776C12" w:rsidRPr="000418A2" w:rsidDel="006D3119">
          <w:rPr>
            <w:color w:val="000000" w:themeColor="text1"/>
          </w:rPr>
          <w:delText>￼</w:delText>
        </w:r>
        <w:r w:rsidR="68776C12" w:rsidRPr="000418A2" w:rsidDel="006D3119">
          <w:rPr>
            <w:rFonts w:ascii="Calibri" w:cs="Calibri"/>
            <w:color w:val="000000" w:themeColor="text1"/>
          </w:rPr>
          <w:delText>Bartoń</w:delText>
        </w:r>
        <w:r w:rsidR="006D5D8A" w:rsidRPr="000418A2" w:rsidDel="006D3119">
          <w:rPr>
            <w:color w:val="000000" w:themeColor="text1"/>
            <w:lang w:val="en-GB"/>
          </w:rPr>
          <w:fldChar w:fldCharType="end"/>
        </w:r>
        <w:r w:rsidR="43A34BAA" w:rsidRPr="000418A2" w:rsidDel="006D3119">
          <w:rPr>
            <w:color w:val="000000" w:themeColor="text1"/>
            <w:lang w:val="en-GB"/>
          </w:rPr>
          <w:delText>￼.</w:delText>
        </w:r>
        <w:r w:rsidR="56184F24" w:rsidRPr="000418A2" w:rsidDel="006D3119">
          <w:rPr>
            <w:color w:val="000000" w:themeColor="text1"/>
            <w:lang w:val="en-GB"/>
          </w:rPr>
          <w:delText xml:space="preserve"> </w:delText>
        </w:r>
      </w:del>
    </w:p>
    <w:p w14:paraId="43B3EA92" w14:textId="14EAF878" w:rsidR="07B21A13" w:rsidRPr="000418A2" w:rsidRDefault="07B21A13">
      <w:pPr>
        <w:spacing w:line="360" w:lineRule="auto"/>
        <w:jc w:val="both"/>
        <w:rPr>
          <w:color w:val="000000" w:themeColor="text1"/>
          <w:lang w:val="en-GB"/>
        </w:rPr>
        <w:pPrChange w:id="1083" w:author="Mason,David Steven" w:date="2023-02-17T14:13:00Z">
          <w:pPr>
            <w:spacing w:line="480" w:lineRule="auto"/>
            <w:jc w:val="both"/>
          </w:pPr>
        </w:pPrChange>
      </w:pPr>
    </w:p>
    <w:p w14:paraId="20305F86" w14:textId="08E7DC5A" w:rsidR="001B001C" w:rsidRPr="000418A2" w:rsidRDefault="001B001C">
      <w:pPr>
        <w:snapToGrid w:val="0"/>
        <w:spacing w:line="360" w:lineRule="auto"/>
        <w:rPr>
          <w:rFonts w:cstheme="minorHAnsi"/>
          <w:color w:val="000000" w:themeColor="text1"/>
          <w:lang w:val="en-GB"/>
        </w:rPr>
        <w:pPrChange w:id="1084" w:author="Mason,David Steven" w:date="2023-02-17T14:13:00Z">
          <w:pPr>
            <w:snapToGrid w:val="0"/>
            <w:spacing w:line="480" w:lineRule="auto"/>
          </w:pPr>
        </w:pPrChange>
      </w:pPr>
      <w:r w:rsidRPr="000418A2">
        <w:rPr>
          <w:rFonts w:cstheme="minorHAnsi"/>
          <w:color w:val="000000" w:themeColor="text1"/>
          <w:lang w:val="en-GB"/>
        </w:rPr>
        <w:t xml:space="preserve">2.2 Bird richness. </w:t>
      </w:r>
    </w:p>
    <w:p w14:paraId="569973EC" w14:textId="4ED2FCBC" w:rsidR="004E112B" w:rsidRPr="000418A2" w:rsidRDefault="001841CE">
      <w:pPr>
        <w:snapToGrid w:val="0"/>
        <w:spacing w:line="360" w:lineRule="auto"/>
        <w:ind w:firstLine="720"/>
        <w:rPr>
          <w:ins w:id="1085" w:author="Mason,David Steven" w:date="2023-02-07T13:20:00Z"/>
          <w:color w:val="000000" w:themeColor="text1"/>
          <w:lang w:val="en-GB"/>
        </w:rPr>
        <w:pPrChange w:id="1086" w:author="Mason,David Steven" w:date="2023-02-17T14:13:00Z">
          <w:pPr>
            <w:snapToGrid w:val="0"/>
            <w:spacing w:line="480" w:lineRule="auto"/>
            <w:ind w:firstLine="720"/>
          </w:pPr>
        </w:pPrChange>
      </w:pPr>
      <w:r w:rsidRPr="000418A2">
        <w:rPr>
          <w:color w:val="000000" w:themeColor="text1"/>
          <w:lang w:val="en-GB"/>
        </w:rPr>
        <w:t>Again,</w:t>
      </w:r>
      <w:r w:rsidR="003D6FA4" w:rsidRPr="000418A2">
        <w:rPr>
          <w:color w:val="000000" w:themeColor="text1"/>
          <w:lang w:val="en-GB"/>
        </w:rPr>
        <w:t xml:space="preserve"> we removed</w:t>
      </w:r>
      <w:r w:rsidRPr="000418A2">
        <w:rPr>
          <w:color w:val="000000" w:themeColor="text1"/>
          <w:lang w:val="en-GB"/>
        </w:rPr>
        <w:t xml:space="preserve"> the initial two weeks of </w:t>
      </w:r>
      <w:del w:id="1087" w:author="Mason,David Steven" w:date="2023-03-11T17:42:00Z">
        <w:r w:rsidRPr="000418A2" w:rsidDel="00810F6B">
          <w:rPr>
            <w:color w:val="000000" w:themeColor="text1"/>
            <w:lang w:val="en-GB"/>
          </w:rPr>
          <w:delText xml:space="preserve">sampling </w:delText>
        </w:r>
      </w:del>
      <w:ins w:id="1088" w:author="Mason,David Steven" w:date="2023-03-11T17:42:00Z">
        <w:r w:rsidR="00810F6B" w:rsidRPr="000418A2">
          <w:rPr>
            <w:color w:val="000000" w:themeColor="text1"/>
            <w:lang w:val="en-GB"/>
          </w:rPr>
          <w:t xml:space="preserve">camera trap data </w:t>
        </w:r>
      </w:ins>
      <w:r w:rsidR="003D6FA4" w:rsidRPr="000418A2">
        <w:rPr>
          <w:color w:val="000000" w:themeColor="text1"/>
          <w:lang w:val="en-GB"/>
        </w:rPr>
        <w:t xml:space="preserve">to account for an </w:t>
      </w:r>
      <w:r w:rsidRPr="000418A2">
        <w:rPr>
          <w:color w:val="000000" w:themeColor="text1"/>
          <w:lang w:val="en-GB"/>
        </w:rPr>
        <w:t xml:space="preserve">acclimatization period. </w:t>
      </w:r>
      <w:r w:rsidR="004E112B" w:rsidRPr="000418A2">
        <w:rPr>
          <w:color w:val="000000" w:themeColor="text1"/>
          <w:lang w:val="en-GB"/>
        </w:rPr>
        <w:t xml:space="preserve">We used </w:t>
      </w:r>
      <w:del w:id="1089" w:author="Mason,David Steven" w:date="2023-02-07T13:19:00Z">
        <w:r w:rsidR="004E112B" w:rsidRPr="000418A2" w:rsidDel="006D3119">
          <w:rPr>
            <w:color w:val="000000" w:themeColor="text1"/>
            <w:lang w:val="en-GB"/>
          </w:rPr>
          <w:delText xml:space="preserve">a </w:delText>
        </w:r>
      </w:del>
      <w:ins w:id="1090" w:author="Mason,David Steven" w:date="2023-02-07T13:19:00Z">
        <w:r w:rsidR="006D3119" w:rsidRPr="000418A2">
          <w:rPr>
            <w:color w:val="000000" w:themeColor="text1"/>
            <w:lang w:val="en-GB"/>
          </w:rPr>
          <w:t xml:space="preserve">the </w:t>
        </w:r>
        <w:proofErr w:type="spellStart"/>
        <w:r w:rsidR="006D3119" w:rsidRPr="000418A2">
          <w:rPr>
            <w:color w:val="000000" w:themeColor="text1"/>
            <w:lang w:val="en-GB"/>
          </w:rPr>
          <w:t>lmer</w:t>
        </w:r>
        <w:proofErr w:type="spellEnd"/>
        <w:r w:rsidR="006D3119" w:rsidRPr="000418A2">
          <w:rPr>
            <w:color w:val="000000" w:themeColor="text1"/>
            <w:lang w:val="en-GB"/>
          </w:rPr>
          <w:t xml:space="preserve"> </w:t>
        </w:r>
      </w:ins>
      <w:ins w:id="1091" w:author="Mason,David Steven" w:date="2023-02-07T13:20:00Z">
        <w:r w:rsidR="006D3119" w:rsidRPr="000418A2">
          <w:rPr>
            <w:color w:val="000000" w:themeColor="text1"/>
            <w:lang w:val="en-GB"/>
          </w:rPr>
          <w:t>function to conduct a</w:t>
        </w:r>
      </w:ins>
      <w:ins w:id="1092" w:author="Mason,David Steven" w:date="2023-02-07T13:19:00Z">
        <w:r w:rsidR="006D3119" w:rsidRPr="000418A2">
          <w:rPr>
            <w:color w:val="000000" w:themeColor="text1"/>
            <w:lang w:val="en-GB"/>
          </w:rPr>
          <w:t xml:space="preserve"> </w:t>
        </w:r>
      </w:ins>
      <w:del w:id="1093" w:author="Mason,David Steven" w:date="2023-02-07T13:19:00Z">
        <w:r w:rsidR="004E112B" w:rsidRPr="000418A2" w:rsidDel="006D3119">
          <w:rPr>
            <w:color w:val="000000" w:themeColor="text1"/>
            <w:lang w:val="en-GB"/>
          </w:rPr>
          <w:delText xml:space="preserve">linear </w:delText>
        </w:r>
      </w:del>
      <w:ins w:id="1094" w:author="Mason,David Steven" w:date="2023-02-07T15:23:00Z">
        <w:r w:rsidR="006D3119" w:rsidRPr="000418A2">
          <w:rPr>
            <w:color w:val="000000" w:themeColor="text1"/>
            <w:lang w:val="en-GB"/>
          </w:rPr>
          <w:t>linear</w:t>
        </w:r>
      </w:ins>
      <w:ins w:id="1095" w:author="Mason,David Steven" w:date="2023-02-07T13:19:00Z">
        <w:r w:rsidR="006D3119" w:rsidRPr="000418A2">
          <w:rPr>
            <w:color w:val="000000" w:themeColor="text1"/>
            <w:lang w:val="en-GB"/>
          </w:rPr>
          <w:t xml:space="preserve"> </w:t>
        </w:r>
      </w:ins>
      <w:r w:rsidR="004E112B" w:rsidRPr="000418A2">
        <w:rPr>
          <w:color w:val="000000" w:themeColor="text1"/>
          <w:lang w:val="en-GB"/>
        </w:rPr>
        <w:t xml:space="preserve">mixed effects model with a Gaussian sampling distribution </w:t>
      </w:r>
      <w:del w:id="1096" w:author="Mason,David Steven" w:date="2023-03-08T17:46:00Z">
        <w:r w:rsidR="004E112B" w:rsidRPr="000418A2" w:rsidDel="00B96A81">
          <w:rPr>
            <w:color w:val="000000" w:themeColor="text1"/>
            <w:lang w:val="en-GB"/>
          </w:rPr>
          <w:delText xml:space="preserve">via maximum likelihood </w:delText>
        </w:r>
      </w:del>
      <w:del w:id="1097" w:author="Mason,David Steven" w:date="2023-02-07T13:20:00Z">
        <w:r w:rsidR="004E112B" w:rsidRPr="000418A2" w:rsidDel="006D3119">
          <w:rPr>
            <w:color w:val="000000" w:themeColor="text1"/>
            <w:lang w:val="en-GB"/>
          </w:rPr>
          <w:delText xml:space="preserve">with the </w:delText>
        </w:r>
      </w:del>
      <w:del w:id="1098" w:author="Mason,David Steven" w:date="2023-02-07T13:19:00Z">
        <w:r w:rsidR="004E112B" w:rsidRPr="000418A2" w:rsidDel="006D3119">
          <w:rPr>
            <w:color w:val="000000" w:themeColor="text1"/>
            <w:lang w:val="en-GB"/>
          </w:rPr>
          <w:delText xml:space="preserve">lmer </w:delText>
        </w:r>
      </w:del>
      <w:del w:id="1099" w:author="Mason,David Steven" w:date="2023-02-07T13:20:00Z">
        <w:r w:rsidR="004E112B" w:rsidRPr="000418A2" w:rsidDel="006D3119">
          <w:rPr>
            <w:color w:val="000000" w:themeColor="text1"/>
            <w:lang w:val="en-GB"/>
          </w:rPr>
          <w:delText xml:space="preserve">function </w:delText>
        </w:r>
      </w:del>
      <w:r w:rsidR="004E112B" w:rsidRPr="000418A2">
        <w:rPr>
          <w:color w:val="000000" w:themeColor="text1"/>
          <w:lang w:val="en-GB"/>
        </w:rPr>
        <w:t xml:space="preserve">to assess </w:t>
      </w:r>
      <w:r w:rsidRPr="000418A2">
        <w:rPr>
          <w:color w:val="000000" w:themeColor="text1"/>
          <w:lang w:val="en-GB"/>
        </w:rPr>
        <w:t>total bird</w:t>
      </w:r>
      <w:r w:rsidR="00BC0952" w:rsidRPr="000418A2">
        <w:rPr>
          <w:color w:val="000000" w:themeColor="text1"/>
          <w:lang w:val="en-GB"/>
        </w:rPr>
        <w:t xml:space="preserve"> species</w:t>
      </w:r>
      <w:r w:rsidRPr="000418A2">
        <w:rPr>
          <w:color w:val="000000" w:themeColor="text1"/>
          <w:lang w:val="en-GB"/>
        </w:rPr>
        <w:t xml:space="preserve"> richness</w:t>
      </w:r>
      <w:r w:rsidR="000045C7" w:rsidRPr="000418A2">
        <w:rPr>
          <w:color w:val="000000" w:themeColor="text1"/>
          <w:lang w:val="en-GB"/>
        </w:rPr>
        <w:t xml:space="preserve"> at feeders across the experiment </w:t>
      </w:r>
      <w:r w:rsidRPr="000418A2">
        <w:rPr>
          <w:color w:val="000000" w:themeColor="text1"/>
          <w:lang w:val="en-GB"/>
        </w:rPr>
        <w:fldChar w:fldCharType="begin"/>
      </w:r>
      <w:r w:rsidRPr="000418A2">
        <w:rPr>
          <w:color w:val="000000" w:themeColor="text1"/>
          <w:lang w:val="en-GB"/>
        </w:rPr>
        <w:instrText xml:space="preserve"> ADDIN ZOTERO_ITEM CSL_CITATION {"citationID":"MTe6FNNl","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0418A2">
        <w:rPr>
          <w:color w:val="000000" w:themeColor="text1"/>
          <w:lang w:val="en-GB"/>
        </w:rPr>
        <w:fldChar w:fldCharType="separate"/>
      </w:r>
      <w:r w:rsidR="0000501B" w:rsidRPr="000418A2">
        <w:rPr>
          <w:noProof/>
          <w:color w:val="000000" w:themeColor="text1"/>
          <w:lang w:val="en-GB"/>
        </w:rPr>
        <w:t>(Bates et al., 2015)</w:t>
      </w:r>
      <w:r w:rsidRPr="000418A2">
        <w:rPr>
          <w:color w:val="000000" w:themeColor="text1"/>
          <w:lang w:val="en-GB"/>
        </w:rPr>
        <w:fldChar w:fldCharType="end"/>
      </w:r>
      <w:r w:rsidR="000045C7" w:rsidRPr="000418A2">
        <w:rPr>
          <w:color w:val="000000" w:themeColor="text1"/>
          <w:lang w:val="en-GB"/>
        </w:rPr>
        <w:t xml:space="preserve">. </w:t>
      </w:r>
      <w:ins w:id="1100" w:author="Mason,David Steven" w:date="2023-02-14T19:29:00Z">
        <w:r w:rsidR="000F434E" w:rsidRPr="000418A2">
          <w:rPr>
            <w:color w:val="000000" w:themeColor="text1"/>
            <w:lang w:val="en-GB"/>
          </w:rPr>
          <w:t>We treated f</w:t>
        </w:r>
      </w:ins>
      <w:del w:id="1101" w:author="Mason,David Steven" w:date="2023-02-14T19:29:00Z">
        <w:r w:rsidR="000045C7" w:rsidRPr="000418A2" w:rsidDel="000F434E">
          <w:rPr>
            <w:color w:val="000000" w:themeColor="text1"/>
            <w:lang w:val="en-GB"/>
          </w:rPr>
          <w:delText>F</w:delText>
        </w:r>
      </w:del>
      <w:r w:rsidR="000045C7" w:rsidRPr="000418A2">
        <w:rPr>
          <w:color w:val="000000" w:themeColor="text1"/>
          <w:lang w:val="en-GB"/>
        </w:rPr>
        <w:t>eeder resource level treatment (</w:t>
      </w:r>
      <w:ins w:id="1102" w:author="Mason,David Steven" w:date="2023-02-14T19:48:00Z">
        <w:r w:rsidR="00B26C70" w:rsidRPr="000418A2">
          <w:rPr>
            <w:color w:val="000000" w:themeColor="text1"/>
            <w:lang w:val="en-GB"/>
          </w:rPr>
          <w:t>control = 0, low = 4, medium = 8, or high = 12</w:t>
        </w:r>
      </w:ins>
      <w:del w:id="1103" w:author="Mason,David Steven" w:date="2023-02-14T19:48:00Z">
        <w:r w:rsidR="000045C7" w:rsidRPr="000418A2" w:rsidDel="00B26C70">
          <w:rPr>
            <w:color w:val="000000" w:themeColor="text1"/>
            <w:lang w:val="en-GB"/>
          </w:rPr>
          <w:delText>control = 0, low = 4, medium = 8, or high = 12 resources</w:delText>
        </w:r>
      </w:del>
      <w:r w:rsidR="000045C7" w:rsidRPr="000418A2">
        <w:rPr>
          <w:color w:val="000000" w:themeColor="text1"/>
          <w:lang w:val="en-GB"/>
        </w:rPr>
        <w:t>)</w:t>
      </w:r>
      <w:r w:rsidR="005018CA" w:rsidRPr="000418A2">
        <w:rPr>
          <w:color w:val="000000" w:themeColor="text1"/>
          <w:lang w:val="en-GB"/>
        </w:rPr>
        <w:t xml:space="preserve"> and experiment block (1</w:t>
      </w:r>
      <w:ins w:id="1104" w:author="Mason,David Steven" w:date="2023-02-18T11:13:00Z">
        <w:r w:rsidR="00AC6DAF" w:rsidRPr="000418A2">
          <w:rPr>
            <w:color w:val="000000" w:themeColor="text1"/>
          </w:rPr>
          <w:t>–</w:t>
        </w:r>
      </w:ins>
      <w:del w:id="1105" w:author="Mason,David Steven" w:date="2023-02-18T11:13:00Z">
        <w:r w:rsidR="005018CA" w:rsidRPr="000418A2" w:rsidDel="00AC6DAF">
          <w:rPr>
            <w:color w:val="000000" w:themeColor="text1"/>
            <w:lang w:val="en-GB"/>
          </w:rPr>
          <w:delText>-</w:delText>
        </w:r>
      </w:del>
      <w:r w:rsidR="005018CA" w:rsidRPr="000418A2">
        <w:rPr>
          <w:color w:val="000000" w:themeColor="text1"/>
          <w:lang w:val="en-GB"/>
        </w:rPr>
        <w:t xml:space="preserve">10) </w:t>
      </w:r>
      <w:del w:id="1106" w:author="Mason,David Steven" w:date="2023-02-14T19:30:00Z">
        <w:r w:rsidR="005018CA" w:rsidRPr="000418A2" w:rsidDel="000F434E">
          <w:rPr>
            <w:color w:val="000000" w:themeColor="text1"/>
            <w:lang w:val="en-GB"/>
          </w:rPr>
          <w:delText xml:space="preserve">were treated </w:delText>
        </w:r>
      </w:del>
      <w:r w:rsidR="005018CA" w:rsidRPr="000418A2">
        <w:rPr>
          <w:color w:val="000000" w:themeColor="text1"/>
          <w:lang w:val="en-GB"/>
        </w:rPr>
        <w:t>as fixed and random effects, respectively</w:t>
      </w:r>
      <w:r w:rsidR="000045C7" w:rsidRPr="000418A2">
        <w:rPr>
          <w:color w:val="000000" w:themeColor="text1"/>
          <w:lang w:val="en-GB"/>
        </w:rPr>
        <w:t xml:space="preserve">. </w:t>
      </w:r>
      <w:r w:rsidR="004E112B" w:rsidRPr="000418A2">
        <w:rPr>
          <w:color w:val="000000" w:themeColor="text1"/>
          <w:lang w:val="en-GB"/>
        </w:rPr>
        <w:t>The regression was expressed as</w:t>
      </w:r>
    </w:p>
    <w:p w14:paraId="083A2527" w14:textId="5690C624" w:rsidR="006D3119" w:rsidRPr="000418A2" w:rsidRDefault="006D3119">
      <w:pPr>
        <w:snapToGrid w:val="0"/>
        <w:spacing w:line="360" w:lineRule="auto"/>
        <w:ind w:firstLine="720"/>
        <w:rPr>
          <w:ins w:id="1107" w:author="Mason,David Steven" w:date="2023-02-07T13:20:00Z"/>
          <w:color w:val="000000" w:themeColor="text1"/>
          <w:lang w:val="en-GB"/>
        </w:rPr>
        <w:pPrChange w:id="1108" w:author="Mason,David Steven" w:date="2023-02-17T14:13:00Z">
          <w:pPr>
            <w:snapToGrid w:val="0"/>
            <w:spacing w:line="480" w:lineRule="auto"/>
            <w:ind w:firstLine="720"/>
          </w:pPr>
        </w:pPrChange>
      </w:pPr>
      <w:ins w:id="1109" w:author="Mason,David Steven" w:date="2023-02-07T13:21:00Z">
        <w:r w:rsidRPr="000418A2">
          <w:rPr>
            <w:color w:val="000000" w:themeColor="text1"/>
            <w:lang w:val="en-GB"/>
          </w:rPr>
          <w:tab/>
        </w:r>
      </w:ins>
      <w:ins w:id="1110" w:author="Mason,David Steven" w:date="2023-02-07T13:23:00Z">
        <w:r w:rsidRPr="000418A2">
          <w:rPr>
            <w:color w:val="000000" w:themeColor="text1"/>
            <w:lang w:val="en-GB"/>
          </w:rPr>
          <w:tab/>
        </w:r>
        <w:r w:rsidRPr="000418A2">
          <w:rPr>
            <w:color w:val="000000" w:themeColor="text1"/>
            <w:lang w:val="en-GB"/>
          </w:rPr>
          <w:tab/>
        </w:r>
      </w:ins>
      <w:ins w:id="1111" w:author="Mason,David Steven" w:date="2023-02-07T13:21:00Z">
        <w:r w:rsidRPr="000418A2">
          <w:rPr>
            <w:color w:val="000000" w:themeColor="text1"/>
            <w:lang w:val="en-GB"/>
          </w:rPr>
          <w:tab/>
        </w:r>
      </w:ins>
      <m:oMath>
        <m:sSub>
          <m:sSubPr>
            <m:ctrlPr>
              <w:ins w:id="1112" w:author="Mason,David Steven" w:date="2023-02-07T13:22:00Z">
                <w:rPr>
                  <w:rFonts w:ascii="Cambria Math" w:hAnsi="Cambria Math"/>
                  <w:i/>
                  <w:color w:val="000000" w:themeColor="text1"/>
                  <w:lang w:val="en-GB"/>
                </w:rPr>
              </w:ins>
            </m:ctrlPr>
          </m:sSubPr>
          <m:e>
            <m:r>
              <w:ins w:id="1113" w:author="Mason,David Steven" w:date="2023-02-07T13:22:00Z">
                <w:rPr>
                  <w:rFonts w:ascii="Cambria Math" w:hAnsi="Cambria Math"/>
                  <w:color w:val="000000" w:themeColor="text1"/>
                  <w:lang w:val="en-GB"/>
                </w:rPr>
                <m:t>Rich</m:t>
              </w:ins>
            </m:r>
          </m:e>
          <m:sub>
            <m:r>
              <w:ins w:id="1114" w:author="Mason,David Steven" w:date="2023-02-07T13:22:00Z">
                <w:rPr>
                  <w:rFonts w:ascii="Cambria Math" w:hAnsi="Cambria Math"/>
                  <w:color w:val="000000" w:themeColor="text1"/>
                  <w:lang w:val="en-GB"/>
                </w:rPr>
                <m:t>i</m:t>
              </w:ins>
            </m:r>
          </m:sub>
        </m:sSub>
        <m:r>
          <w:ins w:id="1115" w:author="Mason,David Steven" w:date="2023-02-07T13:23:00Z">
            <w:rPr>
              <w:rFonts w:ascii="Cambria Math" w:hAnsi="Cambria Math"/>
              <w:color w:val="000000" w:themeColor="text1"/>
              <w:lang w:val="en-GB"/>
            </w:rPr>
            <m:t>~</m:t>
          </w:ins>
        </m:r>
        <m:r>
          <w:ins w:id="1116" w:author="Mason,David Steven" w:date="2023-02-07T15:24:00Z">
            <w:rPr>
              <w:rFonts w:ascii="Cambria Math" w:hAnsi="Cambria Math"/>
              <w:color w:val="000000" w:themeColor="text1"/>
              <w:lang w:val="en-GB"/>
            </w:rPr>
            <m:t>N</m:t>
          </w:ins>
        </m:r>
        <m:r>
          <w:ins w:id="1117" w:author="Mason,David Steven" w:date="2023-02-07T13:23:00Z">
            <w:rPr>
              <w:rFonts w:ascii="Cambria Math" w:hAnsi="Cambria Math"/>
              <w:color w:val="000000" w:themeColor="text1"/>
              <w:lang w:val="en-GB"/>
            </w:rPr>
            <m:t>(</m:t>
          </w:ins>
        </m:r>
        <m:sSub>
          <m:sSubPr>
            <m:ctrlPr>
              <w:ins w:id="1118" w:author="Mason,David Steven" w:date="2023-02-07T13:23:00Z">
                <w:rPr>
                  <w:rFonts w:ascii="Cambria Math" w:hAnsi="Cambria Math"/>
                  <w:i/>
                  <w:color w:val="000000" w:themeColor="text1"/>
                  <w:lang w:val="en-GB"/>
                </w:rPr>
              </w:ins>
            </m:ctrlPr>
          </m:sSubPr>
          <m:e>
            <m:r>
              <w:ins w:id="1119" w:author="Mason,David Steven" w:date="2023-02-07T13:23:00Z">
                <w:rPr>
                  <w:rFonts w:ascii="Cambria Math" w:hAnsi="Cambria Math"/>
                  <w:color w:val="000000" w:themeColor="text1"/>
                  <w:lang w:val="en-GB"/>
                </w:rPr>
                <m:t>μ</m:t>
              </w:ins>
            </m:r>
          </m:e>
          <m:sub>
            <m:r>
              <w:ins w:id="1120" w:author="Mason,David Steven" w:date="2023-02-07T13:23:00Z">
                <w:rPr>
                  <w:rFonts w:ascii="Cambria Math" w:hAnsi="Cambria Math"/>
                  <w:color w:val="000000" w:themeColor="text1"/>
                  <w:lang w:val="en-GB"/>
                </w:rPr>
                <m:t>i</m:t>
              </w:ins>
            </m:r>
          </m:sub>
        </m:sSub>
        <m:r>
          <w:ins w:id="1121" w:author="Mason,David Steven" w:date="2023-02-07T15:24:00Z">
            <w:rPr>
              <w:rFonts w:ascii="Cambria Math" w:hAnsi="Cambria Math"/>
              <w:color w:val="000000" w:themeColor="text1"/>
              <w:lang w:val="en-GB"/>
            </w:rPr>
            <m:t>,</m:t>
          </w:ins>
        </m:r>
        <m:sSup>
          <m:sSupPr>
            <m:ctrlPr>
              <w:ins w:id="1122" w:author="Mason,David Steven" w:date="2023-02-07T15:24:00Z">
                <w:rPr>
                  <w:rFonts w:ascii="Cambria Math" w:hAnsi="Cambria Math"/>
                  <w:i/>
                  <w:color w:val="000000" w:themeColor="text1"/>
                  <w:lang w:val="en-GB"/>
                </w:rPr>
              </w:ins>
            </m:ctrlPr>
          </m:sSupPr>
          <m:e>
            <m:r>
              <w:ins w:id="1123" w:author="Mason,David Steven" w:date="2023-02-07T15:25:00Z">
                <w:rPr>
                  <w:rFonts w:ascii="Cambria Math" w:hAnsi="Cambria Math"/>
                  <w:color w:val="000000" w:themeColor="text1"/>
                  <w:lang w:val="en-GB"/>
                </w:rPr>
                <m:t>σ</m:t>
              </w:ins>
            </m:r>
          </m:e>
          <m:sup>
            <m:r>
              <w:ins w:id="1124" w:author="Mason,David Steven" w:date="2023-02-07T15:25:00Z">
                <w:rPr>
                  <w:rFonts w:ascii="Cambria Math" w:hAnsi="Cambria Math"/>
                  <w:color w:val="000000" w:themeColor="text1"/>
                  <w:lang w:val="en-GB"/>
                </w:rPr>
                <m:t>2</m:t>
              </w:ins>
            </m:r>
          </m:sup>
        </m:sSup>
        <m:r>
          <w:ins w:id="1125" w:author="Mason,David Steven" w:date="2023-02-07T13:23:00Z">
            <w:rPr>
              <w:rFonts w:ascii="Cambria Math" w:hAnsi="Cambria Math"/>
              <w:color w:val="000000" w:themeColor="text1"/>
              <w:lang w:val="en-GB"/>
            </w:rPr>
            <m:t>)</m:t>
          </w:ins>
        </m:r>
      </m:oMath>
      <w:ins w:id="1126" w:author="Mason,David Steven" w:date="2023-02-07T13:22:00Z">
        <w:r w:rsidRPr="000418A2">
          <w:rPr>
            <w:color w:val="000000" w:themeColor="text1"/>
            <w:lang w:val="en-GB"/>
          </w:rPr>
          <w:tab/>
          <w:t>(</w:t>
        </w:r>
        <w:r w:rsidRPr="000418A2">
          <w:rPr>
            <w:i/>
            <w:iCs/>
            <w:color w:val="000000" w:themeColor="text1"/>
            <w:lang w:val="en-GB"/>
          </w:rPr>
          <w:t xml:space="preserve">eq. </w:t>
        </w:r>
      </w:ins>
      <w:ins w:id="1127" w:author="Mason,David Steven" w:date="2023-02-07T13:26:00Z">
        <w:r w:rsidRPr="000418A2">
          <w:rPr>
            <w:i/>
            <w:iCs/>
            <w:color w:val="000000" w:themeColor="text1"/>
            <w:lang w:val="en-GB"/>
          </w:rPr>
          <w:t>5</w:t>
        </w:r>
      </w:ins>
      <w:ins w:id="1128" w:author="Mason,David Steven" w:date="2023-02-07T13:22:00Z">
        <w:r w:rsidRPr="000418A2">
          <w:rPr>
            <w:color w:val="000000" w:themeColor="text1"/>
            <w:lang w:val="en-GB"/>
          </w:rPr>
          <w:t>)</w:t>
        </w:r>
      </w:ins>
    </w:p>
    <w:p w14:paraId="38E183ED" w14:textId="0C78754D" w:rsidR="006D3119" w:rsidRPr="000418A2" w:rsidRDefault="00AC6DAF">
      <w:pPr>
        <w:snapToGrid w:val="0"/>
        <w:spacing w:line="360" w:lineRule="auto"/>
        <w:rPr>
          <w:ins w:id="1129" w:author="Mason,David Steven" w:date="2023-02-07T15:08:00Z"/>
          <w:rFonts w:eastAsiaTheme="minorEastAsia"/>
          <w:color w:val="000000" w:themeColor="text1"/>
          <w:lang w:val="en-GB"/>
        </w:rPr>
        <w:pPrChange w:id="1130" w:author="Mason,David Steven" w:date="2023-02-17T14:13:00Z">
          <w:pPr>
            <w:snapToGrid w:val="0"/>
            <w:spacing w:line="480" w:lineRule="auto"/>
          </w:pPr>
        </w:pPrChange>
      </w:pPr>
      <w:ins w:id="1131" w:author="Mason,David Steven" w:date="2023-02-18T11:13:00Z">
        <w:r w:rsidRPr="000418A2">
          <w:rPr>
            <w:color w:val="000000" w:themeColor="text1"/>
            <w:lang w:val="en-GB"/>
          </w:rPr>
          <w:t>w</w:t>
        </w:r>
      </w:ins>
      <w:ins w:id="1132" w:author="Mason,David Steven" w:date="2023-02-07T13:24:00Z">
        <w:r w:rsidR="006D3119" w:rsidRPr="000418A2">
          <w:rPr>
            <w:color w:val="000000" w:themeColor="text1"/>
            <w:lang w:val="en-GB"/>
          </w:rPr>
          <w:t xml:space="preserve">here </w:t>
        </w:r>
      </w:ins>
      <m:oMath>
        <m:sSub>
          <m:sSubPr>
            <m:ctrlPr>
              <w:ins w:id="1133" w:author="Mason,David Steven" w:date="2023-02-07T13:24:00Z">
                <w:rPr>
                  <w:rFonts w:ascii="Cambria Math" w:hAnsi="Cambria Math"/>
                  <w:i/>
                  <w:color w:val="000000" w:themeColor="text1"/>
                  <w:lang w:val="en-GB"/>
                </w:rPr>
              </w:ins>
            </m:ctrlPr>
          </m:sSubPr>
          <m:e>
            <m:r>
              <w:ins w:id="1134" w:author="Mason,David Steven" w:date="2023-02-07T13:24:00Z">
                <w:rPr>
                  <w:rFonts w:ascii="Cambria Math" w:hAnsi="Cambria Math"/>
                  <w:color w:val="000000" w:themeColor="text1"/>
                  <w:lang w:val="en-GB"/>
                </w:rPr>
                <m:t>Rich</m:t>
              </w:ins>
            </m:r>
          </m:e>
          <m:sub>
            <m:r>
              <w:ins w:id="1135" w:author="Mason,David Steven" w:date="2023-02-07T13:24:00Z">
                <w:rPr>
                  <w:rFonts w:ascii="Cambria Math" w:hAnsi="Cambria Math"/>
                  <w:color w:val="000000" w:themeColor="text1"/>
                  <w:lang w:val="en-GB"/>
                </w:rPr>
                <m:t>i</m:t>
              </w:ins>
            </m:r>
          </m:sub>
        </m:sSub>
      </m:oMath>
      <w:ins w:id="1136" w:author="Mason,David Steven" w:date="2023-02-07T13:24:00Z">
        <w:r w:rsidR="006D3119" w:rsidRPr="000418A2">
          <w:rPr>
            <w:rFonts w:eastAsiaTheme="minorEastAsia"/>
            <w:color w:val="000000" w:themeColor="text1"/>
            <w:lang w:val="en-GB"/>
          </w:rPr>
          <w:t xml:space="preserve"> is the </w:t>
        </w:r>
      </w:ins>
      <w:ins w:id="1137" w:author="Mason,David Steven" w:date="2023-02-07T15:25:00Z">
        <w:r w:rsidR="006D3119" w:rsidRPr="000418A2">
          <w:rPr>
            <w:rFonts w:eastAsiaTheme="minorEastAsia"/>
            <w:color w:val="000000" w:themeColor="text1"/>
            <w:lang w:val="en-GB"/>
          </w:rPr>
          <w:t>normally</w:t>
        </w:r>
      </w:ins>
      <w:ins w:id="1138" w:author="Mason,David Steven" w:date="2023-02-07T13:24:00Z">
        <w:r w:rsidR="006D3119" w:rsidRPr="000418A2">
          <w:rPr>
            <w:rFonts w:eastAsiaTheme="minorEastAsia"/>
            <w:color w:val="000000" w:themeColor="text1"/>
            <w:lang w:val="en-GB"/>
          </w:rPr>
          <w:t xml:space="preserve"> distributed </w:t>
        </w:r>
      </w:ins>
      <w:ins w:id="1139" w:author="Mason,David Steven" w:date="2023-02-07T15:25:00Z">
        <w:r w:rsidR="006D3119" w:rsidRPr="000418A2">
          <w:rPr>
            <w:rFonts w:eastAsiaTheme="minorEastAsia"/>
            <w:color w:val="000000" w:themeColor="text1"/>
            <w:lang w:val="en-GB"/>
          </w:rPr>
          <w:t>range</w:t>
        </w:r>
      </w:ins>
      <w:ins w:id="1140" w:author="Mason,David Steven" w:date="2023-02-07T13:25:00Z">
        <w:r w:rsidR="006D3119" w:rsidRPr="000418A2">
          <w:rPr>
            <w:rFonts w:eastAsiaTheme="minorEastAsia"/>
            <w:color w:val="000000" w:themeColor="text1"/>
            <w:lang w:val="en-GB"/>
          </w:rPr>
          <w:t xml:space="preserve"> of</w:t>
        </w:r>
      </w:ins>
      <w:ins w:id="1141" w:author="Mason,David Steven" w:date="2023-02-07T15:25:00Z">
        <w:r w:rsidR="006D3119" w:rsidRPr="000418A2">
          <w:rPr>
            <w:rFonts w:eastAsiaTheme="minorEastAsia"/>
            <w:color w:val="000000" w:themeColor="text1"/>
            <w:lang w:val="en-GB"/>
          </w:rPr>
          <w:t xml:space="preserve"> total</w:t>
        </w:r>
      </w:ins>
      <w:ins w:id="1142" w:author="Mason,David Steven" w:date="2023-02-07T13:25:00Z">
        <w:r w:rsidR="006D3119" w:rsidRPr="000418A2">
          <w:rPr>
            <w:rFonts w:eastAsiaTheme="minorEastAsia"/>
            <w:color w:val="000000" w:themeColor="text1"/>
            <w:lang w:val="en-GB"/>
          </w:rPr>
          <w:t xml:space="preserve"> bird richness </w:t>
        </w:r>
      </w:ins>
      <w:ins w:id="1143" w:author="Mason,David Steven" w:date="2023-02-07T15:25:00Z">
        <w:r w:rsidR="006D3119" w:rsidRPr="000418A2">
          <w:rPr>
            <w:rFonts w:eastAsiaTheme="minorEastAsia"/>
            <w:color w:val="000000" w:themeColor="text1"/>
            <w:lang w:val="en-GB"/>
          </w:rPr>
          <w:t xml:space="preserve">observed </w:t>
        </w:r>
      </w:ins>
      <w:ins w:id="1144" w:author="Mason,David Steven" w:date="2023-02-07T13:25:00Z">
        <w:r w:rsidR="006D3119" w:rsidRPr="000418A2">
          <w:rPr>
            <w:rFonts w:eastAsiaTheme="minorEastAsia"/>
            <w:color w:val="000000" w:themeColor="text1"/>
            <w:lang w:val="en-GB"/>
          </w:rPr>
          <w:t xml:space="preserve">in </w:t>
        </w:r>
      </w:ins>
      <m:oMath>
        <m:r>
          <w:ins w:id="1145" w:author="Mason,David Steven" w:date="2023-02-07T13:25:00Z">
            <w:rPr>
              <w:rFonts w:ascii="Cambria Math" w:eastAsiaTheme="minorEastAsia" w:hAnsi="Cambria Math"/>
              <w:color w:val="000000" w:themeColor="text1"/>
              <w:lang w:val="en-GB"/>
            </w:rPr>
            <m:t>block i</m:t>
          </w:ins>
        </m:r>
      </m:oMath>
      <w:ins w:id="1146" w:author="Mason,David Steven" w:date="2023-02-07T13:25:00Z">
        <w:r w:rsidR="006D3119" w:rsidRPr="000418A2">
          <w:rPr>
            <w:rFonts w:eastAsiaTheme="minorEastAsia"/>
            <w:color w:val="000000" w:themeColor="text1"/>
            <w:lang w:val="en-GB"/>
          </w:rPr>
          <w:t xml:space="preserve"> (equation </w:t>
        </w:r>
      </w:ins>
      <w:ins w:id="1147" w:author="Mason,David Steven" w:date="2023-02-07T13:26:00Z">
        <w:r w:rsidR="006D3119" w:rsidRPr="000418A2">
          <w:rPr>
            <w:rFonts w:eastAsiaTheme="minorEastAsia"/>
            <w:color w:val="000000" w:themeColor="text1"/>
            <w:lang w:val="en-GB"/>
          </w:rPr>
          <w:t>5</w:t>
        </w:r>
      </w:ins>
      <w:ins w:id="1148" w:author="Mason,David Steven" w:date="2023-02-07T13:25:00Z">
        <w:r w:rsidR="006D3119" w:rsidRPr="000418A2">
          <w:rPr>
            <w:rFonts w:eastAsiaTheme="minorEastAsia"/>
            <w:color w:val="000000" w:themeColor="text1"/>
            <w:lang w:val="en-GB"/>
          </w:rPr>
          <w:t>)</w:t>
        </w:r>
      </w:ins>
      <w:ins w:id="1149" w:author="Mason,David Steven" w:date="2023-03-08T17:46:00Z">
        <w:r w:rsidR="00B96A81" w:rsidRPr="000418A2">
          <w:rPr>
            <w:rFonts w:eastAsiaTheme="minorEastAsia"/>
            <w:color w:val="000000" w:themeColor="text1"/>
            <w:lang w:val="en-GB"/>
          </w:rPr>
          <w:t xml:space="preserve">, </w:t>
        </w:r>
      </w:ins>
      <m:oMath>
        <m:sSub>
          <m:sSubPr>
            <m:ctrlPr>
              <w:ins w:id="1150" w:author="Mason,David Steven" w:date="2023-02-07T13:26:00Z">
                <w:rPr>
                  <w:rFonts w:ascii="Cambria Math" w:eastAsiaTheme="minorEastAsia" w:hAnsi="Cambria Math"/>
                  <w:i/>
                  <w:color w:val="000000" w:themeColor="text1"/>
                  <w:lang w:val="en-GB"/>
                </w:rPr>
              </w:ins>
            </m:ctrlPr>
          </m:sSubPr>
          <m:e>
            <m:r>
              <w:ins w:id="1151" w:author="Mason,David Steven" w:date="2023-02-07T13:26:00Z">
                <w:rPr>
                  <w:rFonts w:ascii="Cambria Math" w:eastAsiaTheme="minorEastAsia" w:hAnsi="Cambria Math"/>
                  <w:color w:val="000000" w:themeColor="text1"/>
                  <w:lang w:val="en-GB"/>
                </w:rPr>
                <m:t>μ</m:t>
              </w:ins>
            </m:r>
          </m:e>
          <m:sub>
            <m:r>
              <w:ins w:id="1152" w:author="Mason,David Steven" w:date="2023-02-07T13:26:00Z">
                <w:rPr>
                  <w:rFonts w:ascii="Cambria Math" w:eastAsiaTheme="minorEastAsia" w:hAnsi="Cambria Math"/>
                  <w:color w:val="000000" w:themeColor="text1"/>
                  <w:lang w:val="en-GB"/>
                </w:rPr>
                <m:t>i</m:t>
              </w:ins>
            </m:r>
          </m:sub>
        </m:sSub>
      </m:oMath>
      <w:ins w:id="1153" w:author="Mason,David Steven" w:date="2023-02-07T13:26:00Z">
        <w:r w:rsidR="006D3119" w:rsidRPr="000418A2">
          <w:rPr>
            <w:rFonts w:eastAsiaTheme="minorEastAsia"/>
            <w:color w:val="000000" w:themeColor="text1"/>
            <w:lang w:val="en-GB"/>
          </w:rPr>
          <w:t xml:space="preserve"> is the expected </w:t>
        </w:r>
      </w:ins>
      <w:ins w:id="1154" w:author="Mason,David Steven" w:date="2023-02-07T15:25:00Z">
        <w:r w:rsidR="006D3119" w:rsidRPr="000418A2">
          <w:rPr>
            <w:rFonts w:eastAsiaTheme="minorEastAsia"/>
            <w:color w:val="000000" w:themeColor="text1"/>
            <w:lang w:val="en-GB"/>
          </w:rPr>
          <w:t>value</w:t>
        </w:r>
      </w:ins>
      <w:ins w:id="1155" w:author="Mason,David Steven" w:date="2023-02-07T13:27:00Z">
        <w:r w:rsidR="006D3119" w:rsidRPr="000418A2">
          <w:rPr>
            <w:rFonts w:eastAsiaTheme="minorEastAsia"/>
            <w:color w:val="000000" w:themeColor="text1"/>
            <w:lang w:val="en-GB"/>
          </w:rPr>
          <w:t xml:space="preserve"> for that </w:t>
        </w:r>
      </w:ins>
      <m:oMath>
        <m:r>
          <w:ins w:id="1156" w:author="Mason,David Steven" w:date="2023-02-07T13:27:00Z">
            <w:rPr>
              <w:rFonts w:ascii="Cambria Math" w:eastAsiaTheme="minorEastAsia" w:hAnsi="Cambria Math"/>
              <w:color w:val="000000" w:themeColor="text1"/>
              <w:lang w:val="en-GB"/>
            </w:rPr>
            <m:t>block i</m:t>
          </w:ins>
        </m:r>
      </m:oMath>
      <w:ins w:id="1157" w:author="Mason,David Steven" w:date="2023-02-07T15:26:00Z">
        <w:r w:rsidR="006D3119" w:rsidRPr="000418A2">
          <w:rPr>
            <w:rFonts w:eastAsiaTheme="minorEastAsia"/>
            <w:color w:val="000000" w:themeColor="text1"/>
            <w:lang w:val="en-GB"/>
          </w:rPr>
          <w:t xml:space="preserve">, and </w:t>
        </w:r>
      </w:ins>
      <m:oMath>
        <m:sSup>
          <m:sSupPr>
            <m:ctrlPr>
              <w:ins w:id="1158" w:author="Mason,David Steven" w:date="2023-02-07T15:27:00Z">
                <w:rPr>
                  <w:rFonts w:ascii="Cambria Math" w:eastAsiaTheme="minorEastAsia" w:hAnsi="Cambria Math"/>
                  <w:i/>
                  <w:color w:val="000000" w:themeColor="text1"/>
                  <w:lang w:val="en-GB"/>
                </w:rPr>
              </w:ins>
            </m:ctrlPr>
          </m:sSupPr>
          <m:e>
            <m:r>
              <w:ins w:id="1159" w:author="Mason,David Steven" w:date="2023-02-07T15:27:00Z">
                <w:rPr>
                  <w:rFonts w:ascii="Cambria Math" w:eastAsiaTheme="minorEastAsia" w:hAnsi="Cambria Math"/>
                  <w:color w:val="000000" w:themeColor="text1"/>
                  <w:lang w:val="en-GB"/>
                </w:rPr>
                <m:t>σ</m:t>
              </w:ins>
            </m:r>
          </m:e>
          <m:sup>
            <m:r>
              <w:ins w:id="1160" w:author="Mason,David Steven" w:date="2023-02-07T15:27:00Z">
                <w:rPr>
                  <w:rFonts w:ascii="Cambria Math" w:eastAsiaTheme="minorEastAsia" w:hAnsi="Cambria Math"/>
                  <w:color w:val="000000" w:themeColor="text1"/>
                  <w:lang w:val="en-GB"/>
                </w:rPr>
                <m:t>2</m:t>
              </w:ins>
            </m:r>
          </m:sup>
        </m:sSup>
      </m:oMath>
      <w:ins w:id="1161" w:author="Mason,David Steven" w:date="2023-02-07T15:26:00Z">
        <w:r w:rsidR="006D3119" w:rsidRPr="000418A2">
          <w:rPr>
            <w:rFonts w:eastAsiaTheme="minorEastAsia"/>
            <w:color w:val="000000" w:themeColor="text1"/>
            <w:lang w:val="en-GB"/>
          </w:rPr>
          <w:t xml:space="preserve"> is the error parameter for the Gaussian distribution</w:t>
        </w:r>
      </w:ins>
      <w:ins w:id="1162" w:author="Mason,David Steven" w:date="2023-02-07T13:27:00Z">
        <w:r w:rsidR="006D3119" w:rsidRPr="000418A2">
          <w:rPr>
            <w:rFonts w:eastAsiaTheme="minorEastAsia"/>
            <w:color w:val="000000" w:themeColor="text1"/>
            <w:lang w:val="en-GB"/>
          </w:rPr>
          <w:t>.</w:t>
        </w:r>
      </w:ins>
      <w:ins w:id="1163" w:author="Mason,David Steven" w:date="2023-02-07T13:28:00Z">
        <w:r w:rsidR="006D3119" w:rsidRPr="000418A2">
          <w:rPr>
            <w:rFonts w:eastAsiaTheme="minorEastAsia"/>
            <w:color w:val="000000" w:themeColor="text1"/>
            <w:lang w:val="en-GB"/>
          </w:rPr>
          <w:t xml:space="preserve"> The expected </w:t>
        </w:r>
      </w:ins>
      <w:ins w:id="1164" w:author="Mason,David Steven" w:date="2023-02-07T15:26:00Z">
        <w:r w:rsidR="006D3119" w:rsidRPr="000418A2">
          <w:rPr>
            <w:rFonts w:eastAsiaTheme="minorEastAsia"/>
            <w:color w:val="000000" w:themeColor="text1"/>
            <w:lang w:val="en-GB"/>
          </w:rPr>
          <w:t xml:space="preserve">value for </w:t>
        </w:r>
      </w:ins>
      <w:ins w:id="1165" w:author="Mason,David Steven" w:date="2023-02-07T15:08:00Z">
        <w:r w:rsidR="006D3119" w:rsidRPr="000418A2">
          <w:rPr>
            <w:rFonts w:eastAsiaTheme="minorEastAsia"/>
            <w:color w:val="000000" w:themeColor="text1"/>
            <w:lang w:val="en-GB"/>
          </w:rPr>
          <w:t xml:space="preserve">total </w:t>
        </w:r>
      </w:ins>
      <w:ins w:id="1166" w:author="Mason,David Steven" w:date="2023-02-07T13:28:00Z">
        <w:r w:rsidR="006D3119" w:rsidRPr="000418A2">
          <w:rPr>
            <w:rFonts w:eastAsiaTheme="minorEastAsia"/>
            <w:color w:val="000000" w:themeColor="text1"/>
            <w:lang w:val="en-GB"/>
          </w:rPr>
          <w:t xml:space="preserve">bird richness </w:t>
        </w:r>
      </w:ins>
      <w:ins w:id="1167" w:author="Mason,David Steven" w:date="2023-02-07T15:08:00Z">
        <w:r w:rsidR="006D3119" w:rsidRPr="000418A2">
          <w:rPr>
            <w:rFonts w:eastAsiaTheme="minorEastAsia"/>
            <w:color w:val="000000" w:themeColor="text1"/>
            <w:lang w:val="en-GB"/>
          </w:rPr>
          <w:t xml:space="preserve">(equation 6) in </w:t>
        </w:r>
      </w:ins>
      <m:oMath>
        <m:r>
          <w:ins w:id="1168" w:author="Mason,David Steven" w:date="2023-02-07T15:08:00Z">
            <w:rPr>
              <w:rFonts w:ascii="Cambria Math" w:eastAsiaTheme="minorEastAsia" w:hAnsi="Cambria Math"/>
              <w:color w:val="000000" w:themeColor="text1"/>
              <w:lang w:val="en-GB"/>
            </w:rPr>
            <m:t>block i</m:t>
          </w:ins>
        </m:r>
      </m:oMath>
      <w:ins w:id="1169" w:author="Mason,David Steven" w:date="2023-02-07T15:08:00Z">
        <w:r w:rsidR="006D3119" w:rsidRPr="000418A2">
          <w:rPr>
            <w:rFonts w:eastAsiaTheme="minorEastAsia"/>
            <w:color w:val="000000" w:themeColor="text1"/>
            <w:lang w:val="en-GB"/>
          </w:rPr>
          <w:t xml:space="preserve"> is a linear function of the predictors, i.e., </w:t>
        </w:r>
      </w:ins>
    </w:p>
    <w:p w14:paraId="618234D9" w14:textId="0E007759" w:rsidR="006D3119" w:rsidRPr="000418A2" w:rsidRDefault="006D3119">
      <w:pPr>
        <w:snapToGrid w:val="0"/>
        <w:spacing w:line="360" w:lineRule="auto"/>
        <w:rPr>
          <w:ins w:id="1170" w:author="Mason,David Steven" w:date="2023-02-07T13:20:00Z"/>
          <w:color w:val="000000" w:themeColor="text1"/>
          <w:lang w:val="en-GB"/>
        </w:rPr>
        <w:pPrChange w:id="1171" w:author="Mason,David Steven" w:date="2023-02-17T14:13:00Z">
          <w:pPr>
            <w:snapToGrid w:val="0"/>
            <w:spacing w:line="480" w:lineRule="auto"/>
            <w:ind w:firstLine="720"/>
          </w:pPr>
        </w:pPrChange>
      </w:pPr>
      <w:ins w:id="1172" w:author="Mason,David Steven" w:date="2023-02-07T15:08:00Z">
        <w:r w:rsidRPr="000418A2">
          <w:rPr>
            <w:rFonts w:eastAsiaTheme="minorEastAsia"/>
            <w:color w:val="000000" w:themeColor="text1"/>
            <w:lang w:val="en-GB"/>
          </w:rPr>
          <w:tab/>
        </w:r>
        <w:r w:rsidRPr="000418A2">
          <w:rPr>
            <w:rFonts w:eastAsiaTheme="minorEastAsia"/>
            <w:color w:val="000000" w:themeColor="text1"/>
            <w:lang w:val="en-GB"/>
          </w:rPr>
          <w:tab/>
        </w:r>
        <w:r w:rsidRPr="000418A2">
          <w:rPr>
            <w:rFonts w:eastAsiaTheme="minorEastAsia"/>
            <w:color w:val="000000" w:themeColor="text1"/>
            <w:lang w:val="en-GB"/>
          </w:rPr>
          <w:tab/>
        </w:r>
        <w:r w:rsidRPr="000418A2">
          <w:rPr>
            <w:rFonts w:eastAsiaTheme="minorEastAsia"/>
            <w:color w:val="000000" w:themeColor="text1"/>
            <w:lang w:val="en-GB"/>
          </w:rPr>
          <w:tab/>
        </w:r>
      </w:ins>
      <m:oMath>
        <m:sSub>
          <m:sSubPr>
            <m:ctrlPr>
              <w:ins w:id="1173" w:author="Mason,David Steven" w:date="2023-02-07T15:09:00Z">
                <w:rPr>
                  <w:rFonts w:ascii="Cambria Math" w:eastAsiaTheme="minorEastAsia" w:hAnsi="Cambria Math"/>
                  <w:i/>
                  <w:color w:val="000000" w:themeColor="text1"/>
                  <w:lang w:val="en-GB"/>
                </w:rPr>
              </w:ins>
            </m:ctrlPr>
          </m:sSubPr>
          <m:e>
            <m:r>
              <w:ins w:id="1174" w:author="Mason,David Steven" w:date="2023-02-23T13:38:00Z">
                <w:rPr>
                  <w:rFonts w:ascii="Cambria Math" w:eastAsiaTheme="minorEastAsia" w:hAnsi="Cambria Math"/>
                  <w:color w:val="000000" w:themeColor="text1"/>
                  <w:lang w:val="en-GB"/>
                </w:rPr>
                <m:t>n</m:t>
              </w:ins>
            </m:r>
          </m:e>
          <m:sub>
            <m:r>
              <w:ins w:id="1175" w:author="Mason,David Steven" w:date="2023-02-07T15:09:00Z">
                <w:rPr>
                  <w:rFonts w:ascii="Cambria Math" w:eastAsiaTheme="minorEastAsia" w:hAnsi="Cambria Math"/>
                  <w:color w:val="000000" w:themeColor="text1"/>
                  <w:lang w:val="en-GB"/>
                </w:rPr>
                <m:t>i</m:t>
              </w:ins>
            </m:r>
          </m:sub>
        </m:sSub>
        <m:r>
          <w:ins w:id="1176" w:author="Mason,David Steven" w:date="2023-02-07T15:09:00Z">
            <w:rPr>
              <w:rFonts w:ascii="Cambria Math" w:eastAsiaTheme="minorEastAsia" w:hAnsi="Cambria Math"/>
              <w:color w:val="000000" w:themeColor="text1"/>
              <w:lang w:val="en-GB"/>
            </w:rPr>
            <m:t>~</m:t>
          </w:ins>
        </m:r>
        <m:sSub>
          <m:sSubPr>
            <m:ctrlPr>
              <w:ins w:id="1177" w:author="Mason,David Steven" w:date="2023-02-07T15:09:00Z">
                <w:rPr>
                  <w:rFonts w:ascii="Cambria Math" w:eastAsiaTheme="minorEastAsia" w:hAnsi="Cambria Math"/>
                  <w:i/>
                  <w:color w:val="000000" w:themeColor="text1"/>
                  <w:lang w:val="en-GB"/>
                </w:rPr>
              </w:ins>
            </m:ctrlPr>
          </m:sSubPr>
          <m:e>
            <m:r>
              <w:ins w:id="1178" w:author="Mason,David Steven" w:date="2023-02-07T15:10:00Z">
                <w:rPr>
                  <w:rFonts w:ascii="Cambria Math" w:eastAsiaTheme="minorEastAsia" w:hAnsi="Cambria Math"/>
                  <w:color w:val="000000" w:themeColor="text1"/>
                  <w:lang w:val="en-GB"/>
                </w:rPr>
                <m:t>β</m:t>
              </w:ins>
            </m:r>
          </m:e>
          <m:sub>
            <m:r>
              <w:ins w:id="1179" w:author="Mason,David Steven" w:date="2023-02-07T15:12:00Z">
                <w:rPr>
                  <w:rFonts w:ascii="Cambria Math" w:eastAsiaTheme="minorEastAsia" w:hAnsi="Cambria Math"/>
                  <w:color w:val="000000" w:themeColor="text1"/>
                  <w:lang w:val="en-GB"/>
                </w:rPr>
                <m:t>0</m:t>
              </w:ins>
            </m:r>
          </m:sub>
        </m:sSub>
        <m:r>
          <w:ins w:id="1180" w:author="Mason,David Steven" w:date="2023-02-07T15:10:00Z">
            <w:rPr>
              <w:rFonts w:ascii="Cambria Math" w:eastAsiaTheme="minorEastAsia" w:hAnsi="Cambria Math"/>
              <w:color w:val="000000" w:themeColor="text1"/>
              <w:lang w:val="en-GB"/>
            </w:rPr>
            <m:t>+</m:t>
          </w:ins>
        </m:r>
        <m:sSub>
          <m:sSubPr>
            <m:ctrlPr>
              <w:ins w:id="1181" w:author="Mason,David Steven" w:date="2023-02-07T15:10:00Z">
                <w:rPr>
                  <w:rFonts w:ascii="Cambria Math" w:eastAsiaTheme="minorEastAsia" w:hAnsi="Cambria Math"/>
                  <w:i/>
                  <w:color w:val="000000" w:themeColor="text1"/>
                  <w:lang w:val="en-GB"/>
                </w:rPr>
              </w:ins>
            </m:ctrlPr>
          </m:sSubPr>
          <m:e>
            <m:r>
              <w:ins w:id="1182" w:author="Mason,David Steven" w:date="2023-02-07T15:10:00Z">
                <w:rPr>
                  <w:rFonts w:ascii="Cambria Math" w:eastAsiaTheme="minorEastAsia" w:hAnsi="Cambria Math"/>
                  <w:color w:val="000000" w:themeColor="text1"/>
                  <w:lang w:val="en-GB"/>
                </w:rPr>
                <m:t>β</m:t>
              </w:ins>
            </m:r>
          </m:e>
          <m:sub>
            <m:r>
              <w:ins w:id="1183" w:author="Mason,David Steven" w:date="2023-02-07T15:10:00Z">
                <w:rPr>
                  <w:rFonts w:ascii="Cambria Math" w:eastAsiaTheme="minorEastAsia" w:hAnsi="Cambria Math"/>
                  <w:color w:val="000000" w:themeColor="text1"/>
                  <w:lang w:val="en-GB"/>
                </w:rPr>
                <m:t>1</m:t>
              </w:ins>
            </m:r>
          </m:sub>
        </m:sSub>
        <m:r>
          <w:ins w:id="1184" w:author="Mason,David Steven" w:date="2023-02-07T15:10:00Z">
            <w:rPr>
              <w:rFonts w:ascii="Cambria Math" w:eastAsiaTheme="minorEastAsia" w:hAnsi="Cambria Math"/>
              <w:color w:val="000000" w:themeColor="text1"/>
              <w:lang w:val="en-GB"/>
            </w:rPr>
            <m:t xml:space="preserve">treat+ </m:t>
          </w:ins>
        </m:r>
        <m:sSub>
          <m:sSubPr>
            <m:ctrlPr>
              <w:ins w:id="1185" w:author="Mason,David Steven" w:date="2023-02-07T15:10:00Z">
                <w:rPr>
                  <w:rFonts w:ascii="Cambria Math" w:eastAsiaTheme="minorEastAsia" w:hAnsi="Cambria Math"/>
                  <w:i/>
                  <w:color w:val="000000" w:themeColor="text1"/>
                  <w:lang w:val="en-GB"/>
                </w:rPr>
              </w:ins>
            </m:ctrlPr>
          </m:sSubPr>
          <m:e>
            <m:r>
              <w:ins w:id="1186" w:author="Mason,David Steven" w:date="2023-02-07T15:10:00Z">
                <w:rPr>
                  <w:rFonts w:ascii="Cambria Math" w:eastAsiaTheme="minorEastAsia" w:hAnsi="Cambria Math"/>
                  <w:color w:val="000000" w:themeColor="text1"/>
                  <w:lang w:val="en-GB"/>
                </w:rPr>
                <m:t>b</m:t>
              </w:ins>
            </m:r>
          </m:e>
          <m:sub>
            <m:r>
              <w:ins w:id="1187" w:author="Mason,David Steven" w:date="2023-02-07T15:10:00Z">
                <w:rPr>
                  <w:rFonts w:ascii="Cambria Math" w:eastAsiaTheme="minorEastAsia" w:hAnsi="Cambria Math"/>
                  <w:color w:val="000000" w:themeColor="text1"/>
                  <w:lang w:val="en-GB"/>
                </w:rPr>
                <m:t>i</m:t>
              </w:ins>
            </m:r>
          </m:sub>
        </m:sSub>
        <m:r>
          <w:ins w:id="1188" w:author="Mason,David Steven" w:date="2023-02-07T15:10:00Z">
            <w:rPr>
              <w:rFonts w:ascii="Cambria Math" w:eastAsiaTheme="minorEastAsia" w:hAnsi="Cambria Math"/>
              <w:color w:val="000000" w:themeColor="text1"/>
              <w:lang w:val="en-GB"/>
            </w:rPr>
            <m:t>~N(</m:t>
          </w:ins>
        </m:r>
        <m:sSub>
          <m:sSubPr>
            <m:ctrlPr>
              <w:ins w:id="1189" w:author="Mason,David Steven" w:date="2023-02-07T15:10:00Z">
                <w:rPr>
                  <w:rFonts w:ascii="Cambria Math" w:eastAsiaTheme="minorEastAsia" w:hAnsi="Cambria Math"/>
                  <w:i/>
                  <w:color w:val="000000" w:themeColor="text1"/>
                  <w:lang w:val="en-GB"/>
                </w:rPr>
              </w:ins>
            </m:ctrlPr>
          </m:sSubPr>
          <m:e>
            <m:r>
              <w:ins w:id="1190" w:author="Mason,David Steven" w:date="2023-02-07T15:11:00Z">
                <w:rPr>
                  <w:rFonts w:ascii="Cambria Math" w:eastAsiaTheme="minorEastAsia" w:hAnsi="Cambria Math"/>
                  <w:color w:val="000000" w:themeColor="text1"/>
                  <w:lang w:val="en-GB"/>
                </w:rPr>
                <m:t>μ</m:t>
              </w:ins>
            </m:r>
          </m:e>
          <m:sub>
            <m:r>
              <w:ins w:id="1191" w:author="Mason,David Steven" w:date="2023-02-07T15:11:00Z">
                <w:rPr>
                  <w:rFonts w:ascii="Cambria Math" w:eastAsiaTheme="minorEastAsia" w:hAnsi="Cambria Math"/>
                  <w:color w:val="000000" w:themeColor="text1"/>
                  <w:lang w:val="en-GB"/>
                </w:rPr>
                <m:t>i</m:t>
              </w:ins>
            </m:r>
          </m:sub>
        </m:sSub>
        <m:r>
          <w:ins w:id="1192" w:author="Mason,David Steven" w:date="2023-02-07T15:11:00Z">
            <w:rPr>
              <w:rFonts w:ascii="Cambria Math" w:eastAsiaTheme="minorEastAsia" w:hAnsi="Cambria Math"/>
              <w:color w:val="000000" w:themeColor="text1"/>
              <w:lang w:val="en-GB"/>
            </w:rPr>
            <m:t>,</m:t>
          </w:ins>
        </m:r>
        <m:sSup>
          <m:sSupPr>
            <m:ctrlPr>
              <w:ins w:id="1193" w:author="Mason,David Steven" w:date="2023-02-07T15:11:00Z">
                <w:rPr>
                  <w:rFonts w:ascii="Cambria Math" w:eastAsiaTheme="minorEastAsia" w:hAnsi="Cambria Math"/>
                  <w:i/>
                  <w:color w:val="000000" w:themeColor="text1"/>
                  <w:lang w:val="en-GB"/>
                </w:rPr>
              </w:ins>
            </m:ctrlPr>
          </m:sSupPr>
          <m:e>
            <m:r>
              <w:ins w:id="1194" w:author="Mason,David Steven" w:date="2023-02-07T15:11:00Z">
                <w:rPr>
                  <w:rFonts w:ascii="Cambria Math" w:eastAsiaTheme="minorEastAsia" w:hAnsi="Cambria Math"/>
                  <w:color w:val="000000" w:themeColor="text1"/>
                  <w:lang w:val="en-GB"/>
                </w:rPr>
                <m:t>σ</m:t>
              </w:ins>
            </m:r>
          </m:e>
          <m:sup>
            <m:r>
              <w:ins w:id="1195" w:author="Mason,David Steven" w:date="2023-02-07T15:11:00Z">
                <w:rPr>
                  <w:rFonts w:ascii="Cambria Math" w:eastAsiaTheme="minorEastAsia" w:hAnsi="Cambria Math"/>
                  <w:color w:val="000000" w:themeColor="text1"/>
                  <w:lang w:val="en-GB"/>
                </w:rPr>
                <m:t>2</m:t>
              </w:ins>
            </m:r>
          </m:sup>
        </m:sSup>
        <m:r>
          <w:ins w:id="1196" w:author="Mason,David Steven" w:date="2023-02-07T15:10:00Z">
            <w:rPr>
              <w:rFonts w:ascii="Cambria Math" w:eastAsiaTheme="minorEastAsia" w:hAnsi="Cambria Math"/>
              <w:color w:val="000000" w:themeColor="text1"/>
              <w:lang w:val="en-GB"/>
            </w:rPr>
            <m:t>)</m:t>
          </w:ins>
        </m:r>
      </m:oMath>
      <w:ins w:id="1197" w:author="Mason,David Steven" w:date="2023-02-07T15:16:00Z">
        <w:r w:rsidRPr="000418A2">
          <w:rPr>
            <w:rFonts w:eastAsiaTheme="minorEastAsia"/>
            <w:color w:val="000000" w:themeColor="text1"/>
            <w:lang w:val="en-GB"/>
          </w:rPr>
          <w:t xml:space="preserve">   (eq. 6)</w:t>
        </w:r>
      </w:ins>
    </w:p>
    <w:p w14:paraId="0ACDCA17" w14:textId="31616144" w:rsidR="006D3119" w:rsidRPr="000418A2" w:rsidRDefault="006D3119">
      <w:pPr>
        <w:snapToGrid w:val="0"/>
        <w:spacing w:line="360" w:lineRule="auto"/>
        <w:rPr>
          <w:ins w:id="1198" w:author="Mason,David Steven" w:date="2023-02-07T17:37:00Z"/>
          <w:rFonts w:eastAsiaTheme="minorEastAsia"/>
          <w:color w:val="000000" w:themeColor="text1"/>
          <w:lang w:val="en-GB"/>
        </w:rPr>
        <w:pPrChange w:id="1199" w:author="Mason,David Steven" w:date="2023-02-17T14:13:00Z">
          <w:pPr>
            <w:snapToGrid w:val="0"/>
            <w:spacing w:line="480" w:lineRule="auto"/>
          </w:pPr>
        </w:pPrChange>
      </w:pPr>
      <w:ins w:id="1200" w:author="Mason,David Steven" w:date="2023-02-07T15:12:00Z">
        <w:r w:rsidRPr="000418A2">
          <w:rPr>
            <w:color w:val="000000" w:themeColor="text1"/>
            <w:lang w:val="en-GB"/>
          </w:rPr>
          <w:t xml:space="preserve">Where </w:t>
        </w:r>
      </w:ins>
      <m:oMath>
        <m:sSub>
          <m:sSubPr>
            <m:ctrlPr>
              <w:ins w:id="1201" w:author="Mason,David Steven" w:date="2023-02-07T15:12:00Z">
                <w:rPr>
                  <w:rFonts w:ascii="Cambria Math" w:hAnsi="Cambria Math"/>
                  <w:i/>
                  <w:color w:val="000000" w:themeColor="text1"/>
                  <w:lang w:val="en-GB"/>
                </w:rPr>
              </w:ins>
            </m:ctrlPr>
          </m:sSubPr>
          <m:e>
            <m:r>
              <w:ins w:id="1202" w:author="Mason,David Steven" w:date="2023-02-07T15:12:00Z">
                <w:rPr>
                  <w:rFonts w:ascii="Cambria Math" w:hAnsi="Cambria Math"/>
                  <w:color w:val="000000" w:themeColor="text1"/>
                  <w:lang w:val="en-GB"/>
                </w:rPr>
                <m:t>β</m:t>
              </w:ins>
            </m:r>
          </m:e>
          <m:sub>
            <m:r>
              <w:ins w:id="1203" w:author="Mason,David Steven" w:date="2023-02-07T15:12:00Z">
                <w:rPr>
                  <w:rFonts w:ascii="Cambria Math" w:hAnsi="Cambria Math"/>
                  <w:color w:val="000000" w:themeColor="text1"/>
                  <w:lang w:val="en-GB"/>
                </w:rPr>
                <m:t>0</m:t>
              </w:ins>
            </m:r>
          </m:sub>
        </m:sSub>
      </m:oMath>
      <w:ins w:id="1204" w:author="Mason,David Steven" w:date="2023-02-07T15:12:00Z">
        <w:r w:rsidRPr="000418A2">
          <w:rPr>
            <w:rFonts w:eastAsiaTheme="minorEastAsia"/>
            <w:color w:val="000000" w:themeColor="text1"/>
            <w:lang w:val="en-GB"/>
          </w:rPr>
          <w:t xml:space="preserve"> is the intercept value, </w:t>
        </w:r>
      </w:ins>
      <m:oMath>
        <m:sSub>
          <m:sSubPr>
            <m:ctrlPr>
              <w:ins w:id="1205" w:author="Mason,David Steven" w:date="2023-02-07T15:13:00Z">
                <w:rPr>
                  <w:rFonts w:ascii="Cambria Math" w:eastAsiaTheme="minorEastAsia" w:hAnsi="Cambria Math"/>
                  <w:i/>
                  <w:color w:val="000000" w:themeColor="text1"/>
                  <w:lang w:val="en-GB"/>
                </w:rPr>
              </w:ins>
            </m:ctrlPr>
          </m:sSubPr>
          <m:e>
            <m:r>
              <w:ins w:id="1206" w:author="Mason,David Steven" w:date="2023-02-07T15:13:00Z">
                <w:rPr>
                  <w:rFonts w:ascii="Cambria Math" w:eastAsiaTheme="minorEastAsia" w:hAnsi="Cambria Math"/>
                  <w:color w:val="000000" w:themeColor="text1"/>
                  <w:lang w:val="en-GB"/>
                </w:rPr>
                <m:t>β</m:t>
              </w:ins>
            </m:r>
          </m:e>
          <m:sub>
            <m:r>
              <w:ins w:id="1207" w:author="Mason,David Steven" w:date="2023-02-07T15:13:00Z">
                <w:rPr>
                  <w:rFonts w:ascii="Cambria Math" w:eastAsiaTheme="minorEastAsia" w:hAnsi="Cambria Math"/>
                  <w:color w:val="000000" w:themeColor="text1"/>
                  <w:lang w:val="en-GB"/>
                </w:rPr>
                <m:t>1</m:t>
              </w:ins>
            </m:r>
          </m:sub>
        </m:sSub>
      </m:oMath>
      <w:ins w:id="1208" w:author="Mason,David Steven" w:date="2023-02-07T15:13:00Z">
        <w:r w:rsidRPr="000418A2">
          <w:rPr>
            <w:rFonts w:eastAsiaTheme="minorEastAsia"/>
            <w:color w:val="000000" w:themeColor="text1"/>
            <w:lang w:val="en-GB"/>
          </w:rPr>
          <w:t xml:space="preserve">is the parameter estimate, </w:t>
        </w:r>
      </w:ins>
      <m:oMath>
        <m:sSub>
          <m:sSubPr>
            <m:ctrlPr>
              <w:ins w:id="1209" w:author="Mason,David Steven" w:date="2023-02-07T15:13:00Z">
                <w:rPr>
                  <w:rFonts w:ascii="Cambria Math" w:eastAsiaTheme="minorEastAsia" w:hAnsi="Cambria Math"/>
                  <w:i/>
                  <w:color w:val="000000" w:themeColor="text1"/>
                  <w:lang w:val="en-GB"/>
                </w:rPr>
              </w:ins>
            </m:ctrlPr>
          </m:sSubPr>
          <m:e>
            <m:r>
              <w:ins w:id="1210" w:author="Mason,David Steven" w:date="2023-02-07T15:13:00Z">
                <w:rPr>
                  <w:rFonts w:ascii="Cambria Math" w:eastAsiaTheme="minorEastAsia" w:hAnsi="Cambria Math"/>
                  <w:color w:val="000000" w:themeColor="text1"/>
                  <w:lang w:val="en-GB"/>
                </w:rPr>
                <m:t>treat</m:t>
              </w:ins>
            </m:r>
          </m:e>
          <m:sub>
            <m:r>
              <w:ins w:id="1211" w:author="Mason,David Steven" w:date="2023-02-07T15:13:00Z">
                <w:rPr>
                  <w:rFonts w:ascii="Cambria Math" w:eastAsiaTheme="minorEastAsia" w:hAnsi="Cambria Math"/>
                  <w:color w:val="000000" w:themeColor="text1"/>
                  <w:lang w:val="en-GB"/>
                </w:rPr>
                <m:t>i</m:t>
              </w:ins>
            </m:r>
          </m:sub>
        </m:sSub>
        <m:r>
          <w:ins w:id="1212" w:author="Mason,David Steven" w:date="2023-02-07T15:13:00Z">
            <w:rPr>
              <w:rFonts w:ascii="Cambria Math" w:eastAsiaTheme="minorEastAsia" w:hAnsi="Cambria Math"/>
              <w:color w:val="000000" w:themeColor="text1"/>
              <w:lang w:val="en-GB"/>
            </w:rPr>
            <m:t xml:space="preserve"> </m:t>
          </w:ins>
        </m:r>
      </m:oMath>
      <w:ins w:id="1213" w:author="Mason,David Steven" w:date="2023-02-07T15:13:00Z">
        <w:r w:rsidRPr="000418A2">
          <w:rPr>
            <w:rFonts w:eastAsiaTheme="minorEastAsia"/>
            <w:color w:val="000000" w:themeColor="text1"/>
            <w:lang w:val="en-GB"/>
          </w:rPr>
          <w:t xml:space="preserve">is the treatment variable for </w:t>
        </w:r>
      </w:ins>
      <m:oMath>
        <m:r>
          <w:ins w:id="1214" w:author="Mason,David Steven" w:date="2023-02-07T15:14:00Z">
            <w:rPr>
              <w:rFonts w:ascii="Cambria Math" w:eastAsiaTheme="minorEastAsia" w:hAnsi="Cambria Math"/>
              <w:color w:val="000000" w:themeColor="text1"/>
              <w:lang w:val="en-GB"/>
            </w:rPr>
            <m:t>block i</m:t>
          </w:ins>
        </m:r>
      </m:oMath>
      <w:ins w:id="1215" w:author="Mason,David Steven" w:date="2023-02-07T15:14:00Z">
        <w:r w:rsidRPr="000418A2">
          <w:rPr>
            <w:rFonts w:eastAsiaTheme="minorEastAsia"/>
            <w:color w:val="000000" w:themeColor="text1"/>
            <w:lang w:val="en-GB"/>
          </w:rPr>
          <w:t xml:space="preserve">, and </w:t>
        </w:r>
      </w:ins>
      <m:oMath>
        <m:sSub>
          <m:sSubPr>
            <m:ctrlPr>
              <w:ins w:id="1216" w:author="Mason,David Steven" w:date="2023-02-07T15:14:00Z">
                <w:rPr>
                  <w:rFonts w:ascii="Cambria Math" w:eastAsiaTheme="minorEastAsia" w:hAnsi="Cambria Math"/>
                  <w:i/>
                  <w:color w:val="000000" w:themeColor="text1"/>
                  <w:lang w:val="en-GB"/>
                </w:rPr>
              </w:ins>
            </m:ctrlPr>
          </m:sSubPr>
          <m:e>
            <m:r>
              <w:ins w:id="1217" w:author="Mason,David Steven" w:date="2023-02-07T15:14:00Z">
                <w:rPr>
                  <w:rFonts w:ascii="Cambria Math" w:eastAsiaTheme="minorEastAsia" w:hAnsi="Cambria Math"/>
                  <w:color w:val="000000" w:themeColor="text1"/>
                  <w:lang w:val="en-GB"/>
                </w:rPr>
                <m:t>b</m:t>
              </w:ins>
            </m:r>
          </m:e>
          <m:sub>
            <m:r>
              <w:ins w:id="1218" w:author="Mason,David Steven" w:date="2023-02-07T15:14:00Z">
                <w:rPr>
                  <w:rFonts w:ascii="Cambria Math" w:eastAsiaTheme="minorEastAsia" w:hAnsi="Cambria Math"/>
                  <w:color w:val="000000" w:themeColor="text1"/>
                  <w:lang w:val="en-GB"/>
                </w:rPr>
                <m:t>i</m:t>
              </w:ins>
            </m:r>
          </m:sub>
        </m:sSub>
        <m:r>
          <w:ins w:id="1219" w:author="Mason,David Steven" w:date="2023-02-07T15:14:00Z">
            <w:rPr>
              <w:rFonts w:ascii="Cambria Math" w:eastAsiaTheme="minorEastAsia" w:hAnsi="Cambria Math"/>
              <w:color w:val="000000" w:themeColor="text1"/>
              <w:lang w:val="en-GB"/>
            </w:rPr>
            <m:t>~N(</m:t>
          </w:ins>
        </m:r>
        <m:sSub>
          <m:sSubPr>
            <m:ctrlPr>
              <w:ins w:id="1220" w:author="Mason,David Steven" w:date="2023-02-07T15:14:00Z">
                <w:rPr>
                  <w:rFonts w:ascii="Cambria Math" w:eastAsiaTheme="minorEastAsia" w:hAnsi="Cambria Math"/>
                  <w:i/>
                  <w:color w:val="000000" w:themeColor="text1"/>
                  <w:lang w:val="en-GB"/>
                </w:rPr>
              </w:ins>
            </m:ctrlPr>
          </m:sSubPr>
          <m:e>
            <m:r>
              <w:ins w:id="1221" w:author="Mason,David Steven" w:date="2023-02-07T15:14:00Z">
                <w:rPr>
                  <w:rFonts w:ascii="Cambria Math" w:eastAsiaTheme="minorEastAsia" w:hAnsi="Cambria Math"/>
                  <w:color w:val="000000" w:themeColor="text1"/>
                  <w:lang w:val="en-GB"/>
                </w:rPr>
                <m:t>μ</m:t>
              </w:ins>
            </m:r>
          </m:e>
          <m:sub>
            <m:r>
              <w:ins w:id="1222" w:author="Mason,David Steven" w:date="2023-02-07T15:14:00Z">
                <w:rPr>
                  <w:rFonts w:ascii="Cambria Math" w:eastAsiaTheme="minorEastAsia" w:hAnsi="Cambria Math"/>
                  <w:color w:val="000000" w:themeColor="text1"/>
                  <w:lang w:val="en-GB"/>
                </w:rPr>
                <m:t>i</m:t>
              </w:ins>
            </m:r>
          </m:sub>
        </m:sSub>
        <m:r>
          <w:ins w:id="1223" w:author="Mason,David Steven" w:date="2023-02-07T15:14:00Z">
            <w:rPr>
              <w:rFonts w:ascii="Cambria Math" w:eastAsiaTheme="minorEastAsia" w:hAnsi="Cambria Math"/>
              <w:color w:val="000000" w:themeColor="text1"/>
              <w:lang w:val="en-GB"/>
            </w:rPr>
            <m:t>,</m:t>
          </w:ins>
        </m:r>
        <m:sSup>
          <m:sSupPr>
            <m:ctrlPr>
              <w:ins w:id="1224" w:author="Mason,David Steven" w:date="2023-02-07T15:14:00Z">
                <w:rPr>
                  <w:rFonts w:ascii="Cambria Math" w:eastAsiaTheme="minorEastAsia" w:hAnsi="Cambria Math"/>
                  <w:i/>
                  <w:color w:val="000000" w:themeColor="text1"/>
                  <w:lang w:val="en-GB"/>
                </w:rPr>
              </w:ins>
            </m:ctrlPr>
          </m:sSupPr>
          <m:e>
            <m:r>
              <w:ins w:id="1225" w:author="Mason,David Steven" w:date="2023-02-07T15:14:00Z">
                <w:rPr>
                  <w:rFonts w:ascii="Cambria Math" w:eastAsiaTheme="minorEastAsia" w:hAnsi="Cambria Math"/>
                  <w:color w:val="000000" w:themeColor="text1"/>
                  <w:lang w:val="en-GB"/>
                </w:rPr>
                <m:t>σ</m:t>
              </w:ins>
            </m:r>
          </m:e>
          <m:sup>
            <m:r>
              <w:ins w:id="1226" w:author="Mason,David Steven" w:date="2023-02-07T15:14:00Z">
                <w:rPr>
                  <w:rFonts w:ascii="Cambria Math" w:eastAsiaTheme="minorEastAsia" w:hAnsi="Cambria Math"/>
                  <w:color w:val="000000" w:themeColor="text1"/>
                  <w:lang w:val="en-GB"/>
                </w:rPr>
                <m:t>2</m:t>
              </w:ins>
            </m:r>
          </m:sup>
        </m:sSup>
        <m:r>
          <w:ins w:id="1227" w:author="Mason,David Steven" w:date="2023-02-07T15:14:00Z">
            <w:rPr>
              <w:rFonts w:ascii="Cambria Math" w:eastAsiaTheme="minorEastAsia" w:hAnsi="Cambria Math"/>
              <w:color w:val="000000" w:themeColor="text1"/>
              <w:lang w:val="en-GB"/>
            </w:rPr>
            <m:t>)</m:t>
          </w:ins>
        </m:r>
      </m:oMath>
      <w:ins w:id="1228" w:author="Mason,David Steven" w:date="2023-02-07T15:14:00Z">
        <w:r w:rsidRPr="000418A2">
          <w:rPr>
            <w:rFonts w:eastAsiaTheme="minorEastAsia"/>
            <w:color w:val="000000" w:themeColor="text1"/>
            <w:lang w:val="en-GB"/>
          </w:rPr>
          <w:t xml:space="preserve"> </w:t>
        </w:r>
      </w:ins>
      <w:ins w:id="1229" w:author="Mason,David Steven" w:date="2023-02-07T15:15:00Z">
        <w:r w:rsidRPr="000418A2">
          <w:rPr>
            <w:rFonts w:eastAsiaTheme="minorEastAsia"/>
            <w:color w:val="000000" w:themeColor="text1"/>
            <w:lang w:val="en-GB"/>
          </w:rPr>
          <w:t xml:space="preserve">is a random-effects intercept for each </w:t>
        </w:r>
      </w:ins>
      <m:oMath>
        <m:r>
          <w:ins w:id="1230" w:author="Mason,David Steven" w:date="2023-02-07T15:15:00Z">
            <w:rPr>
              <w:rFonts w:ascii="Cambria Math" w:eastAsiaTheme="minorEastAsia" w:hAnsi="Cambria Math"/>
              <w:color w:val="000000" w:themeColor="text1"/>
              <w:lang w:val="en-GB"/>
            </w:rPr>
            <m:t>block i</m:t>
          </w:ins>
        </m:r>
      </m:oMath>
      <w:ins w:id="1231" w:author="Mason,David Steven" w:date="2023-02-07T15:15:00Z">
        <w:r w:rsidRPr="000418A2">
          <w:rPr>
            <w:rFonts w:eastAsiaTheme="minorEastAsia"/>
            <w:color w:val="000000" w:themeColor="text1"/>
            <w:lang w:val="en-GB"/>
          </w:rPr>
          <w:t xml:space="preserve"> that accounts for block-specific variation, and thus pseudoreplication in species richness</w:t>
        </w:r>
      </w:ins>
      <w:ins w:id="1232" w:author="Mason,David Steven" w:date="2023-02-15T16:00:00Z">
        <w:r w:rsidR="00BD0526" w:rsidRPr="000418A2">
          <w:rPr>
            <w:rFonts w:eastAsiaTheme="minorEastAsia"/>
            <w:color w:val="000000" w:themeColor="text1"/>
            <w:lang w:val="en-GB"/>
          </w:rPr>
          <w:t>.</w:t>
        </w:r>
      </w:ins>
    </w:p>
    <w:p w14:paraId="741A568A" w14:textId="3A9E99BD" w:rsidR="006D3119" w:rsidRPr="000418A2" w:rsidRDefault="006D3119">
      <w:pPr>
        <w:snapToGrid w:val="0"/>
        <w:spacing w:line="360" w:lineRule="auto"/>
        <w:ind w:firstLine="720"/>
        <w:rPr>
          <w:color w:val="000000" w:themeColor="text1"/>
          <w:lang w:val="en-GB"/>
        </w:rPr>
        <w:pPrChange w:id="1233" w:author="Mason,David Steven" w:date="2023-02-17T14:13:00Z">
          <w:pPr>
            <w:snapToGrid w:val="0"/>
            <w:spacing w:line="480" w:lineRule="auto"/>
            <w:ind w:firstLine="720"/>
          </w:pPr>
        </w:pPrChange>
      </w:pPr>
      <w:ins w:id="1234" w:author="Mason,David Steven" w:date="2023-02-07T17:37:00Z">
        <w:r w:rsidRPr="000418A2">
          <w:rPr>
            <w:rFonts w:eastAsiaTheme="minorEastAsia"/>
            <w:color w:val="000000" w:themeColor="text1"/>
            <w:lang w:val="en-GB"/>
          </w:rPr>
          <w:t xml:space="preserve">We modeled weekly bird richness </w:t>
        </w:r>
      </w:ins>
      <w:ins w:id="1235" w:author="Mason,David Steven" w:date="2023-02-07T17:43:00Z">
        <w:r w:rsidRPr="000418A2">
          <w:rPr>
            <w:rFonts w:eastAsiaTheme="minorEastAsia"/>
            <w:color w:val="000000" w:themeColor="text1"/>
            <w:lang w:val="en-GB"/>
          </w:rPr>
          <w:t xml:space="preserve">as a </w:t>
        </w:r>
      </w:ins>
      <w:ins w:id="1236" w:author="Mason,David Steven" w:date="2023-02-10T19:55:00Z">
        <w:r w:rsidR="00AF031E" w:rsidRPr="000418A2">
          <w:rPr>
            <w:rFonts w:eastAsiaTheme="minorEastAsia"/>
            <w:color w:val="000000" w:themeColor="text1"/>
            <w:lang w:val="en-GB"/>
          </w:rPr>
          <w:t>Poisson</w:t>
        </w:r>
      </w:ins>
      <w:ins w:id="1237" w:author="Mason,David Steven" w:date="2023-02-07T17:43:00Z">
        <w:r w:rsidRPr="000418A2">
          <w:rPr>
            <w:rFonts w:eastAsiaTheme="minorEastAsia"/>
            <w:color w:val="000000" w:themeColor="text1"/>
            <w:lang w:val="en-GB"/>
          </w:rPr>
          <w:t xml:space="preserve"> process </w:t>
        </w:r>
      </w:ins>
      <w:ins w:id="1238" w:author="Mason,David Steven" w:date="2023-02-07T17:42:00Z">
        <w:r w:rsidRPr="000418A2">
          <w:rPr>
            <w:rFonts w:eastAsiaTheme="minorEastAsia"/>
            <w:color w:val="000000" w:themeColor="text1"/>
            <w:lang w:val="en-GB"/>
          </w:rPr>
          <w:t>usi</w:t>
        </w:r>
      </w:ins>
      <w:ins w:id="1239" w:author="Mason,David Steven" w:date="2023-02-07T17:43:00Z">
        <w:r w:rsidRPr="000418A2">
          <w:rPr>
            <w:rFonts w:eastAsiaTheme="minorEastAsia"/>
            <w:color w:val="000000" w:themeColor="text1"/>
            <w:lang w:val="en-GB"/>
          </w:rPr>
          <w:t xml:space="preserve">ng a </w:t>
        </w:r>
        <w:r w:rsidRPr="000418A2">
          <w:rPr>
            <w:color w:val="000000" w:themeColor="text1"/>
            <w:lang w:val="en-GB"/>
          </w:rPr>
          <w:t xml:space="preserve">maximum likelihood approach with the </w:t>
        </w:r>
      </w:ins>
      <w:proofErr w:type="spellStart"/>
      <w:ins w:id="1240" w:author="Mason,David Steven" w:date="2023-02-07T17:51:00Z">
        <w:r w:rsidRPr="000418A2">
          <w:rPr>
            <w:color w:val="000000" w:themeColor="text1"/>
            <w:lang w:val="en-GB"/>
          </w:rPr>
          <w:t>glm</w:t>
        </w:r>
      </w:ins>
      <w:ins w:id="1241" w:author="Mason,David Steven" w:date="2023-02-18T14:30:00Z">
        <w:r w:rsidR="004A4C3D" w:rsidRPr="000418A2">
          <w:rPr>
            <w:color w:val="000000" w:themeColor="text1"/>
            <w:lang w:val="en-GB"/>
          </w:rPr>
          <w:t>er</w:t>
        </w:r>
      </w:ins>
      <w:proofErr w:type="spellEnd"/>
      <w:ins w:id="1242" w:author="Mason,David Steven" w:date="2023-02-07T17:51:00Z">
        <w:r w:rsidRPr="000418A2">
          <w:rPr>
            <w:color w:val="000000" w:themeColor="text1"/>
            <w:lang w:val="en-GB"/>
          </w:rPr>
          <w:t xml:space="preserve"> function</w:t>
        </w:r>
      </w:ins>
      <w:ins w:id="1243" w:author="Mason,David Steven" w:date="2023-02-18T14:30:00Z">
        <w:r w:rsidR="004A4C3D" w:rsidRPr="000418A2">
          <w:rPr>
            <w:color w:val="000000" w:themeColor="text1"/>
            <w:lang w:val="en-GB"/>
          </w:rPr>
          <w:t xml:space="preserve"> (Bates </w:t>
        </w:r>
        <w:r w:rsidR="004A4C3D" w:rsidRPr="00C87506">
          <w:rPr>
            <w:color w:val="000000" w:themeColor="text1"/>
            <w:lang w:val="en-GB"/>
          </w:rPr>
          <w:t>et al.,</w:t>
        </w:r>
        <w:r w:rsidR="004A4C3D" w:rsidRPr="000418A2">
          <w:rPr>
            <w:color w:val="000000" w:themeColor="text1"/>
            <w:lang w:val="en-GB"/>
          </w:rPr>
          <w:t xml:space="preserve"> </w:t>
        </w:r>
      </w:ins>
      <w:ins w:id="1244" w:author="Mason,David Steven" w:date="2023-02-18T14:31:00Z">
        <w:r w:rsidR="004A4C3D" w:rsidRPr="000418A2">
          <w:rPr>
            <w:color w:val="000000" w:themeColor="text1"/>
            <w:lang w:val="en-GB"/>
          </w:rPr>
          <w:t>2015)</w:t>
        </w:r>
      </w:ins>
      <w:ins w:id="1245" w:author="Mason,David Steven" w:date="2023-02-07T17:51:00Z">
        <w:r w:rsidRPr="000418A2">
          <w:rPr>
            <w:color w:val="000000" w:themeColor="text1"/>
            <w:lang w:val="en-GB"/>
          </w:rPr>
          <w:t xml:space="preserve">. </w:t>
        </w:r>
      </w:ins>
      <w:ins w:id="1246" w:author="Mason,David Steven" w:date="2023-02-14T19:47:00Z">
        <w:r w:rsidR="00B26C70" w:rsidRPr="000418A2">
          <w:rPr>
            <w:color w:val="000000" w:themeColor="text1"/>
            <w:lang w:val="en-GB"/>
          </w:rPr>
          <w:t xml:space="preserve">We treated feeder resource level treatment and block as fixed categorical effects and </w:t>
        </w:r>
      </w:ins>
      <w:ins w:id="1247" w:author="Mason,David Steven" w:date="2023-02-15T13:25:00Z">
        <w:r w:rsidR="0089651A" w:rsidRPr="000418A2">
          <w:rPr>
            <w:color w:val="000000" w:themeColor="text1"/>
            <w:lang w:val="en-GB"/>
          </w:rPr>
          <w:t>weeks since acclimatization period (</w:t>
        </w:r>
      </w:ins>
      <w:ins w:id="1248" w:author="Mason,David Steven" w:date="2023-02-18T11:13:00Z">
        <w:r w:rsidR="00AC6DAF" w:rsidRPr="000418A2">
          <w:rPr>
            <w:color w:val="000000" w:themeColor="text1"/>
            <w:lang w:val="en-GB"/>
          </w:rPr>
          <w:t>1</w:t>
        </w:r>
        <w:r w:rsidR="00AC6DAF" w:rsidRPr="000418A2">
          <w:rPr>
            <w:color w:val="000000" w:themeColor="text1"/>
          </w:rPr>
          <w:t>–</w:t>
        </w:r>
      </w:ins>
      <w:ins w:id="1249" w:author="Mason,David Steven" w:date="2023-02-15T13:25:00Z">
        <w:r w:rsidR="0089651A" w:rsidRPr="000418A2">
          <w:rPr>
            <w:color w:val="000000" w:themeColor="text1"/>
            <w:lang w:val="en-GB"/>
          </w:rPr>
          <w:t xml:space="preserve">10) </w:t>
        </w:r>
      </w:ins>
      <w:ins w:id="1250" w:author="Mason,David Steven" w:date="2023-02-14T19:47:00Z">
        <w:r w:rsidR="00B26C70" w:rsidRPr="000418A2">
          <w:rPr>
            <w:color w:val="000000" w:themeColor="text1"/>
            <w:lang w:val="en-GB"/>
          </w:rPr>
          <w:t xml:space="preserve">as a fixed continuous effect. </w:t>
        </w:r>
      </w:ins>
      <w:ins w:id="1251" w:author="Mason,David Steven" w:date="2023-02-07T17:45:00Z">
        <w:r w:rsidRPr="000418A2">
          <w:rPr>
            <w:color w:val="000000" w:themeColor="text1"/>
            <w:lang w:val="en-GB"/>
          </w:rPr>
          <w:t>The re</w:t>
        </w:r>
      </w:ins>
      <w:ins w:id="1252" w:author="Mason,David Steven" w:date="2023-02-07T17:46:00Z">
        <w:r w:rsidRPr="000418A2">
          <w:rPr>
            <w:color w:val="000000" w:themeColor="text1"/>
            <w:lang w:val="en-GB"/>
          </w:rPr>
          <w:t>gression was formulated as</w:t>
        </w:r>
      </w:ins>
    </w:p>
    <w:p w14:paraId="5800FEDF" w14:textId="78FBD5CD" w:rsidR="004E112B" w:rsidRPr="000418A2" w:rsidRDefault="00000000">
      <w:pPr>
        <w:snapToGrid w:val="0"/>
        <w:spacing w:line="360" w:lineRule="auto"/>
        <w:jc w:val="center"/>
        <w:rPr>
          <w:ins w:id="1253" w:author="Mason,David Steven" w:date="2023-02-07T17:46:00Z"/>
          <w:i/>
          <w:iCs/>
          <w:color w:val="000000" w:themeColor="text1"/>
          <w:lang w:val="en-GB"/>
        </w:rPr>
        <w:pPrChange w:id="1254" w:author="Mason,David Steven" w:date="2023-02-17T14:13:00Z">
          <w:pPr>
            <w:snapToGrid w:val="0"/>
            <w:spacing w:line="480" w:lineRule="auto"/>
            <w:jc w:val="center"/>
          </w:pPr>
        </w:pPrChange>
      </w:pPr>
      <m:oMath>
        <m:sSub>
          <m:sSubPr>
            <m:ctrlPr>
              <w:rPr>
                <w:rFonts w:ascii="Cambria Math" w:hAnsi="Cambria Math" w:cstheme="minorHAnsi"/>
                <w:i/>
                <w:iCs/>
                <w:color w:val="000000" w:themeColor="text1"/>
                <w:lang w:val="en-GB"/>
              </w:rPr>
            </m:ctrlPr>
          </m:sSubPr>
          <m:e>
            <m:r>
              <w:rPr>
                <w:rFonts w:ascii="Cambria Math" w:hAnsi="Cambria Math" w:cstheme="minorHAnsi"/>
                <w:color w:val="000000" w:themeColor="text1"/>
                <w:lang w:val="en-GB"/>
              </w:rPr>
              <m:t>Rich</m:t>
            </m:r>
          </m:e>
          <m:sub>
            <m:r>
              <w:rPr>
                <w:rFonts w:ascii="Cambria Math" w:hAnsi="Cambria Math" w:cstheme="minorHAnsi"/>
                <w:color w:val="000000" w:themeColor="text1"/>
                <w:lang w:val="en-GB"/>
              </w:rPr>
              <m:t>i</m:t>
            </m:r>
          </m:sub>
        </m:sSub>
        <m:r>
          <w:rPr>
            <w:rFonts w:ascii="Cambria Math" w:hAnsi="Cambria Math" w:cstheme="minorHAnsi"/>
            <w:color w:val="000000" w:themeColor="text1"/>
            <w:lang w:val="en-GB"/>
          </w:rPr>
          <m:t>~</m:t>
        </m:r>
        <m:r>
          <w:ins w:id="1255" w:author="Mason,David Steven" w:date="2023-02-07T17:45:00Z">
            <w:rPr>
              <w:rFonts w:ascii="Cambria Math" w:hAnsi="Cambria Math" w:cstheme="minorHAnsi"/>
              <w:color w:val="000000" w:themeColor="text1"/>
            </w:rPr>
            <m:t>Pois</m:t>
          </w:ins>
        </m:r>
        <m:r>
          <w:del w:id="1256" w:author="Mason,David Steven" w:date="2023-02-07T17:45:00Z">
            <m:rPr>
              <m:scr m:val="script"/>
            </m:rPr>
            <w:rPr>
              <w:rFonts w:ascii="Cambria Math" w:hAnsi="Cambria Math" w:cstheme="minorHAnsi"/>
              <w:color w:val="000000" w:themeColor="text1"/>
            </w:rPr>
            <m:t>N</m:t>
          </w:del>
        </m:r>
        <m:r>
          <w:rPr>
            <w:rFonts w:ascii="Cambria Math" w:hAnsi="Cambria Math" w:cstheme="minorHAnsi"/>
            <w:color w:val="000000" w:themeColor="text1"/>
          </w:rPr>
          <m:t>(</m:t>
        </m:r>
        <m:sSub>
          <m:sSubPr>
            <m:ctrlPr>
              <w:ins w:id="1257" w:author="Mason,David Steven" w:date="2023-02-14T16:01:00Z">
                <w:rPr>
                  <w:rFonts w:ascii="Cambria Math" w:hAnsi="Cambria Math" w:cstheme="minorHAnsi"/>
                  <w:i/>
                  <w:color w:val="000000" w:themeColor="text1"/>
                </w:rPr>
              </w:ins>
            </m:ctrlPr>
          </m:sSubPr>
          <m:e>
            <m:r>
              <w:ins w:id="1258" w:author="Mason,David Steven" w:date="2023-02-14T16:01:00Z">
                <w:rPr>
                  <w:rFonts w:ascii="Cambria Math" w:hAnsi="Cambria Math" w:cstheme="minorHAnsi"/>
                  <w:color w:val="000000" w:themeColor="text1"/>
                </w:rPr>
                <m:t>μ</m:t>
              </w:ins>
            </m:r>
          </m:e>
          <m:sub>
            <m:r>
              <w:ins w:id="1259" w:author="Mason,David Steven" w:date="2023-02-14T16:01:00Z">
                <w:rPr>
                  <w:rFonts w:ascii="Cambria Math" w:hAnsi="Cambria Math" w:cstheme="minorHAnsi"/>
                  <w:color w:val="000000" w:themeColor="text1"/>
                </w:rPr>
                <m:t>i</m:t>
              </w:ins>
            </m:r>
          </m:sub>
        </m:sSub>
        <m:r>
          <w:del w:id="1260" w:author="Mason,David Steven" w:date="2023-02-07T17:45:00Z">
            <w:rPr>
              <w:rFonts w:ascii="Cambria Math" w:hAnsi="Cambria Math" w:cstheme="minorHAnsi"/>
              <w:color w:val="000000" w:themeColor="text1"/>
            </w:rPr>
            <m:t xml:space="preserve"> </m:t>
          </w:del>
        </m:r>
        <m:r>
          <w:ins w:id="1261" w:author="Mason,David Steven" w:date="2023-02-14T12:35:00Z">
            <w:rPr>
              <w:rFonts w:ascii="Cambria Math" w:hAnsi="Cambria Math" w:cstheme="minorHAnsi"/>
              <w:color w:val="000000" w:themeColor="text1"/>
            </w:rPr>
            <m:t>)</m:t>
          </w:ins>
        </m:r>
        <m:sSub>
          <m:sSubPr>
            <m:ctrlPr>
              <w:del w:id="1262" w:author="Mason,David Steven" w:date="2023-02-14T12:35:00Z">
                <w:rPr>
                  <w:rFonts w:ascii="Cambria Math" w:hAnsi="Cambria Math" w:cstheme="minorHAnsi"/>
                  <w:bCs/>
                  <w:i/>
                  <w:iCs/>
                  <w:color w:val="000000" w:themeColor="text1"/>
                </w:rPr>
              </w:del>
            </m:ctrlPr>
          </m:sSubPr>
          <m:e>
            <m:r>
              <w:del w:id="1263" w:author="Mason,David Steven" w:date="2023-02-14T12:35:00Z">
                <w:rPr>
                  <w:rFonts w:ascii="Cambria Math" w:hAnsi="Cambria Math" w:cstheme="minorHAnsi"/>
                  <w:color w:val="000000" w:themeColor="text1"/>
                </w:rPr>
                <m:t>μ</m:t>
              </w:del>
            </m:r>
          </m:e>
          <m:sub>
            <m:r>
              <w:del w:id="1264" w:author="Mason,David Steven" w:date="2023-02-14T12:35:00Z">
                <w:rPr>
                  <w:rFonts w:ascii="Cambria Math" w:hAnsi="Cambria Math" w:cstheme="minorHAnsi"/>
                  <w:color w:val="000000" w:themeColor="text1"/>
                </w:rPr>
                <m:t>i</m:t>
              </w:del>
            </m:r>
          </m:sub>
        </m:sSub>
        <m:r>
          <w:del w:id="1265" w:author="Mason,David Steven" w:date="2023-02-07T17:45:00Z">
            <w:rPr>
              <w:rFonts w:ascii="Cambria Math" w:hAnsi="Cambria Math" w:cstheme="minorHAnsi"/>
              <w:color w:val="000000" w:themeColor="text1"/>
            </w:rPr>
            <m:t xml:space="preserve"> , </m:t>
          </w:del>
        </m:r>
        <m:sSup>
          <m:sSupPr>
            <m:ctrlPr>
              <w:del w:id="1266" w:author="Mason,David Steven" w:date="2023-02-07T17:45:00Z">
                <w:rPr>
                  <w:rFonts w:ascii="Cambria Math" w:hAnsi="Cambria Math" w:cstheme="minorHAnsi"/>
                  <w:bCs/>
                  <w:i/>
                  <w:iCs/>
                  <w:color w:val="000000" w:themeColor="text1"/>
                </w:rPr>
              </w:del>
            </m:ctrlPr>
          </m:sSupPr>
          <m:e>
            <m:r>
              <w:del w:id="1267" w:author="Mason,David Steven" w:date="2023-02-07T17:45:00Z">
                <w:rPr>
                  <w:rFonts w:ascii="Cambria Math" w:hAnsi="Cambria Math" w:cstheme="minorHAnsi"/>
                  <w:color w:val="000000" w:themeColor="text1"/>
                </w:rPr>
                <m:t>σ</m:t>
              </w:del>
            </m:r>
          </m:e>
          <m:sup>
            <m:r>
              <w:del w:id="1268" w:author="Mason,David Steven" w:date="2023-02-07T17:45:00Z">
                <w:rPr>
                  <w:rFonts w:ascii="Cambria Math" w:hAnsi="Cambria Math" w:cstheme="minorHAnsi"/>
                  <w:color w:val="000000" w:themeColor="text1"/>
                </w:rPr>
                <m:t>2</m:t>
              </w:del>
            </m:r>
          </m:sup>
        </m:sSup>
        <m:r>
          <w:del w:id="1269" w:author="Mason,David Steven" w:date="2023-02-07T17:45:00Z">
            <w:rPr>
              <w:rFonts w:ascii="Cambria Math" w:hAnsi="Cambria Math" w:cstheme="minorHAnsi"/>
              <w:color w:val="000000" w:themeColor="text1"/>
            </w:rPr>
            <m:t xml:space="preserve"> </m:t>
          </w:del>
        </m:r>
        <m:r>
          <w:del w:id="1270" w:author="Mason,David Steven" w:date="2023-02-14T12:35:00Z">
            <w:rPr>
              <w:rFonts w:ascii="Cambria Math" w:hAnsi="Cambria Math" w:cstheme="minorHAnsi"/>
              <w:color w:val="000000" w:themeColor="text1"/>
            </w:rPr>
            <m:t>)</m:t>
          </w:del>
        </m:r>
      </m:oMath>
      <w:r w:rsidR="004E112B" w:rsidRPr="000418A2">
        <w:rPr>
          <w:rFonts w:eastAsiaTheme="minorEastAsia" w:cstheme="minorHAnsi"/>
          <w:bCs/>
          <w:i/>
          <w:iCs/>
          <w:color w:val="000000" w:themeColor="text1"/>
          <w:lang w:val="en-GB"/>
        </w:rPr>
        <w:tab/>
      </w:r>
      <w:r w:rsidR="004E112B" w:rsidRPr="000418A2">
        <w:rPr>
          <w:rFonts w:eastAsiaTheme="minorEastAsia" w:cstheme="minorHAnsi"/>
          <w:bCs/>
          <w:i/>
          <w:iCs/>
          <w:color w:val="000000" w:themeColor="text1"/>
          <w:lang w:val="en-GB"/>
        </w:rPr>
        <w:tab/>
      </w:r>
      <w:r w:rsidR="004E112B" w:rsidRPr="000418A2">
        <w:rPr>
          <w:rFonts w:eastAsiaTheme="minorEastAsia" w:cstheme="minorHAnsi"/>
          <w:bCs/>
          <w:i/>
          <w:iCs/>
          <w:color w:val="000000" w:themeColor="text1"/>
          <w:lang w:val="en-GB"/>
        </w:rPr>
        <w:tab/>
      </w:r>
      <w:r w:rsidR="55145036" w:rsidRPr="000418A2">
        <w:rPr>
          <w:i/>
          <w:iCs/>
          <w:color w:val="000000" w:themeColor="text1"/>
          <w:lang w:val="en-GB"/>
        </w:rPr>
        <w:t xml:space="preserve">(eq. </w:t>
      </w:r>
      <w:ins w:id="1271" w:author="Mason,David Steven" w:date="2023-02-07T17:46:00Z">
        <w:r w:rsidR="006D3119" w:rsidRPr="000418A2">
          <w:rPr>
            <w:i/>
            <w:iCs/>
            <w:color w:val="000000" w:themeColor="text1"/>
            <w:lang w:val="en-GB"/>
          </w:rPr>
          <w:t>7</w:t>
        </w:r>
      </w:ins>
      <w:del w:id="1272" w:author="Mason,David Steven" w:date="2023-01-29T17:14:00Z">
        <w:r w:rsidRPr="000418A2" w:rsidDel="55145036">
          <w:rPr>
            <w:i/>
            <w:iCs/>
            <w:color w:val="000000" w:themeColor="text1"/>
            <w:lang w:val="en-GB"/>
          </w:rPr>
          <w:delText>5</w:delText>
        </w:r>
      </w:del>
      <w:r w:rsidR="55145036" w:rsidRPr="000418A2">
        <w:rPr>
          <w:i/>
          <w:iCs/>
          <w:color w:val="000000" w:themeColor="text1"/>
          <w:lang w:val="en-GB"/>
        </w:rPr>
        <w:t>)</w:t>
      </w:r>
    </w:p>
    <w:p w14:paraId="0F6F62A7" w14:textId="41B6DBAD" w:rsidR="006D3119" w:rsidRPr="000418A2" w:rsidRDefault="00AC6DAF">
      <w:pPr>
        <w:snapToGrid w:val="0"/>
        <w:spacing w:line="360" w:lineRule="auto"/>
        <w:rPr>
          <w:color w:val="000000" w:themeColor="text1"/>
          <w:lang w:val="en-GB"/>
          <w:rPrChange w:id="1273" w:author="Mason,David Steven" w:date="2023-02-15T15:56:00Z">
            <w:rPr>
              <w:i/>
              <w:iCs/>
              <w:lang w:val="en-GB"/>
            </w:rPr>
          </w:rPrChange>
        </w:rPr>
        <w:pPrChange w:id="1274" w:author="Mason,David Steven" w:date="2023-02-17T14:13:00Z">
          <w:pPr>
            <w:snapToGrid w:val="0"/>
            <w:spacing w:line="480" w:lineRule="auto"/>
            <w:jc w:val="center"/>
          </w:pPr>
        </w:pPrChange>
      </w:pPr>
      <w:ins w:id="1275" w:author="Mason,David Steven" w:date="2023-02-18T11:13:00Z">
        <w:r w:rsidRPr="000418A2">
          <w:rPr>
            <w:color w:val="000000" w:themeColor="text1"/>
            <w:lang w:val="en-GB"/>
          </w:rPr>
          <w:t>w</w:t>
        </w:r>
      </w:ins>
      <w:ins w:id="1276" w:author="Mason,David Steven" w:date="2023-02-07T17:46:00Z">
        <w:r w:rsidR="006D3119" w:rsidRPr="000418A2">
          <w:rPr>
            <w:color w:val="000000" w:themeColor="text1"/>
            <w:lang w:val="en-GB"/>
          </w:rPr>
          <w:t xml:space="preserve">here </w:t>
        </w:r>
      </w:ins>
      <m:oMath>
        <m:sSub>
          <m:sSubPr>
            <m:ctrlPr>
              <w:ins w:id="1277" w:author="Mason,David Steven" w:date="2023-02-07T17:46:00Z">
                <w:rPr>
                  <w:rFonts w:ascii="Cambria Math" w:hAnsi="Cambria Math"/>
                  <w:i/>
                  <w:color w:val="000000" w:themeColor="text1"/>
                  <w:lang w:val="en-GB"/>
                </w:rPr>
              </w:ins>
            </m:ctrlPr>
          </m:sSubPr>
          <m:e>
            <m:r>
              <w:ins w:id="1278" w:author="Mason,David Steven" w:date="2023-02-07T17:46:00Z">
                <w:rPr>
                  <w:rFonts w:ascii="Cambria Math" w:hAnsi="Cambria Math"/>
                  <w:color w:val="000000" w:themeColor="text1"/>
                  <w:lang w:val="en-GB"/>
                </w:rPr>
                <m:t>Rich</m:t>
              </w:ins>
            </m:r>
          </m:e>
          <m:sub>
            <m:r>
              <w:ins w:id="1279" w:author="Mason,David Steven" w:date="2023-02-07T17:46:00Z">
                <w:rPr>
                  <w:rFonts w:ascii="Cambria Math" w:hAnsi="Cambria Math"/>
                  <w:color w:val="000000" w:themeColor="text1"/>
                  <w:lang w:val="en-GB"/>
                </w:rPr>
                <m:t>i</m:t>
              </w:ins>
            </m:r>
          </m:sub>
        </m:sSub>
      </m:oMath>
      <w:ins w:id="1280" w:author="Mason,David Steven" w:date="2023-02-07T17:46:00Z">
        <w:r w:rsidR="006D3119" w:rsidRPr="000418A2">
          <w:rPr>
            <w:rFonts w:eastAsiaTheme="minorEastAsia"/>
            <w:color w:val="000000" w:themeColor="text1"/>
            <w:lang w:val="en-GB"/>
          </w:rPr>
          <w:t xml:space="preserve"> is the Poisson distributed count of weekly</w:t>
        </w:r>
      </w:ins>
      <w:ins w:id="1281" w:author="Mason,David Steven" w:date="2023-02-07T17:47:00Z">
        <w:r w:rsidR="006D3119" w:rsidRPr="000418A2">
          <w:rPr>
            <w:rFonts w:eastAsiaTheme="minorEastAsia"/>
            <w:color w:val="000000" w:themeColor="text1"/>
            <w:lang w:val="en-GB"/>
          </w:rPr>
          <w:t xml:space="preserve"> bird </w:t>
        </w:r>
      </w:ins>
      <w:ins w:id="1282" w:author="Mason,David Steven" w:date="2023-03-08T17:46:00Z">
        <w:r w:rsidR="00B96A81" w:rsidRPr="000418A2">
          <w:rPr>
            <w:rFonts w:eastAsiaTheme="minorEastAsia"/>
            <w:color w:val="000000" w:themeColor="text1"/>
            <w:lang w:val="en-GB"/>
          </w:rPr>
          <w:t>richness</w:t>
        </w:r>
      </w:ins>
      <w:ins w:id="1283" w:author="Mason,David Steven" w:date="2023-02-14T16:01:00Z">
        <w:r w:rsidR="001E17DB" w:rsidRPr="000418A2">
          <w:rPr>
            <w:rFonts w:eastAsiaTheme="minorEastAsia"/>
            <w:color w:val="000000" w:themeColor="text1"/>
            <w:lang w:val="en-GB"/>
          </w:rPr>
          <w:t xml:space="preserve"> at </w:t>
        </w:r>
      </w:ins>
      <w:ins w:id="1284" w:author="Mason,David Steven" w:date="2023-02-18T14:28:00Z">
        <w:r w:rsidR="004A4C3D" w:rsidRPr="000418A2">
          <w:rPr>
            <w:rFonts w:eastAsiaTheme="minorEastAsia"/>
            <w:color w:val="000000" w:themeColor="text1"/>
            <w:lang w:val="en-GB"/>
          </w:rPr>
          <w:t>block</w:t>
        </w:r>
      </w:ins>
      <w:ins w:id="1285" w:author="Mason,David Steven" w:date="2023-02-14T16:02:00Z">
        <w:r w:rsidR="001E17DB" w:rsidRPr="000418A2">
          <w:rPr>
            <w:rFonts w:eastAsiaTheme="minorEastAsia"/>
            <w:color w:val="000000" w:themeColor="text1"/>
            <w:lang w:val="en-GB"/>
          </w:rPr>
          <w:t xml:space="preserve"> </w:t>
        </w:r>
      </w:ins>
      <m:oMath>
        <m:r>
          <w:ins w:id="1286" w:author="Mason,David Steven" w:date="2023-02-14T16:02:00Z">
            <w:rPr>
              <w:rFonts w:ascii="Cambria Math" w:eastAsiaTheme="minorEastAsia" w:hAnsi="Cambria Math"/>
              <w:color w:val="000000" w:themeColor="text1"/>
              <w:lang w:val="en-GB"/>
            </w:rPr>
            <m:t>i</m:t>
          </w:ins>
        </m:r>
      </m:oMath>
      <w:ins w:id="1287" w:author="Mason,David Steven" w:date="2023-02-07T17:48:00Z">
        <w:r w:rsidR="006D3119" w:rsidRPr="000418A2">
          <w:rPr>
            <w:rFonts w:eastAsiaTheme="minorEastAsia"/>
            <w:color w:val="000000" w:themeColor="text1"/>
            <w:lang w:val="en-GB"/>
          </w:rPr>
          <w:t>,</w:t>
        </w:r>
      </w:ins>
      <w:ins w:id="1288" w:author="Mason,David Steven" w:date="2023-02-07T17:49:00Z">
        <w:r w:rsidR="006D3119" w:rsidRPr="000418A2">
          <w:rPr>
            <w:rFonts w:eastAsiaTheme="minorEastAsia"/>
            <w:color w:val="000000" w:themeColor="text1"/>
            <w:lang w:val="en-GB"/>
          </w:rPr>
          <w:t xml:space="preserve"> and </w:t>
        </w:r>
      </w:ins>
      <m:oMath>
        <m:sSub>
          <m:sSubPr>
            <m:ctrlPr>
              <w:ins w:id="1289" w:author="Mason,David Steven" w:date="2023-02-14T16:02:00Z">
                <w:rPr>
                  <w:rFonts w:ascii="Cambria Math" w:eastAsiaTheme="minorEastAsia" w:hAnsi="Cambria Math"/>
                  <w:i/>
                  <w:color w:val="000000" w:themeColor="text1"/>
                  <w:lang w:val="en-GB"/>
                </w:rPr>
              </w:ins>
            </m:ctrlPr>
          </m:sSubPr>
          <m:e>
            <m:r>
              <w:ins w:id="1290" w:author="Mason,David Steven" w:date="2023-02-14T16:02:00Z">
                <w:rPr>
                  <w:rFonts w:ascii="Cambria Math" w:eastAsiaTheme="minorEastAsia" w:hAnsi="Cambria Math"/>
                  <w:color w:val="000000" w:themeColor="text1"/>
                  <w:lang w:val="en-GB"/>
                </w:rPr>
                <m:t>μ</m:t>
              </w:ins>
            </m:r>
          </m:e>
          <m:sub>
            <m:r>
              <w:ins w:id="1291" w:author="Mason,David Steven" w:date="2023-02-14T16:02:00Z">
                <w:rPr>
                  <w:rFonts w:ascii="Cambria Math" w:eastAsiaTheme="minorEastAsia" w:hAnsi="Cambria Math"/>
                  <w:color w:val="000000" w:themeColor="text1"/>
                  <w:lang w:val="en-GB"/>
                </w:rPr>
                <m:t>i</m:t>
              </w:ins>
            </m:r>
          </m:sub>
        </m:sSub>
      </m:oMath>
      <w:ins w:id="1292" w:author="Mason,David Steven" w:date="2023-02-07T17:48:00Z">
        <w:r w:rsidR="006D3119" w:rsidRPr="000418A2">
          <w:rPr>
            <w:rFonts w:eastAsiaTheme="minorEastAsia"/>
            <w:color w:val="000000" w:themeColor="text1"/>
            <w:lang w:val="en-GB"/>
          </w:rPr>
          <w:t xml:space="preserve"> is the expected value and variance </w:t>
        </w:r>
      </w:ins>
      <w:ins w:id="1293" w:author="Mason,David Steven" w:date="2023-03-10T13:21:00Z">
        <w:r w:rsidR="0094500B" w:rsidRPr="000418A2">
          <w:rPr>
            <w:rFonts w:eastAsiaTheme="minorEastAsia"/>
            <w:color w:val="000000" w:themeColor="text1"/>
            <w:lang w:val="en-GB"/>
          </w:rPr>
          <w:t>f</w:t>
        </w:r>
      </w:ins>
      <w:ins w:id="1294" w:author="Mason,David Steven" w:date="2023-02-14T19:31:00Z">
        <w:r w:rsidR="000F434E" w:rsidRPr="000418A2">
          <w:rPr>
            <w:rFonts w:eastAsiaTheme="minorEastAsia"/>
            <w:color w:val="000000" w:themeColor="text1"/>
            <w:lang w:val="en-GB"/>
          </w:rPr>
          <w:t>or</w:t>
        </w:r>
      </w:ins>
      <w:ins w:id="1295" w:author="Mason,David Steven" w:date="2023-02-14T16:02:00Z">
        <w:r w:rsidR="001E17DB" w:rsidRPr="000418A2">
          <w:rPr>
            <w:rFonts w:eastAsiaTheme="minorEastAsia"/>
            <w:color w:val="000000" w:themeColor="text1"/>
            <w:lang w:val="en-GB"/>
          </w:rPr>
          <w:t xml:space="preserve"> that </w:t>
        </w:r>
      </w:ins>
      <w:ins w:id="1296" w:author="Mason,David Steven" w:date="2023-02-18T14:28:00Z">
        <w:r w:rsidR="004A4C3D" w:rsidRPr="000418A2">
          <w:rPr>
            <w:rFonts w:eastAsiaTheme="minorEastAsia"/>
            <w:color w:val="000000" w:themeColor="text1"/>
            <w:lang w:val="en-GB"/>
          </w:rPr>
          <w:t xml:space="preserve">block </w:t>
        </w:r>
      </w:ins>
      <m:oMath>
        <m:r>
          <w:ins w:id="1297" w:author="Mason,David Steven" w:date="2023-02-18T14:28:00Z">
            <w:rPr>
              <w:rFonts w:ascii="Cambria Math" w:eastAsiaTheme="minorEastAsia" w:hAnsi="Cambria Math"/>
              <w:color w:val="000000" w:themeColor="text1"/>
              <w:lang w:val="en-GB"/>
            </w:rPr>
            <m:t>i</m:t>
          </w:ins>
        </m:r>
      </m:oMath>
      <w:ins w:id="1298" w:author="Mason,David Steven" w:date="2023-02-18T14:28:00Z">
        <w:r w:rsidR="004A4C3D" w:rsidRPr="000418A2">
          <w:rPr>
            <w:rFonts w:eastAsiaTheme="minorEastAsia"/>
            <w:color w:val="000000" w:themeColor="text1"/>
            <w:lang w:val="en-GB"/>
          </w:rPr>
          <w:t xml:space="preserve"> </w:t>
        </w:r>
      </w:ins>
      <w:ins w:id="1299" w:author="Mason,David Steven" w:date="2023-02-07T17:47:00Z">
        <w:r w:rsidR="006D3119" w:rsidRPr="000418A2">
          <w:rPr>
            <w:rFonts w:eastAsiaTheme="minorEastAsia"/>
            <w:color w:val="000000" w:themeColor="text1"/>
            <w:lang w:val="en-GB"/>
          </w:rPr>
          <w:t>(equation 7)</w:t>
        </w:r>
      </w:ins>
      <w:ins w:id="1300" w:author="Mason,David Steven" w:date="2023-02-07T17:49:00Z">
        <w:r w:rsidR="006D3119" w:rsidRPr="000418A2">
          <w:rPr>
            <w:rFonts w:eastAsiaTheme="minorEastAsia"/>
            <w:color w:val="000000" w:themeColor="text1"/>
            <w:lang w:val="en-GB"/>
          </w:rPr>
          <w:t xml:space="preserve">. The ln-transformed value of weekly bird richness </w:t>
        </w:r>
      </w:ins>
      <w:ins w:id="1301" w:author="Mason,David Steven" w:date="2023-02-07T17:50:00Z">
        <w:r w:rsidR="006D3119" w:rsidRPr="000418A2">
          <w:rPr>
            <w:rFonts w:eastAsiaTheme="minorEastAsia"/>
            <w:color w:val="000000" w:themeColor="text1"/>
            <w:lang w:val="en-GB"/>
          </w:rPr>
          <w:t>(</w:t>
        </w:r>
      </w:ins>
      <m:oMath>
        <m:sSub>
          <m:sSubPr>
            <m:ctrlPr>
              <w:ins w:id="1302" w:author="Mason,David Steven" w:date="2023-02-14T19:31:00Z">
                <w:rPr>
                  <w:rFonts w:ascii="Cambria Math" w:eastAsiaTheme="minorEastAsia" w:hAnsi="Cambria Math"/>
                  <w:i/>
                  <w:color w:val="000000" w:themeColor="text1"/>
                  <w:lang w:val="en-GB"/>
                </w:rPr>
              </w:ins>
            </m:ctrlPr>
          </m:sSubPr>
          <m:e>
            <m:r>
              <w:ins w:id="1303" w:author="Mason,David Steven" w:date="2023-02-14T19:31:00Z">
                <w:rPr>
                  <w:rFonts w:ascii="Cambria Math" w:eastAsiaTheme="minorEastAsia" w:hAnsi="Cambria Math"/>
                  <w:color w:val="000000" w:themeColor="text1"/>
                  <w:lang w:val="en-GB"/>
                </w:rPr>
                <m:t>n</m:t>
              </w:ins>
            </m:r>
          </m:e>
          <m:sub>
            <m:r>
              <w:ins w:id="1304" w:author="Mason,David Steven" w:date="2023-02-14T19:31:00Z">
                <w:rPr>
                  <w:rFonts w:ascii="Cambria Math" w:eastAsiaTheme="minorEastAsia" w:hAnsi="Cambria Math"/>
                  <w:color w:val="000000" w:themeColor="text1"/>
                  <w:lang w:val="en-GB"/>
                </w:rPr>
                <m:t>i</m:t>
              </w:ins>
            </m:r>
          </m:sub>
        </m:sSub>
        <m:r>
          <w:ins w:id="1305" w:author="Mason,David Steven" w:date="2023-02-11T18:53:00Z">
            <w:rPr>
              <w:rFonts w:ascii="Cambria Math" w:eastAsiaTheme="minorEastAsia" w:hAnsi="Cambria Math"/>
              <w:color w:val="000000" w:themeColor="text1"/>
              <w:lang w:val="en-GB"/>
            </w:rPr>
            <m:t xml:space="preserve"> </m:t>
          </w:ins>
        </m:r>
      </m:oMath>
      <w:ins w:id="1306" w:author="Mason,David Steven" w:date="2023-02-14T19:32:00Z">
        <w:r w:rsidR="000F434E" w:rsidRPr="000418A2">
          <w:rPr>
            <w:rFonts w:eastAsiaTheme="minorEastAsia"/>
            <w:color w:val="000000" w:themeColor="text1"/>
            <w:lang w:val="en-GB"/>
          </w:rPr>
          <w:t xml:space="preserve">in </w:t>
        </w:r>
      </w:ins>
      <w:ins w:id="1307" w:author="Mason,David Steven" w:date="2023-02-07T17:50:00Z">
        <w:r w:rsidR="006D3119" w:rsidRPr="000418A2">
          <w:rPr>
            <w:rFonts w:eastAsiaTheme="minorEastAsia"/>
            <w:color w:val="000000" w:themeColor="text1"/>
            <w:lang w:val="en-GB"/>
          </w:rPr>
          <w:t>equation 8) is a linear function of the predictors, i.e.,</w:t>
        </w:r>
      </w:ins>
    </w:p>
    <w:p w14:paraId="1BC68415" w14:textId="616905E0" w:rsidR="004E112B" w:rsidRPr="000418A2" w:rsidRDefault="00000000">
      <w:pPr>
        <w:snapToGrid w:val="0"/>
        <w:spacing w:line="360" w:lineRule="auto"/>
        <w:jc w:val="center"/>
        <w:rPr>
          <w:i/>
          <w:iCs/>
          <w:color w:val="000000" w:themeColor="text1"/>
          <w:lang w:val="en-GB"/>
        </w:rPr>
        <w:pPrChange w:id="1308" w:author="Mason,David Steven" w:date="2023-02-17T14:13:00Z">
          <w:pPr>
            <w:snapToGrid w:val="0"/>
            <w:spacing w:line="480" w:lineRule="auto"/>
            <w:jc w:val="center"/>
          </w:pPr>
        </w:pPrChange>
      </w:pPr>
      <m:oMath>
        <m:sSub>
          <m:sSubPr>
            <m:ctrlPr>
              <w:ins w:id="1309" w:author="Mason,David Steven" w:date="2023-02-14T12:30:00Z">
                <w:rPr>
                  <w:rFonts w:ascii="Cambria Math" w:hAnsi="Cambria Math"/>
                  <w:i/>
                  <w:color w:val="000000" w:themeColor="text1"/>
                </w:rPr>
              </w:ins>
            </m:ctrlPr>
          </m:sSubPr>
          <m:e>
            <m:r>
              <w:ins w:id="1310" w:author="Mason,David Steven" w:date="2023-02-14T12:30:00Z">
                <w:rPr>
                  <w:rFonts w:ascii="Cambria Math" w:hAnsi="Cambria Math"/>
                  <w:color w:val="000000" w:themeColor="text1"/>
                  <w:rPrChange w:id="1311" w:author="Mason,David Steven" w:date="2023-02-15T15:56:00Z">
                    <w:rPr>
                      <w:rFonts w:ascii="Cambria Math" w:hAnsi="Cambria Math"/>
                      <w:highlight w:val="yellow"/>
                    </w:rPr>
                  </w:rPrChange>
                </w:rPr>
                <m:t>n</m:t>
              </w:ins>
            </m:r>
          </m:e>
          <m:sub>
            <m:r>
              <w:ins w:id="1312" w:author="Mason,David Steven" w:date="2023-02-14T12:30:00Z">
                <w:rPr>
                  <w:rFonts w:ascii="Cambria Math" w:hAnsi="Cambria Math"/>
                  <w:color w:val="000000" w:themeColor="text1"/>
                </w:rPr>
                <m:t>i</m:t>
              </w:ins>
            </m:r>
          </m:sub>
        </m:sSub>
        <m:sSub>
          <m:sSubPr>
            <m:ctrlPr>
              <w:del w:id="1313" w:author="Mason,David Steven" w:date="2023-02-11T18:53:00Z">
                <w:rPr>
                  <w:rFonts w:ascii="Cambria Math" w:hAnsi="Cambria Math"/>
                  <w:color w:val="000000" w:themeColor="text1"/>
                </w:rPr>
              </w:del>
            </m:ctrlPr>
          </m:sSubPr>
          <m:e>
            <m:r>
              <w:del w:id="1314" w:author="Mason,David Steven" w:date="2023-02-11T18:53:00Z">
                <w:rPr>
                  <w:rFonts w:ascii="Cambria Math" w:hAnsi="Cambria Math"/>
                  <w:color w:val="000000" w:themeColor="text1"/>
                </w:rPr>
                <m:t>n</m:t>
              </w:del>
            </m:r>
          </m:e>
          <m:sub>
            <m:r>
              <w:del w:id="1315" w:author="Mason,David Steven" w:date="2023-02-11T18:53:00Z">
                <w:rPr>
                  <w:rFonts w:ascii="Cambria Math" w:hAnsi="Cambria Math"/>
                  <w:color w:val="000000" w:themeColor="text1"/>
                </w:rPr>
                <m:t>i</m:t>
              </w:del>
            </m:r>
            <m:r>
              <w:del w:id="1316" w:author="Mason,David Steven" w:date="2023-02-07T17:53:00Z">
                <w:rPr>
                  <w:rFonts w:ascii="Cambria Math" w:hAnsi="Cambria Math"/>
                  <w:color w:val="000000" w:themeColor="text1"/>
                </w:rPr>
                <m:t>j</m:t>
              </w:del>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sSub>
          <m:sSubPr>
            <m:ctrlPr>
              <w:ins w:id="1317" w:author="Mason,David Steven" w:date="2023-02-14T12:30:00Z">
                <w:rPr>
                  <w:rFonts w:ascii="Cambria Math" w:hAnsi="Cambria Math"/>
                  <w:i/>
                  <w:color w:val="000000" w:themeColor="text1"/>
                </w:rPr>
              </w:ins>
            </m:ctrlPr>
          </m:sSubPr>
          <m:e>
            <m:r>
              <w:ins w:id="1318" w:author="Mason,David Steven" w:date="2023-02-14T12:30:00Z">
                <w:rPr>
                  <w:rFonts w:ascii="Cambria Math" w:hAnsi="Cambria Math"/>
                  <w:color w:val="000000" w:themeColor="text1"/>
                </w:rPr>
                <m:t>tre</m:t>
              </w:ins>
            </m:r>
            <m:r>
              <w:ins w:id="1319" w:author="Mason,David Steven" w:date="2023-02-14T12:30:00Z">
                <w:rPr>
                  <w:rFonts w:ascii="Cambria Math" w:hAnsi="Cambria Math"/>
                  <w:color w:val="000000" w:themeColor="text1"/>
                  <w:rPrChange w:id="1320" w:author="Mason,David Steven" w:date="2023-02-15T15:56:00Z">
                    <w:rPr>
                      <w:rFonts w:ascii="Cambria Math" w:hAnsi="Cambria Math"/>
                      <w:highlight w:val="yellow"/>
                    </w:rPr>
                  </w:rPrChange>
                </w:rPr>
                <m:t>at</m:t>
              </w:ins>
            </m:r>
          </m:e>
          <m:sub>
            <m:r>
              <w:ins w:id="1321" w:author="Mason,David Steven" w:date="2023-02-14T12:30:00Z">
                <w:rPr>
                  <w:rFonts w:ascii="Cambria Math" w:hAnsi="Cambria Math"/>
                  <w:color w:val="000000" w:themeColor="text1"/>
                </w:rPr>
                <m:t>i</m:t>
              </w:ins>
            </m:r>
          </m:sub>
        </m:sSub>
        <m:r>
          <w:del w:id="1322" w:author="Mason,David Steven" w:date="2023-02-14T12:30:00Z">
            <w:rPr>
              <w:rFonts w:ascii="Cambria Math" w:hAnsi="Cambria Math"/>
              <w:color w:val="000000" w:themeColor="text1"/>
            </w:rPr>
            <m:t>tre</m:t>
          </w:del>
        </m:r>
        <m:r>
          <w:del w:id="1323" w:author="Mason,David Steven" w:date="2023-02-11T20:18:00Z">
            <w:rPr>
              <w:rFonts w:ascii="Cambria Math" w:hAnsi="Cambria Math"/>
              <w:color w:val="000000" w:themeColor="text1"/>
            </w:rPr>
            <m:t>a</m:t>
          </w:del>
        </m:r>
        <m:sSub>
          <m:sSubPr>
            <m:ctrlPr>
              <w:del w:id="1324" w:author="Mason,David Steven" w:date="2023-02-11T20:18:00Z">
                <w:rPr>
                  <w:rFonts w:ascii="Cambria Math" w:hAnsi="Cambria Math"/>
                  <w:color w:val="000000" w:themeColor="text1"/>
                </w:rPr>
              </w:del>
            </m:ctrlPr>
          </m:sSubPr>
          <m:e>
            <m:r>
              <w:del w:id="1325" w:author="Mason,David Steven" w:date="2023-02-11T20:18:00Z">
                <w:rPr>
                  <w:rFonts w:ascii="Cambria Math" w:hAnsi="Cambria Math"/>
                  <w:color w:val="000000" w:themeColor="text1"/>
                </w:rPr>
                <m:t>t</m:t>
              </w:del>
            </m:r>
          </m:e>
          <m:sub>
            <m:r>
              <w:del w:id="1326" w:author="Mason,David Steven" w:date="2023-02-11T20:18:00Z">
                <w:rPr>
                  <w:rFonts w:ascii="Cambria Math" w:hAnsi="Cambria Math"/>
                  <w:color w:val="000000" w:themeColor="text1"/>
                </w:rPr>
                <m:t>i</m:t>
              </w:del>
            </m:r>
            <m:r>
              <w:del w:id="1327" w:author="Mason,David Steven" w:date="2023-02-07T17:57:00Z">
                <w:rPr>
                  <w:rFonts w:ascii="Cambria Math" w:hAnsi="Cambria Math"/>
                  <w:color w:val="000000" w:themeColor="text1"/>
                </w:rPr>
                <m:t>j</m:t>
              </w:del>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ins w:id="1328" w:author="Mason,David Steven" w:date="2023-02-11T18:54:00Z">
            <w:rPr>
              <w:rFonts w:ascii="Cambria Math" w:hAnsi="Cambria Math"/>
              <w:color w:val="000000" w:themeColor="text1"/>
              <w:rPrChange w:id="1329" w:author="Mason,David Steven" w:date="2023-02-15T15:56:00Z">
                <w:rPr>
                  <w:rFonts w:ascii="Cambria Math" w:hAnsi="Cambria Math"/>
                  <w:highlight w:val="yellow"/>
                </w:rPr>
              </w:rPrChange>
            </w:rPr>
            <m:t>week</m:t>
          </w:ins>
        </m:r>
        <m:sSub>
          <m:sSubPr>
            <m:ctrlPr>
              <w:ins w:id="1330" w:author="Mason,David Steven" w:date="2023-02-14T16:07:00Z">
                <w:rPr>
                  <w:rFonts w:ascii="Cambria Math" w:hAnsi="Cambria Math"/>
                  <w:i/>
                  <w:color w:val="000000" w:themeColor="text1"/>
                </w:rPr>
              </w:ins>
            </m:ctrlPr>
          </m:sSubPr>
          <m:e>
            <m:r>
              <w:ins w:id="1331" w:author="Mason,David Steven" w:date="2023-02-14T16:07:00Z">
                <w:rPr>
                  <w:rFonts w:ascii="Cambria Math" w:hAnsi="Cambria Math"/>
                  <w:color w:val="000000" w:themeColor="text1"/>
                  <w:rPrChange w:id="1332" w:author="Mason,David Steven" w:date="2023-02-15T15:56:00Z">
                    <w:rPr>
                      <w:rFonts w:ascii="Cambria Math" w:hAnsi="Cambria Math"/>
                      <w:highlight w:val="yellow"/>
                    </w:rPr>
                  </w:rPrChange>
                </w:rPr>
                <m:t>X</m:t>
              </w:ins>
            </m:r>
          </m:e>
          <m:sub>
            <m:r>
              <w:ins w:id="1333" w:author="Mason,David Steven" w:date="2023-02-14T16:08:00Z">
                <w:rPr>
                  <w:rFonts w:ascii="Cambria Math" w:hAnsi="Cambria Math"/>
                  <w:color w:val="000000" w:themeColor="text1"/>
                </w:rPr>
                <m:t>i</m:t>
              </w:ins>
            </m:r>
          </m:sub>
        </m:sSub>
        <m:r>
          <w:del w:id="1334" w:author="Mason,David Steven" w:date="2023-02-07T18:05:00Z">
            <w:rPr>
              <w:rFonts w:ascii="Cambria Math" w:hAnsi="Cambria Math"/>
              <w:color w:val="000000" w:themeColor="text1"/>
            </w:rPr>
            <m:t>pe</m:t>
          </w:del>
        </m:r>
        <m:sSub>
          <m:sSubPr>
            <m:ctrlPr>
              <w:del w:id="1335" w:author="Mason,David Steven" w:date="2023-02-07T18:05:00Z">
                <w:rPr>
                  <w:rFonts w:ascii="Cambria Math" w:hAnsi="Cambria Math"/>
                  <w:color w:val="000000" w:themeColor="text1"/>
                </w:rPr>
              </w:del>
            </m:ctrlPr>
          </m:sSubPr>
          <m:e>
            <m:r>
              <w:del w:id="1336" w:author="Mason,David Steven" w:date="2023-02-07T18:05:00Z">
                <w:rPr>
                  <w:rFonts w:ascii="Cambria Math" w:hAnsi="Cambria Math"/>
                  <w:color w:val="000000" w:themeColor="text1"/>
                </w:rPr>
                <m:t>r</m:t>
              </w:del>
            </m:r>
          </m:e>
          <m:sub>
            <m:r>
              <w:del w:id="1337" w:author="Mason,David Steven" w:date="2023-02-07T18:04:00Z">
                <w:rPr>
                  <w:rFonts w:ascii="Cambria Math" w:hAnsi="Cambria Math"/>
                  <w:color w:val="000000" w:themeColor="text1"/>
                </w:rPr>
                <m:t>i</m:t>
              </w:del>
            </m:r>
            <m:r>
              <w:del w:id="1338" w:author="Mason,David Steven" w:date="2023-02-07T17:53:00Z">
                <w:rPr>
                  <w:rFonts w:ascii="Cambria Math" w:hAnsi="Cambria Math"/>
                  <w:color w:val="000000" w:themeColor="text1"/>
                </w:rPr>
                <m:t>j</m:t>
              </w:del>
            </m:r>
          </m:sub>
        </m:sSub>
        <m:r>
          <w:rPr>
            <w:rFonts w:ascii="Cambria Math" w:hAnsi="Cambria Math"/>
            <w:color w:val="000000" w:themeColor="text1"/>
          </w:rPr>
          <m:t>+</m:t>
        </m:r>
        <m:sSub>
          <m:sSubPr>
            <m:ctrlPr>
              <w:ins w:id="1339" w:author="Mason,David Steven" w:date="2023-02-11T18:53:00Z">
                <w:rPr>
                  <w:rFonts w:ascii="Cambria Math" w:hAnsi="Cambria Math"/>
                  <w:i/>
                  <w:color w:val="000000" w:themeColor="text1"/>
                </w:rPr>
              </w:ins>
            </m:ctrlPr>
          </m:sSubPr>
          <m:e>
            <m:r>
              <w:ins w:id="1340" w:author="Mason,David Steven" w:date="2023-02-11T18:53:00Z">
                <w:rPr>
                  <w:rFonts w:ascii="Cambria Math" w:hAnsi="Cambria Math"/>
                  <w:color w:val="000000" w:themeColor="text1"/>
                  <w:rPrChange w:id="1341" w:author="Mason,David Steven" w:date="2023-02-15T15:56:00Z">
                    <w:rPr>
                      <w:rFonts w:ascii="Cambria Math" w:hAnsi="Cambria Math"/>
                      <w:highlight w:val="yellow"/>
                    </w:rPr>
                  </w:rPrChange>
                </w:rPr>
                <m:t>β</m:t>
              </w:ins>
            </m:r>
          </m:e>
          <m:sub>
            <m:r>
              <w:ins w:id="1342" w:author="Mason,David Steven" w:date="2023-02-18T14:30:00Z">
                <w:rPr>
                  <w:rFonts w:ascii="Cambria Math" w:hAnsi="Cambria Math"/>
                  <w:color w:val="000000" w:themeColor="text1"/>
                </w:rPr>
                <m:t>3</m:t>
              </w:ins>
            </m:r>
          </m:sub>
        </m:sSub>
        <m:sSub>
          <m:sSubPr>
            <m:ctrlPr>
              <w:ins w:id="1343" w:author="Mason,David Steven" w:date="2023-02-14T12:31:00Z">
                <w:rPr>
                  <w:rFonts w:ascii="Cambria Math" w:hAnsi="Cambria Math"/>
                  <w:i/>
                  <w:color w:val="000000" w:themeColor="text1"/>
                </w:rPr>
              </w:ins>
            </m:ctrlPr>
          </m:sSubPr>
          <m:e>
            <m:r>
              <w:ins w:id="1344" w:author="Mason,David Steven" w:date="2023-02-14T12:31:00Z">
                <w:rPr>
                  <w:rFonts w:ascii="Cambria Math" w:hAnsi="Cambria Math"/>
                  <w:color w:val="000000" w:themeColor="text1"/>
                  <w:rPrChange w:id="1345" w:author="Mason,David Steven" w:date="2023-02-15T15:56:00Z">
                    <w:rPr>
                      <w:rFonts w:ascii="Cambria Math" w:hAnsi="Cambria Math"/>
                      <w:highlight w:val="yellow"/>
                    </w:rPr>
                  </w:rPrChange>
                </w:rPr>
                <m:t>treat</m:t>
              </w:ins>
            </m:r>
          </m:e>
          <m:sub>
            <m:r>
              <w:ins w:id="1346" w:author="Mason,David Steven" w:date="2023-02-14T12:31:00Z">
                <w:rPr>
                  <w:rFonts w:ascii="Cambria Math" w:hAnsi="Cambria Math"/>
                  <w:color w:val="000000" w:themeColor="text1"/>
                </w:rPr>
                <m:t>i</m:t>
              </w:ins>
            </m:r>
          </m:sub>
        </m:sSub>
        <m:r>
          <w:ins w:id="1347" w:author="Mason,David Steven" w:date="2023-02-11T18:54:00Z">
            <w:rPr>
              <w:rFonts w:ascii="Cambria Math" w:hAnsi="Cambria Math"/>
              <w:color w:val="000000" w:themeColor="text1"/>
              <w:rPrChange w:id="1348" w:author="Mason,David Steven" w:date="2023-02-15T15:56:00Z">
                <w:rPr>
                  <w:rFonts w:ascii="Cambria Math" w:hAnsi="Cambria Math"/>
                  <w:highlight w:val="yellow"/>
                </w:rPr>
              </w:rPrChange>
            </w:rPr>
            <m:t>*week</m:t>
          </w:ins>
        </m:r>
        <m:sSub>
          <m:sSubPr>
            <m:ctrlPr>
              <w:ins w:id="1349" w:author="Mason,David Steven" w:date="2023-02-14T16:07:00Z">
                <w:rPr>
                  <w:rFonts w:ascii="Cambria Math" w:hAnsi="Cambria Math"/>
                  <w:i/>
                  <w:color w:val="000000" w:themeColor="text1"/>
                </w:rPr>
              </w:ins>
            </m:ctrlPr>
          </m:sSubPr>
          <m:e>
            <m:r>
              <w:ins w:id="1350" w:author="Mason,David Steven" w:date="2023-02-14T16:07:00Z">
                <w:rPr>
                  <w:rFonts w:ascii="Cambria Math" w:hAnsi="Cambria Math"/>
                  <w:color w:val="000000" w:themeColor="text1"/>
                  <w:rPrChange w:id="1351" w:author="Mason,David Steven" w:date="2023-02-15T15:56:00Z">
                    <w:rPr>
                      <w:rFonts w:ascii="Cambria Math" w:hAnsi="Cambria Math"/>
                      <w:highlight w:val="yellow"/>
                    </w:rPr>
                  </w:rPrChange>
                </w:rPr>
                <m:t>X</m:t>
              </w:ins>
            </m:r>
          </m:e>
          <m:sub>
            <m:r>
              <w:ins w:id="1352" w:author="Mason,David Steven" w:date="2023-02-14T16:07:00Z">
                <w:rPr>
                  <w:rFonts w:ascii="Cambria Math" w:hAnsi="Cambria Math"/>
                  <w:color w:val="000000" w:themeColor="text1"/>
                </w:rPr>
                <m:t>i</m:t>
              </w:ins>
            </m:r>
          </m:sub>
        </m:sSub>
        <m:r>
          <w:ins w:id="1353" w:author="Mason,David Steven" w:date="2023-02-18T14:28:00Z">
            <w:rPr>
              <w:rFonts w:ascii="Cambria Math" w:hAnsi="Cambria Math"/>
              <w:color w:val="000000" w:themeColor="text1"/>
            </w:rPr>
            <m:t>∼N </m:t>
          </w:ins>
        </m:r>
        <m:d>
          <m:dPr>
            <m:ctrlPr>
              <w:ins w:id="1354" w:author="Mason,David Steven" w:date="2023-02-18T14:28:00Z">
                <w:rPr>
                  <w:rFonts w:ascii="Cambria Math" w:hAnsi="Cambria Math"/>
                  <w:color w:val="000000" w:themeColor="text1"/>
                </w:rPr>
              </w:ins>
            </m:ctrlPr>
          </m:dPr>
          <m:e>
            <m:sSub>
              <m:sSubPr>
                <m:ctrlPr>
                  <w:ins w:id="1355" w:author="Mason,David Steven" w:date="2023-02-18T14:28:00Z">
                    <w:rPr>
                      <w:rFonts w:ascii="Cambria Math" w:hAnsi="Cambria Math"/>
                      <w:color w:val="000000" w:themeColor="text1"/>
                    </w:rPr>
                  </w:ins>
                </m:ctrlPr>
              </m:sSubPr>
              <m:e>
                <m:r>
                  <w:ins w:id="1356" w:author="Mason,David Steven" w:date="2023-02-18T14:28:00Z">
                    <w:rPr>
                      <w:rFonts w:ascii="Cambria Math" w:hAnsi="Cambria Math"/>
                      <w:color w:val="000000" w:themeColor="text1"/>
                    </w:rPr>
                    <m:t>μ</m:t>
                  </w:ins>
                </m:r>
              </m:e>
              <m:sub>
                <m:r>
                  <w:ins w:id="1357" w:author="Mason,David Steven" w:date="2023-02-18T14:28:00Z">
                    <w:rPr>
                      <w:rFonts w:ascii="Cambria Math" w:hAnsi="Cambria Math"/>
                      <w:color w:val="000000" w:themeColor="text1"/>
                    </w:rPr>
                    <m:t>i</m:t>
                  </w:ins>
                </m:r>
              </m:sub>
            </m:sSub>
            <m:r>
              <w:ins w:id="1358" w:author="Mason,David Steven" w:date="2023-02-18T14:28:00Z">
                <w:rPr>
                  <w:rFonts w:ascii="Cambria Math" w:hAnsi="Cambria Math"/>
                  <w:color w:val="000000" w:themeColor="text1"/>
                </w:rPr>
                <m:t>, </m:t>
              </w:ins>
            </m:r>
            <m:sSup>
              <m:sSupPr>
                <m:ctrlPr>
                  <w:ins w:id="1359" w:author="Mason,David Steven" w:date="2023-02-18T14:28:00Z">
                    <w:rPr>
                      <w:rFonts w:ascii="Cambria Math" w:hAnsi="Cambria Math"/>
                      <w:color w:val="000000" w:themeColor="text1"/>
                    </w:rPr>
                  </w:ins>
                </m:ctrlPr>
              </m:sSupPr>
              <m:e>
                <m:r>
                  <w:ins w:id="1360" w:author="Mason,David Steven" w:date="2023-02-18T14:28:00Z">
                    <w:rPr>
                      <w:rFonts w:ascii="Cambria Math" w:hAnsi="Cambria Math"/>
                      <w:color w:val="000000" w:themeColor="text1"/>
                    </w:rPr>
                    <m:t>σ</m:t>
                  </w:ins>
                </m:r>
              </m:e>
              <m:sup>
                <m:r>
                  <w:ins w:id="1361" w:author="Mason,David Steven" w:date="2023-02-18T14:28:00Z">
                    <w:rPr>
                      <w:rFonts w:ascii="Cambria Math" w:hAnsi="Cambria Math"/>
                      <w:color w:val="000000" w:themeColor="text1"/>
                    </w:rPr>
                    <m:t>2</m:t>
                  </w:ins>
                </m:r>
              </m:sup>
            </m:sSup>
          </m:e>
        </m:d>
        <m:sSub>
          <m:sSubPr>
            <m:ctrlPr>
              <w:del w:id="1362" w:author="Mason,David Steven" w:date="2023-02-11T18:53:00Z">
                <w:rPr>
                  <w:rFonts w:ascii="Cambria Math" w:hAnsi="Cambria Math"/>
                  <w:color w:val="000000" w:themeColor="text1"/>
                </w:rPr>
              </w:del>
            </m:ctrlPr>
          </m:sSubPr>
          <m:e>
            <m:r>
              <w:del w:id="1363" w:author="Mason,David Steven" w:date="2023-02-07T18:23:00Z">
                <w:rPr>
                  <w:rFonts w:ascii="Cambria Math" w:hAnsi="Cambria Math"/>
                  <w:color w:val="000000" w:themeColor="text1"/>
                </w:rPr>
                <m:t>b</m:t>
              </w:del>
            </m:r>
          </m:e>
          <m:sub>
            <m:r>
              <w:del w:id="1364" w:author="Mason,David Steven" w:date="2023-02-11T17:42:00Z">
                <w:rPr>
                  <w:rFonts w:ascii="Cambria Math" w:hAnsi="Cambria Math"/>
                  <w:color w:val="000000" w:themeColor="text1"/>
                </w:rPr>
                <m:t>i</m:t>
              </w:del>
            </m:r>
            <m:r>
              <w:del w:id="1365" w:author="Mason,David Steven" w:date="2023-02-07T17:53:00Z">
                <w:rPr>
                  <w:rFonts w:ascii="Cambria Math" w:hAnsi="Cambria Math"/>
                  <w:color w:val="000000" w:themeColor="text1"/>
                </w:rPr>
                <m:t>j</m:t>
              </w:del>
            </m:r>
          </m:sub>
        </m:sSub>
        <m:r>
          <w:del w:id="1366" w:author="Mason,David Steven" w:date="2023-02-07T18:23:00Z">
            <w:rPr>
              <w:rFonts w:ascii="Cambria Math" w:hAnsi="Cambria Math"/>
              <w:color w:val="000000" w:themeColor="text1"/>
            </w:rPr>
            <m:t>∼N </m:t>
          </w:del>
        </m:r>
        <m:d>
          <m:dPr>
            <m:ctrlPr>
              <w:del w:id="1367" w:author="Mason,David Steven" w:date="2023-02-07T18:23:00Z">
                <w:rPr>
                  <w:rFonts w:ascii="Cambria Math" w:hAnsi="Cambria Math"/>
                  <w:color w:val="000000" w:themeColor="text1"/>
                </w:rPr>
              </w:del>
            </m:ctrlPr>
          </m:dPr>
          <m:e>
            <m:sSub>
              <m:sSubPr>
                <m:ctrlPr>
                  <w:del w:id="1368" w:author="Mason,David Steven" w:date="2023-02-07T18:19:00Z">
                    <w:rPr>
                      <w:rFonts w:ascii="Cambria Math" w:hAnsi="Cambria Math"/>
                      <w:color w:val="000000" w:themeColor="text1"/>
                    </w:rPr>
                  </w:del>
                </m:ctrlPr>
              </m:sSubPr>
              <m:e>
                <m:r>
                  <w:del w:id="1369" w:author="Mason,David Steven" w:date="2023-02-07T18:19:00Z">
                    <w:rPr>
                      <w:rFonts w:ascii="Cambria Math" w:hAnsi="Cambria Math"/>
                      <w:color w:val="000000" w:themeColor="text1"/>
                    </w:rPr>
                    <m:t>μ</m:t>
                  </w:del>
                </m:r>
              </m:e>
              <m:sub>
                <m:r>
                  <w:del w:id="1370" w:author="Mason,David Steven" w:date="2023-02-07T18:19:00Z">
                    <w:rPr>
                      <w:rFonts w:ascii="Cambria Math" w:hAnsi="Cambria Math"/>
                      <w:color w:val="000000" w:themeColor="text1"/>
                    </w:rPr>
                    <m:t>i</m:t>
                  </w:del>
                </m:r>
                <m:r>
                  <w:del w:id="1371" w:author="Mason,David Steven" w:date="2023-02-07T17:53:00Z">
                    <w:rPr>
                      <w:rFonts w:ascii="Cambria Math" w:hAnsi="Cambria Math"/>
                      <w:color w:val="000000" w:themeColor="text1"/>
                    </w:rPr>
                    <m:t>j</m:t>
                  </w:del>
                </m:r>
              </m:sub>
            </m:sSub>
            <m:r>
              <w:del w:id="1372" w:author="Mason,David Steven" w:date="2023-02-07T18:23:00Z">
                <w:rPr>
                  <w:rFonts w:ascii="Cambria Math" w:hAnsi="Cambria Math"/>
                  <w:color w:val="000000" w:themeColor="text1"/>
                </w:rPr>
                <m:t>, </m:t>
              </w:del>
            </m:r>
            <m:sSup>
              <m:sSupPr>
                <m:ctrlPr>
                  <w:del w:id="1373" w:author="Mason,David Steven" w:date="2023-02-07T18:23:00Z">
                    <w:rPr>
                      <w:rFonts w:ascii="Cambria Math" w:hAnsi="Cambria Math"/>
                      <w:color w:val="000000" w:themeColor="text1"/>
                    </w:rPr>
                  </w:del>
                </m:ctrlPr>
              </m:sSupPr>
              <m:e>
                <m:r>
                  <w:del w:id="1374" w:author="Mason,David Steven" w:date="2023-02-07T18:23:00Z">
                    <w:rPr>
                      <w:rFonts w:ascii="Cambria Math" w:hAnsi="Cambria Math"/>
                      <w:color w:val="000000" w:themeColor="text1"/>
                    </w:rPr>
                    <m:t>σ</m:t>
                  </w:del>
                </m:r>
              </m:e>
              <m:sup>
                <m:r>
                  <w:del w:id="1375" w:author="Mason,David Steven" w:date="2023-02-07T18:23:00Z">
                    <w:rPr>
                      <w:rFonts w:ascii="Cambria Math" w:hAnsi="Cambria Math"/>
                      <w:color w:val="000000" w:themeColor="text1"/>
                    </w:rPr>
                    <m:t>2</m:t>
                  </w:del>
                </m:r>
              </m:sup>
            </m:sSup>
          </m:e>
        </m:d>
      </m:oMath>
      <w:r w:rsidR="004E112B" w:rsidRPr="000418A2">
        <w:rPr>
          <w:rFonts w:eastAsiaTheme="minorEastAsia" w:cstheme="minorHAnsi"/>
          <w:i/>
          <w:iCs/>
          <w:color w:val="000000" w:themeColor="text1"/>
        </w:rPr>
        <w:tab/>
      </w:r>
      <w:ins w:id="1376" w:author="Mason,David Steven" w:date="2023-02-07T18:14:00Z">
        <w:r w:rsidR="006D3119" w:rsidRPr="000418A2">
          <w:rPr>
            <w:rFonts w:eastAsiaTheme="minorEastAsia" w:cstheme="minorHAnsi"/>
            <w:i/>
            <w:iCs/>
            <w:color w:val="000000" w:themeColor="text1"/>
          </w:rPr>
          <w:t xml:space="preserve">    </w:t>
        </w:r>
      </w:ins>
      <w:del w:id="1377" w:author="Mason,David Steven" w:date="2023-02-07T17:53:00Z">
        <w:r w:rsidR="004E112B" w:rsidRPr="000418A2" w:rsidDel="006D3119">
          <w:rPr>
            <w:rFonts w:eastAsiaTheme="minorEastAsia" w:cstheme="minorHAnsi"/>
            <w:i/>
            <w:iCs/>
            <w:color w:val="000000" w:themeColor="text1"/>
          </w:rPr>
          <w:tab/>
        </w:r>
        <w:r w:rsidR="004E112B" w:rsidRPr="000418A2" w:rsidDel="006D3119">
          <w:rPr>
            <w:rFonts w:eastAsiaTheme="minorEastAsia" w:cstheme="minorHAnsi"/>
            <w:i/>
            <w:iCs/>
            <w:color w:val="000000" w:themeColor="text1"/>
          </w:rPr>
          <w:tab/>
        </w:r>
      </w:del>
      <w:r w:rsidR="55145036" w:rsidRPr="000418A2">
        <w:rPr>
          <w:i/>
          <w:iCs/>
          <w:color w:val="000000" w:themeColor="text1"/>
          <w:lang w:val="en-GB"/>
        </w:rPr>
        <w:t xml:space="preserve">(eq. </w:t>
      </w:r>
      <w:ins w:id="1378" w:author="Mason,David Steven" w:date="2023-02-07T17:50:00Z">
        <w:r w:rsidR="006D3119" w:rsidRPr="000418A2">
          <w:rPr>
            <w:i/>
            <w:iCs/>
            <w:color w:val="000000" w:themeColor="text1"/>
            <w:lang w:val="en-GB"/>
          </w:rPr>
          <w:t>8</w:t>
        </w:r>
      </w:ins>
      <w:del w:id="1379" w:author="Mason,David Steven" w:date="2023-01-29T17:14:00Z">
        <w:r w:rsidR="004A161C" w:rsidRPr="000418A2" w:rsidDel="55145036">
          <w:rPr>
            <w:i/>
            <w:iCs/>
            <w:color w:val="000000" w:themeColor="text1"/>
            <w:lang w:val="en-GB"/>
          </w:rPr>
          <w:delText>6</w:delText>
        </w:r>
      </w:del>
      <w:r w:rsidR="55145036" w:rsidRPr="000418A2">
        <w:rPr>
          <w:i/>
          <w:iCs/>
          <w:color w:val="000000" w:themeColor="text1"/>
          <w:lang w:val="en-GB"/>
        </w:rPr>
        <w:t>)</w:t>
      </w:r>
    </w:p>
    <w:p w14:paraId="67320E52" w14:textId="15127DF9" w:rsidR="00C63278" w:rsidRPr="000418A2" w:rsidRDefault="00AC6DAF">
      <w:pPr>
        <w:snapToGrid w:val="0"/>
        <w:spacing w:line="360" w:lineRule="auto"/>
        <w:rPr>
          <w:rFonts w:eastAsiaTheme="minorEastAsia" w:cstheme="minorHAnsi"/>
          <w:iCs/>
          <w:color w:val="000000" w:themeColor="text1"/>
          <w:lang w:val="en-GB"/>
          <w:rPrChange w:id="1380" w:author="Mason,David Steven" w:date="2023-02-15T15:56:00Z">
            <w:rPr>
              <w:rFonts w:cstheme="minorHAnsi"/>
              <w:lang w:val="en-GB"/>
            </w:rPr>
          </w:rPrChange>
        </w:rPr>
        <w:pPrChange w:id="1381" w:author="Mason,David Steven" w:date="2023-02-17T14:13:00Z">
          <w:pPr>
            <w:snapToGrid w:val="0"/>
            <w:spacing w:line="480" w:lineRule="auto"/>
            <w:ind w:firstLine="720"/>
          </w:pPr>
        </w:pPrChange>
      </w:pPr>
      <w:ins w:id="1382" w:author="Mason,David Steven" w:date="2023-02-18T11:14:00Z">
        <w:r w:rsidRPr="000418A2">
          <w:rPr>
            <w:rFonts w:cstheme="minorHAnsi"/>
            <w:color w:val="000000" w:themeColor="text1"/>
            <w:lang w:val="en-GB"/>
          </w:rPr>
          <w:t>w</w:t>
        </w:r>
      </w:ins>
      <w:del w:id="1383" w:author="Mason,David Steven" w:date="2023-02-18T11:14:00Z">
        <w:r w:rsidR="000F434E" w:rsidRPr="000418A2" w:rsidDel="00AC6DAF">
          <w:rPr>
            <w:rFonts w:cstheme="minorHAnsi"/>
            <w:color w:val="000000" w:themeColor="text1"/>
            <w:lang w:val="en-GB"/>
          </w:rPr>
          <w:delText>W</w:delText>
        </w:r>
      </w:del>
      <w:r w:rsidR="004E112B" w:rsidRPr="000418A2">
        <w:rPr>
          <w:rFonts w:cstheme="minorHAnsi"/>
          <w:color w:val="000000" w:themeColor="text1"/>
          <w:lang w:val="en-GB"/>
        </w:rPr>
        <w:t xml:space="preserve">here </w:t>
      </w:r>
      <m:oMath>
        <m:sSub>
          <m:sSubPr>
            <m:ctrlPr>
              <w:del w:id="1384" w:author="Mason,David Steven" w:date="2023-02-07T17:54:00Z">
                <w:rPr>
                  <w:rFonts w:ascii="Cambria Math" w:hAnsi="Cambria Math" w:cstheme="minorHAnsi"/>
                  <w:i/>
                  <w:iCs/>
                  <w:color w:val="000000" w:themeColor="text1"/>
                  <w:lang w:val="en-GB"/>
                </w:rPr>
              </w:del>
            </m:ctrlPr>
          </m:sSubPr>
          <m:e>
            <m:r>
              <w:del w:id="1385" w:author="Mason,David Steven" w:date="2023-02-07T17:54:00Z">
                <w:rPr>
                  <w:rFonts w:ascii="Cambria Math" w:hAnsi="Cambria Math" w:cstheme="minorHAnsi"/>
                  <w:color w:val="000000" w:themeColor="text1"/>
                  <w:lang w:val="en-GB"/>
                </w:rPr>
                <m:t>Rich</m:t>
              </w:del>
            </m:r>
          </m:e>
          <m:sub>
            <m:r>
              <w:del w:id="1386" w:author="Mason,David Steven" w:date="2023-02-07T17:54:00Z">
                <w:rPr>
                  <w:rFonts w:ascii="Cambria Math" w:hAnsi="Cambria Math" w:cstheme="minorHAnsi"/>
                  <w:color w:val="000000" w:themeColor="text1"/>
                  <w:lang w:val="en-GB"/>
                </w:rPr>
                <m:t>i</m:t>
              </w:del>
            </m:r>
          </m:sub>
        </m:sSub>
        <m:r>
          <w:del w:id="1387" w:author="Mason,David Steven" w:date="2023-02-07T17:54:00Z">
            <m:rPr>
              <m:sty m:val="p"/>
            </m:rPr>
            <w:rPr>
              <w:rFonts w:ascii="Cambria Math" w:eastAsiaTheme="minorEastAsia" w:hAnsi="Cambria Math" w:cstheme="minorHAnsi"/>
              <w:color w:val="000000" w:themeColor="text1"/>
              <w:lang w:val="en-GB"/>
            </w:rPr>
            <m:t xml:space="preserve"> is the normally distributed range of bird species richness observed in each block </m:t>
          </w:del>
        </m:r>
        <m:r>
          <w:del w:id="1388" w:author="Mason,David Steven" w:date="2023-02-07T17:54:00Z">
            <w:rPr>
              <w:rFonts w:ascii="Cambria Math" w:eastAsiaTheme="minorEastAsia" w:hAnsi="Cambria Math" w:cstheme="minorHAnsi"/>
              <w:color w:val="000000" w:themeColor="text1"/>
              <w:lang w:val="en-GB"/>
            </w:rPr>
            <m:t>i</m:t>
          </w:del>
        </m:r>
        <m:r>
          <w:del w:id="1389" w:author="Mason,David Steven" w:date="2023-02-07T17:54:00Z">
            <m:rPr>
              <m:sty m:val="p"/>
            </m:rPr>
            <w:rPr>
              <w:rFonts w:ascii="Cambria Math" w:eastAsiaTheme="minorEastAsia" w:hAnsi="Cambria Math" w:cstheme="minorHAnsi"/>
              <w:color w:val="000000" w:themeColor="text1"/>
              <w:lang w:val="en-GB"/>
            </w:rPr>
            <m:t xml:space="preserve"> </m:t>
          </w:del>
        </m:r>
        <m:d>
          <m:dPr>
            <m:ctrlPr>
              <w:del w:id="1390" w:author="Mason,David Steven" w:date="2023-02-07T17:54:00Z">
                <w:rPr>
                  <w:rFonts w:ascii="Cambria Math" w:eastAsiaTheme="minorEastAsia" w:hAnsi="Cambria Math" w:cstheme="minorHAnsi"/>
                  <w:iCs/>
                  <w:color w:val="000000" w:themeColor="text1"/>
                  <w:lang w:val="en-GB"/>
                </w:rPr>
              </w:del>
            </m:ctrlPr>
          </m:dPr>
          <m:e>
            <m:r>
              <w:del w:id="1391" w:author="Mason,David Steven" w:date="2023-02-07T17:54:00Z">
                <m:rPr>
                  <m:sty m:val="p"/>
                </m:rPr>
                <w:rPr>
                  <w:rFonts w:ascii="Cambria Math" w:eastAsiaTheme="minorEastAsia" w:hAnsi="Cambria Math" w:cstheme="minorHAnsi"/>
                  <w:color w:val="000000" w:themeColor="text1"/>
                  <w:lang w:val="en-GB"/>
                </w:rPr>
                <m:t>equation 5</m:t>
              </w:del>
            </m:r>
          </m:e>
        </m:d>
        <m:r>
          <w:del w:id="1392" w:author="Mason,David Steven" w:date="2023-02-07T17:54:00Z">
            <m:rPr>
              <m:sty m:val="p"/>
            </m:rPr>
            <w:rPr>
              <w:rFonts w:ascii="Cambria Math" w:eastAsiaTheme="minorEastAsia" w:hAnsi="Cambria Math" w:cstheme="minorHAnsi"/>
              <w:color w:val="000000" w:themeColor="text1"/>
              <w:lang w:val="en-GB"/>
            </w:rPr>
            <m:t xml:space="preserve">, </m:t>
          </w:del>
        </m:r>
        <m:sSub>
          <m:sSubPr>
            <m:ctrlPr>
              <w:del w:id="1393" w:author="Mason,David Steven" w:date="2023-02-07T17:54:00Z">
                <w:rPr>
                  <w:rFonts w:ascii="Cambria Math" w:hAnsi="Cambria Math" w:cstheme="minorHAnsi"/>
                  <w:i/>
                  <w:iCs/>
                  <w:color w:val="000000" w:themeColor="text1"/>
                  <w:lang w:val="en-GB"/>
                </w:rPr>
              </w:del>
            </m:ctrlPr>
          </m:sSubPr>
          <m:e>
            <m:r>
              <w:del w:id="1394" w:author="Mason,David Steven" w:date="2023-02-07T17:54:00Z">
                <w:rPr>
                  <w:rFonts w:ascii="Cambria Math" w:hAnsi="Cambria Math" w:cstheme="minorHAnsi"/>
                  <w:color w:val="000000" w:themeColor="text1"/>
                </w:rPr>
                <m:t>μ</m:t>
              </w:del>
            </m:r>
          </m:e>
          <m:sub>
            <m:r>
              <w:del w:id="1395" w:author="Mason,David Steven" w:date="2023-02-07T17:54:00Z">
                <w:rPr>
                  <w:rFonts w:ascii="Cambria Math" w:hAnsi="Cambria Math" w:cstheme="minorHAnsi"/>
                  <w:color w:val="000000" w:themeColor="text1"/>
                  <w:lang w:val="en-GB"/>
                </w:rPr>
                <m:t>i</m:t>
              </w:del>
            </m:r>
          </m:sub>
        </m:sSub>
        <m:r>
          <w:del w:id="1396" w:author="Mason,David Steven" w:date="2023-02-07T17:54:00Z">
            <m:rPr>
              <m:sty m:val="p"/>
            </m:rPr>
            <w:rPr>
              <w:rFonts w:ascii="Cambria Math" w:eastAsiaTheme="minorEastAsia" w:hAnsi="Cambria Math" w:cstheme="minorHAnsi"/>
              <w:color w:val="000000" w:themeColor="text1"/>
              <w:lang w:val="en-GB"/>
            </w:rPr>
            <m:t xml:space="preserve"> is the expected value for that sample in block </m:t>
          </w:del>
        </m:r>
        <m:r>
          <w:del w:id="1397" w:author="Mason,David Steven" w:date="2023-02-07T17:54:00Z">
            <w:rPr>
              <w:rFonts w:ascii="Cambria Math" w:eastAsiaTheme="minorEastAsia" w:hAnsi="Cambria Math" w:cstheme="minorHAnsi"/>
              <w:color w:val="000000" w:themeColor="text1"/>
              <w:lang w:val="en-GB"/>
            </w:rPr>
            <m:t>i</m:t>
          </w:del>
        </m:r>
        <m:r>
          <w:del w:id="1398" w:author="Mason,David Steven" w:date="2023-02-07T17:54:00Z">
            <m:rPr>
              <m:sty m:val="p"/>
            </m:rPr>
            <w:rPr>
              <w:rFonts w:ascii="Cambria Math" w:eastAsiaTheme="minorEastAsia" w:hAnsi="Cambria Math" w:cstheme="minorHAnsi"/>
              <w:color w:val="000000" w:themeColor="text1"/>
              <w:lang w:val="en-GB"/>
            </w:rPr>
            <m:t xml:space="preserve">, </m:t>
          </w:del>
        </m:r>
        <m:sSup>
          <m:sSupPr>
            <m:ctrlPr>
              <w:del w:id="1399" w:author="Mason,David Steven" w:date="2023-02-07T17:54:00Z">
                <w:rPr>
                  <w:rFonts w:ascii="Cambria Math" w:hAnsi="Cambria Math" w:cstheme="minorHAnsi"/>
                  <w:bCs/>
                  <w:i/>
                  <w:iCs/>
                  <w:color w:val="000000" w:themeColor="text1"/>
                </w:rPr>
              </w:del>
            </m:ctrlPr>
          </m:sSupPr>
          <m:e>
            <m:r>
              <w:del w:id="1400" w:author="Mason,David Steven" w:date="2023-02-07T17:54:00Z">
                <w:rPr>
                  <w:rFonts w:ascii="Cambria Math" w:hAnsi="Cambria Math" w:cstheme="minorHAnsi"/>
                  <w:color w:val="000000" w:themeColor="text1"/>
                </w:rPr>
                <m:t>σ</m:t>
              </w:del>
            </m:r>
          </m:e>
          <m:sup>
            <m:r>
              <w:del w:id="1401" w:author="Mason,David Steven" w:date="2023-02-07T17:54:00Z">
                <w:rPr>
                  <w:rFonts w:ascii="Cambria Math" w:hAnsi="Cambria Math" w:cstheme="minorHAnsi"/>
                  <w:color w:val="000000" w:themeColor="text1"/>
                </w:rPr>
                <m:t>2</m:t>
              </w:del>
            </m:r>
          </m:sup>
        </m:sSup>
        <m:r>
          <w:del w:id="1402" w:author="Mason,David Steven" w:date="2023-02-07T17:54:00Z">
            <m:rPr>
              <m:sty m:val="p"/>
            </m:rPr>
            <w:rPr>
              <w:rFonts w:ascii="Cambria Math" w:eastAsiaTheme="minorEastAsia" w:hAnsi="Cambria Math" w:cstheme="minorHAnsi"/>
              <w:color w:val="000000" w:themeColor="text1"/>
            </w:rPr>
            <m:t xml:space="preserve"> </m:t>
          </w:del>
        </m:r>
        <m:r>
          <w:del w:id="1403" w:author="Mason,David Steven" w:date="2023-02-07T17:54:00Z">
            <m:rPr>
              <m:sty m:val="p"/>
            </m:rPr>
            <w:rPr>
              <w:rFonts w:ascii="Cambria Math" w:eastAsiaTheme="minorEastAsia" w:hAnsi="Cambria Math" w:cstheme="minorHAnsi"/>
              <w:color w:val="000000" w:themeColor="text1"/>
              <w:lang w:val="en-GB"/>
            </w:rPr>
            <m:t>is the error parameter for the Gaussian distribution,</m:t>
          </w:del>
        </m:r>
        <m:r>
          <w:del w:id="1404" w:author="Mason,David Steven" w:date="2023-02-07T17:54:00Z">
            <m:rPr>
              <m:sty m:val="p"/>
            </m:rPr>
            <w:rPr>
              <w:rFonts w:ascii="Cambria Math" w:hAnsi="Cambria Math" w:cstheme="minorHAnsi"/>
              <w:color w:val="000000" w:themeColor="text1"/>
              <w:lang w:val="en-GB"/>
            </w:rPr>
            <m:t xml:space="preserve"> </m:t>
          </w:del>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oMath>
      <w:r w:rsidR="004E112B" w:rsidRPr="000418A2">
        <w:rPr>
          <w:rFonts w:eastAsiaTheme="minorEastAsia" w:cstheme="minorHAnsi"/>
          <w:iCs/>
          <w:color w:val="000000" w:themeColor="text1"/>
        </w:rPr>
        <w:t xml:space="preserve"> is the intercept valu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m:t>
            </m:r>
            <m:r>
              <w:ins w:id="1405" w:author="Mason,David Steven" w:date="2023-03-08T17:46:00Z">
                <w:rPr>
                  <w:rFonts w:ascii="Cambria Math" w:hAnsi="Cambria Math" w:cstheme="minorHAnsi"/>
                  <w:color w:val="000000" w:themeColor="text1"/>
                </w:rPr>
                <m:t>-3</m:t>
              </w:ins>
            </m:r>
          </m:sub>
        </m:sSub>
      </m:oMath>
      <w:r w:rsidR="002D1556" w:rsidRPr="000418A2">
        <w:rPr>
          <w:rFonts w:eastAsiaTheme="minorEastAsia" w:cstheme="minorHAnsi"/>
          <w:iCs/>
          <w:color w:val="000000" w:themeColor="text1"/>
        </w:rPr>
        <w:t xml:space="preserve"> </w:t>
      </w:r>
      <w:ins w:id="1406" w:author="Mason,David Steven" w:date="2023-03-08T17:46:00Z">
        <w:r w:rsidR="00B96A81" w:rsidRPr="000418A2">
          <w:rPr>
            <w:rFonts w:eastAsiaTheme="minorEastAsia" w:cstheme="minorHAnsi"/>
            <w:iCs/>
            <w:color w:val="000000" w:themeColor="text1"/>
          </w:rPr>
          <w:t>are</w:t>
        </w:r>
      </w:ins>
      <w:ins w:id="1407" w:author="Mason,David Steven" w:date="2023-02-11T18:58:00Z">
        <w:r w:rsidR="006B00E3" w:rsidRPr="000418A2">
          <w:rPr>
            <w:rFonts w:eastAsiaTheme="minorEastAsia" w:cstheme="minorHAnsi"/>
            <w:iCs/>
            <w:color w:val="000000" w:themeColor="text1"/>
          </w:rPr>
          <w:t xml:space="preserve"> </w:t>
        </w:r>
      </w:ins>
      <w:del w:id="1408" w:author="Mason,David Steven" w:date="2023-02-11T18:57:00Z">
        <w:r w:rsidR="004E112B" w:rsidRPr="000418A2" w:rsidDel="006B00E3">
          <w:rPr>
            <w:rFonts w:eastAsiaTheme="minorEastAsia" w:cstheme="minorHAnsi"/>
            <w:iCs/>
            <w:color w:val="000000" w:themeColor="text1"/>
          </w:rPr>
          <w:delText xml:space="preserve">is the </w:delText>
        </w:r>
      </w:del>
      <w:r w:rsidR="004E112B" w:rsidRPr="000418A2">
        <w:rPr>
          <w:rFonts w:eastAsiaTheme="minorEastAsia" w:cstheme="minorHAnsi"/>
          <w:iCs/>
          <w:color w:val="000000" w:themeColor="text1"/>
        </w:rPr>
        <w:t>parameter estimate</w:t>
      </w:r>
      <w:ins w:id="1409" w:author="Mason,David Steven" w:date="2023-03-08T17:46:00Z">
        <w:r w:rsidR="00B96A81" w:rsidRPr="000418A2">
          <w:rPr>
            <w:rFonts w:eastAsiaTheme="minorEastAsia" w:cstheme="minorHAnsi"/>
            <w:iCs/>
            <w:color w:val="000000" w:themeColor="text1"/>
          </w:rPr>
          <w:t>s</w:t>
        </w:r>
      </w:ins>
      <w:r w:rsidR="004E112B" w:rsidRPr="000418A2">
        <w:rPr>
          <w:rFonts w:eastAsiaTheme="minorEastAsia" w:cstheme="minorHAnsi"/>
          <w:iCs/>
          <w:color w:val="000000" w:themeColor="text1"/>
        </w:rPr>
        <w:t xml:space="preserve">, </w:t>
      </w:r>
      <m:oMath>
        <m:sSub>
          <m:sSubPr>
            <m:ctrlPr>
              <w:ins w:id="1410" w:author="Mason,David Steven" w:date="2023-02-14T12:37:00Z">
                <w:rPr>
                  <w:rFonts w:ascii="Cambria Math" w:hAnsi="Cambria Math" w:cstheme="minorHAnsi"/>
                  <w:i/>
                  <w:iCs/>
                  <w:color w:val="000000" w:themeColor="text1"/>
                  <w:lang w:val="en-GB"/>
                </w:rPr>
              </w:ins>
            </m:ctrlPr>
          </m:sSubPr>
          <m:e>
            <m:r>
              <w:ins w:id="1411" w:author="Mason,David Steven" w:date="2023-02-14T12:37:00Z">
                <w:rPr>
                  <w:rFonts w:ascii="Cambria Math" w:hAnsi="Cambria Math" w:cstheme="minorHAnsi"/>
                  <w:color w:val="000000" w:themeColor="text1"/>
                  <w:lang w:val="en-GB"/>
                </w:rPr>
                <m:t>treat</m:t>
              </w:ins>
            </m:r>
          </m:e>
          <m:sub>
            <m:r>
              <w:ins w:id="1412" w:author="Mason,David Steven" w:date="2023-02-14T12:37:00Z">
                <w:rPr>
                  <w:rFonts w:ascii="Cambria Math" w:hAnsi="Cambria Math" w:cstheme="minorHAnsi"/>
                  <w:color w:val="000000" w:themeColor="text1"/>
                  <w:lang w:val="en-GB"/>
                </w:rPr>
                <m:t>i</m:t>
              </w:ins>
            </m:r>
          </m:sub>
        </m:sSub>
        <m:sSub>
          <m:sSubPr>
            <m:ctrlPr>
              <w:del w:id="1413" w:author="Mason,David Steven" w:date="2023-02-11T18:54:00Z">
                <w:rPr>
                  <w:rFonts w:ascii="Cambria Math" w:hAnsi="Cambria Math" w:cstheme="minorHAnsi"/>
                  <w:i/>
                  <w:iCs/>
                  <w:color w:val="000000" w:themeColor="text1"/>
                  <w:lang w:val="en-GB"/>
                </w:rPr>
              </w:del>
            </m:ctrlPr>
          </m:sSubPr>
          <m:e>
            <m:r>
              <w:del w:id="1414" w:author="Mason,David Steven" w:date="2023-02-11T18:54:00Z">
                <w:rPr>
                  <w:rFonts w:ascii="Cambria Math" w:hAnsi="Cambria Math" w:cstheme="minorHAnsi"/>
                  <w:color w:val="000000" w:themeColor="text1"/>
                </w:rPr>
                <m:t>treat</m:t>
              </w:del>
            </m:r>
          </m:e>
          <m:sub>
            <m:r>
              <w:del w:id="1415" w:author="Mason,David Steven" w:date="2023-02-11T18:54:00Z">
                <w:rPr>
                  <w:rFonts w:ascii="Cambria Math" w:hAnsi="Cambria Math" w:cstheme="minorHAnsi"/>
                  <w:color w:val="000000" w:themeColor="text1"/>
                  <w:lang w:val="en-GB"/>
                </w:rPr>
                <m:t>i</m:t>
              </w:del>
            </m:r>
          </m:sub>
        </m:sSub>
      </m:oMath>
      <w:r w:rsidR="004E112B" w:rsidRPr="000418A2">
        <w:rPr>
          <w:rFonts w:eastAsiaTheme="minorEastAsia" w:cstheme="minorHAnsi"/>
          <w:iCs/>
          <w:color w:val="000000" w:themeColor="text1"/>
          <w:lang w:val="en-GB"/>
        </w:rPr>
        <w:t xml:space="preserve"> is the</w:t>
      </w:r>
      <w:r w:rsidR="002D1556" w:rsidRPr="000418A2">
        <w:rPr>
          <w:rFonts w:eastAsiaTheme="minorEastAsia" w:cstheme="minorHAnsi"/>
          <w:iCs/>
          <w:color w:val="000000" w:themeColor="text1"/>
          <w:lang w:val="en-GB"/>
        </w:rPr>
        <w:t xml:space="preserve"> categorical</w:t>
      </w:r>
      <w:r w:rsidR="004E112B" w:rsidRPr="000418A2">
        <w:rPr>
          <w:rFonts w:eastAsiaTheme="minorEastAsia" w:cstheme="minorHAnsi"/>
          <w:iCs/>
          <w:color w:val="000000" w:themeColor="text1"/>
          <w:lang w:val="en-GB"/>
        </w:rPr>
        <w:t xml:space="preserve"> treatment variable</w:t>
      </w:r>
      <w:ins w:id="1416" w:author="Mason,David Steven" w:date="2023-03-08T17:47:00Z">
        <w:r w:rsidR="00B96A81" w:rsidRPr="000418A2">
          <w:rPr>
            <w:rFonts w:eastAsiaTheme="minorEastAsia" w:cstheme="minorHAnsi"/>
            <w:iCs/>
            <w:color w:val="000000" w:themeColor="text1"/>
            <w:lang w:val="en-GB"/>
          </w:rPr>
          <w:t xml:space="preserve"> at observation </w:t>
        </w:r>
      </w:ins>
      <m:oMath>
        <m:r>
          <w:ins w:id="1417" w:author="Mason,David Steven" w:date="2023-03-08T17:47:00Z">
            <w:rPr>
              <w:rFonts w:ascii="Cambria Math" w:eastAsiaTheme="minorEastAsia" w:hAnsi="Cambria Math" w:cstheme="minorHAnsi"/>
              <w:color w:val="000000" w:themeColor="text1"/>
              <w:lang w:val="en-GB"/>
            </w:rPr>
            <m:t>i</m:t>
          </w:ins>
        </m:r>
      </m:oMath>
      <w:del w:id="1418" w:author="Mason,David Steven" w:date="2023-02-07T17:54:00Z">
        <w:r w:rsidR="004E112B" w:rsidRPr="000418A2" w:rsidDel="006D3119">
          <w:rPr>
            <w:rFonts w:eastAsiaTheme="minorEastAsia" w:cstheme="minorHAnsi"/>
            <w:iCs/>
            <w:color w:val="000000" w:themeColor="text1"/>
            <w:lang w:val="en-GB"/>
          </w:rPr>
          <w:delText xml:space="preserve"> for block </w:delText>
        </w:r>
      </w:del>
      <m:oMath>
        <m:r>
          <w:del w:id="1419" w:author="Mason,David Steven" w:date="2023-02-07T17:54:00Z">
            <w:rPr>
              <w:rFonts w:ascii="Cambria Math" w:eastAsiaTheme="minorEastAsia" w:hAnsi="Cambria Math" w:cstheme="minorHAnsi"/>
              <w:color w:val="000000" w:themeColor="text1"/>
              <w:lang w:val="en-GB"/>
            </w:rPr>
            <m:t>i</m:t>
          </w:del>
        </m:r>
      </m:oMath>
      <w:r w:rsidR="004E112B" w:rsidRPr="000418A2">
        <w:rPr>
          <w:rFonts w:eastAsiaTheme="minorEastAsia" w:cstheme="minorHAnsi"/>
          <w:iCs/>
          <w:color w:val="000000" w:themeColor="text1"/>
          <w:lang w:val="en-GB"/>
        </w:rPr>
        <w:t>,</w:t>
      </w:r>
      <w:ins w:id="1420" w:author="Mason,David Steven" w:date="2023-02-07T17:54:00Z">
        <w:r w:rsidR="006D3119" w:rsidRPr="000418A2">
          <w:rPr>
            <w:rFonts w:eastAsiaTheme="minorEastAsia" w:cstheme="minorHAnsi"/>
            <w:iCs/>
            <w:color w:val="000000" w:themeColor="text1"/>
            <w:lang w:val="en-GB"/>
          </w:rPr>
          <w:t xml:space="preserve"> </w:t>
        </w:r>
      </w:ins>
      <m:oMath>
        <m:sSub>
          <m:sSubPr>
            <m:ctrlPr>
              <w:ins w:id="1421" w:author="Mason,David Steven" w:date="2023-02-07T17:54:00Z">
                <w:rPr>
                  <w:rFonts w:ascii="Cambria Math" w:eastAsiaTheme="minorEastAsia" w:hAnsi="Cambria Math" w:cstheme="minorHAnsi"/>
                  <w:i/>
                  <w:iCs/>
                  <w:color w:val="000000" w:themeColor="text1"/>
                  <w:lang w:val="en-GB"/>
                </w:rPr>
              </w:ins>
            </m:ctrlPr>
          </m:sSubPr>
          <m:e>
            <m:r>
              <w:ins w:id="1422" w:author="Mason,David Steven" w:date="2023-02-07T17:54:00Z">
                <w:rPr>
                  <w:rFonts w:ascii="Cambria Math" w:eastAsiaTheme="minorEastAsia" w:hAnsi="Cambria Math" w:cstheme="minorHAnsi"/>
                  <w:color w:val="000000" w:themeColor="text1"/>
                  <w:lang w:val="en-GB"/>
                </w:rPr>
                <m:t>β</m:t>
              </w:ins>
            </m:r>
          </m:e>
          <m:sub>
            <m:r>
              <w:ins w:id="1423" w:author="Mason,David Steven" w:date="2023-02-07T17:54:00Z">
                <w:rPr>
                  <w:rFonts w:ascii="Cambria Math" w:eastAsiaTheme="minorEastAsia" w:hAnsi="Cambria Math" w:cstheme="minorHAnsi"/>
                  <w:color w:val="000000" w:themeColor="text1"/>
                  <w:lang w:val="en-GB"/>
                </w:rPr>
                <m:t>2</m:t>
              </w:ins>
            </m:r>
          </m:sub>
        </m:sSub>
      </m:oMath>
      <w:ins w:id="1424" w:author="Mason,David Steven" w:date="2023-02-07T17:55:00Z">
        <w:r w:rsidR="006D3119" w:rsidRPr="000418A2">
          <w:rPr>
            <w:rFonts w:eastAsiaTheme="minorEastAsia" w:cstheme="minorHAnsi"/>
            <w:iCs/>
            <w:color w:val="000000" w:themeColor="text1"/>
            <w:lang w:val="en-GB"/>
          </w:rPr>
          <w:t xml:space="preserve"> is the parameter estimate</w:t>
        </w:r>
      </w:ins>
      <w:ins w:id="1425" w:author="Mason,David Steven" w:date="2023-02-07T18:06:00Z">
        <w:r w:rsidR="006D3119" w:rsidRPr="000418A2">
          <w:rPr>
            <w:rFonts w:eastAsiaTheme="minorEastAsia" w:cstheme="minorHAnsi"/>
            <w:iCs/>
            <w:color w:val="000000" w:themeColor="text1"/>
            <w:lang w:val="en-GB"/>
          </w:rPr>
          <w:t xml:space="preserve"> </w:t>
        </w:r>
      </w:ins>
      <w:ins w:id="1426" w:author="Mason,David Steven" w:date="2023-02-11T18:56:00Z">
        <w:r w:rsidR="006B00E3" w:rsidRPr="000418A2">
          <w:rPr>
            <w:rFonts w:eastAsiaTheme="minorEastAsia" w:cstheme="minorHAnsi"/>
            <w:iCs/>
            <w:color w:val="000000" w:themeColor="text1"/>
            <w:lang w:val="en-GB"/>
          </w:rPr>
          <w:t>for</w:t>
        </w:r>
      </w:ins>
      <w:ins w:id="1427" w:author="Mason,David Steven" w:date="2023-02-07T18:07:00Z">
        <w:r w:rsidR="006D3119" w:rsidRPr="000418A2">
          <w:rPr>
            <w:rFonts w:eastAsiaTheme="minorEastAsia" w:cstheme="minorHAnsi"/>
            <w:iCs/>
            <w:color w:val="000000" w:themeColor="text1"/>
            <w:lang w:val="en-GB"/>
          </w:rPr>
          <w:t xml:space="preserve"> the continuous variable of</w:t>
        </w:r>
      </w:ins>
      <w:ins w:id="1428" w:author="Mason,David Steven" w:date="2023-02-11T18:56:00Z">
        <w:r w:rsidR="006B00E3" w:rsidRPr="000418A2">
          <w:rPr>
            <w:rFonts w:eastAsiaTheme="minorEastAsia" w:cstheme="minorHAnsi"/>
            <w:iCs/>
            <w:color w:val="000000" w:themeColor="text1"/>
            <w:lang w:val="en-GB"/>
          </w:rPr>
          <w:t xml:space="preserve"> </w:t>
        </w:r>
      </w:ins>
      <w:ins w:id="1429" w:author="Mason,David Steven" w:date="2023-02-14T16:08:00Z">
        <w:r w:rsidR="001E17DB" w:rsidRPr="000418A2">
          <w:rPr>
            <w:rFonts w:eastAsiaTheme="minorEastAsia" w:cstheme="minorHAnsi"/>
            <w:iCs/>
            <w:color w:val="000000" w:themeColor="text1"/>
            <w:lang w:val="en-GB"/>
          </w:rPr>
          <w:t xml:space="preserve">X </w:t>
        </w:r>
      </w:ins>
      <m:oMath>
        <m:r>
          <w:ins w:id="1430" w:author="Mason,David Steven" w:date="2023-02-11T18:56:00Z">
            <w:rPr>
              <w:rFonts w:ascii="Cambria Math" w:eastAsiaTheme="minorEastAsia" w:hAnsi="Cambria Math" w:cstheme="minorHAnsi"/>
              <w:color w:val="000000" w:themeColor="text1"/>
              <w:lang w:val="en-GB"/>
            </w:rPr>
            <m:t>week</m:t>
          </w:ins>
        </m:r>
        <m:r>
          <w:ins w:id="1431" w:author="Mason,David Steven" w:date="2023-02-14T16:08:00Z">
            <w:rPr>
              <w:rFonts w:ascii="Cambria Math" w:eastAsiaTheme="minorEastAsia" w:hAnsi="Cambria Math" w:cstheme="minorHAnsi"/>
              <w:color w:val="000000" w:themeColor="text1"/>
              <w:lang w:val="en-GB"/>
            </w:rPr>
            <m:t>s</m:t>
          </w:ins>
        </m:r>
      </m:oMath>
      <w:ins w:id="1432" w:author="Mason,David Steven" w:date="2023-02-07T18:07:00Z">
        <w:r w:rsidR="006D3119" w:rsidRPr="000418A2">
          <w:rPr>
            <w:rFonts w:eastAsiaTheme="minorEastAsia" w:cstheme="minorHAnsi"/>
            <w:iCs/>
            <w:color w:val="000000" w:themeColor="text1"/>
            <w:lang w:val="en-GB"/>
          </w:rPr>
          <w:t xml:space="preserve"> </w:t>
        </w:r>
      </w:ins>
      <w:ins w:id="1433" w:author="Mason,David Steven" w:date="2023-02-07T18:09:00Z">
        <w:r w:rsidR="006D3119" w:rsidRPr="000418A2">
          <w:rPr>
            <w:rFonts w:eastAsiaTheme="minorEastAsia" w:cstheme="minorHAnsi"/>
            <w:iCs/>
            <w:color w:val="000000" w:themeColor="text1"/>
            <w:lang w:val="en-GB"/>
          </w:rPr>
          <w:t xml:space="preserve">since </w:t>
        </w:r>
      </w:ins>
      <w:ins w:id="1434" w:author="Mason,David Steven" w:date="2023-02-14T12:38:00Z">
        <w:r w:rsidR="004A161C" w:rsidRPr="000418A2">
          <w:rPr>
            <w:rFonts w:eastAsiaTheme="minorEastAsia" w:cstheme="minorHAnsi"/>
            <w:iCs/>
            <w:color w:val="000000" w:themeColor="text1"/>
            <w:lang w:val="en-GB"/>
          </w:rPr>
          <w:t>acclimatization</w:t>
        </w:r>
      </w:ins>
      <w:ins w:id="1435" w:author="Mason,David Steven" w:date="2023-02-11T19:38:00Z">
        <w:r w:rsidR="00621D94" w:rsidRPr="000418A2">
          <w:rPr>
            <w:rFonts w:eastAsiaTheme="minorEastAsia" w:cstheme="minorHAnsi"/>
            <w:iCs/>
            <w:color w:val="000000" w:themeColor="text1"/>
            <w:lang w:val="en-GB"/>
          </w:rPr>
          <w:t xml:space="preserve"> </w:t>
        </w:r>
      </w:ins>
      <w:ins w:id="1436" w:author="Mason,David Steven" w:date="2023-02-14T16:08:00Z">
        <w:r w:rsidR="001E17DB" w:rsidRPr="000418A2">
          <w:rPr>
            <w:rFonts w:eastAsiaTheme="minorEastAsia" w:cstheme="minorHAnsi"/>
            <w:iCs/>
            <w:color w:val="000000" w:themeColor="text1"/>
            <w:lang w:val="en-GB"/>
          </w:rPr>
          <w:t xml:space="preserve">at observation </w:t>
        </w:r>
      </w:ins>
      <m:oMath>
        <m:r>
          <w:ins w:id="1437" w:author="Mason,David Steven" w:date="2023-02-14T16:09:00Z">
            <w:rPr>
              <w:rFonts w:ascii="Cambria Math" w:eastAsiaTheme="minorEastAsia" w:hAnsi="Cambria Math" w:cstheme="minorHAnsi"/>
              <w:color w:val="000000" w:themeColor="text1"/>
              <w:lang w:val="en-GB"/>
            </w:rPr>
            <m:t>i</m:t>
          </w:ins>
        </m:r>
      </m:oMath>
      <w:ins w:id="1438" w:author="Mason,David Steven" w:date="2023-02-07T18:07:00Z">
        <w:r w:rsidR="006D3119" w:rsidRPr="000418A2">
          <w:rPr>
            <w:rFonts w:eastAsiaTheme="minorEastAsia" w:cstheme="minorHAnsi"/>
            <w:iCs/>
            <w:color w:val="000000" w:themeColor="text1"/>
            <w:lang w:val="en-GB"/>
          </w:rPr>
          <w:t>,</w:t>
        </w:r>
      </w:ins>
      <w:ins w:id="1439" w:author="Mason,David Steven" w:date="2023-02-07T18:10:00Z">
        <w:r w:rsidR="006D3119" w:rsidRPr="000418A2">
          <w:rPr>
            <w:rFonts w:eastAsiaTheme="minorEastAsia" w:cstheme="minorHAnsi"/>
            <w:iCs/>
            <w:color w:val="000000" w:themeColor="text1"/>
            <w:lang w:val="en-GB"/>
          </w:rPr>
          <w:t xml:space="preserve"> </w:t>
        </w:r>
      </w:ins>
      <m:oMath>
        <m:sSub>
          <m:sSubPr>
            <m:ctrlPr>
              <w:ins w:id="1440" w:author="Mason,David Steven" w:date="2023-02-14T12:37:00Z">
                <w:rPr>
                  <w:rFonts w:ascii="Cambria Math" w:eastAsiaTheme="minorEastAsia" w:hAnsi="Cambria Math" w:cstheme="minorHAnsi"/>
                  <w:i/>
                  <w:iCs/>
                  <w:color w:val="000000" w:themeColor="text1"/>
                  <w:lang w:val="en-GB"/>
                </w:rPr>
              </w:ins>
            </m:ctrlPr>
          </m:sSubPr>
          <m:e>
            <m:r>
              <w:ins w:id="1441" w:author="Mason,David Steven" w:date="2023-02-14T12:37:00Z">
                <w:rPr>
                  <w:rFonts w:ascii="Cambria Math" w:eastAsiaTheme="minorEastAsia" w:hAnsi="Cambria Math" w:cstheme="minorHAnsi"/>
                  <w:color w:val="000000" w:themeColor="text1"/>
                  <w:lang w:val="en-GB"/>
                </w:rPr>
                <m:t>treat</m:t>
              </w:ins>
            </m:r>
          </m:e>
          <m:sub>
            <m:r>
              <w:ins w:id="1442" w:author="Mason,David Steven" w:date="2023-02-14T12:37:00Z">
                <w:rPr>
                  <w:rFonts w:ascii="Cambria Math" w:eastAsiaTheme="minorEastAsia" w:hAnsi="Cambria Math" w:cstheme="minorHAnsi"/>
                  <w:color w:val="000000" w:themeColor="text1"/>
                  <w:lang w:val="en-GB"/>
                </w:rPr>
                <m:t>i</m:t>
              </w:ins>
            </m:r>
          </m:sub>
        </m:sSub>
        <m:r>
          <w:ins w:id="1443" w:author="Mason,David Steven" w:date="2023-02-07T18:15:00Z">
            <w:rPr>
              <w:rFonts w:ascii="Cambria Math" w:eastAsiaTheme="minorEastAsia" w:hAnsi="Cambria Math" w:cstheme="minorHAnsi"/>
              <w:color w:val="000000" w:themeColor="text1"/>
              <w:lang w:val="en-GB"/>
            </w:rPr>
            <m:t>*</m:t>
          </w:ins>
        </m:r>
        <m:sSub>
          <m:sSubPr>
            <m:ctrlPr>
              <w:ins w:id="1444" w:author="Mason,David Steven" w:date="2023-02-14T16:08:00Z">
                <w:rPr>
                  <w:rFonts w:ascii="Cambria Math" w:eastAsiaTheme="minorEastAsia" w:hAnsi="Cambria Math" w:cstheme="minorHAnsi"/>
                  <w:i/>
                  <w:iCs/>
                  <w:color w:val="000000" w:themeColor="text1"/>
                  <w:lang w:val="en-GB"/>
                </w:rPr>
              </w:ins>
            </m:ctrlPr>
          </m:sSubPr>
          <m:e>
            <m:r>
              <w:ins w:id="1445" w:author="Mason,David Steven" w:date="2023-02-14T16:08:00Z">
                <w:rPr>
                  <w:rFonts w:ascii="Cambria Math" w:eastAsiaTheme="minorEastAsia" w:hAnsi="Cambria Math" w:cstheme="minorHAnsi"/>
                  <w:color w:val="000000" w:themeColor="text1"/>
                  <w:lang w:val="en-GB"/>
                </w:rPr>
                <m:t>weekX</m:t>
              </w:ins>
            </m:r>
          </m:e>
          <m:sub>
            <m:r>
              <w:ins w:id="1446" w:author="Mason,David Steven" w:date="2023-02-14T16:08:00Z">
                <w:rPr>
                  <w:rFonts w:ascii="Cambria Math" w:eastAsiaTheme="minorEastAsia" w:hAnsi="Cambria Math" w:cstheme="minorHAnsi"/>
                  <w:color w:val="000000" w:themeColor="text1"/>
                  <w:lang w:val="en-GB"/>
                </w:rPr>
                <m:t>i</m:t>
              </w:ins>
            </m:r>
          </m:sub>
        </m:sSub>
      </m:oMath>
      <w:ins w:id="1447" w:author="Mason,David Steven" w:date="2023-02-07T18:10:00Z">
        <w:r w:rsidR="006D3119" w:rsidRPr="000418A2">
          <w:rPr>
            <w:rFonts w:eastAsiaTheme="minorEastAsia" w:cstheme="minorHAnsi"/>
            <w:iCs/>
            <w:color w:val="000000" w:themeColor="text1"/>
            <w:lang w:val="en-GB"/>
          </w:rPr>
          <w:t xml:space="preserve"> </w:t>
        </w:r>
      </w:ins>
      <w:ins w:id="1448" w:author="Mason,David Steven" w:date="2023-02-07T18:15:00Z">
        <w:r w:rsidR="006D3119" w:rsidRPr="000418A2">
          <w:rPr>
            <w:rFonts w:eastAsiaTheme="minorEastAsia" w:cstheme="minorHAnsi"/>
            <w:iCs/>
            <w:color w:val="000000" w:themeColor="text1"/>
            <w:lang w:val="en-GB"/>
          </w:rPr>
          <w:t xml:space="preserve">is the interaction </w:t>
        </w:r>
      </w:ins>
      <w:ins w:id="1449" w:author="Mason,David Steven" w:date="2023-02-07T18:16:00Z">
        <w:r w:rsidR="006D3119" w:rsidRPr="000418A2">
          <w:rPr>
            <w:rFonts w:eastAsiaTheme="minorEastAsia" w:cstheme="minorHAnsi"/>
            <w:iCs/>
            <w:color w:val="000000" w:themeColor="text1"/>
            <w:lang w:val="en-GB"/>
          </w:rPr>
          <w:t>term</w:t>
        </w:r>
      </w:ins>
      <w:ins w:id="1450" w:author="Mason,David Steven" w:date="2023-02-18T14:30:00Z">
        <w:r w:rsidR="004A4C3D" w:rsidRPr="000418A2">
          <w:rPr>
            <w:rFonts w:eastAsiaTheme="minorEastAsia" w:cstheme="minorHAnsi"/>
            <w:iCs/>
            <w:color w:val="000000" w:themeColor="text1"/>
            <w:lang w:val="en-GB"/>
          </w:rPr>
          <w:t xml:space="preserve">, and </w:t>
        </w:r>
      </w:ins>
      <m:oMath>
        <m:sSub>
          <m:sSubPr>
            <m:ctrlPr>
              <w:ins w:id="1451" w:author="Mason,David Steven" w:date="2023-02-18T14:30:00Z">
                <w:rPr>
                  <w:rFonts w:ascii="Cambria Math" w:hAnsi="Cambria Math" w:cstheme="minorHAnsi"/>
                  <w:i/>
                  <w:iCs/>
                  <w:color w:val="000000" w:themeColor="text1"/>
                </w:rPr>
              </w:ins>
            </m:ctrlPr>
          </m:sSubPr>
          <m:e>
            <m:r>
              <w:ins w:id="1452" w:author="Mason,David Steven" w:date="2023-02-18T14:30:00Z">
                <w:rPr>
                  <w:rFonts w:ascii="Cambria Math" w:hAnsi="Cambria Math" w:cstheme="minorHAnsi"/>
                  <w:color w:val="000000" w:themeColor="text1"/>
                </w:rPr>
                <m:t>b</m:t>
              </w:ins>
            </m:r>
          </m:e>
          <m:sub>
            <m:r>
              <w:ins w:id="1453" w:author="Mason,David Steven" w:date="2023-02-18T14:30:00Z">
                <w:rPr>
                  <w:rFonts w:ascii="Cambria Math" w:hAnsi="Cambria Math" w:cstheme="minorHAnsi"/>
                  <w:color w:val="000000" w:themeColor="text1"/>
                </w:rPr>
                <m:t>i</m:t>
              </w:ins>
            </m:r>
          </m:sub>
        </m:sSub>
        <m:r>
          <w:ins w:id="1454" w:author="Mason,David Steven" w:date="2023-02-18T14:30:00Z">
            <m:rPr>
              <m:scr m:val="script"/>
            </m:rPr>
            <w:rPr>
              <w:rFonts w:ascii="Cambria Math" w:hAnsi="Cambria Math" w:cstheme="minorHAnsi"/>
              <w:color w:val="000000" w:themeColor="text1"/>
            </w:rPr>
            <m:t>~N</m:t>
          </w:ins>
        </m:r>
        <m:d>
          <m:dPr>
            <m:ctrlPr>
              <w:ins w:id="1455" w:author="Mason,David Steven" w:date="2023-02-18T14:30:00Z">
                <w:rPr>
                  <w:rFonts w:ascii="Cambria Math" w:hAnsi="Cambria Math" w:cstheme="minorHAnsi"/>
                  <w:i/>
                  <w:iCs/>
                  <w:color w:val="000000" w:themeColor="text1"/>
                </w:rPr>
              </w:ins>
            </m:ctrlPr>
          </m:dPr>
          <m:e>
            <m:sSub>
              <m:sSubPr>
                <m:ctrlPr>
                  <w:ins w:id="1456" w:author="Mason,David Steven" w:date="2023-02-18T14:30:00Z">
                    <w:rPr>
                      <w:rFonts w:ascii="Cambria Math" w:hAnsi="Cambria Math" w:cstheme="minorHAnsi"/>
                      <w:i/>
                      <w:iCs/>
                      <w:color w:val="000000" w:themeColor="text1"/>
                    </w:rPr>
                  </w:ins>
                </m:ctrlPr>
              </m:sSubPr>
              <m:e>
                <m:r>
                  <w:ins w:id="1457" w:author="Mason,David Steven" w:date="2023-02-18T14:30:00Z">
                    <w:rPr>
                      <w:rFonts w:ascii="Cambria Math" w:hAnsi="Cambria Math" w:cstheme="minorHAnsi"/>
                      <w:color w:val="000000" w:themeColor="text1"/>
                    </w:rPr>
                    <m:t>μ</m:t>
                  </w:ins>
                </m:r>
              </m:e>
              <m:sub>
                <m:r>
                  <w:ins w:id="1458" w:author="Mason,David Steven" w:date="2023-02-18T14:30:00Z">
                    <w:rPr>
                      <w:rFonts w:ascii="Cambria Math" w:hAnsi="Cambria Math" w:cstheme="minorHAnsi"/>
                      <w:color w:val="000000" w:themeColor="text1"/>
                    </w:rPr>
                    <m:t>i</m:t>
                  </w:ins>
                </m:r>
              </m:sub>
            </m:sSub>
            <m:r>
              <w:ins w:id="1459" w:author="Mason,David Steven" w:date="2023-02-18T14:30:00Z">
                <w:rPr>
                  <w:rFonts w:ascii="Cambria Math" w:hAnsi="Cambria Math" w:cstheme="minorHAnsi"/>
                  <w:color w:val="000000" w:themeColor="text1"/>
                </w:rPr>
                <m:t xml:space="preserve"> , </m:t>
              </w:ins>
            </m:r>
            <m:sSup>
              <m:sSupPr>
                <m:ctrlPr>
                  <w:ins w:id="1460" w:author="Mason,David Steven" w:date="2023-02-18T14:30:00Z">
                    <w:rPr>
                      <w:rFonts w:ascii="Cambria Math" w:hAnsi="Cambria Math" w:cstheme="minorHAnsi"/>
                      <w:i/>
                      <w:iCs/>
                      <w:color w:val="000000" w:themeColor="text1"/>
                    </w:rPr>
                  </w:ins>
                </m:ctrlPr>
              </m:sSupPr>
              <m:e>
                <m:r>
                  <w:ins w:id="1461" w:author="Mason,David Steven" w:date="2023-02-18T14:30:00Z">
                    <w:rPr>
                      <w:rFonts w:ascii="Cambria Math" w:hAnsi="Cambria Math" w:cstheme="minorHAnsi"/>
                      <w:color w:val="000000" w:themeColor="text1"/>
                    </w:rPr>
                    <m:t>σ</m:t>
                  </w:ins>
                </m:r>
              </m:e>
              <m:sup>
                <m:r>
                  <w:ins w:id="1462" w:author="Mason,David Steven" w:date="2023-02-18T14:30:00Z">
                    <w:rPr>
                      <w:rFonts w:ascii="Cambria Math" w:hAnsi="Cambria Math" w:cstheme="minorHAnsi"/>
                      <w:color w:val="000000" w:themeColor="text1"/>
                    </w:rPr>
                    <m:t>2</m:t>
                  </w:ins>
                </m:r>
              </m:sup>
            </m:sSup>
          </m:e>
        </m:d>
      </m:oMath>
      <w:ins w:id="1463" w:author="Mason,David Steven" w:date="2023-02-18T14:30:00Z">
        <w:r w:rsidR="004A4C3D" w:rsidRPr="000418A2">
          <w:rPr>
            <w:rFonts w:eastAsiaTheme="minorEastAsia"/>
            <w:color w:val="000000" w:themeColor="text1"/>
          </w:rPr>
          <w:t xml:space="preserve"> is a random-effects intercept for each block </w:t>
        </w:r>
      </w:ins>
      <m:oMath>
        <m:r>
          <w:ins w:id="1464" w:author="Mason,David Steven" w:date="2023-02-18T14:30:00Z">
            <w:rPr>
              <w:rFonts w:ascii="Cambria Math" w:eastAsiaTheme="minorEastAsia" w:hAnsi="Cambria Math" w:cstheme="minorHAnsi"/>
              <w:color w:val="000000" w:themeColor="text1"/>
              <w:lang w:val="en-GB"/>
            </w:rPr>
            <m:t>i</m:t>
          </w:ins>
        </m:r>
      </m:oMath>
      <w:ins w:id="1465" w:author="Mason,David Steven" w:date="2023-02-18T14:30:00Z">
        <w:r w:rsidR="004A4C3D" w:rsidRPr="000418A2">
          <w:rPr>
            <w:rFonts w:eastAsiaTheme="minorEastAsia"/>
            <w:color w:val="000000" w:themeColor="text1"/>
            <w:lang w:val="en-GB"/>
          </w:rPr>
          <w:t xml:space="preserve"> that accounts for block-specific variation in weekly bird richness (sacrificial pseudoreplication)</w:t>
        </w:r>
      </w:ins>
      <w:ins w:id="1466" w:author="Mason,David Steven" w:date="2023-02-15T16:00:00Z">
        <w:r w:rsidR="00BD0526" w:rsidRPr="000418A2">
          <w:rPr>
            <w:rFonts w:eastAsiaTheme="minorEastAsia" w:cstheme="minorHAnsi"/>
            <w:iCs/>
            <w:color w:val="000000" w:themeColor="text1"/>
            <w:lang w:val="en-GB"/>
          </w:rPr>
          <w:t>.</w:t>
        </w:r>
      </w:ins>
      <w:del w:id="1467" w:author="Mason,David Steven" w:date="2023-02-07T18:20:00Z">
        <w:r w:rsidR="004E112B" w:rsidRPr="000418A2" w:rsidDel="006D3119">
          <w:rPr>
            <w:rFonts w:eastAsiaTheme="minorEastAsia" w:cstheme="minorHAnsi"/>
            <w:iCs/>
            <w:color w:val="000000" w:themeColor="text1"/>
            <w:lang w:val="en-GB"/>
          </w:rPr>
          <w:delText xml:space="preserve"> </w:delText>
        </w:r>
      </w:del>
      <w:del w:id="1468" w:author="Mason,David Steven" w:date="2023-02-11T17:43:00Z">
        <w:r w:rsidR="004E112B" w:rsidRPr="000418A2" w:rsidDel="001E76E6">
          <w:rPr>
            <w:rFonts w:eastAsiaTheme="minorEastAsia" w:cstheme="minorHAnsi"/>
            <w:iCs/>
            <w:color w:val="000000" w:themeColor="text1"/>
            <w:lang w:val="en-GB"/>
          </w:rPr>
          <w:delText>and</w:delText>
        </w:r>
      </w:del>
      <w:del w:id="1469" w:author="Mason,David Steven" w:date="2023-02-07T18:24:00Z">
        <w:r w:rsidR="004E112B" w:rsidRPr="000418A2" w:rsidDel="006D3119">
          <w:rPr>
            <w:rFonts w:eastAsiaTheme="minorEastAsia" w:cstheme="minorHAnsi"/>
            <w:iCs/>
            <w:color w:val="000000" w:themeColor="text1"/>
            <w:lang w:val="en-GB"/>
          </w:rPr>
          <w:delText xml:space="preserve"> </w:delText>
        </w:r>
      </w:del>
      <m:oMath>
        <m:sSub>
          <m:sSubPr>
            <m:ctrlPr>
              <w:del w:id="1470" w:author="Mason,David Steven" w:date="2023-02-07T18:24:00Z">
                <w:rPr>
                  <w:rFonts w:ascii="Cambria Math" w:hAnsi="Cambria Math" w:cstheme="minorHAnsi"/>
                  <w:i/>
                  <w:iCs/>
                  <w:color w:val="000000" w:themeColor="text1"/>
                </w:rPr>
              </w:del>
            </m:ctrlPr>
          </m:sSubPr>
          <m:e>
            <m:r>
              <w:del w:id="1471" w:author="Mason,David Steven" w:date="2023-02-07T18:24:00Z">
                <w:rPr>
                  <w:rFonts w:ascii="Cambria Math" w:hAnsi="Cambria Math" w:cstheme="minorHAnsi"/>
                  <w:color w:val="000000" w:themeColor="text1"/>
                </w:rPr>
                <m:t>b</m:t>
              </w:del>
            </m:r>
          </m:e>
          <m:sub>
            <m:r>
              <w:del w:id="1472" w:author="Mason,David Steven" w:date="2023-02-07T18:24:00Z">
                <w:rPr>
                  <w:rFonts w:ascii="Cambria Math" w:hAnsi="Cambria Math" w:cstheme="minorHAnsi"/>
                  <w:color w:val="000000" w:themeColor="text1"/>
                </w:rPr>
                <m:t>i</m:t>
              </w:del>
            </m:r>
          </m:sub>
        </m:sSub>
        <m:r>
          <w:del w:id="1473" w:author="Mason,David Steven" w:date="2023-02-07T18:24:00Z">
            <m:rPr>
              <m:scr m:val="script"/>
            </m:rPr>
            <w:rPr>
              <w:rFonts w:ascii="Cambria Math" w:hAnsi="Cambria Math" w:cstheme="minorHAnsi"/>
              <w:color w:val="000000" w:themeColor="text1"/>
            </w:rPr>
            <m:t>~N</m:t>
          </w:del>
        </m:r>
        <m:d>
          <m:dPr>
            <m:ctrlPr>
              <w:del w:id="1474" w:author="Mason,David Steven" w:date="2023-02-07T18:24:00Z">
                <w:rPr>
                  <w:rFonts w:ascii="Cambria Math" w:hAnsi="Cambria Math" w:cstheme="minorHAnsi"/>
                  <w:i/>
                  <w:iCs/>
                  <w:color w:val="000000" w:themeColor="text1"/>
                </w:rPr>
              </w:del>
            </m:ctrlPr>
          </m:dPr>
          <m:e>
            <m:sSub>
              <m:sSubPr>
                <m:ctrlPr>
                  <w:del w:id="1475" w:author="Mason,David Steven" w:date="2023-02-07T18:19:00Z">
                    <w:rPr>
                      <w:rFonts w:ascii="Cambria Math" w:hAnsi="Cambria Math" w:cstheme="minorHAnsi"/>
                      <w:i/>
                      <w:iCs/>
                      <w:color w:val="000000" w:themeColor="text1"/>
                    </w:rPr>
                  </w:del>
                </m:ctrlPr>
              </m:sSubPr>
              <m:e>
                <m:r>
                  <w:del w:id="1476" w:author="Mason,David Steven" w:date="2023-02-07T18:19:00Z">
                    <w:rPr>
                      <w:rFonts w:ascii="Cambria Math" w:hAnsi="Cambria Math" w:cstheme="minorHAnsi"/>
                      <w:color w:val="000000" w:themeColor="text1"/>
                    </w:rPr>
                    <m:t>μ</m:t>
                  </w:del>
                </m:r>
              </m:e>
              <m:sub>
                <m:r>
                  <w:del w:id="1477" w:author="Mason,David Steven" w:date="2023-02-07T18:19:00Z">
                    <w:rPr>
                      <w:rFonts w:ascii="Cambria Math" w:hAnsi="Cambria Math" w:cstheme="minorHAnsi"/>
                      <w:color w:val="000000" w:themeColor="text1"/>
                    </w:rPr>
                    <m:t>i</m:t>
                  </w:del>
                </m:r>
              </m:sub>
            </m:sSub>
            <m:r>
              <w:del w:id="1478" w:author="Mason,David Steven" w:date="2023-02-07T18:19:00Z">
                <w:rPr>
                  <w:rFonts w:ascii="Cambria Math" w:hAnsi="Cambria Math" w:cstheme="minorHAnsi"/>
                  <w:color w:val="000000" w:themeColor="text1"/>
                </w:rPr>
                <m:t xml:space="preserve"> , </m:t>
              </w:del>
            </m:r>
            <m:sSup>
              <m:sSupPr>
                <m:ctrlPr>
                  <w:del w:id="1479" w:author="Mason,David Steven" w:date="2023-02-07T18:24:00Z">
                    <w:rPr>
                      <w:rFonts w:ascii="Cambria Math" w:hAnsi="Cambria Math" w:cstheme="minorHAnsi"/>
                      <w:i/>
                      <w:iCs/>
                      <w:color w:val="000000" w:themeColor="text1"/>
                    </w:rPr>
                  </w:del>
                </m:ctrlPr>
              </m:sSupPr>
              <m:e>
                <m:r>
                  <w:del w:id="1480" w:author="Mason,David Steven" w:date="2023-02-07T18:24:00Z">
                    <w:rPr>
                      <w:rFonts w:ascii="Cambria Math" w:hAnsi="Cambria Math" w:cstheme="minorHAnsi"/>
                      <w:color w:val="000000" w:themeColor="text1"/>
                    </w:rPr>
                    <m:t>σ</m:t>
                  </w:del>
                </m:r>
              </m:e>
              <m:sup>
                <m:r>
                  <w:del w:id="1481" w:author="Mason,David Steven" w:date="2023-02-07T18:24:00Z">
                    <w:rPr>
                      <w:rFonts w:ascii="Cambria Math" w:hAnsi="Cambria Math" w:cstheme="minorHAnsi"/>
                      <w:color w:val="000000" w:themeColor="text1"/>
                    </w:rPr>
                    <m:t>2</m:t>
                  </w:del>
                </m:r>
              </m:sup>
            </m:sSup>
          </m:e>
        </m:d>
      </m:oMath>
      <w:del w:id="1482" w:author="Mason,David Steven" w:date="2023-02-07T18:24:00Z">
        <w:r w:rsidR="004E112B" w:rsidRPr="000418A2" w:rsidDel="006D3119">
          <w:rPr>
            <w:rFonts w:eastAsiaTheme="minorEastAsia" w:cstheme="minorHAnsi"/>
            <w:iCs/>
            <w:color w:val="000000" w:themeColor="text1"/>
          </w:rPr>
          <w:delText xml:space="preserve"> </w:delText>
        </w:r>
      </w:del>
      <w:del w:id="1483" w:author="Mason,David Steven" w:date="2023-02-07T18:20:00Z">
        <w:r w:rsidR="004E112B" w:rsidRPr="000418A2" w:rsidDel="006D3119">
          <w:rPr>
            <w:rFonts w:eastAsiaTheme="minorEastAsia" w:cstheme="minorHAnsi"/>
            <w:iCs/>
            <w:color w:val="000000" w:themeColor="text1"/>
          </w:rPr>
          <w:delText xml:space="preserve">is a random-effects intercept for each block </w:delText>
        </w:r>
      </w:del>
      <m:oMath>
        <m:r>
          <w:del w:id="1484" w:author="Mason,David Steven" w:date="2023-02-07T18:20:00Z">
            <w:rPr>
              <w:rFonts w:ascii="Cambria Math" w:eastAsiaTheme="minorEastAsia" w:hAnsi="Cambria Math" w:cstheme="minorHAnsi"/>
              <w:color w:val="000000" w:themeColor="text1"/>
              <w:lang w:val="en-GB"/>
            </w:rPr>
            <m:t>i</m:t>
          </w:del>
        </m:r>
      </m:oMath>
      <w:del w:id="1485" w:author="Mason,David Steven" w:date="2023-02-07T18:20:00Z">
        <w:r w:rsidR="004E112B" w:rsidRPr="000418A2" w:rsidDel="006D3119">
          <w:rPr>
            <w:rFonts w:eastAsiaTheme="minorEastAsia" w:cstheme="minorHAnsi"/>
            <w:iCs/>
            <w:color w:val="000000" w:themeColor="text1"/>
            <w:lang w:val="en-GB"/>
          </w:rPr>
          <w:delText xml:space="preserve"> that accounts for block-specific variation</w:delText>
        </w:r>
        <w:r w:rsidR="00295E97" w:rsidRPr="000418A2" w:rsidDel="006D3119">
          <w:rPr>
            <w:rFonts w:eastAsiaTheme="minorEastAsia" w:cstheme="minorHAnsi"/>
            <w:iCs/>
            <w:color w:val="000000" w:themeColor="text1"/>
            <w:lang w:val="en-GB"/>
          </w:rPr>
          <w:delText>, and thus pseudoreplication,</w:delText>
        </w:r>
        <w:r w:rsidR="004E112B" w:rsidRPr="000418A2" w:rsidDel="006D3119">
          <w:rPr>
            <w:rFonts w:eastAsiaTheme="minorEastAsia" w:cstheme="minorHAnsi"/>
            <w:iCs/>
            <w:color w:val="000000" w:themeColor="text1"/>
            <w:lang w:val="en-GB"/>
          </w:rPr>
          <w:delText xml:space="preserve"> in</w:delText>
        </w:r>
        <w:r w:rsidR="002D1556" w:rsidRPr="000418A2" w:rsidDel="006D3119">
          <w:rPr>
            <w:rFonts w:eastAsiaTheme="minorEastAsia" w:cstheme="minorHAnsi"/>
            <w:iCs/>
            <w:color w:val="000000" w:themeColor="text1"/>
            <w:lang w:val="en-GB"/>
          </w:rPr>
          <w:delText xml:space="preserve"> species richness</w:delText>
        </w:r>
        <w:r w:rsidR="008860B1" w:rsidRPr="000418A2" w:rsidDel="006D3119">
          <w:rPr>
            <w:rFonts w:eastAsiaTheme="minorEastAsia" w:cstheme="minorHAnsi"/>
            <w:iCs/>
            <w:color w:val="000000" w:themeColor="text1"/>
            <w:lang w:val="en-GB"/>
          </w:rPr>
          <w:delText xml:space="preserve"> </w:delText>
        </w:r>
      </w:del>
      <w:del w:id="1486" w:author="Mason,David Steven" w:date="2023-02-15T16:00:00Z">
        <w:r w:rsidR="008860B1" w:rsidRPr="000418A2" w:rsidDel="00BD0526">
          <w:rPr>
            <w:rFonts w:eastAsiaTheme="minorEastAsia" w:cstheme="minorHAnsi"/>
            <w:iCs/>
            <w:color w:val="000000" w:themeColor="text1"/>
            <w:lang w:val="en-GB"/>
          </w:rPr>
          <w:delText xml:space="preserve">(equation </w:delText>
        </w:r>
      </w:del>
      <w:del w:id="1487" w:author="Mason,David Steven" w:date="2023-02-07T18:21:00Z">
        <w:r w:rsidR="008860B1" w:rsidRPr="000418A2" w:rsidDel="006D3119">
          <w:rPr>
            <w:rFonts w:eastAsiaTheme="minorEastAsia" w:cstheme="minorHAnsi"/>
            <w:iCs/>
            <w:color w:val="000000" w:themeColor="text1"/>
            <w:lang w:val="en-GB"/>
          </w:rPr>
          <w:delText>6</w:delText>
        </w:r>
      </w:del>
      <w:del w:id="1488" w:author="Mason,David Steven" w:date="2023-02-15T16:00:00Z">
        <w:r w:rsidR="008860B1" w:rsidRPr="000418A2" w:rsidDel="00BD0526">
          <w:rPr>
            <w:rFonts w:eastAsiaTheme="minorEastAsia" w:cstheme="minorHAnsi"/>
            <w:iCs/>
            <w:color w:val="000000" w:themeColor="text1"/>
            <w:lang w:val="en-GB"/>
          </w:rPr>
          <w:delText>)</w:delText>
        </w:r>
        <w:r w:rsidR="004E112B" w:rsidRPr="000418A2" w:rsidDel="00BD0526">
          <w:rPr>
            <w:rFonts w:eastAsiaTheme="minorEastAsia" w:cstheme="minorHAnsi"/>
            <w:iCs/>
            <w:color w:val="000000" w:themeColor="text1"/>
            <w:lang w:val="en-GB"/>
          </w:rPr>
          <w:delText>.</w:delText>
        </w:r>
      </w:del>
      <w:r w:rsidR="004E112B" w:rsidRPr="000418A2">
        <w:rPr>
          <w:rFonts w:eastAsiaTheme="minorEastAsia" w:cstheme="minorHAnsi"/>
          <w:iCs/>
          <w:color w:val="000000" w:themeColor="text1"/>
          <w:lang w:val="en-GB"/>
        </w:rPr>
        <w:t xml:space="preserve"> </w:t>
      </w:r>
      <w:del w:id="1489" w:author="Mason,David Steven" w:date="2023-02-07T18:21:00Z">
        <w:r w:rsidR="000045C7" w:rsidRPr="000418A2" w:rsidDel="006D3119">
          <w:rPr>
            <w:color w:val="000000" w:themeColor="text1"/>
            <w:lang w:val="en-GB"/>
          </w:rPr>
          <w:delText>W</w:delText>
        </w:r>
      </w:del>
      <w:del w:id="1490" w:author="Mason,David Steven" w:date="2023-02-17T14:21:00Z">
        <w:r w:rsidR="000045C7" w:rsidRPr="000418A2" w:rsidDel="00B3557B">
          <w:rPr>
            <w:color w:val="000000" w:themeColor="text1"/>
            <w:lang w:val="en-GB"/>
          </w:rPr>
          <w:delText>e assessed the model</w:delText>
        </w:r>
        <w:r w:rsidR="00EC477F" w:rsidRPr="000418A2" w:rsidDel="00B3557B">
          <w:rPr>
            <w:color w:val="000000" w:themeColor="text1"/>
            <w:lang w:val="en-GB"/>
          </w:rPr>
          <w:delText xml:space="preserve"> fit</w:delText>
        </w:r>
        <w:r w:rsidR="000045C7" w:rsidRPr="000418A2" w:rsidDel="00B3557B">
          <w:rPr>
            <w:color w:val="000000" w:themeColor="text1"/>
            <w:lang w:val="en-GB"/>
          </w:rPr>
          <w:delText xml:space="preserve"> </w:delText>
        </w:r>
      </w:del>
      <w:del w:id="1491" w:author="Mason,David Steven" w:date="2023-02-07T19:20:00Z">
        <w:r w:rsidR="005018CA" w:rsidRPr="000418A2" w:rsidDel="006D3119">
          <w:rPr>
            <w:color w:val="000000" w:themeColor="text1"/>
            <w:lang w:val="en-GB"/>
          </w:rPr>
          <w:delText xml:space="preserve">by observing the </w:delText>
        </w:r>
        <w:r w:rsidR="000045C7" w:rsidRPr="000418A2" w:rsidDel="006D3119">
          <w:rPr>
            <w:color w:val="000000" w:themeColor="text1"/>
            <w:lang w:val="en-GB"/>
          </w:rPr>
          <w:delText>residuals (SI Figure 3),</w:delText>
        </w:r>
      </w:del>
      <w:del w:id="1492" w:author="Mason,David Steven" w:date="2023-02-07T19:18:00Z">
        <w:r w:rsidR="000045C7" w:rsidRPr="000418A2" w:rsidDel="006D3119">
          <w:rPr>
            <w:color w:val="000000" w:themeColor="text1"/>
            <w:lang w:val="en-GB"/>
          </w:rPr>
          <w:delText xml:space="preserve"> </w:delText>
        </w:r>
      </w:del>
      <w:del w:id="1493" w:author="Mason,David Steven" w:date="2023-02-07T19:20:00Z">
        <w:r w:rsidR="005018CA" w:rsidRPr="000418A2" w:rsidDel="006D3119">
          <w:rPr>
            <w:color w:val="000000" w:themeColor="text1"/>
            <w:lang w:val="en-GB"/>
          </w:rPr>
          <w:delText>running an</w:delText>
        </w:r>
      </w:del>
      <w:del w:id="1494" w:author="Mason,David Steven" w:date="2023-02-17T14:21:00Z">
        <w:r w:rsidR="005018CA" w:rsidRPr="000418A2" w:rsidDel="00B3557B">
          <w:rPr>
            <w:color w:val="000000" w:themeColor="text1"/>
            <w:lang w:val="en-GB"/>
          </w:rPr>
          <w:delText xml:space="preserve"> </w:delText>
        </w:r>
        <w:r w:rsidR="000045C7" w:rsidRPr="000418A2" w:rsidDel="00B3557B">
          <w:rPr>
            <w:color w:val="000000" w:themeColor="text1"/>
            <w:lang w:val="en-GB"/>
          </w:rPr>
          <w:delText xml:space="preserve">analysis of variance (type II), and </w:delText>
        </w:r>
        <w:r w:rsidR="005018CA" w:rsidRPr="000418A2" w:rsidDel="00B3557B">
          <w:rPr>
            <w:color w:val="000000" w:themeColor="text1"/>
            <w:lang w:val="en-GB"/>
          </w:rPr>
          <w:delText xml:space="preserve">examining the </w:delText>
        </w:r>
        <w:r w:rsidR="000045C7" w:rsidRPr="000418A2" w:rsidDel="00B3557B">
          <w:rPr>
            <w:color w:val="000000" w:themeColor="text1"/>
            <w:lang w:val="en-GB"/>
          </w:rPr>
          <w:delText>explained variance</w:delText>
        </w:r>
      </w:del>
      <w:del w:id="1495" w:author="Mason,David Steven" w:date="2023-02-14T12:39:00Z">
        <w:r w:rsidR="000045C7" w:rsidRPr="000418A2" w:rsidDel="004A161C">
          <w:rPr>
            <w:color w:val="000000" w:themeColor="text1"/>
            <w:lang w:val="en-GB"/>
          </w:rPr>
          <w:delText xml:space="preserve"> </w:delText>
        </w:r>
      </w:del>
      <w:del w:id="1496" w:author="Mason,David Steven" w:date="2023-02-10T19:57:00Z">
        <w:r w:rsidR="000045C7" w:rsidRPr="000418A2" w:rsidDel="00AF031E">
          <w:rPr>
            <w:color w:val="000000" w:themeColor="text1"/>
            <w:lang w:val="en-GB"/>
          </w:rPr>
          <w:delText>(e.g., delta, lognormal, and trigamma method</w:delText>
        </w:r>
      </w:del>
      <w:del w:id="1497" w:author="Mason,David Steven" w:date="2023-02-07T19:21:00Z">
        <w:r w:rsidR="000045C7" w:rsidRPr="000418A2" w:rsidDel="006D3119">
          <w:rPr>
            <w:color w:val="000000" w:themeColor="text1"/>
            <w:lang w:val="en-GB"/>
          </w:rPr>
          <w:delText>;</w:delText>
        </w:r>
      </w:del>
      <w:del w:id="1498" w:author="Mason,David Steven" w:date="2023-02-17T14:18:00Z">
        <w:r w:rsidR="006D5D8A" w:rsidRPr="000418A2" w:rsidDel="00B3557B">
          <w:rPr>
            <w:color w:val="000000" w:themeColor="text1"/>
            <w:lang w:val="en-GB"/>
          </w:rPr>
          <w:delText xml:space="preserve"> </w:delText>
        </w:r>
        <w:r w:rsidR="006D5D8A" w:rsidRPr="000418A2" w:rsidDel="00B3557B">
          <w:rPr>
            <w:color w:val="000000" w:themeColor="text1"/>
            <w:lang w:val="en-GB"/>
          </w:rPr>
          <w:fldChar w:fldCharType="begin"/>
        </w:r>
        <w:r w:rsidR="005D1203" w:rsidRPr="000418A2" w:rsidDel="00B3557B">
          <w:rPr>
            <w:color w:val="000000" w:themeColor="text1"/>
            <w:lang w:val="en-GB"/>
          </w:rPr>
          <w:delInstrText xml:space="preserve"> ADDIN ZOTERO_ITEM CSL_CITATION {"citationID":"WpTuNffR","properties":{"formattedCitation":"(Barto\\uc0\\u324{}, 2022)","plainCitation":"(Bartoń, 2022)","dontUpdate":true,"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delInstrText>
        </w:r>
        <w:r w:rsidR="006D5D8A" w:rsidRPr="000418A2" w:rsidDel="00B3557B">
          <w:rPr>
            <w:color w:val="000000" w:themeColor="text1"/>
            <w:lang w:val="en-GB"/>
          </w:rPr>
          <w:fldChar w:fldCharType="separate"/>
        </w:r>
        <w:r w:rsidR="006D5D8A" w:rsidRPr="000418A2" w:rsidDel="00B3557B">
          <w:rPr>
            <w:rFonts w:ascii="Calibri" w:cs="Calibri"/>
            <w:color w:val="000000" w:themeColor="text1"/>
          </w:rPr>
          <w:delText>Bartoń, 2022</w:delText>
        </w:r>
      </w:del>
      <w:del w:id="1499" w:author="Mason,David Steven" w:date="2023-02-07T19:21:00Z">
        <w:r w:rsidR="006D5D8A" w:rsidRPr="000418A2" w:rsidDel="006D3119">
          <w:rPr>
            <w:rFonts w:ascii="Calibri" w:cs="Calibri"/>
            <w:color w:val="000000" w:themeColor="text1"/>
          </w:rPr>
          <w:delText>)</w:delText>
        </w:r>
      </w:del>
      <w:del w:id="1500" w:author="Mason,David Steven" w:date="2023-02-17T14:18:00Z">
        <w:r w:rsidR="006D5D8A" w:rsidRPr="000418A2" w:rsidDel="00B3557B">
          <w:rPr>
            <w:color w:val="000000" w:themeColor="text1"/>
            <w:lang w:val="en-GB"/>
          </w:rPr>
          <w:fldChar w:fldCharType="end"/>
        </w:r>
        <w:r w:rsidR="000045C7" w:rsidRPr="000418A2" w:rsidDel="00B3557B">
          <w:rPr>
            <w:color w:val="000000" w:themeColor="text1"/>
            <w:lang w:val="en-GB"/>
          </w:rPr>
          <w:delText>. We</w:delText>
        </w:r>
        <w:r w:rsidR="002D1556" w:rsidRPr="000418A2" w:rsidDel="00B3557B">
          <w:rPr>
            <w:color w:val="000000" w:themeColor="text1"/>
            <w:lang w:val="en-GB"/>
          </w:rPr>
          <w:delText xml:space="preserve"> </w:delText>
        </w:r>
      </w:del>
      <w:del w:id="1501" w:author="Mason,David Steven" w:date="2023-02-14T19:32:00Z">
        <w:r w:rsidR="002D1556" w:rsidRPr="000418A2" w:rsidDel="000F434E">
          <w:rPr>
            <w:color w:val="000000" w:themeColor="text1"/>
            <w:lang w:val="en-GB"/>
          </w:rPr>
          <w:delText>then</w:delText>
        </w:r>
        <w:r w:rsidR="000045C7" w:rsidRPr="000418A2" w:rsidDel="000F434E">
          <w:rPr>
            <w:color w:val="000000" w:themeColor="text1"/>
            <w:lang w:val="en-GB"/>
          </w:rPr>
          <w:delText xml:space="preserve"> </w:delText>
        </w:r>
      </w:del>
      <w:del w:id="1502" w:author="Mason,David Steven" w:date="2023-02-17T14:18:00Z">
        <w:r w:rsidR="000045C7" w:rsidRPr="000418A2" w:rsidDel="00B3557B">
          <w:rPr>
            <w:color w:val="000000" w:themeColor="text1"/>
            <w:lang w:val="en-GB"/>
          </w:rPr>
          <w:delText xml:space="preserve">calculated and compared estimated marginal means using the emmeans function </w:delText>
        </w:r>
        <w:r w:rsidR="001841CE" w:rsidRPr="000418A2" w:rsidDel="00B3557B">
          <w:rPr>
            <w:color w:val="000000" w:themeColor="text1"/>
            <w:lang w:val="en-GB"/>
          </w:rPr>
          <w:fldChar w:fldCharType="begin"/>
        </w:r>
        <w:r w:rsidR="001841CE" w:rsidRPr="000418A2" w:rsidDel="00B3557B">
          <w:rPr>
            <w:color w:val="000000" w:themeColor="text1"/>
            <w:lang w:val="en-GB"/>
          </w:rPr>
          <w:delInstrText xml:space="preserve"> ADDIN ZOTERO_ITEM CSL_CITATION {"citationID":"3c5am4HA","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delInstrText>
        </w:r>
        <w:r w:rsidR="001841CE" w:rsidRPr="000418A2" w:rsidDel="00B3557B">
          <w:rPr>
            <w:color w:val="000000" w:themeColor="text1"/>
            <w:lang w:val="en-GB"/>
          </w:rPr>
          <w:fldChar w:fldCharType="separate"/>
        </w:r>
        <w:r w:rsidR="0000501B" w:rsidRPr="000418A2" w:rsidDel="00B3557B">
          <w:rPr>
            <w:noProof/>
            <w:color w:val="000000" w:themeColor="text1"/>
            <w:lang w:val="en-GB"/>
          </w:rPr>
          <w:delText>(Lenth et al., 2022)</w:delText>
        </w:r>
        <w:r w:rsidR="001841CE" w:rsidRPr="000418A2" w:rsidDel="00B3557B">
          <w:rPr>
            <w:color w:val="000000" w:themeColor="text1"/>
            <w:lang w:val="en-GB"/>
          </w:rPr>
          <w:fldChar w:fldCharType="end"/>
        </w:r>
        <w:r w:rsidR="000045C7" w:rsidRPr="000418A2" w:rsidDel="00B3557B">
          <w:rPr>
            <w:color w:val="000000" w:themeColor="text1"/>
            <w:lang w:val="en-GB"/>
          </w:rPr>
          <w:delText>.</w:delText>
        </w:r>
      </w:del>
    </w:p>
    <w:p w14:paraId="7B0F4CAC" w14:textId="77777777" w:rsidR="00DB430C" w:rsidRPr="000418A2" w:rsidRDefault="00DB430C">
      <w:pPr>
        <w:snapToGrid w:val="0"/>
        <w:spacing w:line="360" w:lineRule="auto"/>
        <w:rPr>
          <w:rFonts w:cstheme="minorHAnsi"/>
          <w:color w:val="000000" w:themeColor="text1"/>
          <w:lang w:val="en-GB"/>
        </w:rPr>
        <w:pPrChange w:id="1503" w:author="Mason,David Steven" w:date="2023-02-17T14:13:00Z">
          <w:pPr>
            <w:snapToGrid w:val="0"/>
            <w:spacing w:line="480" w:lineRule="auto"/>
          </w:pPr>
        </w:pPrChange>
      </w:pPr>
    </w:p>
    <w:p w14:paraId="0E7A7E78" w14:textId="6C25D4DB" w:rsidR="001B001C" w:rsidRPr="000418A2" w:rsidRDefault="001B001C">
      <w:pPr>
        <w:snapToGrid w:val="0"/>
        <w:spacing w:line="360" w:lineRule="auto"/>
        <w:rPr>
          <w:color w:val="000000" w:themeColor="text1"/>
          <w:lang w:val="en-GB"/>
        </w:rPr>
        <w:pPrChange w:id="1504" w:author="Mason,David Steven" w:date="2023-02-17T14:13:00Z">
          <w:pPr>
            <w:snapToGrid w:val="0"/>
            <w:spacing w:line="480" w:lineRule="auto"/>
          </w:pPr>
        </w:pPrChange>
      </w:pPr>
      <w:r w:rsidRPr="000418A2">
        <w:rPr>
          <w:color w:val="000000" w:themeColor="text1"/>
          <w:lang w:val="en-GB"/>
        </w:rPr>
        <w:t xml:space="preserve">2.3 Seed </w:t>
      </w:r>
      <w:r w:rsidR="00C20457" w:rsidRPr="000418A2">
        <w:rPr>
          <w:color w:val="000000" w:themeColor="text1"/>
          <w:lang w:val="en-GB"/>
        </w:rPr>
        <w:t>counts</w:t>
      </w:r>
      <w:r w:rsidRPr="000418A2">
        <w:rPr>
          <w:color w:val="000000" w:themeColor="text1"/>
          <w:lang w:val="en-GB"/>
        </w:rPr>
        <w:t>.</w:t>
      </w:r>
      <w:r w:rsidR="00581E34" w:rsidRPr="000418A2">
        <w:rPr>
          <w:color w:val="000000" w:themeColor="text1"/>
          <w:lang w:val="en-GB"/>
        </w:rPr>
        <w:t xml:space="preserve"> </w:t>
      </w:r>
      <w:del w:id="1505" w:author="Mason,David Steven" w:date="2023-02-24T10:14:00Z">
        <w:r w:rsidR="00581E34" w:rsidRPr="000418A2" w:rsidDel="00067BC0">
          <w:rPr>
            <w:color w:val="000000" w:themeColor="text1"/>
            <w:lang w:val="en-GB"/>
          </w:rPr>
          <w:delText>(SI figure 4-5)</w:delText>
        </w:r>
      </w:del>
    </w:p>
    <w:p w14:paraId="5DF05F28" w14:textId="207058CB" w:rsidR="001B0866" w:rsidRPr="000418A2" w:rsidRDefault="00EF4798">
      <w:pPr>
        <w:snapToGrid w:val="0"/>
        <w:spacing w:line="360" w:lineRule="auto"/>
        <w:ind w:firstLine="720"/>
        <w:rPr>
          <w:color w:val="000000" w:themeColor="text1"/>
          <w:lang w:val="en-GB"/>
        </w:rPr>
        <w:pPrChange w:id="1506" w:author="Mason,David Steven" w:date="2023-02-17T14:13:00Z">
          <w:pPr>
            <w:snapToGrid w:val="0"/>
            <w:spacing w:line="480" w:lineRule="auto"/>
            <w:ind w:firstLine="720"/>
          </w:pPr>
        </w:pPrChange>
      </w:pPr>
      <w:r w:rsidRPr="000418A2">
        <w:rPr>
          <w:color w:val="000000" w:themeColor="text1"/>
          <w:lang w:val="en-GB"/>
        </w:rPr>
        <w:t>We model</w:t>
      </w:r>
      <w:del w:id="1507" w:author="Mason,David Steven" w:date="2023-03-11T17:41:00Z">
        <w:r w:rsidRPr="000418A2" w:rsidDel="00810F6B">
          <w:rPr>
            <w:color w:val="000000" w:themeColor="text1"/>
            <w:lang w:val="en-GB"/>
          </w:rPr>
          <w:delText>l</w:delText>
        </w:r>
      </w:del>
      <w:r w:rsidRPr="000418A2">
        <w:rPr>
          <w:color w:val="000000" w:themeColor="text1"/>
          <w:lang w:val="en-GB"/>
        </w:rPr>
        <w:t xml:space="preserve">ed seed </w:t>
      </w:r>
      <w:r w:rsidR="00137E26" w:rsidRPr="000418A2">
        <w:rPr>
          <w:color w:val="000000" w:themeColor="text1"/>
          <w:lang w:val="en-GB"/>
        </w:rPr>
        <w:t xml:space="preserve">counts </w:t>
      </w:r>
      <w:del w:id="1508" w:author="Mason,David Steven" w:date="2023-02-23T14:43:00Z">
        <w:r w:rsidR="00E021F3" w:rsidRPr="000418A2" w:rsidDel="000D0CD6">
          <w:rPr>
            <w:color w:val="000000" w:themeColor="text1"/>
            <w:lang w:val="en-GB"/>
          </w:rPr>
          <w:delText xml:space="preserve">throughout the experiment </w:delText>
        </w:r>
      </w:del>
      <w:r w:rsidR="00E021F3" w:rsidRPr="000418A2">
        <w:rPr>
          <w:color w:val="000000" w:themeColor="text1"/>
          <w:lang w:val="en-GB"/>
        </w:rPr>
        <w:t xml:space="preserve">using the </w:t>
      </w:r>
      <w:del w:id="1509" w:author="Mason,David Steven" w:date="2023-01-31T00:40:00Z">
        <w:r w:rsidRPr="000418A2" w:rsidDel="00E021F3">
          <w:rPr>
            <w:color w:val="000000" w:themeColor="text1"/>
            <w:lang w:val="en-GB"/>
          </w:rPr>
          <w:delText xml:space="preserve">manyglm </w:delText>
        </w:r>
      </w:del>
      <w:proofErr w:type="spellStart"/>
      <w:ins w:id="1510" w:author="Mason,David Steven" w:date="2023-01-31T00:40:00Z">
        <w:r w:rsidR="64581E98" w:rsidRPr="000418A2">
          <w:rPr>
            <w:color w:val="000000" w:themeColor="text1"/>
            <w:lang w:val="en-GB"/>
          </w:rPr>
          <w:t>glmer.</w:t>
        </w:r>
      </w:ins>
      <w:ins w:id="1511" w:author="Mason,David Steven" w:date="2023-01-31T00:41:00Z">
        <w:r w:rsidR="64581E98" w:rsidRPr="000418A2">
          <w:rPr>
            <w:color w:val="000000" w:themeColor="text1"/>
            <w:lang w:val="en-GB"/>
          </w:rPr>
          <w:t>nb</w:t>
        </w:r>
        <w:proofErr w:type="spellEnd"/>
        <w:r w:rsidR="64581E98" w:rsidRPr="000418A2">
          <w:rPr>
            <w:color w:val="000000" w:themeColor="text1"/>
            <w:lang w:val="en-GB"/>
          </w:rPr>
          <w:t xml:space="preserve"> </w:t>
        </w:r>
      </w:ins>
      <w:r w:rsidR="00E021F3" w:rsidRPr="000418A2">
        <w:rPr>
          <w:color w:val="000000" w:themeColor="text1"/>
          <w:lang w:val="en-GB"/>
        </w:rPr>
        <w:t xml:space="preserve">function to </w:t>
      </w:r>
      <w:del w:id="1512" w:author="Mason,David Steven" w:date="2023-01-31T00:41:00Z">
        <w:r w:rsidRPr="000418A2" w:rsidDel="00E021F3">
          <w:rPr>
            <w:color w:val="000000" w:themeColor="text1"/>
            <w:lang w:val="en-GB"/>
          </w:rPr>
          <w:delText xml:space="preserve">calculate </w:delText>
        </w:r>
        <w:r w:rsidRPr="000418A2" w:rsidDel="008E56FF">
          <w:rPr>
            <w:color w:val="000000" w:themeColor="text1"/>
            <w:lang w:val="en-GB"/>
          </w:rPr>
          <w:delText>multivariate</w:delText>
        </w:r>
      </w:del>
      <w:ins w:id="1513" w:author="Mason,David Steven" w:date="2023-01-31T00:41:00Z">
        <w:r w:rsidR="1604E746" w:rsidRPr="000418A2">
          <w:rPr>
            <w:color w:val="000000" w:themeColor="text1"/>
            <w:lang w:val="en-GB"/>
          </w:rPr>
          <w:t>fit a</w:t>
        </w:r>
      </w:ins>
      <w:r w:rsidR="008E56FF" w:rsidRPr="000418A2">
        <w:rPr>
          <w:color w:val="000000" w:themeColor="text1"/>
          <w:lang w:val="en-GB"/>
        </w:rPr>
        <w:t xml:space="preserve"> </w:t>
      </w:r>
      <w:r w:rsidR="00E021F3" w:rsidRPr="000418A2">
        <w:rPr>
          <w:color w:val="000000" w:themeColor="text1"/>
          <w:lang w:val="en-GB"/>
        </w:rPr>
        <w:t>general</w:t>
      </w:r>
      <w:r w:rsidR="008E56FF" w:rsidRPr="000418A2">
        <w:rPr>
          <w:color w:val="000000" w:themeColor="text1"/>
          <w:lang w:val="en-GB"/>
        </w:rPr>
        <w:t>ized</w:t>
      </w:r>
      <w:r w:rsidR="00E021F3" w:rsidRPr="000418A2">
        <w:rPr>
          <w:color w:val="000000" w:themeColor="text1"/>
          <w:lang w:val="en-GB"/>
        </w:rPr>
        <w:t xml:space="preserve"> linear model</w:t>
      </w:r>
      <w:del w:id="1514" w:author="Mason,David Steven" w:date="2023-02-18T11:14:00Z">
        <w:r w:rsidR="00E021F3" w:rsidRPr="000418A2" w:rsidDel="00AC6DAF">
          <w:rPr>
            <w:color w:val="000000" w:themeColor="text1"/>
            <w:lang w:val="en-GB"/>
          </w:rPr>
          <w:delText>s</w:delText>
        </w:r>
      </w:del>
      <w:r w:rsidR="00E021F3" w:rsidRPr="000418A2">
        <w:rPr>
          <w:color w:val="000000" w:themeColor="text1"/>
          <w:lang w:val="en-GB"/>
        </w:rPr>
        <w:t xml:space="preserve"> with a negative binomial</w:t>
      </w:r>
      <w:r w:rsidR="008E56FF" w:rsidRPr="000418A2">
        <w:rPr>
          <w:color w:val="000000" w:themeColor="text1"/>
          <w:lang w:val="en-GB"/>
        </w:rPr>
        <w:t xml:space="preserve"> sampling</w:t>
      </w:r>
      <w:r w:rsidR="00E021F3" w:rsidRPr="000418A2">
        <w:rPr>
          <w:color w:val="000000" w:themeColor="text1"/>
          <w:lang w:val="en-GB"/>
        </w:rPr>
        <w:t xml:space="preserve"> distribution</w:t>
      </w:r>
      <w:r w:rsidR="008E56FF" w:rsidRPr="000418A2">
        <w:rPr>
          <w:color w:val="000000" w:themeColor="text1"/>
          <w:lang w:val="en-GB"/>
        </w:rPr>
        <w:t xml:space="preserve"> </w:t>
      </w:r>
      <w:del w:id="1515" w:author="Mason,David Steven" w:date="2023-03-08T17:47:00Z">
        <w:r w:rsidR="008E56FF" w:rsidRPr="000418A2" w:rsidDel="00B96A81">
          <w:rPr>
            <w:color w:val="000000" w:themeColor="text1"/>
            <w:lang w:val="en-GB"/>
          </w:rPr>
          <w:delText>via maximum likelihood</w:delText>
        </w:r>
      </w:del>
      <w:ins w:id="1516" w:author="Mason,David Steven" w:date="2023-01-31T00:41:00Z">
        <w:r w:rsidR="4E58CA80" w:rsidRPr="000418A2">
          <w:rPr>
            <w:color w:val="000000" w:themeColor="text1"/>
            <w:lang w:val="en-GB"/>
          </w:rPr>
          <w:t xml:space="preserve">(Bates </w:t>
        </w:r>
        <w:r w:rsidR="4E58CA80" w:rsidRPr="00C87506">
          <w:rPr>
            <w:color w:val="000000" w:themeColor="text1"/>
            <w:lang w:val="en-GB"/>
          </w:rPr>
          <w:t>et al.,</w:t>
        </w:r>
        <w:r w:rsidR="4E58CA80" w:rsidRPr="000418A2">
          <w:rPr>
            <w:color w:val="000000" w:themeColor="text1"/>
            <w:lang w:val="en-GB"/>
          </w:rPr>
          <w:t xml:space="preserve"> 2015)</w:t>
        </w:r>
      </w:ins>
      <w:del w:id="1517" w:author="Mason,David Steven" w:date="2023-01-31T00:41:00Z">
        <w:r w:rsidRPr="000418A2" w:rsidDel="001B6373">
          <w:rPr>
            <w:color w:val="000000" w:themeColor="text1"/>
            <w:lang w:val="en-GB"/>
          </w:rPr>
          <w:delText xml:space="preserve"> </w:delText>
        </w:r>
      </w:del>
      <w:del w:id="1518" w:author="Mason,David Steven" w:date="2023-02-11T19:36:00Z">
        <w:r w:rsidRPr="000418A2" w:rsidDel="00621D94">
          <w:rPr>
            <w:color w:val="000000" w:themeColor="text1"/>
            <w:lang w:val="en-GB"/>
          </w:rPr>
          <w:fldChar w:fldCharType="begin"/>
        </w:r>
        <w:r w:rsidRPr="000418A2" w:rsidDel="00621D94">
          <w:rPr>
            <w:color w:val="000000" w:themeColor="text1"/>
            <w:lang w:val="en-GB"/>
          </w:rPr>
          <w:delInstrText xml:space="preserve"> ADDIN ZOTERO_ITEM CSL_CITATION {"citationID":"uXnmFxEt","properties":{"formattedCitation":"(Y. Wang et al., 2022)","plainCitation":"(Y. Wang et al., 2022)","dontUpdate":true,"noteIndex":0},"citationItems":[{"id":328,"uris":["http://zotero.org/users/local/ud9bfypS/items/IHR4KMAE"],"itemData":{"id":328,"type":"software","abstract":"A set of tools for displaying, modeling and analysing multivariate abundance data in community ecology. See 'mvabund-package.Rd' for details of overall package organization. The package is implemented with the Gnu Scientific Library (&lt;http://www.gnu.org/software/gsl/&gt;) and 'Rcpp' (&lt;http://dirk.eddelbuettel.com/code/rcpp.html&gt;) 'R' / 'C++' classes.","license":"LGPL-2.1 | LGPL-3 [expanded from: LGPL (≥ 2.1)]","source":"R-Packages","title":"mvabund: Statistical Methods for Analysing Multivariate Abundance Data","title-short":"mvabund","URL":"https://CRAN.R-project.org/package=mvabund","version":"4.2.1","author":[{"family":"Wang","given":"Yi"},{"family":"Naumann","given":"Ulrike"},{"family":"Eddelbuettel","given":"Dirk"},{"family":"Wilshire","given":"John"},{"family":"Warton","given":"David"},{"family":"Byrnes","given":"Julian"},{"family":"Silva","given":"Ralph dos Santos"},{"family":"Niku","given":"Jenni"},{"family":"Renner","given":"Ian"},{"family":"Wright","given":"Stephen"}],"accessed":{"date-parts":[["2022",11,22]]},"issued":{"date-parts":[["2022",2,16]]}}}],"schema":"https://github.com/citation-style-language/schema/raw/master/csl-citation.json"} </w:delInstrText>
        </w:r>
        <w:r w:rsidRPr="000418A2" w:rsidDel="00621D94">
          <w:rPr>
            <w:color w:val="000000" w:themeColor="text1"/>
            <w:lang w:val="en-GB"/>
          </w:rPr>
          <w:fldChar w:fldCharType="separate"/>
        </w:r>
        <w:r w:rsidR="0000501B" w:rsidRPr="000418A2" w:rsidDel="00621D94">
          <w:rPr>
            <w:noProof/>
            <w:color w:val="000000" w:themeColor="text1"/>
            <w:lang w:val="en-GB"/>
          </w:rPr>
          <w:delText>(</w:delText>
        </w:r>
      </w:del>
      <w:del w:id="1519" w:author="Mason,David Steven" w:date="2023-01-31T00:41:00Z">
        <w:r w:rsidRPr="000418A2" w:rsidDel="0000501B">
          <w:rPr>
            <w:noProof/>
            <w:color w:val="000000" w:themeColor="text1"/>
            <w:lang w:val="en-GB"/>
          </w:rPr>
          <w:delText>Wang et al., 2022)</w:delText>
        </w:r>
      </w:del>
      <w:del w:id="1520" w:author="Mason,David Steven" w:date="2023-02-11T19:36:00Z">
        <w:r w:rsidRPr="000418A2" w:rsidDel="00621D94">
          <w:rPr>
            <w:color w:val="000000" w:themeColor="text1"/>
            <w:lang w:val="en-GB"/>
          </w:rPr>
          <w:fldChar w:fldCharType="end"/>
        </w:r>
      </w:del>
      <w:ins w:id="1521" w:author="Mason,David Steven" w:date="2023-02-11T19:36:00Z">
        <w:r w:rsidR="00621D94" w:rsidRPr="000418A2">
          <w:rPr>
            <w:color w:val="000000" w:themeColor="text1"/>
            <w:lang w:val="en-GB"/>
          </w:rPr>
          <w:t>.</w:t>
        </w:r>
      </w:ins>
      <w:del w:id="1522" w:author="Mason,David Steven" w:date="2023-01-31T00:41:00Z">
        <w:r w:rsidRPr="000418A2" w:rsidDel="00E021F3">
          <w:rPr>
            <w:color w:val="000000" w:themeColor="text1"/>
            <w:lang w:val="en-GB"/>
          </w:rPr>
          <w:delText>.</w:delText>
        </w:r>
      </w:del>
      <w:r w:rsidR="00E021F3" w:rsidRPr="000418A2">
        <w:rPr>
          <w:color w:val="000000" w:themeColor="text1"/>
          <w:lang w:val="en-GB"/>
        </w:rPr>
        <w:t xml:space="preserve"> </w:t>
      </w:r>
      <w:ins w:id="1523" w:author="Mason,David Steven" w:date="2023-02-14T19:33:00Z">
        <w:r w:rsidR="000F434E" w:rsidRPr="000418A2">
          <w:rPr>
            <w:color w:val="000000" w:themeColor="text1"/>
            <w:lang w:val="en-GB"/>
          </w:rPr>
          <w:t>We treated r</w:t>
        </w:r>
      </w:ins>
      <w:ins w:id="1524" w:author="Mason,David Steven" w:date="2023-01-31T00:43:00Z">
        <w:r w:rsidR="0C5D1E56" w:rsidRPr="000418A2">
          <w:rPr>
            <w:color w:val="000000" w:themeColor="text1"/>
            <w:lang w:val="en-GB"/>
          </w:rPr>
          <w:t>esource richness (</w:t>
        </w:r>
      </w:ins>
      <w:ins w:id="1525" w:author="Mason,David Steven" w:date="2023-02-14T19:48:00Z">
        <w:r w:rsidR="00B26C70" w:rsidRPr="000418A2">
          <w:rPr>
            <w:color w:val="000000" w:themeColor="text1"/>
            <w:lang w:val="en-GB"/>
          </w:rPr>
          <w:t>control = 0, low = 4, medium = 8, or high = 12</w:t>
        </w:r>
      </w:ins>
      <w:ins w:id="1526" w:author="Mason,David Steven" w:date="2023-01-31T00:43:00Z">
        <w:r w:rsidR="0C5D1E56" w:rsidRPr="000418A2">
          <w:rPr>
            <w:color w:val="000000" w:themeColor="text1"/>
            <w:lang w:val="en-GB"/>
          </w:rPr>
          <w:t xml:space="preserve">) and </w:t>
        </w:r>
      </w:ins>
      <w:ins w:id="1527" w:author="Mason,David Steven" w:date="2023-02-19T18:16:00Z">
        <w:r w:rsidR="00846E9A" w:rsidRPr="000418A2">
          <w:rPr>
            <w:color w:val="000000" w:themeColor="text1"/>
            <w:lang w:val="en-GB"/>
          </w:rPr>
          <w:t>days since start of the experiment</w:t>
        </w:r>
      </w:ins>
      <w:ins w:id="1528" w:author="Mason,David Steven" w:date="2023-01-31T00:43:00Z">
        <w:r w:rsidR="0C5D1E56" w:rsidRPr="000418A2">
          <w:rPr>
            <w:color w:val="000000" w:themeColor="text1"/>
            <w:lang w:val="en-GB"/>
          </w:rPr>
          <w:t xml:space="preserve"> </w:t>
        </w:r>
      </w:ins>
      <w:ins w:id="1529" w:author="Mason,David Steven" w:date="2023-01-31T00:44:00Z">
        <w:r w:rsidR="009855D2" w:rsidRPr="000418A2">
          <w:rPr>
            <w:color w:val="000000" w:themeColor="text1"/>
            <w:lang w:val="en-GB"/>
          </w:rPr>
          <w:t>(</w:t>
        </w:r>
      </w:ins>
      <w:ins w:id="1530" w:author="Mason,David Steven" w:date="2023-02-19T18:16:00Z">
        <w:r w:rsidR="00846E9A" w:rsidRPr="000418A2">
          <w:rPr>
            <w:color w:val="000000" w:themeColor="text1"/>
            <w:lang w:val="en-GB"/>
          </w:rPr>
          <w:t>7</w:t>
        </w:r>
      </w:ins>
      <w:ins w:id="1531" w:author="Mason,David Steven" w:date="2023-02-18T11:15:00Z">
        <w:r w:rsidR="00AC6DAF" w:rsidRPr="000418A2">
          <w:rPr>
            <w:color w:val="000000" w:themeColor="text1"/>
          </w:rPr>
          <w:t>–</w:t>
        </w:r>
      </w:ins>
      <w:ins w:id="1532" w:author="Mason,David Steven" w:date="2023-02-19T18:17:00Z">
        <w:r w:rsidR="00846E9A" w:rsidRPr="000418A2">
          <w:rPr>
            <w:color w:val="000000" w:themeColor="text1"/>
            <w:lang w:val="en-GB"/>
          </w:rPr>
          <w:t>75</w:t>
        </w:r>
      </w:ins>
      <w:ins w:id="1533" w:author="Mason,David Steven" w:date="2023-01-31T00:44:00Z">
        <w:r w:rsidR="009855D2" w:rsidRPr="000418A2">
          <w:rPr>
            <w:color w:val="000000" w:themeColor="text1"/>
            <w:lang w:val="en-GB"/>
          </w:rPr>
          <w:t xml:space="preserve">) </w:t>
        </w:r>
      </w:ins>
      <w:ins w:id="1534" w:author="Mason,David Steven" w:date="2023-02-14T19:48:00Z">
        <w:r w:rsidR="00B26C70" w:rsidRPr="000418A2">
          <w:rPr>
            <w:color w:val="000000" w:themeColor="text1"/>
            <w:lang w:val="en-GB"/>
          </w:rPr>
          <w:t>as</w:t>
        </w:r>
      </w:ins>
      <w:ins w:id="1535" w:author="Mason,David Steven" w:date="2023-01-31T00:43:00Z">
        <w:r w:rsidR="0C5D1E56" w:rsidRPr="000418A2">
          <w:rPr>
            <w:color w:val="000000" w:themeColor="text1"/>
            <w:lang w:val="en-GB"/>
          </w:rPr>
          <w:t xml:space="preserve"> fixed </w:t>
        </w:r>
      </w:ins>
      <w:ins w:id="1536" w:author="Mason,David Steven" w:date="2023-02-11T19:36:00Z">
        <w:r w:rsidR="00621D94" w:rsidRPr="000418A2">
          <w:rPr>
            <w:color w:val="000000" w:themeColor="text1"/>
            <w:lang w:val="en-GB"/>
          </w:rPr>
          <w:t>categorical and continuous effects</w:t>
        </w:r>
      </w:ins>
      <w:ins w:id="1537" w:author="Mason,David Steven" w:date="2023-02-11T19:37:00Z">
        <w:r w:rsidR="00621D94" w:rsidRPr="000418A2">
          <w:rPr>
            <w:color w:val="000000" w:themeColor="text1"/>
            <w:lang w:val="en-GB"/>
          </w:rPr>
          <w:t>, respectively</w:t>
        </w:r>
      </w:ins>
      <w:ins w:id="1538" w:author="Mason,David Steven" w:date="2023-01-31T00:43:00Z">
        <w:r w:rsidR="0C5D1E56" w:rsidRPr="000418A2">
          <w:rPr>
            <w:color w:val="000000" w:themeColor="text1"/>
            <w:lang w:val="en-GB"/>
          </w:rPr>
          <w:t>.</w:t>
        </w:r>
      </w:ins>
      <w:ins w:id="1539" w:author="Mason,David Steven" w:date="2023-01-31T00:44:00Z">
        <w:r w:rsidR="2796D7F5" w:rsidRPr="000418A2">
          <w:rPr>
            <w:color w:val="000000" w:themeColor="text1"/>
            <w:lang w:val="en-GB"/>
          </w:rPr>
          <w:t xml:space="preserve"> We included </w:t>
        </w:r>
      </w:ins>
      <w:ins w:id="1540" w:author="Mason,David Steven" w:date="2023-02-11T19:40:00Z">
        <w:r w:rsidR="00621D94" w:rsidRPr="000418A2">
          <w:rPr>
            <w:color w:val="000000" w:themeColor="text1"/>
            <w:lang w:val="en-GB"/>
          </w:rPr>
          <w:t xml:space="preserve">the categorical variable </w:t>
        </w:r>
      </w:ins>
      <w:ins w:id="1541" w:author="Mason,David Steven" w:date="2023-01-31T00:44:00Z">
        <w:r w:rsidR="2796D7F5" w:rsidRPr="000418A2">
          <w:rPr>
            <w:color w:val="000000" w:themeColor="text1"/>
            <w:lang w:val="en-GB"/>
          </w:rPr>
          <w:t>block (1</w:t>
        </w:r>
      </w:ins>
      <w:ins w:id="1542" w:author="Mason,David Steven" w:date="2023-02-18T11:15:00Z">
        <w:r w:rsidR="00AC6DAF" w:rsidRPr="000418A2">
          <w:rPr>
            <w:color w:val="000000" w:themeColor="text1"/>
          </w:rPr>
          <w:t>–</w:t>
        </w:r>
      </w:ins>
      <w:ins w:id="1543" w:author="Mason,David Steven" w:date="2023-01-31T00:44:00Z">
        <w:r w:rsidR="2796D7F5" w:rsidRPr="000418A2">
          <w:rPr>
            <w:color w:val="000000" w:themeColor="text1"/>
            <w:lang w:val="en-GB"/>
          </w:rPr>
          <w:t>10) as a rand</w:t>
        </w:r>
      </w:ins>
      <w:ins w:id="1544" w:author="Mason,David Steven" w:date="2023-01-31T00:45:00Z">
        <w:r w:rsidR="2796D7F5" w:rsidRPr="000418A2">
          <w:rPr>
            <w:color w:val="000000" w:themeColor="text1"/>
            <w:lang w:val="en-GB"/>
          </w:rPr>
          <w:t xml:space="preserve">om effect to account for within </w:t>
        </w:r>
      </w:ins>
      <w:ins w:id="1545" w:author="Mason,David Steven" w:date="2023-02-11T19:40:00Z">
        <w:r w:rsidR="00621D94" w:rsidRPr="000418A2">
          <w:rPr>
            <w:color w:val="000000" w:themeColor="text1"/>
            <w:lang w:val="en-GB"/>
          </w:rPr>
          <w:t>block</w:t>
        </w:r>
      </w:ins>
      <w:ins w:id="1546" w:author="Mason,David Steven" w:date="2023-01-31T00:45:00Z">
        <w:r w:rsidR="2796D7F5" w:rsidRPr="000418A2">
          <w:rPr>
            <w:color w:val="000000" w:themeColor="text1"/>
            <w:lang w:val="en-GB"/>
          </w:rPr>
          <w:t xml:space="preserve"> variation and pseudoreplication (i.e., sacri</w:t>
        </w:r>
        <w:r w:rsidR="51D76295" w:rsidRPr="000418A2">
          <w:rPr>
            <w:color w:val="000000" w:themeColor="text1"/>
            <w:lang w:val="en-GB"/>
          </w:rPr>
          <w:t>ficial pseudoreplication). The resultant model was formulated as</w:t>
        </w:r>
        <w:r w:rsidR="2796D7F5" w:rsidRPr="000418A2">
          <w:rPr>
            <w:color w:val="000000" w:themeColor="text1"/>
            <w:lang w:val="en-GB"/>
          </w:rPr>
          <w:t xml:space="preserve"> </w:t>
        </w:r>
      </w:ins>
      <w:del w:id="1547" w:author="Mason,David Steven" w:date="2023-01-31T00:45:00Z">
        <w:r w:rsidRPr="000418A2" w:rsidDel="00E021F3">
          <w:rPr>
            <w:color w:val="000000" w:themeColor="text1"/>
            <w:lang w:val="en-GB"/>
          </w:rPr>
          <w:delText>The manyglm function calculates a global model using all species in the dataset and single models for each species</w:delText>
        </w:r>
        <w:r w:rsidRPr="000418A2" w:rsidDel="001B6373">
          <w:rPr>
            <w:color w:val="000000" w:themeColor="text1"/>
            <w:lang w:val="en-GB"/>
          </w:rPr>
          <w:delText xml:space="preserve"> </w:delText>
        </w:r>
      </w:del>
      <w:r w:rsidRPr="000418A2">
        <w:rPr>
          <w:color w:val="000000" w:themeColor="text1"/>
          <w:lang w:val="en-GB"/>
        </w:rPr>
        <w:fldChar w:fldCharType="begin"/>
      </w:r>
      <w:r w:rsidRPr="000418A2">
        <w:rPr>
          <w:color w:val="000000" w:themeColor="text1"/>
          <w:lang w:val="en-GB"/>
        </w:rPr>
        <w:instrText xml:space="preserve"> ADDIN ZOTERO_ITEM CSL_CITATION {"citationID":"OWXe7que","properties":{"formattedCitation":"(Y. Wang et al., 2022)","plainCitation":"(Y. Wang et al., 2022)","dontUpdate":true,"noteIndex":0},"citationItems":[{"id":328,"uris":["http://zotero.org/users/local/ud9bfypS/items/IHR4KMAE"],"itemData":{"id":328,"type":"software","abstract":"A set of tools for displaying, modeling and analysing multivariate abundance data in community ecology. See 'mvabund-package.Rd' for details of overall package organization. The package is implemented with the Gnu Scientific Library (&lt;http://www.gnu.org/software/gsl/&gt;) and 'Rcpp' (&lt;http://dirk.eddelbuettel.com/code/rcpp.html&gt;) 'R' / 'C++' classes.","license":"LGPL-2.1 | LGPL-3 [expanded from: LGPL (≥ 2.1)]","source":"R-Packages","title":"mvabund: Statistical Methods for Analysing Multivariate Abundance Data","title-short":"mvabund","URL":"https://CRAN.R-project.org/package=mvabund","version":"4.2.1","author":[{"family":"Wang","given":"Yi"},{"family":"Naumann","given":"Ulrike"},{"family":"Eddelbuettel","given":"Dirk"},{"family":"Wilshire","given":"John"},{"family":"Warton","given":"David"},{"family":"Byrnes","given":"Julian"},{"family":"Silva","given":"Ralph dos Santos"},{"family":"Niku","given":"Jenni"},{"family":"Renner","given":"Ian"},{"family":"Wright","given":"Stephen"}],"accessed":{"date-parts":[["2022",11,22]]},"issued":{"date-parts":[["2022",2,16]]}}}],"schema":"https://github.com/citation-style-language/schema/raw/master/csl-citation.json"} </w:instrText>
      </w:r>
      <w:r w:rsidRPr="000418A2">
        <w:rPr>
          <w:color w:val="000000" w:themeColor="text1"/>
          <w:lang w:val="en-GB"/>
        </w:rPr>
        <w:fldChar w:fldCharType="separate"/>
      </w:r>
      <w:del w:id="1548" w:author="Mason,David Steven" w:date="2023-01-31T00:45:00Z">
        <w:r w:rsidRPr="000418A2" w:rsidDel="0000501B">
          <w:rPr>
            <w:noProof/>
            <w:color w:val="000000" w:themeColor="text1"/>
            <w:lang w:val="en-GB"/>
          </w:rPr>
          <w:delText>(Wang et al., 2022)</w:delText>
        </w:r>
      </w:del>
      <w:r w:rsidRPr="000418A2">
        <w:rPr>
          <w:color w:val="000000" w:themeColor="text1"/>
          <w:lang w:val="en-GB"/>
        </w:rPr>
        <w:fldChar w:fldCharType="end"/>
      </w:r>
      <w:del w:id="1549" w:author="Mason,David Steven" w:date="2023-01-31T00:45:00Z">
        <w:r w:rsidRPr="000418A2" w:rsidDel="001B0866">
          <w:rPr>
            <w:color w:val="000000" w:themeColor="text1"/>
            <w:lang w:val="en-GB"/>
          </w:rPr>
          <w:delText>, i.e.,</w:delText>
        </w:r>
      </w:del>
    </w:p>
    <w:p w14:paraId="617724A0" w14:textId="0D0299AA" w:rsidR="001B7019" w:rsidRPr="000418A2" w:rsidRDefault="00000000">
      <w:pPr>
        <w:snapToGrid w:val="0"/>
        <w:spacing w:line="360" w:lineRule="auto"/>
        <w:jc w:val="center"/>
        <w:rPr>
          <w:i/>
          <w:iCs/>
          <w:color w:val="000000" w:themeColor="text1"/>
          <w:lang w:val="en-GB"/>
        </w:rPr>
        <w:pPrChange w:id="1550" w:author="Mason,David Steven" w:date="2023-02-17T14:13:00Z">
          <w:pPr>
            <w:snapToGrid w:val="0"/>
            <w:spacing w:line="480" w:lineRule="auto"/>
            <w:jc w:val="center"/>
          </w:pPr>
        </w:pPrChange>
      </w:pPr>
      <m:oMath>
        <m:r>
          <w:rPr>
            <w:rFonts w:ascii="Cambria Math" w:hAnsi="Cambria Math"/>
            <w:color w:val="000000" w:themeColor="text1"/>
          </w:rPr>
          <m:t>Seed</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NB</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 k</m:t>
            </m:r>
          </m:e>
        </m:d>
        <m:r>
          <w:rPr>
            <w:rFonts w:ascii="Cambria Math" w:hAnsi="Cambria Math"/>
            <w:color w:val="000000" w:themeColor="text1"/>
          </w:rPr>
          <m:t> </m:t>
        </m:r>
      </m:oMath>
      <w:r w:rsidR="001B7019" w:rsidRPr="000418A2">
        <w:rPr>
          <w:rFonts w:eastAsiaTheme="minorEastAsia" w:cstheme="minorHAnsi"/>
          <w:i/>
          <w:iCs/>
          <w:color w:val="000000" w:themeColor="text1"/>
          <w:lang w:val="en-GB"/>
        </w:rPr>
        <w:tab/>
      </w:r>
      <w:r w:rsidR="001B7019" w:rsidRPr="000418A2">
        <w:rPr>
          <w:rFonts w:eastAsiaTheme="minorEastAsia" w:cstheme="minorHAnsi"/>
          <w:i/>
          <w:iCs/>
          <w:color w:val="000000" w:themeColor="text1"/>
          <w:lang w:val="en-GB"/>
        </w:rPr>
        <w:tab/>
      </w:r>
      <w:r w:rsidR="001B7019" w:rsidRPr="000418A2">
        <w:rPr>
          <w:rFonts w:eastAsiaTheme="minorEastAsia" w:cstheme="minorHAnsi"/>
          <w:i/>
          <w:iCs/>
          <w:color w:val="000000" w:themeColor="text1"/>
          <w:lang w:val="en-GB"/>
        </w:rPr>
        <w:tab/>
      </w:r>
      <w:r w:rsidR="001B7019" w:rsidRPr="000418A2">
        <w:rPr>
          <w:i/>
          <w:iCs/>
          <w:color w:val="000000" w:themeColor="text1"/>
          <w:lang w:val="en-GB"/>
        </w:rPr>
        <w:t xml:space="preserve">(eq. </w:t>
      </w:r>
      <w:ins w:id="1551" w:author="Mason,David Steven" w:date="2023-02-15T15:58:00Z">
        <w:r w:rsidR="00BD0526" w:rsidRPr="000418A2">
          <w:rPr>
            <w:i/>
            <w:iCs/>
            <w:color w:val="000000" w:themeColor="text1"/>
            <w:lang w:val="en-GB"/>
          </w:rPr>
          <w:t>9</w:t>
        </w:r>
      </w:ins>
      <w:del w:id="1552" w:author="Mason,David Steven" w:date="2023-02-15T15:58:00Z">
        <w:r w:rsidR="008860B1" w:rsidRPr="000418A2" w:rsidDel="00BD0526">
          <w:rPr>
            <w:i/>
            <w:iCs/>
            <w:color w:val="000000" w:themeColor="text1"/>
            <w:lang w:val="en-GB"/>
          </w:rPr>
          <w:delText>7</w:delText>
        </w:r>
      </w:del>
      <w:r w:rsidR="001B7019" w:rsidRPr="000418A2">
        <w:rPr>
          <w:i/>
          <w:iCs/>
          <w:color w:val="000000" w:themeColor="text1"/>
          <w:lang w:val="en-GB"/>
        </w:rPr>
        <w:t>)</w:t>
      </w:r>
    </w:p>
    <w:p w14:paraId="32C4F8E6" w14:textId="70840A3F" w:rsidR="001B7019" w:rsidRPr="000418A2" w:rsidRDefault="001B7019">
      <w:pPr>
        <w:snapToGrid w:val="0"/>
        <w:spacing w:line="360" w:lineRule="auto"/>
        <w:rPr>
          <w:color w:val="000000" w:themeColor="text1"/>
          <w:lang w:val="en-GB"/>
        </w:rPr>
        <w:pPrChange w:id="1553" w:author="Mason,David Steven" w:date="2023-02-17T14:13:00Z">
          <w:pPr>
            <w:snapToGrid w:val="0"/>
            <w:spacing w:line="480" w:lineRule="auto"/>
          </w:pPr>
        </w:pPrChange>
      </w:pPr>
      <w:r w:rsidRPr="000418A2">
        <w:rPr>
          <w:color w:val="000000" w:themeColor="text1"/>
          <w:lang w:val="en-GB"/>
        </w:rPr>
        <w:t xml:space="preserve">where </w:t>
      </w:r>
      <m:oMath>
        <m:r>
          <w:rPr>
            <w:rFonts w:ascii="Cambria Math" w:hAnsi="Cambria Math"/>
            <w:color w:val="000000" w:themeColor="text1"/>
          </w:rPr>
          <m:t>Seed</m:t>
        </m:r>
        <m:sSub>
          <m:sSubPr>
            <m:ctrlPr>
              <w:rPr>
                <w:rFonts w:ascii="Cambria Math" w:hAnsi="Cambria Math"/>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oMath>
      <w:r w:rsidRPr="000418A2">
        <w:rPr>
          <w:rFonts w:eastAsiaTheme="minorEastAsia"/>
          <w:color w:val="000000" w:themeColor="text1"/>
          <w:lang w:val="en-GB"/>
        </w:rPr>
        <w:t xml:space="preserve"> is the negative binomially distributed count of seeds </w:t>
      </w:r>
      <w:del w:id="1554" w:author="Mason,David Steven" w:date="2023-02-23T14:43:00Z">
        <w:r w:rsidRPr="000418A2" w:rsidDel="000D0CD6">
          <w:rPr>
            <w:rFonts w:eastAsiaTheme="minorEastAsia"/>
            <w:color w:val="000000" w:themeColor="text1"/>
            <w:lang w:val="en-GB"/>
          </w:rPr>
          <w:delText xml:space="preserve">detected </w:delText>
        </w:r>
      </w:del>
      <w:ins w:id="1555" w:author="Mason,David Steven" w:date="2023-02-23T14:43:00Z">
        <w:r w:rsidR="000D0CD6" w:rsidRPr="000418A2">
          <w:rPr>
            <w:rFonts w:eastAsiaTheme="minorEastAsia"/>
            <w:color w:val="000000" w:themeColor="text1"/>
            <w:lang w:val="en-GB"/>
          </w:rPr>
          <w:t xml:space="preserve">counted </w:t>
        </w:r>
      </w:ins>
      <w:r w:rsidRPr="000418A2">
        <w:rPr>
          <w:rFonts w:eastAsiaTheme="minorEastAsia"/>
          <w:color w:val="000000" w:themeColor="text1"/>
          <w:lang w:val="en-GB"/>
        </w:rPr>
        <w:t xml:space="preserve">in block </w:t>
      </w:r>
      <m:oMath>
        <m:r>
          <w:rPr>
            <w:rFonts w:ascii="Cambria Math" w:eastAsiaTheme="minorEastAsia" w:hAnsi="Cambria Math" w:cstheme="minorHAnsi"/>
            <w:color w:val="000000" w:themeColor="text1"/>
            <w:lang w:val="en-GB"/>
          </w:rPr>
          <m:t>i</m:t>
        </m:r>
      </m:oMath>
      <w:r w:rsidRPr="000418A2">
        <w:rPr>
          <w:rFonts w:eastAsiaTheme="minorEastAsia"/>
          <w:color w:val="000000" w:themeColor="text1"/>
          <w:lang w:val="en-GB"/>
        </w:rPr>
        <w:t xml:space="preserve"> </w:t>
      </w:r>
      <w:del w:id="1556" w:author="Mason,David Steven" w:date="2023-01-31T00:47:00Z">
        <w:r w:rsidRPr="000418A2" w:rsidDel="008860B1">
          <w:rPr>
            <w:rFonts w:eastAsiaTheme="minorEastAsia"/>
            <w:color w:val="000000" w:themeColor="text1"/>
            <w:lang w:val="en-GB"/>
          </w:rPr>
          <w:delText xml:space="preserve">for species </w:delText>
        </w:r>
      </w:del>
      <w:r w:rsidR="008860B1" w:rsidRPr="000418A2">
        <w:rPr>
          <w:rFonts w:eastAsiaTheme="minorEastAsia"/>
          <w:color w:val="000000" w:themeColor="text1"/>
          <w:lang w:val="en-GB"/>
        </w:rPr>
        <w:t xml:space="preserve"> </w:t>
      </w:r>
      <w:r w:rsidRPr="000418A2">
        <w:rPr>
          <w:rFonts w:eastAsiaTheme="minorEastAsia"/>
          <w:color w:val="000000" w:themeColor="text1"/>
          <w:lang w:val="en-GB"/>
        </w:rPr>
        <w:t xml:space="preserve">(equation </w:t>
      </w:r>
      <w:ins w:id="1557" w:author="Mason,David Steven" w:date="2023-02-15T15:58:00Z">
        <w:r w:rsidR="00BD0526" w:rsidRPr="000418A2">
          <w:rPr>
            <w:rFonts w:eastAsiaTheme="minorEastAsia"/>
            <w:color w:val="000000" w:themeColor="text1"/>
            <w:lang w:val="en-GB"/>
          </w:rPr>
          <w:t>9</w:t>
        </w:r>
      </w:ins>
      <w:del w:id="1558" w:author="Mason,David Steven" w:date="2023-02-15T15:58:00Z">
        <w:r w:rsidR="00295E97" w:rsidRPr="000418A2" w:rsidDel="00BD0526">
          <w:rPr>
            <w:rFonts w:eastAsiaTheme="minorEastAsia"/>
            <w:color w:val="000000" w:themeColor="text1"/>
            <w:lang w:val="en-GB"/>
          </w:rPr>
          <w:delText>7</w:delText>
        </w:r>
      </w:del>
      <w:r w:rsidRPr="000418A2">
        <w:rPr>
          <w:rFonts w:eastAsiaTheme="minorEastAsia"/>
          <w:color w:val="000000" w:themeColor="text1"/>
          <w:lang w:val="en-GB"/>
        </w:rPr>
        <w:t xml:space="preserve">), </w:t>
      </w:r>
      <m:oMath>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oMath>
      <w:r w:rsidRPr="000418A2">
        <w:rPr>
          <w:rFonts w:eastAsiaTheme="minorEastAsia"/>
          <w:color w:val="000000" w:themeColor="text1"/>
          <w:lang w:val="en-GB"/>
        </w:rPr>
        <w:t xml:space="preserve"> is the expected value for that sample in block </w:t>
      </w:r>
      <m:oMath>
        <m:r>
          <w:rPr>
            <w:rFonts w:ascii="Cambria Math" w:eastAsiaTheme="minorEastAsia" w:hAnsi="Cambria Math" w:cstheme="minorHAnsi"/>
            <w:color w:val="000000" w:themeColor="text1"/>
            <w:lang w:val="en-GB"/>
          </w:rPr>
          <m:t>i</m:t>
        </m:r>
      </m:oMath>
      <w:del w:id="1559" w:author="Mason,David Steven" w:date="2023-01-31T00:47:00Z">
        <w:r w:rsidRPr="000418A2" w:rsidDel="008860B1">
          <w:rPr>
            <w:rFonts w:eastAsiaTheme="minorEastAsia"/>
            <w:color w:val="000000" w:themeColor="text1"/>
            <w:lang w:val="en-GB"/>
          </w:rPr>
          <w:delText xml:space="preserve"> for species </w:delText>
        </w:r>
      </w:del>
      <w:r w:rsidRPr="000418A2">
        <w:rPr>
          <w:rFonts w:eastAsiaTheme="minorEastAsia"/>
          <w:color w:val="000000" w:themeColor="text1"/>
          <w:lang w:val="en-GB"/>
        </w:rPr>
        <w:t xml:space="preserve">, and </w:t>
      </w:r>
      <m:oMath>
        <m:r>
          <w:rPr>
            <w:rFonts w:ascii="Cambria Math" w:hAnsi="Cambria Math" w:cstheme="minorHAnsi"/>
            <w:color w:val="000000" w:themeColor="text1"/>
            <w:lang w:val="en-GB"/>
          </w:rPr>
          <m:t>k</m:t>
        </m:r>
      </m:oMath>
      <w:r w:rsidRPr="000418A2">
        <w:rPr>
          <w:rFonts w:eastAsiaTheme="minorEastAsia"/>
          <w:color w:val="000000" w:themeColor="text1"/>
          <w:lang w:val="en-GB"/>
        </w:rPr>
        <w:t xml:space="preserve"> is the scaling parameter</w:t>
      </w:r>
      <w:r w:rsidR="008860B1" w:rsidRPr="000418A2">
        <w:rPr>
          <w:rFonts w:eastAsiaTheme="minorEastAsia"/>
          <w:color w:val="000000" w:themeColor="text1"/>
          <w:lang w:val="en-GB"/>
        </w:rPr>
        <w:t xml:space="preserve"> of the negative binomial distribution</w:t>
      </w:r>
      <w:r w:rsidRPr="000418A2">
        <w:rPr>
          <w:rFonts w:eastAsiaTheme="minorEastAsia"/>
          <w:color w:val="000000" w:themeColor="text1"/>
          <w:lang w:val="en-GB"/>
        </w:rPr>
        <w:t xml:space="preserve">. The ln </w:t>
      </w:r>
      <w:r w:rsidRPr="000418A2">
        <w:rPr>
          <w:rFonts w:eastAsiaTheme="minorEastAsia"/>
          <w:color w:val="000000" w:themeColor="text1"/>
        </w:rPr>
        <w:t xml:space="preserve">transformed value of the expected </w:t>
      </w:r>
      <w:r w:rsidR="008860B1" w:rsidRPr="000418A2">
        <w:rPr>
          <w:rFonts w:eastAsiaTheme="minorEastAsia"/>
          <w:color w:val="000000" w:themeColor="text1"/>
        </w:rPr>
        <w:t>seed</w:t>
      </w:r>
      <w:r w:rsidRPr="000418A2">
        <w:rPr>
          <w:rFonts w:eastAsiaTheme="minorEastAsia"/>
          <w:color w:val="000000" w:themeColor="text1"/>
        </w:rPr>
        <w:t xml:space="preserve"> count</w:t>
      </w:r>
      <w:r w:rsidRPr="000418A2">
        <w:rPr>
          <w:color w:val="000000" w:themeColor="text1"/>
          <w:lang w:val="en-GB"/>
        </w:rPr>
        <w:t xml:space="preserve"> </w:t>
      </w:r>
      <w:ins w:id="1560" w:author="Mason,David Steven" w:date="2023-02-14T19:35:00Z">
        <w:r w:rsidR="000F434E" w:rsidRPr="000418A2">
          <w:rPr>
            <w:color w:val="000000" w:themeColor="text1"/>
            <w:lang w:val="en-GB"/>
          </w:rPr>
          <w:t>(</w:t>
        </w:r>
      </w:ins>
      <m:oMath>
        <m:sSub>
          <m:sSubPr>
            <m:ctrlPr>
              <w:ins w:id="1561" w:author="Mason,David Steven" w:date="2023-02-11T19:56:00Z">
                <w:rPr>
                  <w:rFonts w:ascii="Cambria Math" w:hAnsi="Cambria Math"/>
                  <w:color w:val="000000" w:themeColor="text1"/>
                  <w:lang w:val="en-GB"/>
                </w:rPr>
              </w:ins>
            </m:ctrlPr>
          </m:sSubPr>
          <m:e>
            <m:r>
              <w:ins w:id="1562" w:author="Mason,David Steven" w:date="2023-02-11T19:56:00Z">
                <w:rPr>
                  <w:rFonts w:ascii="Cambria Math" w:hAnsi="Cambria Math"/>
                  <w:color w:val="000000" w:themeColor="text1"/>
                  <w:lang w:val="en-GB"/>
                </w:rPr>
                <m:t>n</m:t>
              </w:ins>
            </m:r>
          </m:e>
          <m:sub>
            <m:r>
              <w:ins w:id="1563" w:author="Mason,David Steven" w:date="2023-02-11T19:56:00Z">
                <w:rPr>
                  <w:rFonts w:ascii="Cambria Math" w:hAnsi="Cambria Math"/>
                  <w:color w:val="000000" w:themeColor="text1"/>
                  <w:lang w:val="en-GB"/>
                </w:rPr>
                <m:t>i</m:t>
              </w:ins>
            </m:r>
          </m:sub>
        </m:sSub>
      </m:oMath>
      <w:del w:id="1564" w:author="Mason,David Steven" w:date="2023-02-11T19:56:00Z">
        <w:r w:rsidR="008860B1" w:rsidRPr="000418A2" w:rsidDel="001425CD">
          <w:rPr>
            <w:color w:val="000000" w:themeColor="text1"/>
            <w:lang w:val="en-GB"/>
          </w:rPr>
          <w:delText>(</w:delText>
        </w:r>
      </w:del>
      <m:oMath>
        <m:sSub>
          <m:sSubPr>
            <m:ctrlPr>
              <w:del w:id="1565" w:author="Mason,David Steven" w:date="2023-02-11T19:56:00Z">
                <w:rPr>
                  <w:rFonts w:ascii="Cambria Math" w:hAnsi="Cambria Math" w:cstheme="minorHAnsi"/>
                  <w:i/>
                  <w:iCs/>
                  <w:color w:val="000000" w:themeColor="text1"/>
                  <w:lang w:val="en-GB"/>
                </w:rPr>
              </w:del>
            </m:ctrlPr>
          </m:sSubPr>
          <m:e>
            <m:r>
              <w:del w:id="1566" w:author="Mason,David Steven" w:date="2023-02-11T19:56:00Z">
                <w:rPr>
                  <w:rFonts w:ascii="Cambria Math" w:hAnsi="Cambria Math" w:cstheme="minorHAnsi"/>
                  <w:color w:val="000000" w:themeColor="text1"/>
                </w:rPr>
                <m:t>n</m:t>
              </w:del>
            </m:r>
          </m:e>
          <m:sub>
            <m:r>
              <w:del w:id="1567" w:author="Mason,David Steven" w:date="2023-02-11T19:56:00Z">
                <w:rPr>
                  <w:rFonts w:ascii="Cambria Math" w:hAnsi="Cambria Math" w:cstheme="minorHAnsi"/>
                  <w:color w:val="000000" w:themeColor="text1"/>
                  <w:lang w:val="en-GB"/>
                </w:rPr>
                <m:t>ij</m:t>
              </w:del>
            </m:r>
          </m:sub>
        </m:sSub>
      </m:oMath>
      <w:ins w:id="1568" w:author="Mason,David Steven" w:date="2023-02-14T19:34:00Z">
        <w:r w:rsidR="000F434E" w:rsidRPr="000418A2">
          <w:rPr>
            <w:rFonts w:eastAsiaTheme="minorEastAsia"/>
            <w:color w:val="000000" w:themeColor="text1"/>
            <w:lang w:val="en-GB"/>
          </w:rPr>
          <w:t xml:space="preserve"> </w:t>
        </w:r>
      </w:ins>
      <w:ins w:id="1569" w:author="Mason,David Steven" w:date="2023-02-14T19:35:00Z">
        <w:r w:rsidR="000F434E" w:rsidRPr="000418A2">
          <w:rPr>
            <w:rFonts w:eastAsiaTheme="minorEastAsia"/>
            <w:color w:val="000000" w:themeColor="text1"/>
            <w:lang w:val="en-GB"/>
          </w:rPr>
          <w:t xml:space="preserve">in </w:t>
        </w:r>
      </w:ins>
      <w:del w:id="1570" w:author="Mason,David Steven" w:date="2023-02-14T19:34:00Z">
        <w:r w:rsidR="008860B1" w:rsidRPr="000418A2" w:rsidDel="000F434E">
          <w:rPr>
            <w:rFonts w:eastAsiaTheme="minorEastAsia"/>
            <w:color w:val="000000" w:themeColor="text1"/>
            <w:lang w:val="en-GB"/>
          </w:rPr>
          <w:delText xml:space="preserve">; </w:delText>
        </w:r>
      </w:del>
      <w:r w:rsidR="008860B1" w:rsidRPr="000418A2">
        <w:rPr>
          <w:rFonts w:eastAsiaTheme="minorEastAsia"/>
          <w:color w:val="000000" w:themeColor="text1"/>
          <w:lang w:val="en-GB"/>
        </w:rPr>
        <w:t xml:space="preserve">equation </w:t>
      </w:r>
      <w:ins w:id="1571" w:author="Mason,David Steven" w:date="2023-02-15T15:58:00Z">
        <w:r w:rsidR="00BD0526" w:rsidRPr="000418A2">
          <w:rPr>
            <w:rFonts w:eastAsiaTheme="minorEastAsia"/>
            <w:color w:val="000000" w:themeColor="text1"/>
            <w:lang w:val="en-GB"/>
          </w:rPr>
          <w:t>10</w:t>
        </w:r>
      </w:ins>
      <w:del w:id="1572" w:author="Mason,David Steven" w:date="2023-02-15T15:58:00Z">
        <w:r w:rsidR="008860B1" w:rsidRPr="000418A2" w:rsidDel="00BD0526">
          <w:rPr>
            <w:rFonts w:eastAsiaTheme="minorEastAsia"/>
            <w:color w:val="000000" w:themeColor="text1"/>
            <w:lang w:val="en-GB"/>
          </w:rPr>
          <w:delText>8</w:delText>
        </w:r>
      </w:del>
      <w:r w:rsidR="008860B1" w:rsidRPr="000418A2">
        <w:rPr>
          <w:rFonts w:eastAsiaTheme="minorEastAsia"/>
          <w:color w:val="000000" w:themeColor="text1"/>
          <w:lang w:val="en-GB"/>
        </w:rPr>
        <w:t>)</w:t>
      </w:r>
      <w:r w:rsidRPr="000418A2">
        <w:rPr>
          <w:rFonts w:eastAsiaTheme="minorEastAsia"/>
          <w:color w:val="000000" w:themeColor="text1"/>
          <w:lang w:val="en-GB"/>
        </w:rPr>
        <w:t xml:space="preserve"> in block </w:t>
      </w:r>
      <m:oMath>
        <m:r>
          <w:rPr>
            <w:rFonts w:ascii="Cambria Math" w:eastAsiaTheme="minorEastAsia" w:hAnsi="Cambria Math" w:cstheme="minorHAnsi"/>
            <w:color w:val="000000" w:themeColor="text1"/>
            <w:lang w:val="en-GB"/>
          </w:rPr>
          <m:t>i</m:t>
        </m:r>
      </m:oMath>
      <w:r w:rsidRPr="000418A2">
        <w:rPr>
          <w:rFonts w:eastAsiaTheme="minorEastAsia"/>
          <w:color w:val="000000" w:themeColor="text1"/>
          <w:lang w:val="en-GB"/>
        </w:rPr>
        <w:t xml:space="preserve"> </w:t>
      </w:r>
      <w:r w:rsidR="008860B1" w:rsidRPr="000418A2">
        <w:rPr>
          <w:rFonts w:eastAsiaTheme="minorEastAsia"/>
          <w:color w:val="000000" w:themeColor="text1"/>
          <w:lang w:val="en-GB"/>
        </w:rPr>
        <w:t xml:space="preserve">for </w:t>
      </w:r>
      <w:del w:id="1573" w:author="Mason,David Steven" w:date="2023-01-31T00:47:00Z">
        <w:r w:rsidRPr="000418A2" w:rsidDel="008860B1">
          <w:rPr>
            <w:rFonts w:eastAsiaTheme="minorEastAsia"/>
            <w:color w:val="000000" w:themeColor="text1"/>
            <w:lang w:val="en-GB"/>
          </w:rPr>
          <w:delText xml:space="preserve">species  </w:delText>
        </w:r>
      </w:del>
      <w:r w:rsidRPr="000418A2">
        <w:rPr>
          <w:rFonts w:eastAsiaTheme="minorEastAsia"/>
          <w:color w:val="000000" w:themeColor="text1"/>
          <w:lang w:val="en-GB"/>
        </w:rPr>
        <w:t>is a linear function of the predictors, i.e.,</w:t>
      </w:r>
    </w:p>
    <w:p w14:paraId="498D632D" w14:textId="1ABB7942" w:rsidR="001B7019" w:rsidRPr="000418A2" w:rsidRDefault="00000000">
      <w:pPr>
        <w:snapToGrid w:val="0"/>
        <w:spacing w:line="360" w:lineRule="auto"/>
        <w:jc w:val="center"/>
        <w:rPr>
          <w:i/>
          <w:iCs/>
          <w:color w:val="000000" w:themeColor="text1"/>
          <w:lang w:val="en-GB"/>
        </w:rPr>
        <w:pPrChange w:id="1574" w:author="Mason,David Steven" w:date="2023-02-17T14:13:00Z">
          <w:pPr>
            <w:snapToGrid w:val="0"/>
            <w:spacing w:line="480" w:lineRule="auto"/>
            <w:jc w:val="center"/>
          </w:pPr>
        </w:pPrChange>
      </w:pP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1</m:t>
            </m:r>
          </m:sub>
        </m:sSub>
        <m:r>
          <w:rPr>
            <w:rFonts w:ascii="Cambria Math" w:hAnsi="Cambria Math"/>
            <w:color w:val="000000" w:themeColor="text1"/>
          </w:rPr>
          <m:t>trea</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β</m:t>
            </m:r>
          </m:e>
          <m:sub>
            <m:r>
              <w:rPr>
                <w:rFonts w:ascii="Cambria Math" w:hAnsi="Cambria Math"/>
                <w:color w:val="000000" w:themeColor="text1"/>
              </w:rPr>
              <m:t>2</m:t>
            </m:r>
          </m:sub>
        </m:sSub>
        <m:r>
          <w:ins w:id="1575" w:author="Mason,David Steven" w:date="2023-02-19T18:18:00Z">
            <w:rPr>
              <w:rFonts w:ascii="Cambria Math" w:hAnsi="Cambria Math"/>
              <w:color w:val="000000" w:themeColor="text1"/>
            </w:rPr>
            <m:t>days</m:t>
          </w:ins>
        </m:r>
        <m:sSub>
          <m:sSubPr>
            <m:ctrlPr>
              <w:ins w:id="1576" w:author="Mason,David Steven" w:date="2023-02-19T18:18:00Z">
                <w:rPr>
                  <w:rFonts w:ascii="Cambria Math" w:hAnsi="Cambria Math"/>
                  <w:i/>
                  <w:color w:val="000000" w:themeColor="text1"/>
                </w:rPr>
              </w:ins>
            </m:ctrlPr>
          </m:sSubPr>
          <m:e>
            <m:r>
              <w:ins w:id="1577" w:author="Mason,David Steven" w:date="2023-02-19T18:18:00Z">
                <w:rPr>
                  <w:rFonts w:ascii="Cambria Math" w:hAnsi="Cambria Math"/>
                  <w:color w:val="000000" w:themeColor="text1"/>
                </w:rPr>
                <m:t>X</m:t>
              </w:ins>
            </m:r>
          </m:e>
          <m:sub>
            <m:r>
              <w:ins w:id="1578" w:author="Mason,David Steven" w:date="2023-02-19T18:19:00Z">
                <w:rPr>
                  <w:rFonts w:ascii="Cambria Math" w:hAnsi="Cambria Math"/>
                  <w:color w:val="000000" w:themeColor="text1"/>
                </w:rPr>
                <m:t>i</m:t>
              </w:ins>
            </m:r>
          </m:sub>
        </m:sSub>
        <m:r>
          <w:del w:id="1579" w:author="Mason,David Steven" w:date="2023-02-19T18:18:00Z">
            <w:rPr>
              <w:rFonts w:ascii="Cambria Math" w:hAnsi="Cambria Math"/>
              <w:color w:val="000000" w:themeColor="text1"/>
            </w:rPr>
            <m:t>pe</m:t>
          </w:del>
        </m:r>
        <m:sSub>
          <m:sSubPr>
            <m:ctrlPr>
              <w:del w:id="1580" w:author="Mason,David Steven" w:date="2023-02-19T18:18:00Z">
                <w:rPr>
                  <w:rFonts w:ascii="Cambria Math" w:hAnsi="Cambria Math"/>
                  <w:color w:val="000000" w:themeColor="text1"/>
                </w:rPr>
              </w:del>
            </m:ctrlPr>
          </m:sSubPr>
          <m:e>
            <m:r>
              <w:del w:id="1581" w:author="Mason,David Steven" w:date="2023-02-19T18:18:00Z">
                <w:rPr>
                  <w:rFonts w:ascii="Cambria Math" w:hAnsi="Cambria Math"/>
                  <w:color w:val="000000" w:themeColor="text1"/>
                </w:rPr>
                <m:t>r</m:t>
              </w:del>
            </m:r>
          </m:e>
          <m:sub>
            <m:r>
              <w:del w:id="1582" w:author="Mason,David Steven" w:date="2023-02-19T18:18:00Z">
                <w:rPr>
                  <w:rFonts w:ascii="Cambria Math" w:hAnsi="Cambria Math"/>
                  <w:color w:val="000000" w:themeColor="text1"/>
                </w:rPr>
                <m:t>i</m:t>
              </w:del>
            </m:r>
          </m:sub>
        </m:sSub>
        <m:r>
          <w:rPr>
            <w:rFonts w:ascii="Cambria Math" w:hAnsi="Cambria Math"/>
            <w:color w:val="000000" w:themeColor="text1"/>
          </w:rPr>
          <m:t>+</m:t>
        </m:r>
        <m:sSub>
          <m:sSubPr>
            <m:ctrlPr>
              <w:ins w:id="1583" w:author="Mason,David Steven" w:date="2023-02-09T12:38:00Z">
                <w:rPr>
                  <w:rFonts w:ascii="Cambria Math" w:hAnsi="Cambria Math"/>
                  <w:i/>
                  <w:color w:val="000000" w:themeColor="text1"/>
                </w:rPr>
              </w:ins>
            </m:ctrlPr>
          </m:sSubPr>
          <m:e>
            <m:r>
              <w:ins w:id="1584" w:author="Mason,David Steven" w:date="2023-02-09T12:38:00Z">
                <w:rPr>
                  <w:rFonts w:ascii="Cambria Math" w:hAnsi="Cambria Math"/>
                  <w:color w:val="000000" w:themeColor="text1"/>
                </w:rPr>
                <m:t>β</m:t>
              </w:ins>
            </m:r>
          </m:e>
          <m:sub>
            <m:r>
              <w:ins w:id="1585" w:author="Mason,David Steven" w:date="2023-02-09T12:38:00Z">
                <w:rPr>
                  <w:rFonts w:ascii="Cambria Math" w:hAnsi="Cambria Math"/>
                  <w:color w:val="000000" w:themeColor="text1"/>
                </w:rPr>
                <m:t>3</m:t>
              </w:ins>
            </m:r>
          </m:sub>
        </m:sSub>
        <m:sSub>
          <m:sSubPr>
            <m:ctrlPr>
              <w:ins w:id="1586" w:author="Mason,David Steven" w:date="2023-02-09T12:38:00Z">
                <w:rPr>
                  <w:rFonts w:ascii="Cambria Math" w:hAnsi="Cambria Math"/>
                  <w:i/>
                  <w:color w:val="000000" w:themeColor="text1"/>
                </w:rPr>
              </w:ins>
            </m:ctrlPr>
          </m:sSubPr>
          <m:e>
            <m:r>
              <w:ins w:id="1587" w:author="Mason,David Steven" w:date="2023-02-09T12:38:00Z">
                <w:rPr>
                  <w:rFonts w:ascii="Cambria Math" w:hAnsi="Cambria Math"/>
                  <w:color w:val="000000" w:themeColor="text1"/>
                </w:rPr>
                <m:t>treat</m:t>
              </w:ins>
            </m:r>
          </m:e>
          <m:sub>
            <m:r>
              <w:ins w:id="1588" w:author="Mason,David Steven" w:date="2023-02-09T12:38:00Z">
                <w:rPr>
                  <w:rFonts w:ascii="Cambria Math" w:hAnsi="Cambria Math"/>
                  <w:color w:val="000000" w:themeColor="text1"/>
                </w:rPr>
                <m:t>i</m:t>
              </w:ins>
            </m:r>
          </m:sub>
        </m:sSub>
        <m:r>
          <w:ins w:id="1589" w:author="Mason,David Steven" w:date="2023-02-09T12:38:00Z">
            <w:rPr>
              <w:rFonts w:ascii="Cambria Math" w:hAnsi="Cambria Math"/>
              <w:color w:val="000000" w:themeColor="text1"/>
            </w:rPr>
            <m:t>*</m:t>
          </w:ins>
        </m:r>
        <m:sSub>
          <m:sSubPr>
            <m:ctrlPr>
              <w:ins w:id="1590" w:author="Mason,David Steven" w:date="2023-02-19T18:17:00Z">
                <w:rPr>
                  <w:rFonts w:ascii="Cambria Math" w:hAnsi="Cambria Math"/>
                  <w:i/>
                  <w:color w:val="000000" w:themeColor="text1"/>
                </w:rPr>
              </w:ins>
            </m:ctrlPr>
          </m:sSubPr>
          <m:e>
            <m:r>
              <w:ins w:id="1591" w:author="Mason,David Steven" w:date="2023-02-19T18:17:00Z">
                <w:rPr>
                  <w:rFonts w:ascii="Cambria Math" w:hAnsi="Cambria Math"/>
                  <w:color w:val="000000" w:themeColor="text1"/>
                </w:rPr>
                <m:t>days</m:t>
              </w:ins>
            </m:r>
            <m:r>
              <w:ins w:id="1592" w:author="Mason,David Steven" w:date="2023-02-19T18:19:00Z">
                <w:rPr>
                  <w:rFonts w:ascii="Cambria Math" w:hAnsi="Cambria Math"/>
                  <w:color w:val="000000" w:themeColor="text1"/>
                </w:rPr>
                <m:t>X</m:t>
              </w:ins>
            </m:r>
          </m:e>
          <m:sub>
            <m:r>
              <w:ins w:id="1593" w:author="Mason,David Steven" w:date="2023-02-19T18:17:00Z">
                <w:rPr>
                  <w:rFonts w:ascii="Cambria Math" w:hAnsi="Cambria Math"/>
                  <w:color w:val="000000" w:themeColor="text1"/>
                </w:rPr>
                <m:t>i</m:t>
              </w:ins>
            </m:r>
          </m:sub>
        </m:sSub>
        <m:r>
          <w:ins w:id="1594" w:author="Mason,David Steven" w:date="2023-02-09T12:41:00Z">
            <w:rPr>
              <w:rFonts w:ascii="Cambria Math" w:hAnsi="Cambria Math"/>
              <w:color w:val="000000" w:themeColor="text1"/>
            </w:rPr>
            <m:t>+</m:t>
          </w:ins>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r>
          <w:rPr>
            <w:rFonts w:ascii="Cambria Math" w:hAnsi="Cambria Math"/>
            <w:color w:val="000000" w:themeColor="text1"/>
          </w:rPr>
          <m:t>∼N   </m:t>
        </m:r>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oMath>
      <w:r w:rsidR="001B7019" w:rsidRPr="000418A2">
        <w:rPr>
          <w:rFonts w:eastAsiaTheme="minorEastAsia" w:cstheme="minorHAnsi"/>
          <w:i/>
          <w:iCs/>
          <w:color w:val="000000" w:themeColor="text1"/>
        </w:rPr>
        <w:tab/>
      </w:r>
      <w:del w:id="1595" w:author="Mason,David Steven" w:date="2023-02-11T20:22:00Z">
        <w:r w:rsidR="001B7019" w:rsidRPr="000418A2" w:rsidDel="008C325E">
          <w:rPr>
            <w:rFonts w:eastAsiaTheme="minorEastAsia" w:cstheme="minorHAnsi"/>
            <w:i/>
            <w:iCs/>
            <w:color w:val="000000" w:themeColor="text1"/>
          </w:rPr>
          <w:tab/>
        </w:r>
        <w:r w:rsidR="001B7019" w:rsidRPr="000418A2" w:rsidDel="008C325E">
          <w:rPr>
            <w:rFonts w:eastAsiaTheme="minorEastAsia" w:cstheme="minorHAnsi"/>
            <w:i/>
            <w:iCs/>
            <w:color w:val="000000" w:themeColor="text1"/>
          </w:rPr>
          <w:tab/>
        </w:r>
      </w:del>
      <w:r w:rsidR="001B7019" w:rsidRPr="000418A2">
        <w:rPr>
          <w:i/>
          <w:iCs/>
          <w:color w:val="000000" w:themeColor="text1"/>
          <w:lang w:val="en-GB"/>
        </w:rPr>
        <w:t xml:space="preserve">(eq. </w:t>
      </w:r>
      <w:ins w:id="1596" w:author="Mason,David Steven" w:date="2023-02-15T15:58:00Z">
        <w:r w:rsidR="00BD0526" w:rsidRPr="000418A2">
          <w:rPr>
            <w:i/>
            <w:iCs/>
            <w:color w:val="000000" w:themeColor="text1"/>
            <w:lang w:val="en-GB"/>
          </w:rPr>
          <w:t>10</w:t>
        </w:r>
      </w:ins>
      <w:del w:id="1597" w:author="Mason,David Steven" w:date="2023-02-15T15:58:00Z">
        <w:r w:rsidR="008860B1" w:rsidRPr="000418A2" w:rsidDel="00BD0526">
          <w:rPr>
            <w:i/>
            <w:iCs/>
            <w:color w:val="000000" w:themeColor="text1"/>
            <w:lang w:val="en-GB"/>
          </w:rPr>
          <w:delText>8</w:delText>
        </w:r>
      </w:del>
      <w:r w:rsidR="001B7019" w:rsidRPr="000418A2">
        <w:rPr>
          <w:i/>
          <w:iCs/>
          <w:color w:val="000000" w:themeColor="text1"/>
          <w:lang w:val="en-GB"/>
        </w:rPr>
        <w:t>)</w:t>
      </w:r>
    </w:p>
    <w:p w14:paraId="70A92DC1" w14:textId="3AD79512" w:rsidR="00972712" w:rsidRPr="000418A2" w:rsidRDefault="001B7019">
      <w:pPr>
        <w:snapToGrid w:val="0"/>
        <w:spacing w:line="360" w:lineRule="auto"/>
        <w:rPr>
          <w:ins w:id="1598" w:author="Mason,David Steven" w:date="2023-02-09T12:43:00Z"/>
          <w:rFonts w:eastAsiaTheme="minorEastAsia" w:cstheme="minorHAnsi"/>
          <w:iCs/>
          <w:color w:val="000000" w:themeColor="text1"/>
          <w:lang w:val="en-GB"/>
        </w:rPr>
        <w:pPrChange w:id="1599" w:author="Mason,David Steven" w:date="2023-02-17T14:13:00Z">
          <w:pPr>
            <w:snapToGrid w:val="0"/>
            <w:spacing w:line="480" w:lineRule="auto"/>
          </w:pPr>
        </w:pPrChange>
      </w:pPr>
      <w:r w:rsidRPr="000418A2">
        <w:rPr>
          <w:color w:val="000000" w:themeColor="text1"/>
          <w:lang w:val="en-GB"/>
        </w:rPr>
        <w:t xml:space="preserve">wher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oMath>
      <w:r w:rsidRPr="000418A2">
        <w:rPr>
          <w:rFonts w:eastAsiaTheme="minorEastAsia"/>
          <w:color w:val="000000" w:themeColor="text1"/>
        </w:rPr>
        <w:t xml:space="preserve"> is the intercept valu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m:t>
            </m:r>
            <m:r>
              <w:ins w:id="1600" w:author="Mason,David Steven" w:date="2023-03-08T17:47:00Z">
                <w:rPr>
                  <w:rFonts w:ascii="Cambria Math" w:hAnsi="Cambria Math" w:cstheme="minorHAnsi"/>
                  <w:color w:val="000000" w:themeColor="text1"/>
                </w:rPr>
                <m:t>-</m:t>
              </w:ins>
            </m:r>
            <m:r>
              <w:del w:id="1601" w:author="Mason,David Steven" w:date="2023-03-08T17:47:00Z">
                <w:rPr>
                  <w:rFonts w:ascii="Cambria Math" w:hAnsi="Cambria Math" w:cstheme="minorHAnsi"/>
                  <w:color w:val="000000" w:themeColor="text1"/>
                </w:rPr>
                <m:t xml:space="preserve">, </m:t>
              </w:del>
            </m:r>
            <m:r>
              <w:ins w:id="1602" w:author="Mason,David Steven" w:date="2023-02-09T12:40:00Z">
                <w:rPr>
                  <w:rFonts w:ascii="Cambria Math" w:hAnsi="Cambria Math" w:cstheme="minorHAnsi"/>
                  <w:color w:val="000000" w:themeColor="text1"/>
                </w:rPr>
                <m:t>3</m:t>
              </w:ins>
            </m:r>
            <m:r>
              <w:del w:id="1603" w:author="Mason,David Steven" w:date="2023-02-09T12:39:00Z">
                <w:rPr>
                  <w:rFonts w:ascii="Cambria Math" w:hAnsi="Cambria Math" w:cstheme="minorHAnsi"/>
                  <w:color w:val="000000" w:themeColor="text1"/>
                </w:rPr>
                <m:t>2</m:t>
              </w:del>
            </m:r>
          </m:sub>
        </m:sSub>
      </m:oMath>
      <w:r w:rsidRPr="000418A2">
        <w:rPr>
          <w:rFonts w:eastAsiaTheme="minorEastAsia"/>
          <w:color w:val="000000" w:themeColor="text1"/>
        </w:rPr>
        <w:t xml:space="preserve"> </w:t>
      </w:r>
      <w:r w:rsidR="008860B1" w:rsidRPr="000418A2">
        <w:rPr>
          <w:rFonts w:eastAsiaTheme="minorEastAsia"/>
          <w:color w:val="000000" w:themeColor="text1"/>
        </w:rPr>
        <w:t>are</w:t>
      </w:r>
      <w:r w:rsidRPr="000418A2">
        <w:rPr>
          <w:rFonts w:eastAsiaTheme="minorEastAsia"/>
          <w:color w:val="000000" w:themeColor="text1"/>
        </w:rPr>
        <w:t xml:space="preserve"> the parameter estimate</w:t>
      </w:r>
      <w:r w:rsidR="008860B1" w:rsidRPr="000418A2">
        <w:rPr>
          <w:rFonts w:eastAsiaTheme="minorEastAsia"/>
          <w:color w:val="000000" w:themeColor="text1"/>
        </w:rPr>
        <w:t>s</w:t>
      </w:r>
      <w:del w:id="1604" w:author="Mason,David Steven" w:date="2023-03-08T17:47:00Z">
        <w:r w:rsidR="00295E97" w:rsidRPr="000418A2" w:rsidDel="00B96A81">
          <w:rPr>
            <w:rFonts w:eastAsiaTheme="minorEastAsia"/>
            <w:color w:val="000000" w:themeColor="text1"/>
          </w:rPr>
          <w:delText xml:space="preserve"> of the fixed effects</w:delText>
        </w:r>
      </w:del>
      <w:r w:rsidRPr="000418A2">
        <w:rPr>
          <w:rFonts w:eastAsiaTheme="minorEastAsia"/>
          <w:color w:val="000000" w:themeColor="text1"/>
        </w:rPr>
        <w:t xml:space="preserve">, </w:t>
      </w:r>
      <m:oMath>
        <m:r>
          <w:rPr>
            <w:rFonts w:ascii="Cambria Math" w:hAnsi="Cambria Math"/>
            <w:color w:val="000000" w:themeColor="text1"/>
          </w:rPr>
          <m:t>trea</m:t>
        </m:r>
        <m:sSub>
          <m:sSubPr>
            <m:ctrlPr>
              <w:rPr>
                <w:rFonts w:ascii="Cambria Math" w:hAnsi="Cambria Math"/>
                <w:color w:val="000000" w:themeColor="text1"/>
              </w:rPr>
            </m:ctrlPr>
          </m:sSubPr>
          <m:e>
            <m:r>
              <w:rPr>
                <w:rFonts w:ascii="Cambria Math" w:hAnsi="Cambria Math"/>
                <w:color w:val="000000" w:themeColor="text1"/>
              </w:rPr>
              <m:t>t</m:t>
            </m:r>
          </m:e>
          <m:sub>
            <m:r>
              <w:rPr>
                <w:rFonts w:ascii="Cambria Math" w:hAnsi="Cambria Math"/>
                <w:color w:val="000000" w:themeColor="text1"/>
              </w:rPr>
              <m:t>i</m:t>
            </m:r>
          </m:sub>
        </m:sSub>
      </m:oMath>
      <w:r w:rsidRPr="000418A2">
        <w:rPr>
          <w:rFonts w:eastAsiaTheme="minorEastAsia"/>
          <w:color w:val="000000" w:themeColor="text1"/>
          <w:lang w:val="en-GB"/>
        </w:rPr>
        <w:t xml:space="preserve"> is the treatment variable </w:t>
      </w:r>
      <w:r w:rsidR="00295E97" w:rsidRPr="000418A2">
        <w:rPr>
          <w:rFonts w:eastAsiaTheme="minorEastAsia"/>
          <w:color w:val="000000" w:themeColor="text1"/>
          <w:lang w:val="en-GB"/>
        </w:rPr>
        <w:t>in</w:t>
      </w:r>
      <w:r w:rsidRPr="000418A2">
        <w:rPr>
          <w:rFonts w:eastAsiaTheme="minorEastAsia"/>
          <w:color w:val="000000" w:themeColor="text1"/>
          <w:lang w:val="en-GB"/>
        </w:rPr>
        <w:t xml:space="preserve"> block </w:t>
      </w:r>
      <m:oMath>
        <m:r>
          <w:rPr>
            <w:rFonts w:ascii="Cambria Math" w:eastAsiaTheme="minorEastAsia" w:hAnsi="Cambria Math" w:cstheme="minorHAnsi"/>
            <w:color w:val="000000" w:themeColor="text1"/>
            <w:lang w:val="en-GB"/>
          </w:rPr>
          <m:t>i</m:t>
        </m:r>
        <m:r>
          <w:ins w:id="1605" w:author="Mason,David Steven" w:date="2023-02-19T18:18:00Z">
            <w:rPr>
              <w:rFonts w:ascii="Cambria Math" w:eastAsiaTheme="minorEastAsia" w:hAnsi="Cambria Math" w:cstheme="minorHAnsi"/>
              <w:color w:val="000000" w:themeColor="text1"/>
              <w:lang w:val="en-GB"/>
            </w:rPr>
            <m:t>,</m:t>
          </w:ins>
        </m:r>
      </m:oMath>
      <w:r w:rsidR="008860B1" w:rsidRPr="000418A2">
        <w:rPr>
          <w:rFonts w:eastAsiaTheme="minorEastAsia"/>
          <w:color w:val="000000" w:themeColor="text1"/>
          <w:lang w:val="en-GB"/>
        </w:rPr>
        <w:t xml:space="preserve"> </w:t>
      </w:r>
      <m:oMath>
        <m:sSub>
          <m:sSubPr>
            <m:ctrlPr>
              <w:ins w:id="1606" w:author="Mason,David Steven" w:date="2023-02-19T18:18:00Z">
                <w:rPr>
                  <w:rFonts w:ascii="Cambria Math" w:eastAsiaTheme="minorEastAsia" w:hAnsi="Cambria Math"/>
                  <w:color w:val="000000" w:themeColor="text1"/>
                  <w:lang w:val="en-GB"/>
                </w:rPr>
              </w:ins>
            </m:ctrlPr>
          </m:sSubPr>
          <m:e>
            <m:r>
              <w:ins w:id="1607" w:author="Mason,David Steven" w:date="2023-02-19T18:18:00Z">
                <w:rPr>
                  <w:rFonts w:ascii="Cambria Math" w:eastAsiaTheme="minorEastAsia" w:hAnsi="Cambria Math"/>
                  <w:color w:val="000000" w:themeColor="text1"/>
                  <w:lang w:val="en-GB"/>
                </w:rPr>
                <m:t>daysX</m:t>
              </w:ins>
            </m:r>
          </m:e>
          <m:sub>
            <m:r>
              <w:ins w:id="1608" w:author="Mason,David Steven" w:date="2023-02-19T18:18:00Z">
                <w:rPr>
                  <w:rFonts w:ascii="Cambria Math" w:eastAsiaTheme="minorEastAsia" w:hAnsi="Cambria Math"/>
                  <w:color w:val="000000" w:themeColor="text1"/>
                  <w:lang w:val="en-GB"/>
                </w:rPr>
                <m:t>i</m:t>
              </w:ins>
            </m:r>
          </m:sub>
        </m:sSub>
        <m:r>
          <w:ins w:id="1609" w:author="Mason,David Steven" w:date="2023-02-19T18:18:00Z">
            <w:rPr>
              <w:rFonts w:ascii="Cambria Math" w:eastAsiaTheme="minorEastAsia" w:hAnsi="Cambria Math"/>
              <w:color w:val="000000" w:themeColor="text1"/>
              <w:lang w:val="en-GB"/>
            </w:rPr>
            <m:t xml:space="preserve"> </m:t>
          </w:ins>
        </m:r>
      </m:oMath>
      <w:del w:id="1610" w:author="Mason,David Steven" w:date="2023-01-31T00:51:00Z">
        <w:r w:rsidRPr="000418A2" w:rsidDel="00295E97">
          <w:rPr>
            <w:rFonts w:eastAsiaTheme="minorEastAsia"/>
            <w:color w:val="000000" w:themeColor="text1"/>
            <w:lang w:val="en-GB"/>
          </w:rPr>
          <w:delText xml:space="preserve">for species </w:delText>
        </w:r>
      </w:del>
      <w:del w:id="1611" w:author="Mason,David Steven" w:date="2023-02-19T18:18:00Z">
        <w:r w:rsidRPr="000418A2" w:rsidDel="00846E9A">
          <w:rPr>
            <w:rFonts w:eastAsiaTheme="minorEastAsia"/>
            <w:color w:val="000000" w:themeColor="text1"/>
            <w:lang w:val="en-GB"/>
          </w:rPr>
          <w:delText xml:space="preserve">, </w:delText>
        </w:r>
      </w:del>
      <m:oMath>
        <m:r>
          <w:del w:id="1612" w:author="Mason,David Steven" w:date="2023-02-19T18:17:00Z">
            <w:rPr>
              <w:rFonts w:ascii="Cambria Math" w:hAnsi="Cambria Math"/>
              <w:color w:val="000000" w:themeColor="text1"/>
            </w:rPr>
            <m:t>pe</m:t>
          </w:del>
        </m:r>
        <m:sSub>
          <m:sSubPr>
            <m:ctrlPr>
              <w:del w:id="1613" w:author="Mason,David Steven" w:date="2023-02-19T18:17:00Z">
                <w:rPr>
                  <w:rFonts w:ascii="Cambria Math" w:hAnsi="Cambria Math"/>
                  <w:color w:val="000000" w:themeColor="text1"/>
                </w:rPr>
              </w:del>
            </m:ctrlPr>
          </m:sSubPr>
          <m:e>
            <m:r>
              <w:del w:id="1614" w:author="Mason,David Steven" w:date="2023-02-19T18:17:00Z">
                <w:rPr>
                  <w:rFonts w:ascii="Cambria Math" w:hAnsi="Cambria Math"/>
                  <w:color w:val="000000" w:themeColor="text1"/>
                </w:rPr>
                <m:t>r</m:t>
              </w:del>
            </m:r>
          </m:e>
          <m:sub>
            <m:r>
              <w:del w:id="1615" w:author="Mason,David Steven" w:date="2023-02-19T18:17:00Z">
                <w:rPr>
                  <w:rFonts w:ascii="Cambria Math" w:hAnsi="Cambria Math"/>
                  <w:color w:val="000000" w:themeColor="text1"/>
                </w:rPr>
                <m:t>i</m:t>
              </w:del>
            </m:r>
          </m:sub>
        </m:sSub>
      </m:oMath>
      <w:del w:id="1616" w:author="Mason,David Steven" w:date="2023-02-19T18:18:00Z">
        <w:r w:rsidR="00295E97" w:rsidRPr="000418A2" w:rsidDel="00846E9A">
          <w:rPr>
            <w:rFonts w:eastAsiaTheme="minorEastAsia"/>
            <w:color w:val="000000" w:themeColor="text1"/>
            <w:lang w:val="en-GB"/>
          </w:rPr>
          <w:delText xml:space="preserve"> </w:delText>
        </w:r>
      </w:del>
      <w:r w:rsidR="00295E97" w:rsidRPr="000418A2">
        <w:rPr>
          <w:rFonts w:eastAsiaTheme="minorEastAsia"/>
          <w:color w:val="000000" w:themeColor="text1"/>
          <w:lang w:val="en-GB"/>
        </w:rPr>
        <w:t>is the</w:t>
      </w:r>
      <w:ins w:id="1617" w:author="Mason,David Steven" w:date="2023-02-09T12:40:00Z">
        <w:r w:rsidR="00972712" w:rsidRPr="000418A2">
          <w:rPr>
            <w:rFonts w:eastAsiaTheme="minorEastAsia"/>
            <w:color w:val="000000" w:themeColor="text1"/>
            <w:lang w:val="en-GB"/>
          </w:rPr>
          <w:t xml:space="preserve"> continuous</w:t>
        </w:r>
      </w:ins>
      <w:r w:rsidR="00295E97" w:rsidRPr="000418A2">
        <w:rPr>
          <w:rFonts w:eastAsiaTheme="minorEastAsia"/>
          <w:color w:val="000000" w:themeColor="text1"/>
          <w:lang w:val="en-GB"/>
        </w:rPr>
        <w:t xml:space="preserve"> </w:t>
      </w:r>
      <w:del w:id="1618" w:author="Mason,David Steven" w:date="2023-02-19T18:19:00Z">
        <w:r w:rsidR="00295E97" w:rsidRPr="000418A2" w:rsidDel="00846E9A">
          <w:rPr>
            <w:rFonts w:eastAsiaTheme="minorEastAsia"/>
            <w:color w:val="000000" w:themeColor="text1"/>
            <w:lang w:val="en-GB"/>
          </w:rPr>
          <w:delText xml:space="preserve">sampling period </w:delText>
        </w:r>
      </w:del>
      <w:r w:rsidR="00295E97" w:rsidRPr="000418A2">
        <w:rPr>
          <w:rFonts w:eastAsiaTheme="minorEastAsia"/>
          <w:color w:val="000000" w:themeColor="text1"/>
          <w:lang w:val="en-GB"/>
        </w:rPr>
        <w:t xml:space="preserve">variable in block </w:t>
      </w:r>
      <m:oMath>
        <m:r>
          <w:rPr>
            <w:rFonts w:ascii="Cambria Math" w:eastAsiaTheme="minorEastAsia" w:hAnsi="Cambria Math" w:cstheme="minorHAnsi"/>
            <w:color w:val="000000" w:themeColor="text1"/>
            <w:lang w:val="en-GB"/>
          </w:rPr>
          <m:t>i</m:t>
        </m:r>
      </m:oMath>
      <w:ins w:id="1619" w:author="Mason,David Steven" w:date="2023-02-19T18:19:00Z">
        <w:r w:rsidR="00846E9A" w:rsidRPr="000418A2">
          <w:rPr>
            <w:rFonts w:eastAsiaTheme="minorEastAsia"/>
            <w:color w:val="000000" w:themeColor="text1"/>
            <w:lang w:val="en-GB"/>
          </w:rPr>
          <w:t xml:space="preserve"> for days since start of experiment</w:t>
        </w:r>
      </w:ins>
      <w:del w:id="1620" w:author="Mason,David Steven" w:date="2023-02-09T12:42:00Z">
        <w:r w:rsidR="00295E97" w:rsidRPr="000418A2" w:rsidDel="00972712">
          <w:rPr>
            <w:rFonts w:eastAsiaTheme="minorEastAsia"/>
            <w:color w:val="000000" w:themeColor="text1"/>
            <w:lang w:val="en-GB"/>
          </w:rPr>
          <w:delText xml:space="preserve"> </w:delText>
        </w:r>
      </w:del>
      <w:del w:id="1621" w:author="Mason,David Steven" w:date="2023-01-31T00:51:00Z">
        <w:r w:rsidRPr="000418A2" w:rsidDel="00295E97">
          <w:rPr>
            <w:rFonts w:eastAsiaTheme="minorEastAsia"/>
            <w:color w:val="000000" w:themeColor="text1"/>
            <w:lang w:val="en-GB"/>
          </w:rPr>
          <w:delText xml:space="preserve">for species </w:delText>
        </w:r>
      </w:del>
      <w:r w:rsidR="00295E97" w:rsidRPr="000418A2">
        <w:rPr>
          <w:rFonts w:eastAsiaTheme="minorEastAsia"/>
          <w:color w:val="000000" w:themeColor="text1"/>
          <w:lang w:val="en-GB"/>
        </w:rPr>
        <w:t xml:space="preserve">, </w:t>
      </w:r>
      <m:oMath>
        <m:sSub>
          <m:sSubPr>
            <m:ctrlPr>
              <w:ins w:id="1622" w:author="Mason,David Steven" w:date="2023-02-09T12:42:00Z">
                <w:rPr>
                  <w:rFonts w:ascii="Cambria Math" w:hAnsi="Cambria Math"/>
                  <w:i/>
                  <w:color w:val="000000" w:themeColor="text1"/>
                </w:rPr>
              </w:ins>
            </m:ctrlPr>
          </m:sSubPr>
          <m:e>
            <m:r>
              <w:ins w:id="1623" w:author="Mason,David Steven" w:date="2023-02-09T12:42:00Z">
                <w:rPr>
                  <w:rFonts w:ascii="Cambria Math" w:hAnsi="Cambria Math"/>
                  <w:color w:val="000000" w:themeColor="text1"/>
                </w:rPr>
                <m:t>treat</m:t>
              </w:ins>
            </m:r>
          </m:e>
          <m:sub>
            <m:r>
              <w:ins w:id="1624" w:author="Mason,David Steven" w:date="2023-02-09T12:42:00Z">
                <w:rPr>
                  <w:rFonts w:ascii="Cambria Math" w:hAnsi="Cambria Math"/>
                  <w:color w:val="000000" w:themeColor="text1"/>
                </w:rPr>
                <m:t>i</m:t>
              </w:ins>
            </m:r>
          </m:sub>
        </m:sSub>
        <m:r>
          <w:ins w:id="1625" w:author="Mason,David Steven" w:date="2023-02-09T12:42:00Z">
            <w:rPr>
              <w:rFonts w:ascii="Cambria Math" w:hAnsi="Cambria Math"/>
              <w:color w:val="000000" w:themeColor="text1"/>
            </w:rPr>
            <m:t>*</m:t>
          </w:ins>
        </m:r>
        <m:r>
          <w:ins w:id="1626" w:author="Mason,David Steven" w:date="2023-02-19T18:18:00Z">
            <w:rPr>
              <w:rFonts w:ascii="Cambria Math" w:hAnsi="Cambria Math"/>
              <w:color w:val="000000" w:themeColor="text1"/>
            </w:rPr>
            <m:t>days</m:t>
          </w:ins>
        </m:r>
        <m:sSub>
          <m:sSubPr>
            <m:ctrlPr>
              <w:ins w:id="1627" w:author="Mason,David Steven" w:date="2023-02-19T18:18:00Z">
                <w:rPr>
                  <w:rFonts w:ascii="Cambria Math" w:hAnsi="Cambria Math"/>
                  <w:i/>
                  <w:color w:val="000000" w:themeColor="text1"/>
                </w:rPr>
              </w:ins>
            </m:ctrlPr>
          </m:sSubPr>
          <m:e>
            <m:r>
              <w:ins w:id="1628" w:author="Mason,David Steven" w:date="2023-02-19T18:18:00Z">
                <w:rPr>
                  <w:rFonts w:ascii="Cambria Math" w:hAnsi="Cambria Math"/>
                  <w:color w:val="000000" w:themeColor="text1"/>
                </w:rPr>
                <m:t>X</m:t>
              </w:ins>
            </m:r>
          </m:e>
          <m:sub>
            <m:r>
              <w:ins w:id="1629" w:author="Mason,David Steven" w:date="2023-02-19T18:18:00Z">
                <w:rPr>
                  <w:rFonts w:ascii="Cambria Math" w:hAnsi="Cambria Math"/>
                  <w:color w:val="000000" w:themeColor="text1"/>
                </w:rPr>
                <m:t>i</m:t>
              </w:ins>
            </m:r>
          </m:sub>
        </m:sSub>
      </m:oMath>
      <w:ins w:id="1630" w:author="Mason,David Steven" w:date="2023-02-09T12:42:00Z">
        <w:r w:rsidR="00972712" w:rsidRPr="000418A2">
          <w:rPr>
            <w:rFonts w:eastAsiaTheme="minorEastAsia"/>
            <w:color w:val="000000" w:themeColor="text1"/>
          </w:rPr>
          <w:t xml:space="preserve"> is the interaction term for </w:t>
        </w:r>
        <w:r w:rsidR="00972712" w:rsidRPr="000418A2">
          <w:rPr>
            <w:rFonts w:eastAsiaTheme="minorEastAsia"/>
            <w:color w:val="000000" w:themeColor="text1"/>
            <w:lang w:val="en-GB"/>
          </w:rPr>
          <w:t xml:space="preserve">block </w:t>
        </w:r>
      </w:ins>
      <m:oMath>
        <m:r>
          <w:ins w:id="1631" w:author="Mason,David Steven" w:date="2023-02-09T12:42:00Z">
            <w:rPr>
              <w:rFonts w:ascii="Cambria Math" w:eastAsiaTheme="minorEastAsia" w:hAnsi="Cambria Math" w:cstheme="minorHAnsi"/>
              <w:color w:val="000000" w:themeColor="text1"/>
              <w:lang w:val="en-GB"/>
            </w:rPr>
            <m:t>i</m:t>
          </w:ins>
        </m:r>
      </m:oMath>
      <w:ins w:id="1632" w:author="Mason,David Steven" w:date="2023-02-09T12:42:00Z">
        <w:r w:rsidR="00972712" w:rsidRPr="000418A2">
          <w:rPr>
            <w:rFonts w:eastAsiaTheme="minorEastAsia"/>
            <w:color w:val="000000" w:themeColor="text1"/>
            <w:lang w:val="en-GB"/>
          </w:rPr>
          <w:t xml:space="preserve">, </w:t>
        </w:r>
      </w:ins>
      <w:r w:rsidRPr="000418A2">
        <w:rPr>
          <w:rFonts w:eastAsiaTheme="minorEastAsia"/>
          <w:color w:val="000000" w:themeColor="text1"/>
          <w:lang w:val="en-GB"/>
        </w:rPr>
        <w:t xml:space="preserve">and </w:t>
      </w:r>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r>
          <w:rPr>
            <w:rFonts w:ascii="Cambria Math" w:hAnsi="Cambria Math"/>
            <w:color w:val="000000" w:themeColor="text1"/>
          </w:rPr>
          <m:t>∼N</m:t>
        </m:r>
        <m:r>
          <w:del w:id="1633" w:author="Mason,David Steven" w:date="2023-02-14T19:36:00Z">
            <w:rPr>
              <w:rFonts w:ascii="Cambria Math" w:hAnsi="Cambria Math"/>
              <w:color w:val="000000" w:themeColor="text1"/>
            </w:rPr>
            <m:t>   </m:t>
          </w:del>
        </m:r>
        <m:r>
          <w:ins w:id="1634" w:author="Mason,David Steven" w:date="2023-02-14T19:35:00Z">
            <w:rPr>
              <w:rFonts w:ascii="Cambria Math" w:hAnsi="Cambria Math"/>
              <w:color w:val="000000" w:themeColor="text1"/>
            </w:rPr>
            <m:t>(</m:t>
          </w:ins>
        </m:r>
        <m:sSub>
          <m:sSubPr>
            <m:ctrlPr>
              <w:rPr>
                <w:rFonts w:ascii="Cambria Math" w:hAnsi="Cambria Math"/>
                <w:color w:val="000000" w:themeColor="text1"/>
              </w:rPr>
            </m:ctrlPr>
          </m:sSubPr>
          <m:e>
            <m:r>
              <w:rPr>
                <w:rFonts w:ascii="Cambria Math" w:hAnsi="Cambria Math"/>
                <w:color w:val="000000" w:themeColor="text1"/>
              </w:rPr>
              <m:t>μ</m:t>
            </m:r>
          </m:e>
          <m:sub>
            <m:r>
              <w:rPr>
                <w:rFonts w:ascii="Cambria Math" w:hAnsi="Cambria Math"/>
                <w:color w:val="000000" w:themeColor="text1"/>
              </w:rPr>
              <m:t>i</m:t>
            </m:r>
          </m:sub>
        </m:sSub>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σ</m:t>
            </m:r>
          </m:e>
          <m:sup>
            <m:r>
              <w:rPr>
                <w:rFonts w:ascii="Cambria Math" w:hAnsi="Cambria Math"/>
                <w:color w:val="000000" w:themeColor="text1"/>
              </w:rPr>
              <m:t>2</m:t>
            </m:r>
          </m:sup>
        </m:sSup>
        <m:r>
          <w:ins w:id="1635" w:author="Mason,David Steven" w:date="2023-02-14T19:35:00Z">
            <w:rPr>
              <w:rFonts w:ascii="Cambria Math" w:hAnsi="Cambria Math"/>
              <w:color w:val="000000" w:themeColor="text1"/>
            </w:rPr>
            <m:t>)</m:t>
          </w:ins>
        </m:r>
      </m:oMath>
      <w:r w:rsidRPr="000418A2">
        <w:rPr>
          <w:rFonts w:eastAsiaTheme="minorEastAsia"/>
          <w:color w:val="000000" w:themeColor="text1"/>
        </w:rPr>
        <w:t xml:space="preserve"> is a random-effects intercept for each block </w:t>
      </w:r>
      <m:oMath>
        <m:r>
          <w:rPr>
            <w:rFonts w:ascii="Cambria Math" w:eastAsiaTheme="minorEastAsia" w:hAnsi="Cambria Math" w:cstheme="minorHAnsi"/>
            <w:color w:val="000000" w:themeColor="text1"/>
            <w:lang w:val="en-GB"/>
          </w:rPr>
          <m:t>i</m:t>
        </m:r>
      </m:oMath>
      <w:r w:rsidRPr="000418A2">
        <w:rPr>
          <w:rFonts w:eastAsiaTheme="minorEastAsia"/>
          <w:color w:val="000000" w:themeColor="text1"/>
          <w:lang w:val="en-GB"/>
        </w:rPr>
        <w:t xml:space="preserve"> </w:t>
      </w:r>
      <w:del w:id="1636" w:author="Mason,David Steven" w:date="2023-01-31T00:52:00Z">
        <w:r w:rsidRPr="000418A2" w:rsidDel="00295E97">
          <w:rPr>
            <w:rFonts w:eastAsiaTheme="minorEastAsia"/>
            <w:color w:val="000000" w:themeColor="text1"/>
            <w:lang w:val="en-GB"/>
          </w:rPr>
          <w:delText xml:space="preserve">and species  </w:delText>
        </w:r>
      </w:del>
      <w:del w:id="1637" w:author="Mason,David Steven" w:date="2023-02-19T18:19:00Z">
        <w:r w:rsidRPr="000418A2" w:rsidDel="00846E9A">
          <w:rPr>
            <w:rFonts w:eastAsiaTheme="minorEastAsia"/>
            <w:color w:val="000000" w:themeColor="text1"/>
            <w:lang w:val="en-GB"/>
          </w:rPr>
          <w:delText>that accounts</w:delText>
        </w:r>
      </w:del>
      <w:ins w:id="1638" w:author="Mason,David Steven" w:date="2023-02-19T18:19:00Z">
        <w:r w:rsidR="00846E9A" w:rsidRPr="000418A2">
          <w:rPr>
            <w:rFonts w:eastAsiaTheme="minorEastAsia"/>
            <w:color w:val="000000" w:themeColor="text1"/>
            <w:lang w:val="en-GB"/>
          </w:rPr>
          <w:t>accounting</w:t>
        </w:r>
      </w:ins>
      <w:r w:rsidRPr="000418A2">
        <w:rPr>
          <w:rFonts w:eastAsiaTheme="minorEastAsia"/>
          <w:color w:val="000000" w:themeColor="text1"/>
          <w:lang w:val="en-GB"/>
        </w:rPr>
        <w:t xml:space="preserve"> for block-specific variation in </w:t>
      </w:r>
      <w:r w:rsidR="00295E97" w:rsidRPr="000418A2">
        <w:rPr>
          <w:rFonts w:eastAsiaTheme="minorEastAsia"/>
          <w:color w:val="000000" w:themeColor="text1"/>
          <w:lang w:val="en-GB"/>
        </w:rPr>
        <w:t>seed</w:t>
      </w:r>
      <w:r w:rsidRPr="000418A2">
        <w:rPr>
          <w:rFonts w:eastAsiaTheme="minorEastAsia"/>
          <w:color w:val="000000" w:themeColor="text1"/>
          <w:lang w:val="en-GB"/>
        </w:rPr>
        <w:t xml:space="preserve"> count</w:t>
      </w:r>
      <w:ins w:id="1639" w:author="Mason,David Steven" w:date="2023-02-15T16:01:00Z">
        <w:r w:rsidR="00BD0526" w:rsidRPr="000418A2">
          <w:rPr>
            <w:rFonts w:eastAsiaTheme="minorEastAsia"/>
            <w:color w:val="000000" w:themeColor="text1"/>
            <w:lang w:val="en-GB"/>
          </w:rPr>
          <w:t xml:space="preserve">. </w:t>
        </w:r>
      </w:ins>
      <w:del w:id="1640" w:author="Mason,David Steven" w:date="2023-01-31T00:52:00Z">
        <w:r w:rsidRPr="000418A2" w:rsidDel="00295E97">
          <w:rPr>
            <w:rFonts w:eastAsiaTheme="minorEastAsia"/>
            <w:color w:val="000000" w:themeColor="text1"/>
            <w:lang w:val="en-GB"/>
          </w:rPr>
          <w:delText xml:space="preserve"> (sacrificial pseudoreplication</w:delText>
        </w:r>
        <w:r w:rsidRPr="000418A2" w:rsidDel="00424B75">
          <w:rPr>
            <w:rFonts w:eastAsiaTheme="minorEastAsia"/>
            <w:color w:val="000000" w:themeColor="text1"/>
            <w:lang w:val="en-GB"/>
          </w:rPr>
          <w:delText>)</w:delText>
        </w:r>
      </w:del>
      <w:del w:id="1641" w:author="Mason,David Steven" w:date="2023-02-15T16:01:00Z">
        <w:r w:rsidR="00424B75" w:rsidRPr="000418A2" w:rsidDel="00BD0526">
          <w:rPr>
            <w:rFonts w:eastAsiaTheme="minorEastAsia"/>
            <w:color w:val="000000" w:themeColor="text1"/>
            <w:lang w:val="en-GB"/>
          </w:rPr>
          <w:delText xml:space="preserve">. </w:delText>
        </w:r>
        <w:r w:rsidR="00424B75" w:rsidRPr="000418A2" w:rsidDel="00BD0526">
          <w:rPr>
            <w:color w:val="000000" w:themeColor="text1"/>
            <w:lang w:val="en-GB"/>
          </w:rPr>
          <w:delText xml:space="preserve"> </w:delText>
        </w:r>
      </w:del>
    </w:p>
    <w:p w14:paraId="5A182422" w14:textId="254D4AF0" w:rsidR="00BB751D" w:rsidRPr="000418A2" w:rsidDel="006A7106" w:rsidRDefault="00424B75">
      <w:pPr>
        <w:snapToGrid w:val="0"/>
        <w:spacing w:line="360" w:lineRule="auto"/>
        <w:rPr>
          <w:del w:id="1642" w:author="Mason,David Steven" w:date="2023-02-09T13:56:00Z"/>
          <w:color w:val="000000" w:themeColor="text1"/>
          <w:lang w:val="en-GB"/>
        </w:rPr>
        <w:pPrChange w:id="1643" w:author="Mason,David Steven" w:date="2023-02-17T14:13:00Z">
          <w:pPr>
            <w:snapToGrid w:val="0"/>
            <w:spacing w:line="480" w:lineRule="auto"/>
          </w:pPr>
        </w:pPrChange>
      </w:pPr>
      <w:del w:id="1644" w:author="Mason,David Steven" w:date="2023-02-09T12:43:00Z">
        <w:r w:rsidRPr="000418A2" w:rsidDel="00972712">
          <w:rPr>
            <w:color w:val="000000" w:themeColor="text1"/>
            <w:lang w:val="en-GB"/>
          </w:rPr>
          <w:delText xml:space="preserve">It is important to note that the global model included all seed species, therefore removing </w:delText>
        </w:r>
      </w:del>
      <m:oMath>
        <m:r>
          <w:del w:id="1645" w:author="Mason,David Steven" w:date="2023-02-09T12:43:00Z">
            <w:rPr>
              <w:rFonts w:ascii="Cambria Math" w:eastAsiaTheme="minorEastAsia" w:hAnsi="Cambria Math" w:cstheme="minorHAnsi"/>
              <w:color w:val="000000" w:themeColor="text1"/>
              <w:lang w:val="en-GB"/>
            </w:rPr>
            <m:t>j</m:t>
          </w:del>
        </m:r>
      </m:oMath>
      <w:del w:id="1646" w:author="Mason,David Steven" w:date="2023-02-09T12:43:00Z">
        <w:r w:rsidRPr="000418A2" w:rsidDel="00972712">
          <w:rPr>
            <w:rFonts w:eastAsiaTheme="minorEastAsia"/>
            <w:color w:val="000000" w:themeColor="text1"/>
            <w:lang w:val="en-GB"/>
          </w:rPr>
          <w:delText xml:space="preserve"> from equations 7 and 8.</w:delText>
        </w:r>
        <w:r w:rsidRPr="000418A2" w:rsidDel="00972712">
          <w:rPr>
            <w:color w:val="000000" w:themeColor="text1"/>
            <w:lang w:val="en-GB"/>
          </w:rPr>
          <w:delText xml:space="preserve"> We assessed the</w:delText>
        </w:r>
        <w:r w:rsidR="001B6373" w:rsidRPr="000418A2" w:rsidDel="00972712">
          <w:rPr>
            <w:color w:val="000000" w:themeColor="text1"/>
            <w:lang w:val="en-GB"/>
          </w:rPr>
          <w:delText xml:space="preserve"> model </w:delText>
        </w:r>
        <w:r w:rsidR="00EC477F" w:rsidRPr="000418A2" w:rsidDel="00972712">
          <w:rPr>
            <w:color w:val="000000" w:themeColor="text1"/>
            <w:lang w:val="en-GB"/>
          </w:rPr>
          <w:delText xml:space="preserve">fit </w:delText>
        </w:r>
        <w:r w:rsidR="001B6373" w:rsidRPr="000418A2" w:rsidDel="00972712">
          <w:rPr>
            <w:color w:val="000000" w:themeColor="text1"/>
            <w:lang w:val="en-GB"/>
          </w:rPr>
          <w:delText xml:space="preserve">by </w:delText>
        </w:r>
        <w:r w:rsidRPr="000418A2" w:rsidDel="00972712">
          <w:rPr>
            <w:color w:val="000000" w:themeColor="text1"/>
            <w:lang w:val="en-GB"/>
          </w:rPr>
          <w:delText xml:space="preserve">observing the each models predicted </w:delText>
        </w:r>
        <w:r w:rsidR="001B6373" w:rsidRPr="000418A2" w:rsidDel="00972712">
          <w:rPr>
            <w:color w:val="000000" w:themeColor="text1"/>
            <w:lang w:val="en-GB"/>
          </w:rPr>
          <w:delText xml:space="preserve">residuals </w:delText>
        </w:r>
        <w:r w:rsidR="007C291B" w:rsidRPr="000418A2" w:rsidDel="00972712">
          <w:rPr>
            <w:color w:val="000000" w:themeColor="text1"/>
            <w:lang w:val="en-GB"/>
          </w:rPr>
          <w:delText>compared to</w:delText>
        </w:r>
        <w:r w:rsidRPr="000418A2" w:rsidDel="00972712">
          <w:rPr>
            <w:color w:val="000000" w:themeColor="text1"/>
            <w:lang w:val="en-GB"/>
          </w:rPr>
          <w:delText xml:space="preserve"> the original data </w:delText>
        </w:r>
        <w:r w:rsidR="001B6373" w:rsidRPr="000418A2" w:rsidDel="00972712">
          <w:rPr>
            <w:color w:val="000000" w:themeColor="text1"/>
            <w:lang w:val="en-GB"/>
          </w:rPr>
          <w:delText xml:space="preserve">and </w:delText>
        </w:r>
        <w:r w:rsidR="007C291B" w:rsidRPr="000418A2" w:rsidDel="00972712">
          <w:rPr>
            <w:color w:val="000000" w:themeColor="text1"/>
            <w:lang w:val="en-GB"/>
          </w:rPr>
          <w:delText xml:space="preserve">by </w:delText>
        </w:r>
        <w:r w:rsidRPr="000418A2" w:rsidDel="00972712">
          <w:rPr>
            <w:color w:val="000000" w:themeColor="text1"/>
            <w:lang w:val="en-GB"/>
          </w:rPr>
          <w:delText xml:space="preserve">using the </w:delText>
        </w:r>
        <w:r w:rsidR="001B6373" w:rsidRPr="000418A2" w:rsidDel="00972712">
          <w:rPr>
            <w:color w:val="000000" w:themeColor="text1"/>
            <w:lang w:val="en-GB"/>
          </w:rPr>
          <w:delText xml:space="preserve">function manyglm.anova </w:delText>
        </w:r>
        <w:r w:rsidR="0000501B" w:rsidRPr="000418A2" w:rsidDel="00972712">
          <w:rPr>
            <w:color w:val="000000" w:themeColor="text1"/>
            <w:lang w:val="en-GB"/>
          </w:rPr>
          <w:fldChar w:fldCharType="begin"/>
        </w:r>
        <w:r w:rsidR="005D1203" w:rsidRPr="000418A2" w:rsidDel="00972712">
          <w:rPr>
            <w:color w:val="000000" w:themeColor="text1"/>
            <w:lang w:val="en-GB"/>
          </w:rPr>
          <w:delInstrText xml:space="preserve"> ADDIN ZOTERO_ITEM CSL_CITATION {"citationID":"nC6JcKmU","properties":{"formattedCitation":"(Y. Wang et al., 2022)","plainCitation":"(Y. Wang et al., 2022)","dontUpdate":true,"noteIndex":0},"citationItems":[{"id":328,"uris":["http://zotero.org/users/local/ud9bfypS/items/IHR4KMAE"],"itemData":{"id":328,"type":"software","abstract":"A set of tools for displaying, modeling and analysing multivariate abundance data in community ecology. See 'mvabund-package.Rd' for details of overall package organization. The package is implemented with the Gnu Scientific Library (&lt;http://www.gnu.org/software/gsl/&gt;) and 'Rcpp' (&lt;http://dirk.eddelbuettel.com/code/rcpp.html&gt;) 'R' / 'C++' classes.","license":"LGPL-2.1 | LGPL-3 [expanded from: LGPL (≥ 2.1)]","source":"R-Packages","title":"mvabund: Statistical Methods for Analysing Multivariate Abundance Data","title-short":"mvabund","URL":"https://CRAN.R-project.org/package=mvabund","version":"4.2.1","author":[{"family":"Wang","given":"Yi"},{"family":"Naumann","given":"Ulrike"},{"family":"Eddelbuettel","given":"Dirk"},{"family":"Wilshire","given":"John"},{"family":"Warton","given":"David"},{"family":"Byrnes","given":"Julian"},{"family":"Silva","given":"Ralph dos Santos"},{"family":"Niku","given":"Jenni"},{"family":"Renner","given":"Ian"},{"family":"Wright","given":"Stephen"}],"accessed":{"date-parts":[["2022",11,22]]},"issued":{"date-parts":[["2022",2,16]]}}}],"schema":"https://github.com/citation-style-language/schema/raw/master/csl-citation.json"} </w:delInstrText>
        </w:r>
        <w:r w:rsidR="0000501B" w:rsidRPr="000418A2" w:rsidDel="00972712">
          <w:rPr>
            <w:color w:val="000000" w:themeColor="text1"/>
            <w:lang w:val="en-GB"/>
          </w:rPr>
          <w:fldChar w:fldCharType="separate"/>
        </w:r>
        <w:r w:rsidR="0000501B" w:rsidRPr="000418A2" w:rsidDel="00972712">
          <w:rPr>
            <w:noProof/>
            <w:color w:val="000000" w:themeColor="text1"/>
            <w:lang w:val="en-GB"/>
          </w:rPr>
          <w:delText>(</w:delText>
        </w:r>
        <w:r w:rsidRPr="000418A2" w:rsidDel="00972712">
          <w:rPr>
            <w:noProof/>
            <w:color w:val="000000" w:themeColor="text1"/>
            <w:lang w:val="en-GB"/>
          </w:rPr>
          <w:delText xml:space="preserve">e.g., see </w:delText>
        </w:r>
        <w:r w:rsidR="0000501B" w:rsidRPr="000418A2" w:rsidDel="00972712">
          <w:rPr>
            <w:noProof/>
            <w:color w:val="000000" w:themeColor="text1"/>
            <w:lang w:val="en-GB"/>
          </w:rPr>
          <w:delText>Wang et al., 2022)</w:delText>
        </w:r>
        <w:r w:rsidR="0000501B" w:rsidRPr="000418A2" w:rsidDel="00972712">
          <w:rPr>
            <w:color w:val="000000" w:themeColor="text1"/>
            <w:lang w:val="en-GB"/>
          </w:rPr>
          <w:fldChar w:fldCharType="end"/>
        </w:r>
        <w:r w:rsidR="001B6373" w:rsidRPr="000418A2" w:rsidDel="00972712">
          <w:rPr>
            <w:color w:val="000000" w:themeColor="text1"/>
            <w:lang w:val="en-GB"/>
          </w:rPr>
          <w:delText>.</w:delText>
        </w:r>
      </w:del>
    </w:p>
    <w:p w14:paraId="247034A5" w14:textId="77777777" w:rsidR="00EF4798" w:rsidRPr="000418A2" w:rsidRDefault="00EF4798">
      <w:pPr>
        <w:snapToGrid w:val="0"/>
        <w:spacing w:line="360" w:lineRule="auto"/>
        <w:rPr>
          <w:rFonts w:cstheme="minorHAnsi"/>
          <w:color w:val="000000" w:themeColor="text1"/>
          <w:lang w:val="en-GB"/>
        </w:rPr>
        <w:pPrChange w:id="1647" w:author="Mason,David Steven" w:date="2023-02-17T14:13:00Z">
          <w:pPr>
            <w:snapToGrid w:val="0"/>
            <w:spacing w:line="480" w:lineRule="auto"/>
          </w:pPr>
        </w:pPrChange>
      </w:pPr>
    </w:p>
    <w:p w14:paraId="782C749F" w14:textId="5A171A6A" w:rsidR="001B001C" w:rsidRPr="000418A2" w:rsidRDefault="001B001C">
      <w:pPr>
        <w:snapToGrid w:val="0"/>
        <w:spacing w:line="360" w:lineRule="auto"/>
        <w:rPr>
          <w:rFonts w:cstheme="minorHAnsi"/>
          <w:color w:val="000000" w:themeColor="text1"/>
          <w:lang w:val="en-GB"/>
        </w:rPr>
        <w:pPrChange w:id="1648" w:author="Mason,David Steven" w:date="2023-02-17T14:13:00Z">
          <w:pPr>
            <w:snapToGrid w:val="0"/>
            <w:spacing w:line="480" w:lineRule="auto"/>
          </w:pPr>
        </w:pPrChange>
      </w:pPr>
      <w:r w:rsidRPr="000418A2">
        <w:rPr>
          <w:rFonts w:cstheme="minorHAnsi"/>
          <w:color w:val="000000" w:themeColor="text1"/>
          <w:lang w:val="en-GB"/>
        </w:rPr>
        <w:t>2.4 Seed richness.</w:t>
      </w:r>
    </w:p>
    <w:p w14:paraId="1F15E2E2" w14:textId="401A4770" w:rsidR="00521315" w:rsidRPr="000418A2" w:rsidRDefault="00521315">
      <w:pPr>
        <w:snapToGrid w:val="0"/>
        <w:spacing w:line="360" w:lineRule="auto"/>
        <w:ind w:firstLine="720"/>
        <w:rPr>
          <w:ins w:id="1649" w:author="Mason,David Steven" w:date="2023-02-09T16:34:00Z"/>
          <w:color w:val="000000" w:themeColor="text1"/>
          <w:lang w:val="en-GB"/>
        </w:rPr>
        <w:pPrChange w:id="1650" w:author="Mason,David Steven" w:date="2023-02-17T14:13:00Z">
          <w:pPr>
            <w:snapToGrid w:val="0"/>
            <w:spacing w:line="480" w:lineRule="auto"/>
            <w:ind w:firstLine="720"/>
          </w:pPr>
        </w:pPrChange>
      </w:pPr>
      <w:ins w:id="1651" w:author="Mason,David Steven" w:date="2023-02-09T16:34:00Z">
        <w:r w:rsidRPr="000418A2">
          <w:rPr>
            <w:color w:val="000000" w:themeColor="text1"/>
            <w:lang w:val="en-GB"/>
          </w:rPr>
          <w:t xml:space="preserve">We used the </w:t>
        </w:r>
      </w:ins>
      <w:proofErr w:type="spellStart"/>
      <w:ins w:id="1652" w:author="Mason,David Steven" w:date="2023-02-09T16:35:00Z">
        <w:r w:rsidRPr="000418A2">
          <w:rPr>
            <w:color w:val="000000" w:themeColor="text1"/>
            <w:lang w:val="en-GB"/>
          </w:rPr>
          <w:t>g</w:t>
        </w:r>
      </w:ins>
      <w:ins w:id="1653" w:author="Mason,David Steven" w:date="2023-02-09T16:34:00Z">
        <w:r w:rsidRPr="000418A2">
          <w:rPr>
            <w:color w:val="000000" w:themeColor="text1"/>
            <w:lang w:val="en-GB"/>
          </w:rPr>
          <w:t>lmer</w:t>
        </w:r>
        <w:proofErr w:type="spellEnd"/>
        <w:r w:rsidRPr="000418A2">
          <w:rPr>
            <w:color w:val="000000" w:themeColor="text1"/>
            <w:lang w:val="en-GB"/>
          </w:rPr>
          <w:t xml:space="preserve"> function to conduct a </w:t>
        </w:r>
      </w:ins>
      <w:ins w:id="1654" w:author="Mason,David Steven" w:date="2023-02-09T16:35:00Z">
        <w:r w:rsidRPr="000418A2">
          <w:rPr>
            <w:color w:val="000000" w:themeColor="text1"/>
            <w:lang w:val="en-GB"/>
          </w:rPr>
          <w:t xml:space="preserve">general </w:t>
        </w:r>
      </w:ins>
      <w:ins w:id="1655" w:author="Mason,David Steven" w:date="2023-02-09T16:34:00Z">
        <w:r w:rsidRPr="000418A2">
          <w:rPr>
            <w:color w:val="000000" w:themeColor="text1"/>
            <w:lang w:val="en-GB"/>
          </w:rPr>
          <w:t xml:space="preserve">linear mixed effects model with a </w:t>
        </w:r>
      </w:ins>
      <w:ins w:id="1656" w:author="Mason,David Steven" w:date="2023-02-09T16:35:00Z">
        <w:r w:rsidRPr="000418A2">
          <w:rPr>
            <w:color w:val="000000" w:themeColor="text1"/>
            <w:lang w:val="en-GB"/>
          </w:rPr>
          <w:t>Poisson</w:t>
        </w:r>
      </w:ins>
      <w:ins w:id="1657" w:author="Mason,David Steven" w:date="2023-02-09T16:34:00Z">
        <w:r w:rsidRPr="000418A2">
          <w:rPr>
            <w:color w:val="000000" w:themeColor="text1"/>
            <w:lang w:val="en-GB"/>
          </w:rPr>
          <w:t xml:space="preserve"> sampling distribution to assess total </w:t>
        </w:r>
      </w:ins>
      <w:ins w:id="1658" w:author="Mason,David Steven" w:date="2023-02-09T16:35:00Z">
        <w:r w:rsidRPr="000418A2">
          <w:rPr>
            <w:color w:val="000000" w:themeColor="text1"/>
            <w:lang w:val="en-GB"/>
          </w:rPr>
          <w:t>seed</w:t>
        </w:r>
      </w:ins>
      <w:ins w:id="1659" w:author="Mason,David Steven" w:date="2023-02-09T16:34:00Z">
        <w:r w:rsidRPr="000418A2">
          <w:rPr>
            <w:color w:val="000000" w:themeColor="text1"/>
            <w:lang w:val="en-GB"/>
          </w:rPr>
          <w:t xml:space="preserve"> species richness at feeders across the experiment </w:t>
        </w:r>
        <w:r w:rsidRPr="000418A2">
          <w:rPr>
            <w:color w:val="000000" w:themeColor="text1"/>
            <w:lang w:val="en-GB"/>
          </w:rPr>
          <w:fldChar w:fldCharType="begin"/>
        </w:r>
        <w:r w:rsidRPr="000418A2">
          <w:rPr>
            <w:color w:val="000000" w:themeColor="text1"/>
            <w:lang w:val="en-GB"/>
          </w:rPr>
          <w:instrText xml:space="preserve"> ADDIN ZOTERO_ITEM CSL_CITATION {"citationID":"MTe6FNNl","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0418A2">
          <w:rPr>
            <w:color w:val="000000" w:themeColor="text1"/>
            <w:lang w:val="en-GB"/>
          </w:rPr>
          <w:fldChar w:fldCharType="separate"/>
        </w:r>
        <w:r w:rsidRPr="000418A2">
          <w:rPr>
            <w:noProof/>
            <w:color w:val="000000" w:themeColor="text1"/>
            <w:lang w:val="en-GB"/>
          </w:rPr>
          <w:t>(Bates et al., 2015)</w:t>
        </w:r>
        <w:r w:rsidRPr="000418A2">
          <w:rPr>
            <w:color w:val="000000" w:themeColor="text1"/>
            <w:lang w:val="en-GB"/>
          </w:rPr>
          <w:fldChar w:fldCharType="end"/>
        </w:r>
        <w:r w:rsidRPr="000418A2">
          <w:rPr>
            <w:color w:val="000000" w:themeColor="text1"/>
            <w:lang w:val="en-GB"/>
          </w:rPr>
          <w:t xml:space="preserve">. </w:t>
        </w:r>
      </w:ins>
      <w:ins w:id="1660" w:author="Mason,David Steven" w:date="2023-02-14T19:41:00Z">
        <w:r w:rsidR="00B26C70" w:rsidRPr="000418A2">
          <w:rPr>
            <w:color w:val="000000" w:themeColor="text1"/>
            <w:lang w:val="en-GB"/>
          </w:rPr>
          <w:t>We treated f</w:t>
        </w:r>
      </w:ins>
      <w:ins w:id="1661" w:author="Mason,David Steven" w:date="2023-02-09T16:34:00Z">
        <w:r w:rsidRPr="000418A2">
          <w:rPr>
            <w:color w:val="000000" w:themeColor="text1"/>
            <w:lang w:val="en-GB"/>
          </w:rPr>
          <w:t>eeder resource level treatment (</w:t>
        </w:r>
      </w:ins>
      <w:ins w:id="1662" w:author="Mason,David Steven" w:date="2023-02-15T13:27:00Z">
        <w:r w:rsidR="0089651A" w:rsidRPr="000418A2">
          <w:rPr>
            <w:color w:val="000000" w:themeColor="text1"/>
            <w:lang w:val="en-GB"/>
          </w:rPr>
          <w:t xml:space="preserve">control = 0, low = </w:t>
        </w:r>
        <w:r w:rsidR="0089651A" w:rsidRPr="000418A2">
          <w:rPr>
            <w:color w:val="000000" w:themeColor="text1"/>
            <w:lang w:val="en-GB"/>
          </w:rPr>
          <w:lastRenderedPageBreak/>
          <w:t>4, medium = 8, or high = 12</w:t>
        </w:r>
      </w:ins>
      <w:ins w:id="1663" w:author="Mason,David Steven" w:date="2023-02-09T16:34:00Z">
        <w:r w:rsidRPr="000418A2">
          <w:rPr>
            <w:color w:val="000000" w:themeColor="text1"/>
            <w:lang w:val="en-GB"/>
          </w:rPr>
          <w:t>) and block (1</w:t>
        </w:r>
      </w:ins>
      <w:ins w:id="1664" w:author="Mason,David Steven" w:date="2023-02-18T11:16:00Z">
        <w:r w:rsidR="00AC6DAF" w:rsidRPr="000418A2">
          <w:rPr>
            <w:color w:val="000000" w:themeColor="text1"/>
          </w:rPr>
          <w:t>–</w:t>
        </w:r>
      </w:ins>
      <w:ins w:id="1665" w:author="Mason,David Steven" w:date="2023-02-09T16:34:00Z">
        <w:r w:rsidRPr="000418A2">
          <w:rPr>
            <w:color w:val="000000" w:themeColor="text1"/>
            <w:lang w:val="en-GB"/>
          </w:rPr>
          <w:t>10) as fixed and random effects, respectively. The regression was expressed as</w:t>
        </w:r>
      </w:ins>
    </w:p>
    <w:p w14:paraId="25ADB818" w14:textId="2BCB9EA8" w:rsidR="00521315" w:rsidRPr="000418A2" w:rsidRDefault="00521315">
      <w:pPr>
        <w:snapToGrid w:val="0"/>
        <w:spacing w:line="360" w:lineRule="auto"/>
        <w:ind w:firstLine="720"/>
        <w:rPr>
          <w:ins w:id="1666" w:author="Mason,David Steven" w:date="2023-02-09T16:34:00Z"/>
          <w:color w:val="000000" w:themeColor="text1"/>
          <w:lang w:val="en-GB"/>
        </w:rPr>
        <w:pPrChange w:id="1667" w:author="Mason,David Steven" w:date="2023-02-17T14:13:00Z">
          <w:pPr>
            <w:snapToGrid w:val="0"/>
            <w:spacing w:line="480" w:lineRule="auto"/>
            <w:ind w:firstLine="720"/>
          </w:pPr>
        </w:pPrChange>
      </w:pPr>
      <w:ins w:id="1668" w:author="Mason,David Steven" w:date="2023-02-09T16:34:00Z">
        <w:r w:rsidRPr="000418A2">
          <w:rPr>
            <w:color w:val="000000" w:themeColor="text1"/>
            <w:lang w:val="en-GB"/>
          </w:rPr>
          <w:tab/>
        </w:r>
        <w:r w:rsidRPr="000418A2">
          <w:rPr>
            <w:color w:val="000000" w:themeColor="text1"/>
            <w:lang w:val="en-GB"/>
          </w:rPr>
          <w:tab/>
        </w:r>
        <w:r w:rsidRPr="000418A2">
          <w:rPr>
            <w:color w:val="000000" w:themeColor="text1"/>
            <w:lang w:val="en-GB"/>
          </w:rPr>
          <w:tab/>
        </w:r>
        <w:r w:rsidRPr="000418A2">
          <w:rPr>
            <w:color w:val="000000" w:themeColor="text1"/>
            <w:lang w:val="en-GB"/>
          </w:rPr>
          <w:tab/>
        </w:r>
      </w:ins>
      <m:oMath>
        <m:sSub>
          <m:sSubPr>
            <m:ctrlPr>
              <w:ins w:id="1669" w:author="Mason,David Steven" w:date="2023-02-09T16:34:00Z">
                <w:rPr>
                  <w:rFonts w:ascii="Cambria Math" w:hAnsi="Cambria Math"/>
                  <w:i/>
                  <w:color w:val="000000" w:themeColor="text1"/>
                  <w:lang w:val="en-GB"/>
                </w:rPr>
              </w:ins>
            </m:ctrlPr>
          </m:sSubPr>
          <m:e>
            <m:r>
              <w:ins w:id="1670" w:author="Mason,David Steven" w:date="2023-02-09T16:34:00Z">
                <w:rPr>
                  <w:rFonts w:ascii="Cambria Math" w:hAnsi="Cambria Math"/>
                  <w:color w:val="000000" w:themeColor="text1"/>
                  <w:lang w:val="en-GB"/>
                </w:rPr>
                <m:t>Rich</m:t>
              </w:ins>
            </m:r>
          </m:e>
          <m:sub>
            <m:r>
              <w:ins w:id="1671" w:author="Mason,David Steven" w:date="2023-02-09T16:34:00Z">
                <w:rPr>
                  <w:rFonts w:ascii="Cambria Math" w:hAnsi="Cambria Math"/>
                  <w:color w:val="000000" w:themeColor="text1"/>
                  <w:lang w:val="en-GB"/>
                </w:rPr>
                <m:t>i</m:t>
              </w:ins>
            </m:r>
          </m:sub>
        </m:sSub>
        <m:r>
          <w:ins w:id="1672" w:author="Mason,David Steven" w:date="2023-02-09T16:34:00Z">
            <w:rPr>
              <w:rFonts w:ascii="Cambria Math" w:hAnsi="Cambria Math"/>
              <w:color w:val="000000" w:themeColor="text1"/>
              <w:lang w:val="en-GB"/>
            </w:rPr>
            <m:t>~</m:t>
          </w:ins>
        </m:r>
        <m:r>
          <w:ins w:id="1673" w:author="Mason,David Steven" w:date="2023-02-09T16:35:00Z">
            <w:rPr>
              <w:rFonts w:ascii="Cambria Math" w:hAnsi="Cambria Math"/>
              <w:color w:val="000000" w:themeColor="text1"/>
              <w:lang w:val="en-GB"/>
            </w:rPr>
            <m:t>Pois</m:t>
          </w:ins>
        </m:r>
        <m:r>
          <w:ins w:id="1674" w:author="Mason,David Steven" w:date="2023-02-09T16:34:00Z">
            <w:rPr>
              <w:rFonts w:ascii="Cambria Math" w:hAnsi="Cambria Math"/>
              <w:color w:val="000000" w:themeColor="text1"/>
              <w:lang w:val="en-GB"/>
            </w:rPr>
            <m:t>(</m:t>
          </w:ins>
        </m:r>
        <m:sSub>
          <m:sSubPr>
            <m:ctrlPr>
              <w:ins w:id="1675" w:author="Mason,David Steven" w:date="2023-02-09T16:34:00Z">
                <w:rPr>
                  <w:rFonts w:ascii="Cambria Math" w:hAnsi="Cambria Math"/>
                  <w:i/>
                  <w:color w:val="000000" w:themeColor="text1"/>
                  <w:lang w:val="en-GB"/>
                </w:rPr>
              </w:ins>
            </m:ctrlPr>
          </m:sSubPr>
          <m:e>
            <m:r>
              <w:ins w:id="1676" w:author="Mason,David Steven" w:date="2023-02-09T16:34:00Z">
                <w:rPr>
                  <w:rFonts w:ascii="Cambria Math" w:hAnsi="Cambria Math"/>
                  <w:color w:val="000000" w:themeColor="text1"/>
                  <w:lang w:val="en-GB"/>
                </w:rPr>
                <m:t>μ</m:t>
              </w:ins>
            </m:r>
          </m:e>
          <m:sub>
            <m:r>
              <w:ins w:id="1677" w:author="Mason,David Steven" w:date="2023-02-09T16:34:00Z">
                <w:rPr>
                  <w:rFonts w:ascii="Cambria Math" w:hAnsi="Cambria Math"/>
                  <w:color w:val="000000" w:themeColor="text1"/>
                  <w:lang w:val="en-GB"/>
                </w:rPr>
                <m:t>i</m:t>
              </w:ins>
            </m:r>
          </m:sub>
        </m:sSub>
        <m:r>
          <w:ins w:id="1678" w:author="Mason,David Steven" w:date="2023-02-09T16:34:00Z">
            <w:rPr>
              <w:rFonts w:ascii="Cambria Math" w:hAnsi="Cambria Math"/>
              <w:color w:val="000000" w:themeColor="text1"/>
              <w:lang w:val="en-GB"/>
            </w:rPr>
            <m:t>)</m:t>
          </w:ins>
        </m:r>
      </m:oMath>
      <w:ins w:id="1679" w:author="Mason,David Steven" w:date="2023-02-09T16:34:00Z">
        <w:r w:rsidRPr="000418A2">
          <w:rPr>
            <w:color w:val="000000" w:themeColor="text1"/>
            <w:lang w:val="en-GB"/>
          </w:rPr>
          <w:tab/>
          <w:t>(</w:t>
        </w:r>
        <w:r w:rsidRPr="000418A2">
          <w:rPr>
            <w:i/>
            <w:iCs/>
            <w:color w:val="000000" w:themeColor="text1"/>
            <w:lang w:val="en-GB"/>
          </w:rPr>
          <w:t xml:space="preserve">eq. </w:t>
        </w:r>
      </w:ins>
      <w:ins w:id="1680" w:author="Mason,David Steven" w:date="2023-02-15T15:59:00Z">
        <w:r w:rsidR="00BD0526" w:rsidRPr="000418A2">
          <w:rPr>
            <w:i/>
            <w:iCs/>
            <w:color w:val="000000" w:themeColor="text1"/>
            <w:lang w:val="en-GB"/>
          </w:rPr>
          <w:t>11</w:t>
        </w:r>
      </w:ins>
      <w:ins w:id="1681" w:author="Mason,David Steven" w:date="2023-02-09T16:34:00Z">
        <w:r w:rsidRPr="000418A2">
          <w:rPr>
            <w:color w:val="000000" w:themeColor="text1"/>
            <w:lang w:val="en-GB"/>
          </w:rPr>
          <w:t>)</w:t>
        </w:r>
      </w:ins>
    </w:p>
    <w:p w14:paraId="147C28D8" w14:textId="32F24FB6" w:rsidR="00521315" w:rsidRPr="000418A2" w:rsidRDefault="00AC6DAF">
      <w:pPr>
        <w:snapToGrid w:val="0"/>
        <w:spacing w:line="360" w:lineRule="auto"/>
        <w:rPr>
          <w:ins w:id="1682" w:author="Mason,David Steven" w:date="2023-02-09T16:34:00Z"/>
          <w:rFonts w:eastAsiaTheme="minorEastAsia"/>
          <w:color w:val="000000" w:themeColor="text1"/>
          <w:lang w:val="en-GB"/>
        </w:rPr>
        <w:pPrChange w:id="1683" w:author="Mason,David Steven" w:date="2023-02-17T14:13:00Z">
          <w:pPr>
            <w:snapToGrid w:val="0"/>
            <w:spacing w:line="480" w:lineRule="auto"/>
          </w:pPr>
        </w:pPrChange>
      </w:pPr>
      <w:ins w:id="1684" w:author="Mason,David Steven" w:date="2023-02-18T11:17:00Z">
        <w:r w:rsidRPr="000418A2">
          <w:rPr>
            <w:color w:val="000000" w:themeColor="text1"/>
            <w:lang w:val="en-GB"/>
          </w:rPr>
          <w:t>w</w:t>
        </w:r>
      </w:ins>
      <w:ins w:id="1685" w:author="Mason,David Steven" w:date="2023-02-09T16:34:00Z">
        <w:r w:rsidR="00521315" w:rsidRPr="000418A2">
          <w:rPr>
            <w:color w:val="000000" w:themeColor="text1"/>
            <w:lang w:val="en-GB"/>
          </w:rPr>
          <w:t xml:space="preserve">here </w:t>
        </w:r>
      </w:ins>
      <m:oMath>
        <m:sSub>
          <m:sSubPr>
            <m:ctrlPr>
              <w:ins w:id="1686" w:author="Mason,David Steven" w:date="2023-02-09T16:34:00Z">
                <w:rPr>
                  <w:rFonts w:ascii="Cambria Math" w:hAnsi="Cambria Math"/>
                  <w:i/>
                  <w:color w:val="000000" w:themeColor="text1"/>
                  <w:lang w:val="en-GB"/>
                </w:rPr>
              </w:ins>
            </m:ctrlPr>
          </m:sSubPr>
          <m:e>
            <m:r>
              <w:ins w:id="1687" w:author="Mason,David Steven" w:date="2023-02-09T16:34:00Z">
                <w:rPr>
                  <w:rFonts w:ascii="Cambria Math" w:hAnsi="Cambria Math"/>
                  <w:color w:val="000000" w:themeColor="text1"/>
                  <w:lang w:val="en-GB"/>
                </w:rPr>
                <m:t>Rich</m:t>
              </w:ins>
            </m:r>
          </m:e>
          <m:sub>
            <m:r>
              <w:ins w:id="1688" w:author="Mason,David Steven" w:date="2023-02-09T16:34:00Z">
                <w:rPr>
                  <w:rFonts w:ascii="Cambria Math" w:hAnsi="Cambria Math"/>
                  <w:color w:val="000000" w:themeColor="text1"/>
                  <w:lang w:val="en-GB"/>
                </w:rPr>
                <m:t>i</m:t>
              </w:ins>
            </m:r>
          </m:sub>
        </m:sSub>
      </m:oMath>
      <w:ins w:id="1689" w:author="Mason,David Steven" w:date="2023-02-09T16:34:00Z">
        <w:r w:rsidR="00521315" w:rsidRPr="000418A2">
          <w:rPr>
            <w:rFonts w:eastAsiaTheme="minorEastAsia"/>
            <w:color w:val="000000" w:themeColor="text1"/>
            <w:lang w:val="en-GB"/>
          </w:rPr>
          <w:t xml:space="preserve"> is the </w:t>
        </w:r>
      </w:ins>
      <w:ins w:id="1690" w:author="Mason,David Steven" w:date="2023-02-09T16:35:00Z">
        <w:r w:rsidR="00521315" w:rsidRPr="000418A2">
          <w:rPr>
            <w:rFonts w:eastAsiaTheme="minorEastAsia"/>
            <w:color w:val="000000" w:themeColor="text1"/>
            <w:lang w:val="en-GB"/>
          </w:rPr>
          <w:t>Poisson</w:t>
        </w:r>
      </w:ins>
      <w:ins w:id="1691" w:author="Mason,David Steven" w:date="2023-02-09T16:34:00Z">
        <w:r w:rsidR="00521315" w:rsidRPr="000418A2">
          <w:rPr>
            <w:rFonts w:eastAsiaTheme="minorEastAsia"/>
            <w:color w:val="000000" w:themeColor="text1"/>
            <w:lang w:val="en-GB"/>
          </w:rPr>
          <w:t xml:space="preserve"> distributed </w:t>
        </w:r>
      </w:ins>
      <w:ins w:id="1692" w:author="Mason,David Steven" w:date="2023-02-09T16:35:00Z">
        <w:r w:rsidR="00521315" w:rsidRPr="000418A2">
          <w:rPr>
            <w:rFonts w:eastAsiaTheme="minorEastAsia"/>
            <w:color w:val="000000" w:themeColor="text1"/>
            <w:lang w:val="en-GB"/>
          </w:rPr>
          <w:t>value</w:t>
        </w:r>
      </w:ins>
      <w:ins w:id="1693" w:author="Mason,David Steven" w:date="2023-02-09T16:34:00Z">
        <w:r w:rsidR="00521315" w:rsidRPr="000418A2">
          <w:rPr>
            <w:rFonts w:eastAsiaTheme="minorEastAsia"/>
            <w:color w:val="000000" w:themeColor="text1"/>
            <w:lang w:val="en-GB"/>
          </w:rPr>
          <w:t xml:space="preserve"> of total </w:t>
        </w:r>
      </w:ins>
      <w:ins w:id="1694" w:author="Mason,David Steven" w:date="2023-02-09T16:35:00Z">
        <w:r w:rsidR="00521315" w:rsidRPr="000418A2">
          <w:rPr>
            <w:rFonts w:eastAsiaTheme="minorEastAsia"/>
            <w:color w:val="000000" w:themeColor="text1"/>
            <w:lang w:val="en-GB"/>
          </w:rPr>
          <w:t>s</w:t>
        </w:r>
      </w:ins>
      <w:ins w:id="1695" w:author="Mason,David Steven" w:date="2023-02-09T16:36:00Z">
        <w:r w:rsidR="00521315" w:rsidRPr="000418A2">
          <w:rPr>
            <w:rFonts w:eastAsiaTheme="minorEastAsia"/>
            <w:color w:val="000000" w:themeColor="text1"/>
            <w:lang w:val="en-GB"/>
          </w:rPr>
          <w:t>eed</w:t>
        </w:r>
      </w:ins>
      <w:ins w:id="1696" w:author="Mason,David Steven" w:date="2023-02-09T16:34:00Z">
        <w:r w:rsidR="00521315" w:rsidRPr="000418A2">
          <w:rPr>
            <w:rFonts w:eastAsiaTheme="minorEastAsia"/>
            <w:color w:val="000000" w:themeColor="text1"/>
            <w:lang w:val="en-GB"/>
          </w:rPr>
          <w:t xml:space="preserve"> richness observed in</w:t>
        </w:r>
      </w:ins>
      <w:ins w:id="1697" w:author="Mason,David Steven" w:date="2023-02-14T16:01:00Z">
        <w:r w:rsidR="001E17DB" w:rsidRPr="000418A2">
          <w:rPr>
            <w:rFonts w:eastAsiaTheme="minorEastAsia"/>
            <w:color w:val="000000" w:themeColor="text1"/>
            <w:lang w:val="en-GB"/>
          </w:rPr>
          <w:t xml:space="preserve"> </w:t>
        </w:r>
      </w:ins>
      <w:ins w:id="1698" w:author="Mason,David Steven" w:date="2023-02-14T19:41:00Z">
        <w:r w:rsidR="00B26C70" w:rsidRPr="000418A2">
          <w:rPr>
            <w:rFonts w:eastAsiaTheme="minorEastAsia"/>
            <w:color w:val="000000" w:themeColor="text1"/>
            <w:lang w:val="en-GB"/>
          </w:rPr>
          <w:t>block</w:t>
        </w:r>
      </w:ins>
      <m:oMath>
        <m:r>
          <w:ins w:id="1699" w:author="Mason,David Steven" w:date="2023-02-09T16:34:00Z">
            <w:rPr>
              <w:rFonts w:ascii="Cambria Math" w:eastAsiaTheme="minorEastAsia" w:hAnsi="Cambria Math"/>
              <w:color w:val="000000" w:themeColor="text1"/>
              <w:lang w:val="en-GB"/>
            </w:rPr>
            <m:t xml:space="preserve"> i</m:t>
          </w:ins>
        </m:r>
      </m:oMath>
      <w:ins w:id="1700" w:author="Mason,David Steven" w:date="2023-02-23T15:11:00Z">
        <w:r w:rsidR="00A37FF8" w:rsidRPr="000418A2">
          <w:rPr>
            <w:rFonts w:eastAsiaTheme="minorEastAsia"/>
            <w:color w:val="000000" w:themeColor="text1"/>
            <w:lang w:val="en-GB"/>
          </w:rPr>
          <w:t>,</w:t>
        </w:r>
      </w:ins>
      <w:ins w:id="1701" w:author="Mason,David Steven" w:date="2023-02-09T16:34:00Z">
        <w:r w:rsidR="00521315" w:rsidRPr="000418A2">
          <w:rPr>
            <w:rFonts w:eastAsiaTheme="minorEastAsia"/>
            <w:color w:val="000000" w:themeColor="text1"/>
            <w:lang w:val="en-GB"/>
          </w:rPr>
          <w:t xml:space="preserve"> and </w:t>
        </w:r>
      </w:ins>
      <m:oMath>
        <m:sSub>
          <m:sSubPr>
            <m:ctrlPr>
              <w:ins w:id="1702" w:author="Mason,David Steven" w:date="2023-02-09T16:34:00Z">
                <w:rPr>
                  <w:rFonts w:ascii="Cambria Math" w:eastAsiaTheme="minorEastAsia" w:hAnsi="Cambria Math"/>
                  <w:i/>
                  <w:color w:val="000000" w:themeColor="text1"/>
                  <w:lang w:val="en-GB"/>
                </w:rPr>
              </w:ins>
            </m:ctrlPr>
          </m:sSubPr>
          <m:e>
            <m:r>
              <w:ins w:id="1703" w:author="Mason,David Steven" w:date="2023-02-09T16:34:00Z">
                <w:rPr>
                  <w:rFonts w:ascii="Cambria Math" w:eastAsiaTheme="minorEastAsia" w:hAnsi="Cambria Math"/>
                  <w:color w:val="000000" w:themeColor="text1"/>
                  <w:lang w:val="en-GB"/>
                </w:rPr>
                <m:t>μ</m:t>
              </w:ins>
            </m:r>
          </m:e>
          <m:sub>
            <m:r>
              <w:ins w:id="1704" w:author="Mason,David Steven" w:date="2023-02-09T16:34:00Z">
                <w:rPr>
                  <w:rFonts w:ascii="Cambria Math" w:eastAsiaTheme="minorEastAsia" w:hAnsi="Cambria Math"/>
                  <w:color w:val="000000" w:themeColor="text1"/>
                  <w:lang w:val="en-GB"/>
                </w:rPr>
                <m:t>i</m:t>
              </w:ins>
            </m:r>
          </m:sub>
        </m:sSub>
      </m:oMath>
      <w:ins w:id="1705" w:author="Mason,David Steven" w:date="2023-02-09T16:34:00Z">
        <w:r w:rsidR="00521315" w:rsidRPr="000418A2">
          <w:rPr>
            <w:rFonts w:eastAsiaTheme="minorEastAsia"/>
            <w:color w:val="000000" w:themeColor="text1"/>
            <w:lang w:val="en-GB"/>
          </w:rPr>
          <w:t xml:space="preserve"> is the expected value</w:t>
        </w:r>
      </w:ins>
      <w:ins w:id="1706" w:author="Mason,David Steven" w:date="2023-02-11T19:41:00Z">
        <w:r w:rsidR="00621D94" w:rsidRPr="000418A2">
          <w:rPr>
            <w:rFonts w:eastAsiaTheme="minorEastAsia"/>
            <w:color w:val="000000" w:themeColor="text1"/>
            <w:lang w:val="en-GB"/>
          </w:rPr>
          <w:t xml:space="preserve"> and error term</w:t>
        </w:r>
      </w:ins>
      <w:ins w:id="1707" w:author="Mason,David Steven" w:date="2023-02-09T16:34:00Z">
        <w:r w:rsidR="00521315" w:rsidRPr="000418A2">
          <w:rPr>
            <w:rFonts w:eastAsiaTheme="minorEastAsia"/>
            <w:color w:val="000000" w:themeColor="text1"/>
            <w:lang w:val="en-GB"/>
          </w:rPr>
          <w:t xml:space="preserve"> for that</w:t>
        </w:r>
      </w:ins>
      <w:ins w:id="1708" w:author="Mason,David Steven" w:date="2023-02-14T19:42:00Z">
        <w:r w:rsidR="00B26C70" w:rsidRPr="000418A2">
          <w:rPr>
            <w:rFonts w:eastAsiaTheme="minorEastAsia"/>
            <w:color w:val="000000" w:themeColor="text1"/>
            <w:lang w:val="en-GB"/>
          </w:rPr>
          <w:t xml:space="preserve"> block</w:t>
        </w:r>
      </w:ins>
      <m:oMath>
        <m:r>
          <w:ins w:id="1709" w:author="Mason,David Steven" w:date="2023-02-14T19:42:00Z">
            <w:rPr>
              <w:rFonts w:ascii="Cambria Math" w:eastAsiaTheme="minorEastAsia" w:hAnsi="Cambria Math"/>
              <w:color w:val="000000" w:themeColor="text1"/>
              <w:lang w:val="en-GB"/>
            </w:rPr>
            <m:t xml:space="preserve"> i</m:t>
          </w:ins>
        </m:r>
      </m:oMath>
      <w:ins w:id="1710" w:author="Mason,David Steven" w:date="2023-02-14T19:43:00Z">
        <w:r w:rsidR="00B26C70" w:rsidRPr="000418A2">
          <w:rPr>
            <w:rFonts w:eastAsiaTheme="minorEastAsia"/>
            <w:color w:val="000000" w:themeColor="text1"/>
            <w:lang w:val="en-GB"/>
          </w:rPr>
          <w:t xml:space="preserve"> (equation </w:t>
        </w:r>
      </w:ins>
      <w:ins w:id="1711" w:author="Mason,David Steven" w:date="2023-02-15T15:59:00Z">
        <w:r w:rsidR="00BD0526" w:rsidRPr="000418A2">
          <w:rPr>
            <w:rFonts w:eastAsiaTheme="minorEastAsia"/>
            <w:color w:val="000000" w:themeColor="text1"/>
            <w:lang w:val="en-GB"/>
          </w:rPr>
          <w:t>11</w:t>
        </w:r>
      </w:ins>
      <w:ins w:id="1712" w:author="Mason,David Steven" w:date="2023-02-14T19:43:00Z">
        <w:r w:rsidR="00B26C70" w:rsidRPr="000418A2">
          <w:rPr>
            <w:rFonts w:eastAsiaTheme="minorEastAsia"/>
            <w:color w:val="000000" w:themeColor="text1"/>
            <w:lang w:val="en-GB"/>
          </w:rPr>
          <w:t xml:space="preserve">). </w:t>
        </w:r>
      </w:ins>
      <w:ins w:id="1713" w:author="Mason,David Steven" w:date="2023-02-09T16:34:00Z">
        <w:r w:rsidR="00521315" w:rsidRPr="000418A2">
          <w:rPr>
            <w:rFonts w:eastAsiaTheme="minorEastAsia"/>
            <w:color w:val="000000" w:themeColor="text1"/>
            <w:lang w:val="en-GB"/>
          </w:rPr>
          <w:t xml:space="preserve">The expected value for total </w:t>
        </w:r>
      </w:ins>
      <w:ins w:id="1714" w:author="Mason,David Steven" w:date="2023-02-09T16:36:00Z">
        <w:r w:rsidR="00521315" w:rsidRPr="000418A2">
          <w:rPr>
            <w:rFonts w:eastAsiaTheme="minorEastAsia"/>
            <w:color w:val="000000" w:themeColor="text1"/>
            <w:lang w:val="en-GB"/>
          </w:rPr>
          <w:t>seed</w:t>
        </w:r>
      </w:ins>
      <w:ins w:id="1715" w:author="Mason,David Steven" w:date="2023-02-09T16:34:00Z">
        <w:r w:rsidR="00521315" w:rsidRPr="000418A2">
          <w:rPr>
            <w:rFonts w:eastAsiaTheme="minorEastAsia"/>
            <w:color w:val="000000" w:themeColor="text1"/>
            <w:lang w:val="en-GB"/>
          </w:rPr>
          <w:t xml:space="preserve"> richness (</w:t>
        </w:r>
      </w:ins>
      <m:oMath>
        <m:sSub>
          <m:sSubPr>
            <m:ctrlPr>
              <w:ins w:id="1716" w:author="Mason,David Steven" w:date="2023-02-14T19:42:00Z">
                <w:rPr>
                  <w:rFonts w:ascii="Cambria Math" w:eastAsiaTheme="minorEastAsia" w:hAnsi="Cambria Math"/>
                  <w:i/>
                  <w:color w:val="000000" w:themeColor="text1"/>
                  <w:lang w:val="en-GB"/>
                </w:rPr>
              </w:ins>
            </m:ctrlPr>
          </m:sSubPr>
          <m:e>
            <m:r>
              <w:ins w:id="1717" w:author="Mason,David Steven" w:date="2023-02-14T19:42:00Z">
                <w:rPr>
                  <w:rFonts w:ascii="Cambria Math" w:eastAsiaTheme="minorEastAsia" w:hAnsi="Cambria Math"/>
                  <w:color w:val="000000" w:themeColor="text1"/>
                  <w:lang w:val="en-GB"/>
                </w:rPr>
                <m:t>n</m:t>
              </w:ins>
            </m:r>
          </m:e>
          <m:sub>
            <m:r>
              <w:ins w:id="1718" w:author="Mason,David Steven" w:date="2023-02-14T19:42:00Z">
                <w:rPr>
                  <w:rFonts w:ascii="Cambria Math" w:eastAsiaTheme="minorEastAsia" w:hAnsi="Cambria Math"/>
                  <w:color w:val="000000" w:themeColor="text1"/>
                  <w:lang w:val="en-GB"/>
                </w:rPr>
                <m:t>i</m:t>
              </w:ins>
            </m:r>
          </m:sub>
        </m:sSub>
      </m:oMath>
      <w:ins w:id="1719" w:author="Mason,David Steven" w:date="2023-02-14T19:42:00Z">
        <w:r w:rsidR="00B26C70" w:rsidRPr="000418A2">
          <w:rPr>
            <w:rFonts w:eastAsiaTheme="minorEastAsia"/>
            <w:color w:val="000000" w:themeColor="text1"/>
            <w:lang w:val="en-GB"/>
          </w:rPr>
          <w:t xml:space="preserve"> in </w:t>
        </w:r>
      </w:ins>
      <w:ins w:id="1720" w:author="Mason,David Steven" w:date="2023-02-09T16:34:00Z">
        <w:r w:rsidR="00521315" w:rsidRPr="000418A2">
          <w:rPr>
            <w:rFonts w:eastAsiaTheme="minorEastAsia"/>
            <w:color w:val="000000" w:themeColor="text1"/>
            <w:lang w:val="en-GB"/>
          </w:rPr>
          <w:t xml:space="preserve">equation </w:t>
        </w:r>
      </w:ins>
      <w:ins w:id="1721" w:author="Mason,David Steven" w:date="2023-02-09T16:36:00Z">
        <w:r w:rsidR="00521315" w:rsidRPr="000418A2">
          <w:rPr>
            <w:rFonts w:eastAsiaTheme="minorEastAsia"/>
            <w:color w:val="000000" w:themeColor="text1"/>
            <w:lang w:val="en-GB"/>
          </w:rPr>
          <w:t>1</w:t>
        </w:r>
      </w:ins>
      <w:ins w:id="1722" w:author="Mason,David Steven" w:date="2023-02-15T15:59:00Z">
        <w:r w:rsidR="00BD0526" w:rsidRPr="000418A2">
          <w:rPr>
            <w:rFonts w:eastAsiaTheme="minorEastAsia"/>
            <w:color w:val="000000" w:themeColor="text1"/>
            <w:lang w:val="en-GB"/>
          </w:rPr>
          <w:t>2</w:t>
        </w:r>
      </w:ins>
      <w:ins w:id="1723" w:author="Mason,David Steven" w:date="2023-02-09T16:34:00Z">
        <w:r w:rsidR="00521315" w:rsidRPr="000418A2">
          <w:rPr>
            <w:rFonts w:eastAsiaTheme="minorEastAsia"/>
            <w:color w:val="000000" w:themeColor="text1"/>
            <w:lang w:val="en-GB"/>
          </w:rPr>
          <w:t xml:space="preserve">) in </w:t>
        </w:r>
      </w:ins>
      <m:oMath>
        <m:r>
          <w:ins w:id="1724" w:author="Mason,David Steven" w:date="2023-02-09T16:34:00Z">
            <w:rPr>
              <w:rFonts w:ascii="Cambria Math" w:eastAsiaTheme="minorEastAsia" w:hAnsi="Cambria Math"/>
              <w:color w:val="000000" w:themeColor="text1"/>
              <w:lang w:val="en-GB"/>
            </w:rPr>
            <m:t>block i</m:t>
          </w:ins>
        </m:r>
      </m:oMath>
      <w:ins w:id="1725" w:author="Mason,David Steven" w:date="2023-02-09T16:34:00Z">
        <w:r w:rsidR="00521315" w:rsidRPr="000418A2">
          <w:rPr>
            <w:rFonts w:eastAsiaTheme="minorEastAsia"/>
            <w:color w:val="000000" w:themeColor="text1"/>
            <w:lang w:val="en-GB"/>
          </w:rPr>
          <w:t xml:space="preserve"> is a linear function of the predictors, i.e., </w:t>
        </w:r>
      </w:ins>
    </w:p>
    <w:p w14:paraId="7A379BD1" w14:textId="31CB6DC7" w:rsidR="00521315" w:rsidRPr="000418A2" w:rsidRDefault="00521315">
      <w:pPr>
        <w:snapToGrid w:val="0"/>
        <w:spacing w:line="360" w:lineRule="auto"/>
        <w:rPr>
          <w:ins w:id="1726" w:author="Mason,David Steven" w:date="2023-02-09T16:34:00Z"/>
          <w:color w:val="000000" w:themeColor="text1"/>
          <w:lang w:val="en-GB"/>
        </w:rPr>
        <w:pPrChange w:id="1727" w:author="Mason,David Steven" w:date="2023-02-17T14:13:00Z">
          <w:pPr>
            <w:snapToGrid w:val="0"/>
            <w:spacing w:line="480" w:lineRule="auto"/>
          </w:pPr>
        </w:pPrChange>
      </w:pPr>
      <w:ins w:id="1728" w:author="Mason,David Steven" w:date="2023-02-09T16:34:00Z">
        <w:r w:rsidRPr="000418A2">
          <w:rPr>
            <w:rFonts w:eastAsiaTheme="minorEastAsia"/>
            <w:color w:val="000000" w:themeColor="text1"/>
            <w:lang w:val="en-GB"/>
          </w:rPr>
          <w:tab/>
        </w:r>
        <w:r w:rsidRPr="000418A2">
          <w:rPr>
            <w:rFonts w:eastAsiaTheme="minorEastAsia"/>
            <w:color w:val="000000" w:themeColor="text1"/>
            <w:lang w:val="en-GB"/>
          </w:rPr>
          <w:tab/>
        </w:r>
        <w:r w:rsidRPr="000418A2">
          <w:rPr>
            <w:rFonts w:eastAsiaTheme="minorEastAsia"/>
            <w:color w:val="000000" w:themeColor="text1"/>
            <w:lang w:val="en-GB"/>
          </w:rPr>
          <w:tab/>
        </w:r>
        <w:r w:rsidRPr="000418A2">
          <w:rPr>
            <w:rFonts w:eastAsiaTheme="minorEastAsia"/>
            <w:color w:val="000000" w:themeColor="text1"/>
            <w:lang w:val="en-GB"/>
          </w:rPr>
          <w:tab/>
        </w:r>
      </w:ins>
      <m:oMath>
        <m:sSub>
          <m:sSubPr>
            <m:ctrlPr>
              <w:ins w:id="1729" w:author="Mason,David Steven" w:date="2023-02-09T16:34:00Z">
                <w:rPr>
                  <w:rFonts w:ascii="Cambria Math" w:eastAsiaTheme="minorEastAsia" w:hAnsi="Cambria Math"/>
                  <w:i/>
                  <w:color w:val="000000" w:themeColor="text1"/>
                  <w:lang w:val="en-GB"/>
                </w:rPr>
              </w:ins>
            </m:ctrlPr>
          </m:sSubPr>
          <m:e>
            <m:r>
              <w:ins w:id="1730" w:author="Mason,David Steven" w:date="2023-02-14T16:03:00Z">
                <w:rPr>
                  <w:rFonts w:ascii="Cambria Math" w:eastAsiaTheme="minorEastAsia" w:hAnsi="Cambria Math"/>
                  <w:color w:val="000000" w:themeColor="text1"/>
                  <w:lang w:val="en-GB"/>
                  <w:rPrChange w:id="1731" w:author="Mason,David Steven" w:date="2023-02-15T15:56:00Z">
                    <w:rPr>
                      <w:rFonts w:ascii="Cambria Math" w:eastAsiaTheme="minorEastAsia" w:hAnsi="Cambria Math"/>
                      <w:highlight w:val="yellow"/>
                      <w:lang w:val="en-GB"/>
                    </w:rPr>
                  </w:rPrChange>
                </w:rPr>
                <m:t>n</m:t>
              </w:ins>
            </m:r>
          </m:e>
          <m:sub>
            <m:r>
              <w:ins w:id="1732" w:author="Mason,David Steven" w:date="2023-02-09T16:34:00Z">
                <w:rPr>
                  <w:rFonts w:ascii="Cambria Math" w:eastAsiaTheme="minorEastAsia" w:hAnsi="Cambria Math"/>
                  <w:color w:val="000000" w:themeColor="text1"/>
                  <w:lang w:val="en-GB"/>
                </w:rPr>
                <m:t>i</m:t>
              </w:ins>
            </m:r>
          </m:sub>
        </m:sSub>
        <m:r>
          <w:ins w:id="1733" w:author="Mason,David Steven" w:date="2023-02-09T16:34:00Z">
            <w:rPr>
              <w:rFonts w:ascii="Cambria Math" w:eastAsiaTheme="minorEastAsia" w:hAnsi="Cambria Math"/>
              <w:color w:val="000000" w:themeColor="text1"/>
              <w:lang w:val="en-GB"/>
            </w:rPr>
            <m:t>~</m:t>
          </w:ins>
        </m:r>
        <m:sSub>
          <m:sSubPr>
            <m:ctrlPr>
              <w:ins w:id="1734" w:author="Mason,David Steven" w:date="2023-02-09T16:34:00Z">
                <w:rPr>
                  <w:rFonts w:ascii="Cambria Math" w:eastAsiaTheme="minorEastAsia" w:hAnsi="Cambria Math"/>
                  <w:i/>
                  <w:color w:val="000000" w:themeColor="text1"/>
                  <w:lang w:val="en-GB"/>
                </w:rPr>
              </w:ins>
            </m:ctrlPr>
          </m:sSubPr>
          <m:e>
            <m:r>
              <w:ins w:id="1735" w:author="Mason,David Steven" w:date="2023-02-09T16:34:00Z">
                <w:rPr>
                  <w:rFonts w:ascii="Cambria Math" w:eastAsiaTheme="minorEastAsia" w:hAnsi="Cambria Math"/>
                  <w:color w:val="000000" w:themeColor="text1"/>
                  <w:lang w:val="en-GB"/>
                </w:rPr>
                <m:t>β</m:t>
              </w:ins>
            </m:r>
          </m:e>
          <m:sub>
            <m:r>
              <w:ins w:id="1736" w:author="Mason,David Steven" w:date="2023-02-09T16:34:00Z">
                <w:rPr>
                  <w:rFonts w:ascii="Cambria Math" w:eastAsiaTheme="minorEastAsia" w:hAnsi="Cambria Math"/>
                  <w:color w:val="000000" w:themeColor="text1"/>
                  <w:lang w:val="en-GB"/>
                </w:rPr>
                <m:t>0</m:t>
              </w:ins>
            </m:r>
          </m:sub>
        </m:sSub>
        <m:r>
          <w:ins w:id="1737" w:author="Mason,David Steven" w:date="2023-02-09T16:34:00Z">
            <w:rPr>
              <w:rFonts w:ascii="Cambria Math" w:eastAsiaTheme="minorEastAsia" w:hAnsi="Cambria Math"/>
              <w:color w:val="000000" w:themeColor="text1"/>
              <w:lang w:val="en-GB"/>
            </w:rPr>
            <m:t>+</m:t>
          </w:ins>
        </m:r>
        <m:sSub>
          <m:sSubPr>
            <m:ctrlPr>
              <w:ins w:id="1738" w:author="Mason,David Steven" w:date="2023-02-09T16:34:00Z">
                <w:rPr>
                  <w:rFonts w:ascii="Cambria Math" w:eastAsiaTheme="minorEastAsia" w:hAnsi="Cambria Math"/>
                  <w:i/>
                  <w:color w:val="000000" w:themeColor="text1"/>
                  <w:lang w:val="en-GB"/>
                </w:rPr>
              </w:ins>
            </m:ctrlPr>
          </m:sSubPr>
          <m:e>
            <m:r>
              <w:ins w:id="1739" w:author="Mason,David Steven" w:date="2023-02-09T16:34:00Z">
                <w:rPr>
                  <w:rFonts w:ascii="Cambria Math" w:eastAsiaTheme="minorEastAsia" w:hAnsi="Cambria Math"/>
                  <w:color w:val="000000" w:themeColor="text1"/>
                  <w:lang w:val="en-GB"/>
                </w:rPr>
                <m:t>β</m:t>
              </w:ins>
            </m:r>
          </m:e>
          <m:sub>
            <m:r>
              <w:ins w:id="1740" w:author="Mason,David Steven" w:date="2023-02-09T16:34:00Z">
                <w:rPr>
                  <w:rFonts w:ascii="Cambria Math" w:eastAsiaTheme="minorEastAsia" w:hAnsi="Cambria Math"/>
                  <w:color w:val="000000" w:themeColor="text1"/>
                  <w:lang w:val="en-GB"/>
                </w:rPr>
                <m:t>1</m:t>
              </w:ins>
            </m:r>
          </m:sub>
        </m:sSub>
        <m:r>
          <w:ins w:id="1741" w:author="Mason,David Steven" w:date="2023-02-09T16:34:00Z">
            <w:rPr>
              <w:rFonts w:ascii="Cambria Math" w:eastAsiaTheme="minorEastAsia" w:hAnsi="Cambria Math"/>
              <w:color w:val="000000" w:themeColor="text1"/>
              <w:lang w:val="en-GB"/>
            </w:rPr>
            <m:t>treat+</m:t>
          </w:ins>
        </m:r>
        <m:sSub>
          <m:sSubPr>
            <m:ctrlPr>
              <w:ins w:id="1742" w:author="Mason,David Steven" w:date="2023-02-09T16:34:00Z">
                <w:rPr>
                  <w:rFonts w:ascii="Cambria Math" w:eastAsiaTheme="minorEastAsia" w:hAnsi="Cambria Math"/>
                  <w:i/>
                  <w:color w:val="000000" w:themeColor="text1"/>
                  <w:lang w:val="en-GB"/>
                </w:rPr>
              </w:ins>
            </m:ctrlPr>
          </m:sSubPr>
          <m:e>
            <m:r>
              <w:ins w:id="1743" w:author="Mason,David Steven" w:date="2023-02-09T16:34:00Z">
                <w:rPr>
                  <w:rFonts w:ascii="Cambria Math" w:eastAsiaTheme="minorEastAsia" w:hAnsi="Cambria Math"/>
                  <w:color w:val="000000" w:themeColor="text1"/>
                  <w:lang w:val="en-GB"/>
                </w:rPr>
                <m:t>b</m:t>
              </w:ins>
            </m:r>
          </m:e>
          <m:sub>
            <m:r>
              <w:ins w:id="1744" w:author="Mason,David Steven" w:date="2023-02-09T16:34:00Z">
                <w:rPr>
                  <w:rFonts w:ascii="Cambria Math" w:eastAsiaTheme="minorEastAsia" w:hAnsi="Cambria Math"/>
                  <w:color w:val="000000" w:themeColor="text1"/>
                  <w:lang w:val="en-GB"/>
                </w:rPr>
                <m:t>i</m:t>
              </w:ins>
            </m:r>
          </m:sub>
        </m:sSub>
        <m:r>
          <w:ins w:id="1745" w:author="Mason,David Steven" w:date="2023-02-09T16:34:00Z">
            <w:rPr>
              <w:rFonts w:ascii="Cambria Math" w:eastAsiaTheme="minorEastAsia" w:hAnsi="Cambria Math"/>
              <w:color w:val="000000" w:themeColor="text1"/>
              <w:lang w:val="en-GB"/>
            </w:rPr>
            <m:t>~N(</m:t>
          </w:ins>
        </m:r>
        <m:sSub>
          <m:sSubPr>
            <m:ctrlPr>
              <w:ins w:id="1746" w:author="Mason,David Steven" w:date="2023-02-09T16:34:00Z">
                <w:rPr>
                  <w:rFonts w:ascii="Cambria Math" w:eastAsiaTheme="minorEastAsia" w:hAnsi="Cambria Math"/>
                  <w:i/>
                  <w:color w:val="000000" w:themeColor="text1"/>
                  <w:lang w:val="en-GB"/>
                </w:rPr>
              </w:ins>
            </m:ctrlPr>
          </m:sSubPr>
          <m:e>
            <m:r>
              <w:ins w:id="1747" w:author="Mason,David Steven" w:date="2023-02-09T16:34:00Z">
                <w:rPr>
                  <w:rFonts w:ascii="Cambria Math" w:eastAsiaTheme="minorEastAsia" w:hAnsi="Cambria Math"/>
                  <w:color w:val="000000" w:themeColor="text1"/>
                  <w:lang w:val="en-GB"/>
                </w:rPr>
                <m:t>μ</m:t>
              </w:ins>
            </m:r>
          </m:e>
          <m:sub>
            <m:r>
              <w:ins w:id="1748" w:author="Mason,David Steven" w:date="2023-02-09T16:34:00Z">
                <w:rPr>
                  <w:rFonts w:ascii="Cambria Math" w:eastAsiaTheme="minorEastAsia" w:hAnsi="Cambria Math"/>
                  <w:color w:val="000000" w:themeColor="text1"/>
                  <w:lang w:val="en-GB"/>
                </w:rPr>
                <m:t>i</m:t>
              </w:ins>
            </m:r>
          </m:sub>
        </m:sSub>
        <m:r>
          <w:ins w:id="1749" w:author="Mason,David Steven" w:date="2023-02-09T16:34:00Z">
            <w:rPr>
              <w:rFonts w:ascii="Cambria Math" w:eastAsiaTheme="minorEastAsia" w:hAnsi="Cambria Math"/>
              <w:color w:val="000000" w:themeColor="text1"/>
              <w:lang w:val="en-GB"/>
            </w:rPr>
            <m:t>,</m:t>
          </w:ins>
        </m:r>
        <m:sSup>
          <m:sSupPr>
            <m:ctrlPr>
              <w:ins w:id="1750" w:author="Mason,David Steven" w:date="2023-02-09T16:34:00Z">
                <w:rPr>
                  <w:rFonts w:ascii="Cambria Math" w:eastAsiaTheme="minorEastAsia" w:hAnsi="Cambria Math"/>
                  <w:i/>
                  <w:color w:val="000000" w:themeColor="text1"/>
                  <w:lang w:val="en-GB"/>
                </w:rPr>
              </w:ins>
            </m:ctrlPr>
          </m:sSupPr>
          <m:e>
            <m:r>
              <w:ins w:id="1751" w:author="Mason,David Steven" w:date="2023-02-09T16:34:00Z">
                <w:rPr>
                  <w:rFonts w:ascii="Cambria Math" w:eastAsiaTheme="minorEastAsia" w:hAnsi="Cambria Math"/>
                  <w:color w:val="000000" w:themeColor="text1"/>
                  <w:lang w:val="en-GB"/>
                </w:rPr>
                <m:t>σ</m:t>
              </w:ins>
            </m:r>
          </m:e>
          <m:sup>
            <m:r>
              <w:ins w:id="1752" w:author="Mason,David Steven" w:date="2023-02-09T16:34:00Z">
                <w:rPr>
                  <w:rFonts w:ascii="Cambria Math" w:eastAsiaTheme="minorEastAsia" w:hAnsi="Cambria Math"/>
                  <w:color w:val="000000" w:themeColor="text1"/>
                  <w:lang w:val="en-GB"/>
                </w:rPr>
                <m:t>2</m:t>
              </w:ins>
            </m:r>
          </m:sup>
        </m:sSup>
        <m:r>
          <w:ins w:id="1753" w:author="Mason,David Steven" w:date="2023-02-09T16:34:00Z">
            <w:rPr>
              <w:rFonts w:ascii="Cambria Math" w:eastAsiaTheme="minorEastAsia" w:hAnsi="Cambria Math"/>
              <w:color w:val="000000" w:themeColor="text1"/>
              <w:lang w:val="en-GB"/>
            </w:rPr>
            <m:t>)</m:t>
          </w:ins>
        </m:r>
      </m:oMath>
      <w:ins w:id="1754" w:author="Mason,David Steven" w:date="2023-02-09T16:34:00Z">
        <w:r w:rsidRPr="000418A2">
          <w:rPr>
            <w:rFonts w:eastAsiaTheme="minorEastAsia"/>
            <w:color w:val="000000" w:themeColor="text1"/>
            <w:lang w:val="en-GB"/>
          </w:rPr>
          <w:t xml:space="preserve">   (eq. </w:t>
        </w:r>
      </w:ins>
      <w:ins w:id="1755" w:author="Mason,David Steven" w:date="2023-02-09T16:36:00Z">
        <w:r w:rsidRPr="000418A2">
          <w:rPr>
            <w:rFonts w:eastAsiaTheme="minorEastAsia"/>
            <w:color w:val="000000" w:themeColor="text1"/>
            <w:lang w:val="en-GB"/>
          </w:rPr>
          <w:t>1</w:t>
        </w:r>
      </w:ins>
      <w:ins w:id="1756" w:author="Mason,David Steven" w:date="2023-02-15T15:59:00Z">
        <w:r w:rsidR="00BD0526" w:rsidRPr="000418A2">
          <w:rPr>
            <w:rFonts w:eastAsiaTheme="minorEastAsia"/>
            <w:color w:val="000000" w:themeColor="text1"/>
            <w:lang w:val="en-GB"/>
          </w:rPr>
          <w:t>2</w:t>
        </w:r>
      </w:ins>
      <w:ins w:id="1757" w:author="Mason,David Steven" w:date="2023-02-09T16:34:00Z">
        <w:r w:rsidRPr="000418A2">
          <w:rPr>
            <w:rFonts w:eastAsiaTheme="minorEastAsia"/>
            <w:color w:val="000000" w:themeColor="text1"/>
            <w:lang w:val="en-GB"/>
          </w:rPr>
          <w:t>)</w:t>
        </w:r>
      </w:ins>
    </w:p>
    <w:p w14:paraId="0896A6FF" w14:textId="78D34DE1" w:rsidR="00521315" w:rsidRPr="000418A2" w:rsidRDefault="00966391">
      <w:pPr>
        <w:snapToGrid w:val="0"/>
        <w:spacing w:line="360" w:lineRule="auto"/>
        <w:rPr>
          <w:ins w:id="1758" w:author="Mason,David Steven" w:date="2023-02-09T16:34:00Z"/>
          <w:rFonts w:eastAsiaTheme="minorEastAsia"/>
          <w:color w:val="000000" w:themeColor="text1"/>
          <w:lang w:val="en-GB"/>
          <w:rPrChange w:id="1759" w:author="Mason,David Steven" w:date="2023-02-15T15:56:00Z">
            <w:rPr>
              <w:ins w:id="1760" w:author="Mason,David Steven" w:date="2023-02-09T16:34:00Z"/>
              <w:lang w:val="en-GB"/>
            </w:rPr>
          </w:rPrChange>
        </w:rPr>
        <w:pPrChange w:id="1761" w:author="Mason,David Steven" w:date="2023-02-17T14:13:00Z">
          <w:pPr>
            <w:snapToGrid w:val="0"/>
            <w:spacing w:line="480" w:lineRule="auto"/>
            <w:ind w:firstLine="720"/>
          </w:pPr>
        </w:pPrChange>
      </w:pPr>
      <w:ins w:id="1762" w:author="Mason,David Steven" w:date="2023-02-18T11:17:00Z">
        <w:r w:rsidRPr="000418A2">
          <w:rPr>
            <w:color w:val="000000" w:themeColor="text1"/>
            <w:lang w:val="en-GB"/>
          </w:rPr>
          <w:t>W</w:t>
        </w:r>
      </w:ins>
      <w:ins w:id="1763" w:author="Mason,David Steven" w:date="2023-02-09T16:37:00Z">
        <w:r w:rsidR="00521315" w:rsidRPr="000418A2">
          <w:rPr>
            <w:color w:val="000000" w:themeColor="text1"/>
            <w:lang w:val="en-GB"/>
          </w:rPr>
          <w:t xml:space="preserve">here </w:t>
        </w:r>
      </w:ins>
      <m:oMath>
        <m:sSub>
          <m:sSubPr>
            <m:ctrlPr>
              <w:ins w:id="1764" w:author="Mason,David Steven" w:date="2023-02-09T16:37:00Z">
                <w:rPr>
                  <w:rFonts w:ascii="Cambria Math" w:hAnsi="Cambria Math"/>
                  <w:i/>
                  <w:color w:val="000000" w:themeColor="text1"/>
                  <w:lang w:val="en-GB"/>
                </w:rPr>
              </w:ins>
            </m:ctrlPr>
          </m:sSubPr>
          <m:e>
            <m:r>
              <w:ins w:id="1765" w:author="Mason,David Steven" w:date="2023-02-09T16:37:00Z">
                <w:rPr>
                  <w:rFonts w:ascii="Cambria Math" w:hAnsi="Cambria Math"/>
                  <w:color w:val="000000" w:themeColor="text1"/>
                  <w:lang w:val="en-GB"/>
                </w:rPr>
                <m:t>β</m:t>
              </w:ins>
            </m:r>
          </m:e>
          <m:sub>
            <m:r>
              <w:ins w:id="1766" w:author="Mason,David Steven" w:date="2023-02-09T16:37:00Z">
                <w:rPr>
                  <w:rFonts w:ascii="Cambria Math" w:hAnsi="Cambria Math"/>
                  <w:color w:val="000000" w:themeColor="text1"/>
                  <w:lang w:val="en-GB"/>
                </w:rPr>
                <m:t>0</m:t>
              </w:ins>
            </m:r>
          </m:sub>
        </m:sSub>
      </m:oMath>
      <w:ins w:id="1767" w:author="Mason,David Steven" w:date="2023-02-09T16:37:00Z">
        <w:r w:rsidR="00521315" w:rsidRPr="000418A2">
          <w:rPr>
            <w:rFonts w:eastAsiaTheme="minorEastAsia"/>
            <w:color w:val="000000" w:themeColor="text1"/>
            <w:lang w:val="en-GB"/>
          </w:rPr>
          <w:t xml:space="preserve"> is the intercept value, </w:t>
        </w:r>
      </w:ins>
      <m:oMath>
        <m:sSub>
          <m:sSubPr>
            <m:ctrlPr>
              <w:ins w:id="1768" w:author="Mason,David Steven" w:date="2023-02-09T16:37:00Z">
                <w:rPr>
                  <w:rFonts w:ascii="Cambria Math" w:eastAsiaTheme="minorEastAsia" w:hAnsi="Cambria Math"/>
                  <w:i/>
                  <w:color w:val="000000" w:themeColor="text1"/>
                  <w:lang w:val="en-GB"/>
                </w:rPr>
              </w:ins>
            </m:ctrlPr>
          </m:sSubPr>
          <m:e>
            <m:r>
              <w:ins w:id="1769" w:author="Mason,David Steven" w:date="2023-02-09T16:37:00Z">
                <w:rPr>
                  <w:rFonts w:ascii="Cambria Math" w:eastAsiaTheme="minorEastAsia" w:hAnsi="Cambria Math"/>
                  <w:color w:val="000000" w:themeColor="text1"/>
                  <w:lang w:val="en-GB"/>
                </w:rPr>
                <m:t>β</m:t>
              </w:ins>
            </m:r>
          </m:e>
          <m:sub>
            <m:r>
              <w:ins w:id="1770" w:author="Mason,David Steven" w:date="2023-02-09T16:37:00Z">
                <w:rPr>
                  <w:rFonts w:ascii="Cambria Math" w:eastAsiaTheme="minorEastAsia" w:hAnsi="Cambria Math"/>
                  <w:color w:val="000000" w:themeColor="text1"/>
                  <w:lang w:val="en-GB"/>
                </w:rPr>
                <m:t>1</m:t>
              </w:ins>
            </m:r>
          </m:sub>
        </m:sSub>
        <m:r>
          <w:ins w:id="1771" w:author="Mason,David Steven" w:date="2023-03-11T17:43:00Z">
            <w:rPr>
              <w:rFonts w:ascii="Cambria Math" w:eastAsiaTheme="minorEastAsia" w:hAnsi="Cambria Math"/>
              <w:color w:val="000000" w:themeColor="text1"/>
              <w:lang w:val="en-GB"/>
            </w:rPr>
            <m:t xml:space="preserve"> </m:t>
          </w:ins>
        </m:r>
      </m:oMath>
      <w:ins w:id="1772" w:author="Mason,David Steven" w:date="2023-02-09T16:37:00Z">
        <w:r w:rsidR="00521315" w:rsidRPr="000418A2">
          <w:rPr>
            <w:rFonts w:eastAsiaTheme="minorEastAsia"/>
            <w:color w:val="000000" w:themeColor="text1"/>
            <w:lang w:val="en-GB"/>
          </w:rPr>
          <w:t xml:space="preserve">is the parameter estimate, </w:t>
        </w:r>
      </w:ins>
      <m:oMath>
        <m:sSub>
          <m:sSubPr>
            <m:ctrlPr>
              <w:ins w:id="1773" w:author="Mason,David Steven" w:date="2023-02-09T16:37:00Z">
                <w:rPr>
                  <w:rFonts w:ascii="Cambria Math" w:eastAsiaTheme="minorEastAsia" w:hAnsi="Cambria Math"/>
                  <w:i/>
                  <w:color w:val="000000" w:themeColor="text1"/>
                  <w:lang w:val="en-GB"/>
                </w:rPr>
              </w:ins>
            </m:ctrlPr>
          </m:sSubPr>
          <m:e>
            <m:r>
              <w:ins w:id="1774" w:author="Mason,David Steven" w:date="2023-02-09T16:37:00Z">
                <w:rPr>
                  <w:rFonts w:ascii="Cambria Math" w:eastAsiaTheme="minorEastAsia" w:hAnsi="Cambria Math"/>
                  <w:color w:val="000000" w:themeColor="text1"/>
                  <w:lang w:val="en-GB"/>
                </w:rPr>
                <m:t>treat</m:t>
              </w:ins>
            </m:r>
          </m:e>
          <m:sub>
            <m:r>
              <w:ins w:id="1775" w:author="Mason,David Steven" w:date="2023-02-09T16:37:00Z">
                <w:rPr>
                  <w:rFonts w:ascii="Cambria Math" w:eastAsiaTheme="minorEastAsia" w:hAnsi="Cambria Math"/>
                  <w:color w:val="000000" w:themeColor="text1"/>
                  <w:lang w:val="en-GB"/>
                </w:rPr>
                <m:t>i</m:t>
              </w:ins>
            </m:r>
          </m:sub>
        </m:sSub>
        <m:r>
          <w:ins w:id="1776" w:author="Mason,David Steven" w:date="2023-02-09T16:37:00Z">
            <w:rPr>
              <w:rFonts w:ascii="Cambria Math" w:eastAsiaTheme="minorEastAsia" w:hAnsi="Cambria Math"/>
              <w:color w:val="000000" w:themeColor="text1"/>
              <w:lang w:val="en-GB"/>
            </w:rPr>
            <m:t xml:space="preserve"> </m:t>
          </w:ins>
        </m:r>
      </m:oMath>
      <w:ins w:id="1777" w:author="Mason,David Steven" w:date="2023-02-09T16:37:00Z">
        <w:r w:rsidR="00521315" w:rsidRPr="000418A2">
          <w:rPr>
            <w:rFonts w:eastAsiaTheme="minorEastAsia"/>
            <w:color w:val="000000" w:themeColor="text1"/>
            <w:lang w:val="en-GB"/>
          </w:rPr>
          <w:t xml:space="preserve">is the treatment variable for </w:t>
        </w:r>
      </w:ins>
      <m:oMath>
        <m:r>
          <w:ins w:id="1778" w:author="Mason,David Steven" w:date="2023-02-09T16:37:00Z">
            <w:rPr>
              <w:rFonts w:ascii="Cambria Math" w:eastAsiaTheme="minorEastAsia" w:hAnsi="Cambria Math"/>
              <w:color w:val="000000" w:themeColor="text1"/>
              <w:lang w:val="en-GB"/>
            </w:rPr>
            <m:t>block i</m:t>
          </w:ins>
        </m:r>
      </m:oMath>
      <w:ins w:id="1779" w:author="Mason,David Steven" w:date="2023-02-09T16:37:00Z">
        <w:r w:rsidR="00521315" w:rsidRPr="000418A2">
          <w:rPr>
            <w:rFonts w:eastAsiaTheme="minorEastAsia"/>
            <w:color w:val="000000" w:themeColor="text1"/>
            <w:lang w:val="en-GB"/>
          </w:rPr>
          <w:t xml:space="preserve">, and </w:t>
        </w:r>
      </w:ins>
      <m:oMath>
        <m:sSub>
          <m:sSubPr>
            <m:ctrlPr>
              <w:ins w:id="1780" w:author="Mason,David Steven" w:date="2023-02-09T16:37:00Z">
                <w:rPr>
                  <w:rFonts w:ascii="Cambria Math" w:eastAsiaTheme="minorEastAsia" w:hAnsi="Cambria Math"/>
                  <w:i/>
                  <w:color w:val="000000" w:themeColor="text1"/>
                  <w:lang w:val="en-GB"/>
                </w:rPr>
              </w:ins>
            </m:ctrlPr>
          </m:sSubPr>
          <m:e>
            <m:r>
              <w:ins w:id="1781" w:author="Mason,David Steven" w:date="2023-02-09T16:37:00Z">
                <w:rPr>
                  <w:rFonts w:ascii="Cambria Math" w:eastAsiaTheme="minorEastAsia" w:hAnsi="Cambria Math"/>
                  <w:color w:val="000000" w:themeColor="text1"/>
                  <w:lang w:val="en-GB"/>
                </w:rPr>
                <m:t>b</m:t>
              </w:ins>
            </m:r>
          </m:e>
          <m:sub>
            <m:r>
              <w:ins w:id="1782" w:author="Mason,David Steven" w:date="2023-02-09T16:37:00Z">
                <w:rPr>
                  <w:rFonts w:ascii="Cambria Math" w:eastAsiaTheme="minorEastAsia" w:hAnsi="Cambria Math"/>
                  <w:color w:val="000000" w:themeColor="text1"/>
                  <w:lang w:val="en-GB"/>
                </w:rPr>
                <m:t>i</m:t>
              </w:ins>
            </m:r>
          </m:sub>
        </m:sSub>
        <m:r>
          <w:ins w:id="1783" w:author="Mason,David Steven" w:date="2023-02-09T16:37:00Z">
            <w:rPr>
              <w:rFonts w:ascii="Cambria Math" w:eastAsiaTheme="minorEastAsia" w:hAnsi="Cambria Math"/>
              <w:color w:val="000000" w:themeColor="text1"/>
              <w:lang w:val="en-GB"/>
            </w:rPr>
            <m:t>~N(</m:t>
          </w:ins>
        </m:r>
        <m:sSub>
          <m:sSubPr>
            <m:ctrlPr>
              <w:ins w:id="1784" w:author="Mason,David Steven" w:date="2023-02-09T16:37:00Z">
                <w:rPr>
                  <w:rFonts w:ascii="Cambria Math" w:eastAsiaTheme="minorEastAsia" w:hAnsi="Cambria Math"/>
                  <w:i/>
                  <w:color w:val="000000" w:themeColor="text1"/>
                  <w:lang w:val="en-GB"/>
                </w:rPr>
              </w:ins>
            </m:ctrlPr>
          </m:sSubPr>
          <m:e>
            <m:r>
              <w:ins w:id="1785" w:author="Mason,David Steven" w:date="2023-02-09T16:37:00Z">
                <w:rPr>
                  <w:rFonts w:ascii="Cambria Math" w:eastAsiaTheme="minorEastAsia" w:hAnsi="Cambria Math"/>
                  <w:color w:val="000000" w:themeColor="text1"/>
                  <w:lang w:val="en-GB"/>
                </w:rPr>
                <m:t>μ</m:t>
              </w:ins>
            </m:r>
          </m:e>
          <m:sub>
            <m:r>
              <w:ins w:id="1786" w:author="Mason,David Steven" w:date="2023-02-09T16:37:00Z">
                <w:rPr>
                  <w:rFonts w:ascii="Cambria Math" w:eastAsiaTheme="minorEastAsia" w:hAnsi="Cambria Math"/>
                  <w:color w:val="000000" w:themeColor="text1"/>
                  <w:lang w:val="en-GB"/>
                </w:rPr>
                <m:t>i</m:t>
              </w:ins>
            </m:r>
          </m:sub>
        </m:sSub>
        <m:r>
          <w:ins w:id="1787" w:author="Mason,David Steven" w:date="2023-02-09T16:37:00Z">
            <w:rPr>
              <w:rFonts w:ascii="Cambria Math" w:eastAsiaTheme="minorEastAsia" w:hAnsi="Cambria Math"/>
              <w:color w:val="000000" w:themeColor="text1"/>
              <w:lang w:val="en-GB"/>
            </w:rPr>
            <m:t>,</m:t>
          </w:ins>
        </m:r>
        <m:sSup>
          <m:sSupPr>
            <m:ctrlPr>
              <w:ins w:id="1788" w:author="Mason,David Steven" w:date="2023-02-09T16:37:00Z">
                <w:rPr>
                  <w:rFonts w:ascii="Cambria Math" w:eastAsiaTheme="minorEastAsia" w:hAnsi="Cambria Math"/>
                  <w:i/>
                  <w:color w:val="000000" w:themeColor="text1"/>
                  <w:lang w:val="en-GB"/>
                </w:rPr>
              </w:ins>
            </m:ctrlPr>
          </m:sSupPr>
          <m:e>
            <m:r>
              <w:ins w:id="1789" w:author="Mason,David Steven" w:date="2023-02-09T16:37:00Z">
                <w:rPr>
                  <w:rFonts w:ascii="Cambria Math" w:eastAsiaTheme="minorEastAsia" w:hAnsi="Cambria Math"/>
                  <w:color w:val="000000" w:themeColor="text1"/>
                  <w:lang w:val="en-GB"/>
                </w:rPr>
                <m:t>σ</m:t>
              </w:ins>
            </m:r>
          </m:e>
          <m:sup>
            <m:r>
              <w:ins w:id="1790" w:author="Mason,David Steven" w:date="2023-02-09T16:37:00Z">
                <w:rPr>
                  <w:rFonts w:ascii="Cambria Math" w:eastAsiaTheme="minorEastAsia" w:hAnsi="Cambria Math"/>
                  <w:color w:val="000000" w:themeColor="text1"/>
                  <w:lang w:val="en-GB"/>
                </w:rPr>
                <m:t>2</m:t>
              </w:ins>
            </m:r>
          </m:sup>
        </m:sSup>
        <m:r>
          <w:ins w:id="1791" w:author="Mason,David Steven" w:date="2023-02-09T16:37:00Z">
            <w:rPr>
              <w:rFonts w:ascii="Cambria Math" w:eastAsiaTheme="minorEastAsia" w:hAnsi="Cambria Math"/>
              <w:color w:val="000000" w:themeColor="text1"/>
              <w:lang w:val="en-GB"/>
            </w:rPr>
            <m:t>)</m:t>
          </w:ins>
        </m:r>
      </m:oMath>
      <w:ins w:id="1792" w:author="Mason,David Steven" w:date="2023-02-09T16:37:00Z">
        <w:r w:rsidR="00521315" w:rsidRPr="000418A2">
          <w:rPr>
            <w:rFonts w:eastAsiaTheme="minorEastAsia"/>
            <w:color w:val="000000" w:themeColor="text1"/>
            <w:lang w:val="en-GB"/>
          </w:rPr>
          <w:t xml:space="preserve"> is a random-effects intercept for each </w:t>
        </w:r>
      </w:ins>
      <m:oMath>
        <m:r>
          <w:ins w:id="1793" w:author="Mason,David Steven" w:date="2023-02-09T16:37:00Z">
            <w:rPr>
              <w:rFonts w:ascii="Cambria Math" w:eastAsiaTheme="minorEastAsia" w:hAnsi="Cambria Math"/>
              <w:color w:val="000000" w:themeColor="text1"/>
              <w:lang w:val="en-GB"/>
            </w:rPr>
            <m:t>block i</m:t>
          </w:ins>
        </m:r>
      </m:oMath>
      <w:ins w:id="1794" w:author="Mason,David Steven" w:date="2023-02-09T16:37:00Z">
        <w:r w:rsidR="00521315" w:rsidRPr="000418A2">
          <w:rPr>
            <w:rFonts w:eastAsiaTheme="minorEastAsia"/>
            <w:color w:val="000000" w:themeColor="text1"/>
            <w:lang w:val="en-GB"/>
          </w:rPr>
          <w:t xml:space="preserve"> that accounts for block-specific variation, and thus</w:t>
        </w:r>
      </w:ins>
      <w:ins w:id="1795" w:author="Mason,David Steven" w:date="2023-02-14T19:42:00Z">
        <w:r w:rsidR="00B26C70" w:rsidRPr="000418A2">
          <w:rPr>
            <w:rFonts w:eastAsiaTheme="minorEastAsia"/>
            <w:color w:val="000000" w:themeColor="text1"/>
            <w:lang w:val="en-GB"/>
          </w:rPr>
          <w:t>,</w:t>
        </w:r>
      </w:ins>
      <w:ins w:id="1796" w:author="Mason,David Steven" w:date="2023-02-09T16:37:00Z">
        <w:r w:rsidR="00521315" w:rsidRPr="000418A2">
          <w:rPr>
            <w:rFonts w:eastAsiaTheme="minorEastAsia"/>
            <w:color w:val="000000" w:themeColor="text1"/>
            <w:lang w:val="en-GB"/>
          </w:rPr>
          <w:t xml:space="preserve"> pseudoreplication in species richness.</w:t>
        </w:r>
      </w:ins>
    </w:p>
    <w:p w14:paraId="4F09E38E" w14:textId="242259C2" w:rsidR="00EE1ED2" w:rsidRPr="000418A2" w:rsidRDefault="003605A2">
      <w:pPr>
        <w:snapToGrid w:val="0"/>
        <w:spacing w:line="360" w:lineRule="auto"/>
        <w:ind w:firstLine="720"/>
        <w:rPr>
          <w:color w:val="000000" w:themeColor="text1"/>
          <w:lang w:val="en-GB"/>
        </w:rPr>
        <w:pPrChange w:id="1797" w:author="Mason,David Steven" w:date="2023-02-17T14:13:00Z">
          <w:pPr>
            <w:snapToGrid w:val="0"/>
            <w:spacing w:line="480" w:lineRule="auto"/>
            <w:ind w:firstLine="720"/>
          </w:pPr>
        </w:pPrChange>
      </w:pPr>
      <w:r w:rsidRPr="000418A2">
        <w:rPr>
          <w:color w:val="000000" w:themeColor="text1"/>
          <w:lang w:val="en-GB"/>
        </w:rPr>
        <w:t xml:space="preserve">We </w:t>
      </w:r>
      <w:r w:rsidR="00424B75" w:rsidRPr="000418A2">
        <w:rPr>
          <w:color w:val="000000" w:themeColor="text1"/>
          <w:lang w:val="en-GB"/>
        </w:rPr>
        <w:t xml:space="preserve">analyzed </w:t>
      </w:r>
      <w:del w:id="1798" w:author="Mason,David Steven" w:date="2023-02-09T16:33:00Z">
        <w:r w:rsidRPr="000418A2" w:rsidDel="00521315">
          <w:rPr>
            <w:color w:val="000000" w:themeColor="text1"/>
            <w:lang w:val="en-GB"/>
          </w:rPr>
          <w:delText>the</w:delText>
        </w:r>
        <w:r w:rsidR="00276BBD" w:rsidRPr="000418A2" w:rsidDel="00521315">
          <w:rPr>
            <w:color w:val="000000" w:themeColor="text1"/>
            <w:lang w:val="en-GB"/>
          </w:rPr>
          <w:delText xml:space="preserve"> </w:delText>
        </w:r>
      </w:del>
      <w:ins w:id="1799" w:author="Mason,David Steven" w:date="2023-02-09T16:33:00Z">
        <w:r w:rsidR="00521315" w:rsidRPr="000418A2">
          <w:rPr>
            <w:color w:val="000000" w:themeColor="text1"/>
            <w:lang w:val="en-GB"/>
          </w:rPr>
          <w:t xml:space="preserve">weekly </w:t>
        </w:r>
      </w:ins>
      <w:r w:rsidR="00276BBD" w:rsidRPr="000418A2">
        <w:rPr>
          <w:color w:val="000000" w:themeColor="text1"/>
          <w:lang w:val="en-GB"/>
        </w:rPr>
        <w:t>species</w:t>
      </w:r>
      <w:r w:rsidR="003418AC" w:rsidRPr="000418A2">
        <w:rPr>
          <w:color w:val="000000" w:themeColor="text1"/>
          <w:lang w:val="en-GB"/>
        </w:rPr>
        <w:t xml:space="preserve"> richness of </w:t>
      </w:r>
      <w:r w:rsidRPr="000418A2">
        <w:rPr>
          <w:color w:val="000000" w:themeColor="text1"/>
          <w:lang w:val="en-GB"/>
        </w:rPr>
        <w:t>seed communities</w:t>
      </w:r>
      <w:r w:rsidR="003418AC" w:rsidRPr="000418A2">
        <w:rPr>
          <w:color w:val="000000" w:themeColor="text1"/>
          <w:lang w:val="en-GB"/>
        </w:rPr>
        <w:t xml:space="preserve"> arriving in traps using</w:t>
      </w:r>
      <w:r w:rsidR="00424B75" w:rsidRPr="000418A2">
        <w:rPr>
          <w:color w:val="000000" w:themeColor="text1"/>
          <w:lang w:val="en-GB"/>
        </w:rPr>
        <w:t xml:space="preserve"> a generalized linear mixed effects model with a negative binomial sampling distribution via</w:t>
      </w:r>
      <w:r w:rsidR="003418AC" w:rsidRPr="000418A2">
        <w:rPr>
          <w:color w:val="000000" w:themeColor="text1"/>
          <w:lang w:val="en-GB"/>
        </w:rPr>
        <w:t xml:space="preserve"> the </w:t>
      </w:r>
      <w:proofErr w:type="spellStart"/>
      <w:r w:rsidR="003418AC" w:rsidRPr="000418A2">
        <w:rPr>
          <w:color w:val="000000" w:themeColor="text1"/>
          <w:lang w:val="en-GB"/>
        </w:rPr>
        <w:t>glm</w:t>
      </w:r>
      <w:ins w:id="1800" w:author="Mason,David Steven" w:date="2023-03-11T20:38:00Z">
        <w:r w:rsidR="001B5967" w:rsidRPr="000418A2">
          <w:rPr>
            <w:color w:val="000000" w:themeColor="text1"/>
            <w:lang w:val="en-GB"/>
          </w:rPr>
          <w:t>er</w:t>
        </w:r>
      </w:ins>
      <w:del w:id="1801" w:author="Mason,David Steven" w:date="2023-02-11T17:34:00Z">
        <w:r w:rsidR="003418AC" w:rsidRPr="000418A2" w:rsidDel="001E76E6">
          <w:rPr>
            <w:color w:val="000000" w:themeColor="text1"/>
            <w:lang w:val="en-GB"/>
          </w:rPr>
          <w:delText>er</w:delText>
        </w:r>
      </w:del>
      <w:r w:rsidRPr="000418A2">
        <w:rPr>
          <w:color w:val="000000" w:themeColor="text1"/>
          <w:lang w:val="en-GB"/>
        </w:rPr>
        <w:t>.nb</w:t>
      </w:r>
      <w:proofErr w:type="spellEnd"/>
      <w:r w:rsidR="003418AC" w:rsidRPr="000418A2">
        <w:rPr>
          <w:color w:val="000000" w:themeColor="text1"/>
          <w:lang w:val="en-GB"/>
        </w:rPr>
        <w:t xml:space="preserve"> function </w:t>
      </w:r>
      <w:r w:rsidRPr="000418A2">
        <w:rPr>
          <w:color w:val="000000" w:themeColor="text1"/>
          <w:lang w:val="en-GB"/>
        </w:rPr>
        <w:fldChar w:fldCharType="begin"/>
      </w:r>
      <w:r w:rsidRPr="000418A2">
        <w:rPr>
          <w:color w:val="000000" w:themeColor="text1"/>
          <w:lang w:val="en-GB"/>
        </w:rPr>
        <w:instrText xml:space="preserve"> ADDIN ZOTERO_ITEM CSL_CITATION {"citationID":"3DFFRVBk","properties":{"formattedCitation":"(Bates et al., 2015)","plainCitation":"(Bates et al., 2015)","noteIndex":0},"citationItems":[{"id":316,"uris":["http://zotero.org/users/local/ud9bfypS/items/WR9TX6CJ"],"itemData":{"id":3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0418A2">
        <w:rPr>
          <w:color w:val="000000" w:themeColor="text1"/>
          <w:lang w:val="en-GB"/>
        </w:rPr>
        <w:fldChar w:fldCharType="separate"/>
      </w:r>
      <w:r w:rsidR="0000501B" w:rsidRPr="000418A2">
        <w:rPr>
          <w:noProof/>
          <w:color w:val="000000" w:themeColor="text1"/>
          <w:lang w:val="en-GB"/>
        </w:rPr>
        <w:t>(Bates et al., 2015)</w:t>
      </w:r>
      <w:r w:rsidRPr="000418A2">
        <w:rPr>
          <w:color w:val="000000" w:themeColor="text1"/>
          <w:lang w:val="en-GB"/>
        </w:rPr>
        <w:fldChar w:fldCharType="end"/>
      </w:r>
      <w:r w:rsidR="003418AC" w:rsidRPr="000418A2">
        <w:rPr>
          <w:color w:val="000000" w:themeColor="text1"/>
          <w:lang w:val="en-GB"/>
        </w:rPr>
        <w:t xml:space="preserve">. </w:t>
      </w:r>
      <w:ins w:id="1802" w:author="Mason,David Steven" w:date="2023-02-14T19:45:00Z">
        <w:r w:rsidR="00B26C70" w:rsidRPr="000418A2">
          <w:rPr>
            <w:color w:val="000000" w:themeColor="text1"/>
            <w:lang w:val="en-GB"/>
          </w:rPr>
          <w:t xml:space="preserve">We treated feeder resource level treatment </w:t>
        </w:r>
      </w:ins>
      <w:ins w:id="1803" w:author="Mason,David Steven" w:date="2023-02-14T19:46:00Z">
        <w:r w:rsidR="00B26C70" w:rsidRPr="000418A2">
          <w:rPr>
            <w:color w:val="000000" w:themeColor="text1"/>
            <w:lang w:val="en-GB"/>
          </w:rPr>
          <w:t xml:space="preserve">and </w:t>
        </w:r>
      </w:ins>
      <w:ins w:id="1804" w:author="Mason,David Steven" w:date="2023-02-14T19:45:00Z">
        <w:r w:rsidR="00B26C70" w:rsidRPr="000418A2">
          <w:rPr>
            <w:color w:val="000000" w:themeColor="text1"/>
            <w:lang w:val="en-GB"/>
          </w:rPr>
          <w:t xml:space="preserve">block as fixed </w:t>
        </w:r>
      </w:ins>
      <w:ins w:id="1805" w:author="Mason,David Steven" w:date="2023-02-14T19:46:00Z">
        <w:r w:rsidR="00B26C70" w:rsidRPr="000418A2">
          <w:rPr>
            <w:color w:val="000000" w:themeColor="text1"/>
            <w:lang w:val="en-GB"/>
          </w:rPr>
          <w:t>categorical</w:t>
        </w:r>
      </w:ins>
      <w:ins w:id="1806" w:author="Mason,David Steven" w:date="2023-02-14T19:45:00Z">
        <w:r w:rsidR="00B26C70" w:rsidRPr="000418A2">
          <w:rPr>
            <w:color w:val="000000" w:themeColor="text1"/>
            <w:lang w:val="en-GB"/>
          </w:rPr>
          <w:t xml:space="preserve"> effects</w:t>
        </w:r>
      </w:ins>
      <w:ins w:id="1807" w:author="Mason,David Steven" w:date="2023-02-14T19:46:00Z">
        <w:r w:rsidR="00B26C70" w:rsidRPr="000418A2">
          <w:rPr>
            <w:color w:val="000000" w:themeColor="text1"/>
            <w:lang w:val="en-GB"/>
          </w:rPr>
          <w:t xml:space="preserve"> and </w:t>
        </w:r>
      </w:ins>
      <w:ins w:id="1808" w:author="Mason,David Steven" w:date="2023-02-19T18:20:00Z">
        <w:r w:rsidR="00846E9A" w:rsidRPr="000418A2">
          <w:rPr>
            <w:color w:val="000000" w:themeColor="text1"/>
            <w:lang w:val="en-GB"/>
          </w:rPr>
          <w:t>days since start of the experiment</w:t>
        </w:r>
      </w:ins>
      <w:ins w:id="1809" w:author="Mason,David Steven" w:date="2023-02-14T19:46:00Z">
        <w:r w:rsidR="00B26C70" w:rsidRPr="000418A2">
          <w:rPr>
            <w:color w:val="000000" w:themeColor="text1"/>
            <w:lang w:val="en-GB"/>
          </w:rPr>
          <w:t xml:space="preserve"> as a fixed continuous effect</w:t>
        </w:r>
      </w:ins>
      <w:ins w:id="1810" w:author="Mason,David Steven" w:date="2023-02-14T19:45:00Z">
        <w:r w:rsidR="00B26C70" w:rsidRPr="000418A2">
          <w:rPr>
            <w:color w:val="000000" w:themeColor="text1"/>
            <w:lang w:val="en-GB"/>
          </w:rPr>
          <w:t xml:space="preserve">. </w:t>
        </w:r>
      </w:ins>
      <w:r w:rsidRPr="000418A2">
        <w:rPr>
          <w:color w:val="000000" w:themeColor="text1"/>
          <w:lang w:val="en-GB"/>
        </w:rPr>
        <w:t xml:space="preserve">This model </w:t>
      </w:r>
      <w:r w:rsidR="00424B75" w:rsidRPr="000418A2">
        <w:rPr>
          <w:color w:val="000000" w:themeColor="text1"/>
          <w:lang w:val="en-GB"/>
        </w:rPr>
        <w:t>was formulated as</w:t>
      </w:r>
    </w:p>
    <w:p w14:paraId="496BA2EA" w14:textId="08D129DB" w:rsidR="00EE1ED2" w:rsidRPr="000418A2" w:rsidRDefault="001E17DB">
      <w:pPr>
        <w:snapToGrid w:val="0"/>
        <w:spacing w:line="360" w:lineRule="auto"/>
        <w:jc w:val="center"/>
        <w:rPr>
          <w:rFonts w:cstheme="minorHAnsi"/>
          <w:i/>
          <w:iCs/>
          <w:color w:val="000000" w:themeColor="text1"/>
          <w:lang w:val="en-GB"/>
        </w:rPr>
        <w:pPrChange w:id="1811" w:author="Mason,David Steven" w:date="2023-02-17T14:13:00Z">
          <w:pPr>
            <w:snapToGrid w:val="0"/>
            <w:spacing w:line="480" w:lineRule="auto"/>
            <w:jc w:val="center"/>
          </w:pPr>
        </w:pPrChange>
      </w:pPr>
      <m:oMath>
        <m:r>
          <w:ins w:id="1812" w:author="Mason,David Steven" w:date="2023-02-14T16:03:00Z">
            <w:rPr>
              <w:rFonts w:ascii="Cambria Math" w:hAnsi="Cambria Math" w:cstheme="minorHAnsi"/>
              <w:color w:val="000000" w:themeColor="text1"/>
              <w:lang w:val="en-GB"/>
            </w:rPr>
            <m:t xml:space="preserve"> </m:t>
          </w:ins>
        </m:r>
        <m:sSub>
          <m:sSubPr>
            <m:ctrlPr>
              <w:ins w:id="1813" w:author="Mason,David Steven" w:date="2023-02-14T16:03:00Z">
                <w:rPr>
                  <w:rFonts w:ascii="Cambria Math" w:hAnsi="Cambria Math" w:cstheme="minorHAnsi"/>
                  <w:i/>
                  <w:iCs/>
                  <w:color w:val="000000" w:themeColor="text1"/>
                  <w:lang w:val="en-GB"/>
                </w:rPr>
              </w:ins>
            </m:ctrlPr>
          </m:sSubPr>
          <m:e>
            <m:r>
              <w:ins w:id="1814" w:author="Mason,David Steven" w:date="2023-02-14T16:03:00Z">
                <w:rPr>
                  <w:rFonts w:ascii="Cambria Math" w:hAnsi="Cambria Math" w:cstheme="minorHAnsi"/>
                  <w:color w:val="000000" w:themeColor="text1"/>
                  <w:lang w:val="en-GB"/>
                </w:rPr>
                <m:t>Rich</m:t>
              </w:ins>
            </m:r>
          </m:e>
          <m:sub>
            <m:r>
              <w:ins w:id="1815" w:author="Mason,David Steven" w:date="2023-02-14T16:03:00Z">
                <w:rPr>
                  <w:rFonts w:ascii="Cambria Math" w:hAnsi="Cambria Math" w:cstheme="minorHAnsi"/>
                  <w:color w:val="000000" w:themeColor="text1"/>
                  <w:lang w:val="en-GB"/>
                </w:rPr>
                <m:t>i</m:t>
              </w:ins>
            </m:r>
          </m:sub>
        </m:sSub>
        <m:sSub>
          <m:sSubPr>
            <m:ctrlPr>
              <w:del w:id="1816" w:author="Mason,David Steven" w:date="2023-02-11T19:42:00Z">
                <w:rPr>
                  <w:rFonts w:ascii="Cambria Math" w:hAnsi="Cambria Math" w:cstheme="minorHAnsi"/>
                  <w:i/>
                  <w:iCs/>
                  <w:color w:val="000000" w:themeColor="text1"/>
                  <w:lang w:val="en-GB"/>
                </w:rPr>
              </w:del>
            </m:ctrlPr>
          </m:sSubPr>
          <m:e>
            <m:r>
              <w:del w:id="1817" w:author="Mason,David Steven" w:date="2023-02-11T19:42:00Z">
                <w:rPr>
                  <w:rFonts w:ascii="Cambria Math" w:hAnsi="Cambria Math" w:cstheme="minorHAnsi"/>
                  <w:color w:val="000000" w:themeColor="text1"/>
                  <w:lang w:val="en-GB"/>
                </w:rPr>
                <m:t>Rich</m:t>
              </w:del>
            </m:r>
          </m:e>
          <m:sub>
            <m:r>
              <w:del w:id="1818" w:author="Mason,David Steven" w:date="2023-02-11T19:42:00Z">
                <w:rPr>
                  <w:rFonts w:ascii="Cambria Math" w:hAnsi="Cambria Math" w:cstheme="minorHAnsi"/>
                  <w:color w:val="000000" w:themeColor="text1"/>
                  <w:lang w:val="en-GB"/>
                </w:rPr>
                <m:t>i</m:t>
              </w:del>
            </m:r>
          </m:sub>
        </m:sSub>
        <m:r>
          <w:ins w:id="1819" w:author="Mason,David Steven" w:date="2023-02-14T16:03:00Z">
            <w:rPr>
              <w:rFonts w:ascii="Cambria Math" w:hAnsi="Cambria Math" w:cstheme="minorHAnsi"/>
              <w:color w:val="000000" w:themeColor="text1"/>
              <w:lang w:val="en-GB"/>
            </w:rPr>
            <m:t xml:space="preserve"> </m:t>
          </w:ins>
        </m:r>
        <m:r>
          <w:rPr>
            <w:rFonts w:ascii="Cambria Math" w:hAnsi="Cambria Math" w:cstheme="minorHAnsi"/>
            <w:color w:val="000000" w:themeColor="text1"/>
            <w:lang w:val="en-GB"/>
          </w:rPr>
          <m:t>~NB</m:t>
        </m:r>
        <m:d>
          <m:dPr>
            <m:ctrlPr>
              <w:rPr>
                <w:rFonts w:ascii="Cambria Math" w:hAnsi="Cambria Math" w:cstheme="minorHAnsi"/>
                <w:i/>
                <w:iCs/>
                <w:color w:val="000000" w:themeColor="text1"/>
                <w:lang w:val="en-GB"/>
              </w:rPr>
            </m:ctrlPr>
          </m:dPr>
          <m:e>
            <m:sSub>
              <m:sSubPr>
                <m:ctrlPr>
                  <w:ins w:id="1820" w:author="Mason,David Steven" w:date="2023-02-14T16:04:00Z">
                    <w:rPr>
                      <w:rFonts w:ascii="Cambria Math" w:hAnsi="Cambria Math" w:cstheme="minorHAnsi"/>
                      <w:i/>
                      <w:iCs/>
                      <w:color w:val="000000" w:themeColor="text1"/>
                      <w:lang w:val="en-GB"/>
                    </w:rPr>
                  </w:ins>
                </m:ctrlPr>
              </m:sSubPr>
              <m:e>
                <m:r>
                  <w:ins w:id="1821" w:author="Mason,David Steven" w:date="2023-02-14T16:04:00Z">
                    <w:rPr>
                      <w:rFonts w:ascii="Cambria Math" w:hAnsi="Cambria Math" w:cstheme="minorHAnsi"/>
                      <w:color w:val="000000" w:themeColor="text1"/>
                      <w:lang w:val="en-GB"/>
                    </w:rPr>
                    <m:t>μ</m:t>
                  </w:ins>
                </m:r>
              </m:e>
              <m:sub>
                <m:r>
                  <w:ins w:id="1822" w:author="Mason,David Steven" w:date="2023-02-14T16:04:00Z">
                    <w:rPr>
                      <w:rFonts w:ascii="Cambria Math" w:hAnsi="Cambria Math" w:cstheme="minorHAnsi"/>
                      <w:color w:val="000000" w:themeColor="text1"/>
                      <w:lang w:val="en-GB"/>
                    </w:rPr>
                    <m:t>i</m:t>
                  </w:ins>
                </m:r>
              </m:sub>
            </m:sSub>
            <m:sSub>
              <m:sSubPr>
                <m:ctrlPr>
                  <w:del w:id="1823" w:author="Mason,David Steven" w:date="2023-02-11T19:42:00Z">
                    <w:rPr>
                      <w:rFonts w:ascii="Cambria Math" w:hAnsi="Cambria Math" w:cstheme="minorHAnsi"/>
                      <w:i/>
                      <w:iCs/>
                      <w:color w:val="000000" w:themeColor="text1"/>
                      <w:lang w:val="en-GB"/>
                    </w:rPr>
                  </w:del>
                </m:ctrlPr>
              </m:sSubPr>
              <m:e>
                <m:r>
                  <w:del w:id="1824" w:author="Mason,David Steven" w:date="2023-02-11T19:42:00Z">
                    <w:rPr>
                      <w:rFonts w:ascii="Cambria Math" w:hAnsi="Cambria Math" w:cstheme="minorHAnsi"/>
                      <w:color w:val="000000" w:themeColor="text1"/>
                    </w:rPr>
                    <m:t>μ</m:t>
                  </w:del>
                </m:r>
              </m:e>
              <m:sub>
                <m:r>
                  <w:del w:id="1825" w:author="Mason,David Steven" w:date="2023-02-11T19:42:00Z">
                    <w:rPr>
                      <w:rFonts w:ascii="Cambria Math" w:hAnsi="Cambria Math" w:cstheme="minorHAnsi"/>
                      <w:color w:val="000000" w:themeColor="text1"/>
                      <w:lang w:val="en-GB"/>
                    </w:rPr>
                    <m:t>i</m:t>
                  </w:del>
                </m:r>
              </m:sub>
            </m:sSub>
            <m:r>
              <w:del w:id="1826" w:author="Mason,David Steven" w:date="2023-02-11T19:42:00Z">
                <w:rPr>
                  <w:rFonts w:ascii="Cambria Math" w:hAnsi="Cambria Math" w:cstheme="minorHAnsi"/>
                  <w:color w:val="000000" w:themeColor="text1"/>
                  <w:lang w:val="en-GB"/>
                </w:rPr>
                <m:t>,</m:t>
              </w:del>
            </m:r>
            <m:r>
              <w:rPr>
                <w:rFonts w:ascii="Cambria Math" w:hAnsi="Cambria Math" w:cstheme="minorHAnsi"/>
                <w:color w:val="000000" w:themeColor="text1"/>
                <w:lang w:val="en-GB"/>
              </w:rPr>
              <m:t xml:space="preserve"> </m:t>
            </m:r>
            <m:r>
              <w:ins w:id="1827" w:author="Mason,David Steven" w:date="2023-02-11T19:43:00Z">
                <w:rPr>
                  <w:rFonts w:ascii="Cambria Math" w:hAnsi="Cambria Math" w:cstheme="minorHAnsi"/>
                  <w:color w:val="000000" w:themeColor="text1"/>
                  <w:lang w:val="en-GB"/>
                </w:rPr>
                <m:t xml:space="preserve">, </m:t>
              </w:ins>
            </m:r>
            <m:r>
              <w:rPr>
                <w:rFonts w:ascii="Cambria Math" w:hAnsi="Cambria Math" w:cstheme="minorHAnsi"/>
                <w:color w:val="000000" w:themeColor="text1"/>
                <w:lang w:val="en-GB"/>
              </w:rPr>
              <m:t>k</m:t>
            </m:r>
          </m:e>
        </m:d>
        <m:r>
          <w:rPr>
            <w:rFonts w:ascii="Cambria Math" w:hAnsi="Cambria Math" w:cstheme="minorHAnsi"/>
            <w:color w:val="000000" w:themeColor="text1"/>
            <w:lang w:val="en-GB"/>
          </w:rPr>
          <m:t xml:space="preserve"> </m:t>
        </m:r>
      </m:oMath>
      <w:r w:rsidR="00EE1ED2" w:rsidRPr="000418A2">
        <w:rPr>
          <w:rFonts w:eastAsiaTheme="minorEastAsia" w:cstheme="minorHAnsi"/>
          <w:i/>
          <w:iCs/>
          <w:color w:val="000000" w:themeColor="text1"/>
          <w:lang w:val="en-GB"/>
        </w:rPr>
        <w:tab/>
      </w:r>
      <w:r w:rsidR="00EE1ED2" w:rsidRPr="000418A2">
        <w:rPr>
          <w:rFonts w:eastAsiaTheme="minorEastAsia" w:cstheme="minorHAnsi"/>
          <w:i/>
          <w:iCs/>
          <w:color w:val="000000" w:themeColor="text1"/>
          <w:lang w:val="en-GB"/>
        </w:rPr>
        <w:tab/>
      </w:r>
      <w:r w:rsidR="00EE1ED2" w:rsidRPr="000418A2">
        <w:rPr>
          <w:rFonts w:eastAsiaTheme="minorEastAsia" w:cstheme="minorHAnsi"/>
          <w:i/>
          <w:iCs/>
          <w:color w:val="000000" w:themeColor="text1"/>
          <w:lang w:val="en-GB"/>
        </w:rPr>
        <w:tab/>
      </w:r>
      <w:r w:rsidR="00EE1ED2" w:rsidRPr="000418A2">
        <w:rPr>
          <w:rFonts w:cstheme="minorHAnsi"/>
          <w:i/>
          <w:iCs/>
          <w:color w:val="000000" w:themeColor="text1"/>
          <w:lang w:val="en-GB"/>
        </w:rPr>
        <w:t xml:space="preserve">(eq. </w:t>
      </w:r>
      <w:ins w:id="1828" w:author="Mason,David Steven" w:date="2023-02-14T19:44:00Z">
        <w:r w:rsidR="00B26C70" w:rsidRPr="000418A2">
          <w:rPr>
            <w:rFonts w:cstheme="minorHAnsi"/>
            <w:i/>
            <w:iCs/>
            <w:color w:val="000000" w:themeColor="text1"/>
            <w:lang w:val="en-GB"/>
          </w:rPr>
          <w:t>1</w:t>
        </w:r>
      </w:ins>
      <w:ins w:id="1829" w:author="Mason,David Steven" w:date="2023-02-15T15:59:00Z">
        <w:r w:rsidR="00BD0526" w:rsidRPr="000418A2">
          <w:rPr>
            <w:rFonts w:cstheme="minorHAnsi"/>
            <w:i/>
            <w:iCs/>
            <w:color w:val="000000" w:themeColor="text1"/>
            <w:lang w:val="en-GB"/>
          </w:rPr>
          <w:t>3</w:t>
        </w:r>
      </w:ins>
      <w:del w:id="1830" w:author="Mason,David Steven" w:date="2023-02-14T19:44:00Z">
        <w:r w:rsidR="00EE1ED2" w:rsidRPr="000418A2" w:rsidDel="00B26C70">
          <w:rPr>
            <w:rFonts w:cstheme="minorHAnsi"/>
            <w:i/>
            <w:iCs/>
            <w:color w:val="000000" w:themeColor="text1"/>
            <w:lang w:val="en-GB"/>
          </w:rPr>
          <w:delText>9</w:delText>
        </w:r>
      </w:del>
      <w:r w:rsidR="00EE1ED2" w:rsidRPr="000418A2">
        <w:rPr>
          <w:rFonts w:cstheme="minorHAnsi"/>
          <w:i/>
          <w:iCs/>
          <w:color w:val="000000" w:themeColor="text1"/>
          <w:lang w:val="en-GB"/>
        </w:rPr>
        <w:t>)</w:t>
      </w:r>
    </w:p>
    <w:p w14:paraId="4155CD2A" w14:textId="15F2685C" w:rsidR="00EE1ED2" w:rsidRPr="000418A2" w:rsidRDefault="00EE1ED2">
      <w:pPr>
        <w:snapToGrid w:val="0"/>
        <w:spacing w:line="360" w:lineRule="auto"/>
        <w:rPr>
          <w:rFonts w:cstheme="minorHAnsi"/>
          <w:color w:val="000000" w:themeColor="text1"/>
          <w:lang w:val="en-GB"/>
        </w:rPr>
        <w:pPrChange w:id="1831" w:author="Mason,David Steven" w:date="2023-02-17T14:13:00Z">
          <w:pPr>
            <w:snapToGrid w:val="0"/>
            <w:spacing w:line="480" w:lineRule="auto"/>
          </w:pPr>
        </w:pPrChange>
      </w:pPr>
      <w:r w:rsidRPr="000418A2">
        <w:rPr>
          <w:rFonts w:cstheme="minorHAnsi"/>
          <w:color w:val="000000" w:themeColor="text1"/>
          <w:lang w:val="en-GB"/>
        </w:rPr>
        <w:t xml:space="preserve">where </w:t>
      </w:r>
      <m:oMath>
        <m:sSub>
          <m:sSubPr>
            <m:ctrlPr>
              <w:ins w:id="1832" w:author="Mason,David Steven" w:date="2023-02-14T19:44:00Z">
                <w:rPr>
                  <w:rFonts w:ascii="Cambria Math" w:hAnsi="Cambria Math" w:cstheme="minorHAnsi"/>
                  <w:i/>
                  <w:iCs/>
                  <w:color w:val="000000" w:themeColor="text1"/>
                  <w:lang w:val="en-GB"/>
                </w:rPr>
              </w:ins>
            </m:ctrlPr>
          </m:sSubPr>
          <m:e>
            <m:r>
              <w:ins w:id="1833" w:author="Mason,David Steven" w:date="2023-02-14T19:44:00Z">
                <w:rPr>
                  <w:rFonts w:ascii="Cambria Math" w:hAnsi="Cambria Math" w:cstheme="minorHAnsi"/>
                  <w:color w:val="000000" w:themeColor="text1"/>
                  <w:lang w:val="en-GB"/>
                </w:rPr>
                <m:t>Rich</m:t>
              </w:ins>
            </m:r>
          </m:e>
          <m:sub>
            <m:r>
              <w:ins w:id="1834" w:author="Mason,David Steven" w:date="2023-02-14T19:44:00Z">
                <w:rPr>
                  <w:rFonts w:ascii="Cambria Math" w:hAnsi="Cambria Math" w:cstheme="minorHAnsi"/>
                  <w:color w:val="000000" w:themeColor="text1"/>
                  <w:lang w:val="en-GB"/>
                </w:rPr>
                <m:t>i</m:t>
              </w:ins>
            </m:r>
          </m:sub>
        </m:sSub>
        <m:sSub>
          <m:sSubPr>
            <m:ctrlPr>
              <w:del w:id="1835" w:author="Mason,David Steven" w:date="2023-02-11T19:42:00Z">
                <w:rPr>
                  <w:rFonts w:ascii="Cambria Math" w:hAnsi="Cambria Math" w:cstheme="minorHAnsi"/>
                  <w:i/>
                  <w:iCs/>
                  <w:color w:val="000000" w:themeColor="text1"/>
                  <w:lang w:val="en-GB"/>
                </w:rPr>
              </w:del>
            </m:ctrlPr>
          </m:sSubPr>
          <m:e>
            <m:r>
              <w:del w:id="1836" w:author="Mason,David Steven" w:date="2023-02-11T19:42:00Z">
                <w:rPr>
                  <w:rFonts w:ascii="Cambria Math" w:hAnsi="Cambria Math" w:cstheme="minorHAnsi"/>
                  <w:color w:val="000000" w:themeColor="text1"/>
                  <w:lang w:val="en-GB"/>
                </w:rPr>
                <m:t>Rich</m:t>
              </w:del>
            </m:r>
          </m:e>
          <m:sub>
            <m:r>
              <w:del w:id="1837" w:author="Mason,David Steven" w:date="2023-02-11T19:42:00Z">
                <w:rPr>
                  <w:rFonts w:ascii="Cambria Math" w:hAnsi="Cambria Math" w:cstheme="minorHAnsi"/>
                  <w:color w:val="000000" w:themeColor="text1"/>
                  <w:lang w:val="en-GB"/>
                </w:rPr>
                <m:t>i</m:t>
              </w:del>
            </m:r>
          </m:sub>
        </m:sSub>
      </m:oMath>
      <w:r w:rsidRPr="000418A2">
        <w:rPr>
          <w:rFonts w:eastAsiaTheme="minorEastAsia" w:cstheme="minorHAnsi"/>
          <w:iCs/>
          <w:color w:val="000000" w:themeColor="text1"/>
          <w:lang w:val="en-GB"/>
        </w:rPr>
        <w:t xml:space="preserve"> is the negative binomially distributed count of seed species detected </w:t>
      </w:r>
      <w:ins w:id="1838" w:author="Mason,David Steven" w:date="2023-02-18T17:33:00Z">
        <w:r w:rsidR="00657989" w:rsidRPr="000418A2">
          <w:rPr>
            <w:rFonts w:eastAsiaTheme="minorEastAsia" w:cstheme="minorHAnsi"/>
            <w:iCs/>
            <w:color w:val="000000" w:themeColor="text1"/>
            <w:lang w:val="en-GB"/>
          </w:rPr>
          <w:t xml:space="preserve">at </w:t>
        </w:r>
        <w:r w:rsidR="00657989" w:rsidRPr="000418A2">
          <w:rPr>
            <w:rFonts w:eastAsiaTheme="minorEastAsia"/>
            <w:color w:val="000000" w:themeColor="text1"/>
            <w:lang w:val="en-GB"/>
          </w:rPr>
          <w:t>block</w:t>
        </w:r>
      </w:ins>
      <m:oMath>
        <m:r>
          <w:ins w:id="1839" w:author="Mason,David Steven" w:date="2023-02-18T17:33:00Z">
            <w:rPr>
              <w:rFonts w:ascii="Cambria Math" w:eastAsiaTheme="minorEastAsia" w:hAnsi="Cambria Math"/>
              <w:color w:val="000000" w:themeColor="text1"/>
              <w:lang w:val="en-GB"/>
            </w:rPr>
            <m:t xml:space="preserve"> i</m:t>
          </w:ins>
        </m:r>
      </m:oMath>
      <w:ins w:id="1840" w:author="Mason,David Steven" w:date="2023-02-18T17:33:00Z">
        <w:r w:rsidR="00657989" w:rsidRPr="000418A2">
          <w:rPr>
            <w:rFonts w:eastAsiaTheme="minorEastAsia" w:cstheme="minorHAnsi"/>
            <w:iCs/>
            <w:color w:val="000000" w:themeColor="text1"/>
            <w:lang w:val="en-GB"/>
          </w:rPr>
          <w:t xml:space="preserve"> </w:t>
        </w:r>
      </w:ins>
      <w:del w:id="1841" w:author="Mason,David Steven" w:date="2023-02-11T19:42:00Z">
        <w:r w:rsidRPr="000418A2" w:rsidDel="00621D94">
          <w:rPr>
            <w:rFonts w:eastAsiaTheme="minorEastAsia" w:cstheme="minorHAnsi"/>
            <w:iCs/>
            <w:color w:val="000000" w:themeColor="text1"/>
            <w:lang w:val="en-GB"/>
          </w:rPr>
          <w:delText xml:space="preserve">in block </w:delText>
        </w:r>
      </w:del>
      <m:oMath>
        <m:r>
          <w:del w:id="1842" w:author="Mason,David Steven" w:date="2023-02-11T19:42:00Z">
            <w:rPr>
              <w:rFonts w:ascii="Cambria Math" w:eastAsiaTheme="minorEastAsia" w:hAnsi="Cambria Math" w:cstheme="minorHAnsi"/>
              <w:color w:val="000000" w:themeColor="text1"/>
              <w:lang w:val="en-GB"/>
            </w:rPr>
            <m:t>i</m:t>
          </w:del>
        </m:r>
      </m:oMath>
      <w:del w:id="1843" w:author="Mason,David Steven" w:date="2023-02-11T19:42:00Z">
        <w:r w:rsidR="00A25E81" w:rsidRPr="000418A2" w:rsidDel="00621D94">
          <w:rPr>
            <w:rFonts w:eastAsiaTheme="minorEastAsia" w:cstheme="minorHAnsi"/>
            <w:iCs/>
            <w:color w:val="000000" w:themeColor="text1"/>
            <w:lang w:val="en-GB"/>
          </w:rPr>
          <w:delText xml:space="preserve"> </w:delText>
        </w:r>
      </w:del>
      <w:r w:rsidRPr="000418A2">
        <w:rPr>
          <w:rFonts w:eastAsiaTheme="minorEastAsia" w:cstheme="minorHAnsi"/>
          <w:iCs/>
          <w:color w:val="000000" w:themeColor="text1"/>
          <w:lang w:val="en-GB"/>
        </w:rPr>
        <w:t xml:space="preserve">(equation </w:t>
      </w:r>
      <w:ins w:id="1844" w:author="Mason,David Steven" w:date="2023-02-14T19:44:00Z">
        <w:r w:rsidR="00B26C70" w:rsidRPr="000418A2">
          <w:rPr>
            <w:rFonts w:eastAsiaTheme="minorEastAsia" w:cstheme="minorHAnsi"/>
            <w:iCs/>
            <w:color w:val="000000" w:themeColor="text1"/>
            <w:lang w:val="en-GB"/>
          </w:rPr>
          <w:t>1</w:t>
        </w:r>
      </w:ins>
      <w:ins w:id="1845" w:author="Mason,David Steven" w:date="2023-02-15T15:59:00Z">
        <w:r w:rsidR="00BD0526" w:rsidRPr="000418A2">
          <w:rPr>
            <w:rFonts w:eastAsiaTheme="minorEastAsia" w:cstheme="minorHAnsi"/>
            <w:iCs/>
            <w:color w:val="000000" w:themeColor="text1"/>
            <w:lang w:val="en-GB"/>
          </w:rPr>
          <w:t>3</w:t>
        </w:r>
      </w:ins>
      <w:del w:id="1846" w:author="Mason,David Steven" w:date="2023-02-14T19:44:00Z">
        <w:r w:rsidR="00E54D0B" w:rsidRPr="000418A2" w:rsidDel="00B26C70">
          <w:rPr>
            <w:rFonts w:eastAsiaTheme="minorEastAsia" w:cstheme="minorHAnsi"/>
            <w:iCs/>
            <w:color w:val="000000" w:themeColor="text1"/>
            <w:lang w:val="en-GB"/>
          </w:rPr>
          <w:delText>9</w:delText>
        </w:r>
      </w:del>
      <w:r w:rsidRPr="000418A2">
        <w:rPr>
          <w:rFonts w:eastAsiaTheme="minorEastAsia" w:cstheme="minorHAnsi"/>
          <w:iCs/>
          <w:color w:val="000000" w:themeColor="text1"/>
          <w:lang w:val="en-GB"/>
        </w:rPr>
        <w:t xml:space="preserve">), </w:t>
      </w:r>
      <m:oMath>
        <m:sSub>
          <m:sSubPr>
            <m:ctrlPr>
              <w:ins w:id="1847" w:author="Mason,David Steven" w:date="2023-02-14T16:04:00Z">
                <w:rPr>
                  <w:rFonts w:ascii="Cambria Math" w:eastAsiaTheme="minorEastAsia" w:hAnsi="Cambria Math" w:cstheme="minorHAnsi"/>
                  <w:i/>
                  <w:iCs/>
                  <w:color w:val="000000" w:themeColor="text1"/>
                  <w:lang w:val="en-GB"/>
                </w:rPr>
              </w:ins>
            </m:ctrlPr>
          </m:sSubPr>
          <m:e>
            <m:r>
              <w:ins w:id="1848" w:author="Mason,David Steven" w:date="2023-02-14T16:04:00Z">
                <w:rPr>
                  <w:rFonts w:ascii="Cambria Math" w:eastAsiaTheme="minorEastAsia" w:hAnsi="Cambria Math" w:cstheme="minorHAnsi"/>
                  <w:color w:val="000000" w:themeColor="text1"/>
                  <w:lang w:val="en-GB"/>
                </w:rPr>
                <m:t>μ</m:t>
              </w:ins>
            </m:r>
          </m:e>
          <m:sub>
            <m:r>
              <w:ins w:id="1849" w:author="Mason,David Steven" w:date="2023-02-14T16:04:00Z">
                <w:rPr>
                  <w:rFonts w:ascii="Cambria Math" w:eastAsiaTheme="minorEastAsia" w:hAnsi="Cambria Math" w:cstheme="minorHAnsi"/>
                  <w:color w:val="000000" w:themeColor="text1"/>
                  <w:lang w:val="en-GB"/>
                </w:rPr>
                <m:t>i</m:t>
              </w:ins>
            </m:r>
          </m:sub>
        </m:sSub>
        <m:r>
          <w:ins w:id="1850" w:author="Mason,David Steven" w:date="2023-02-14T16:04:00Z">
            <w:rPr>
              <w:rFonts w:ascii="Cambria Math" w:eastAsiaTheme="minorEastAsia" w:hAnsi="Cambria Math" w:cstheme="minorHAnsi"/>
              <w:color w:val="000000" w:themeColor="text1"/>
              <w:lang w:val="en-GB"/>
            </w:rPr>
            <m:t xml:space="preserve"> </m:t>
          </w:ins>
        </m:r>
        <m:sSub>
          <m:sSubPr>
            <m:ctrlPr>
              <w:del w:id="1851" w:author="Mason,David Steven" w:date="2023-02-11T19:43:00Z">
                <w:rPr>
                  <w:rFonts w:ascii="Cambria Math" w:hAnsi="Cambria Math" w:cstheme="minorHAnsi"/>
                  <w:i/>
                  <w:iCs/>
                  <w:color w:val="000000" w:themeColor="text1"/>
                  <w:lang w:val="en-GB"/>
                </w:rPr>
              </w:del>
            </m:ctrlPr>
          </m:sSubPr>
          <m:e>
            <m:r>
              <w:del w:id="1852" w:author="Mason,David Steven" w:date="2023-02-11T19:43:00Z">
                <w:rPr>
                  <w:rFonts w:ascii="Cambria Math" w:hAnsi="Cambria Math" w:cstheme="minorHAnsi"/>
                  <w:color w:val="000000" w:themeColor="text1"/>
                </w:rPr>
                <m:t>μ</m:t>
              </w:del>
            </m:r>
          </m:e>
          <m:sub>
            <m:r>
              <w:del w:id="1853" w:author="Mason,David Steven" w:date="2023-02-11T19:43:00Z">
                <w:rPr>
                  <w:rFonts w:ascii="Cambria Math" w:hAnsi="Cambria Math" w:cstheme="minorHAnsi"/>
                  <w:color w:val="000000" w:themeColor="text1"/>
                  <w:lang w:val="en-GB"/>
                </w:rPr>
                <m:t>i</m:t>
              </w:del>
            </m:r>
          </m:sub>
        </m:sSub>
      </m:oMath>
      <w:del w:id="1854" w:author="Mason,David Steven" w:date="2023-02-14T16:04:00Z">
        <w:r w:rsidRPr="000418A2" w:rsidDel="001E17DB">
          <w:rPr>
            <w:rFonts w:eastAsiaTheme="minorEastAsia" w:cstheme="minorHAnsi"/>
            <w:iCs/>
            <w:color w:val="000000" w:themeColor="text1"/>
            <w:lang w:val="en-GB"/>
          </w:rPr>
          <w:delText xml:space="preserve"> </w:delText>
        </w:r>
      </w:del>
      <w:r w:rsidRPr="000418A2">
        <w:rPr>
          <w:rFonts w:eastAsiaTheme="minorEastAsia" w:cstheme="minorHAnsi"/>
          <w:iCs/>
          <w:color w:val="000000" w:themeColor="text1"/>
          <w:lang w:val="en-GB"/>
        </w:rPr>
        <w:t xml:space="preserve">is the expected value for that </w:t>
      </w:r>
      <w:del w:id="1855" w:author="Mason,David Steven" w:date="2023-02-14T16:04:00Z">
        <w:r w:rsidRPr="000418A2" w:rsidDel="001E17DB">
          <w:rPr>
            <w:rFonts w:eastAsiaTheme="minorEastAsia" w:cstheme="minorHAnsi"/>
            <w:iCs/>
            <w:color w:val="000000" w:themeColor="text1"/>
            <w:lang w:val="en-GB"/>
          </w:rPr>
          <w:delText>sample</w:delText>
        </w:r>
      </w:del>
      <w:ins w:id="1856" w:author="Mason,David Steven" w:date="2023-02-18T17:33:00Z">
        <w:r w:rsidR="00657989" w:rsidRPr="000418A2">
          <w:rPr>
            <w:rFonts w:eastAsiaTheme="minorEastAsia"/>
            <w:color w:val="000000" w:themeColor="text1"/>
            <w:lang w:val="en-GB"/>
          </w:rPr>
          <w:t>block</w:t>
        </w:r>
      </w:ins>
      <m:oMath>
        <m:r>
          <w:ins w:id="1857" w:author="Mason,David Steven" w:date="2023-02-18T17:33:00Z">
            <w:rPr>
              <w:rFonts w:ascii="Cambria Math" w:eastAsiaTheme="minorEastAsia" w:hAnsi="Cambria Math"/>
              <w:color w:val="000000" w:themeColor="text1"/>
              <w:lang w:val="en-GB"/>
            </w:rPr>
            <m:t xml:space="preserve"> i</m:t>
          </w:ins>
        </m:r>
      </m:oMath>
      <w:del w:id="1858" w:author="Mason,David Steven" w:date="2023-02-11T19:43:00Z">
        <w:r w:rsidRPr="000418A2" w:rsidDel="00621D94">
          <w:rPr>
            <w:rFonts w:eastAsiaTheme="minorEastAsia" w:cstheme="minorHAnsi"/>
            <w:iCs/>
            <w:color w:val="000000" w:themeColor="text1"/>
            <w:lang w:val="en-GB"/>
          </w:rPr>
          <w:delText xml:space="preserve"> in block </w:delText>
        </w:r>
      </w:del>
      <m:oMath>
        <m:r>
          <w:del w:id="1859" w:author="Mason,David Steven" w:date="2023-02-11T19:43:00Z">
            <w:rPr>
              <w:rFonts w:ascii="Cambria Math" w:eastAsiaTheme="minorEastAsia" w:hAnsi="Cambria Math" w:cstheme="minorHAnsi"/>
              <w:color w:val="000000" w:themeColor="text1"/>
              <w:lang w:val="en-GB"/>
            </w:rPr>
            <m:t>i</m:t>
          </w:del>
        </m:r>
      </m:oMath>
      <w:r w:rsidRPr="000418A2">
        <w:rPr>
          <w:rFonts w:eastAsiaTheme="minorEastAsia" w:cstheme="minorHAnsi"/>
          <w:iCs/>
          <w:color w:val="000000" w:themeColor="text1"/>
          <w:lang w:val="en-GB"/>
        </w:rPr>
        <w:t xml:space="preserve">, and </w:t>
      </w:r>
      <m:oMath>
        <m:r>
          <w:rPr>
            <w:rFonts w:ascii="Cambria Math" w:hAnsi="Cambria Math" w:cstheme="minorHAnsi"/>
            <w:color w:val="000000" w:themeColor="text1"/>
            <w:lang w:val="en-GB"/>
          </w:rPr>
          <m:t>k</m:t>
        </m:r>
      </m:oMath>
      <w:r w:rsidRPr="000418A2">
        <w:rPr>
          <w:rFonts w:eastAsiaTheme="minorEastAsia" w:cstheme="minorHAnsi"/>
          <w:iCs/>
          <w:color w:val="000000" w:themeColor="text1"/>
          <w:lang w:val="en-GB"/>
        </w:rPr>
        <w:t xml:space="preserve"> is the scaling parameter of the negative binomial distribution. The ln </w:t>
      </w:r>
      <w:r w:rsidRPr="000418A2">
        <w:rPr>
          <w:rFonts w:eastAsiaTheme="minorEastAsia" w:cstheme="minorHAnsi"/>
          <w:iCs/>
          <w:color w:val="000000" w:themeColor="text1"/>
        </w:rPr>
        <w:t>transformed value of the expected seed count</w:t>
      </w:r>
      <w:r w:rsidRPr="000418A2">
        <w:rPr>
          <w:rFonts w:cstheme="minorHAnsi"/>
          <w:color w:val="000000" w:themeColor="text1"/>
          <w:lang w:val="en-GB"/>
        </w:rPr>
        <w:t xml:space="preserve"> (</w:t>
      </w:r>
      <m:oMath>
        <m:sSub>
          <m:sSubPr>
            <m:ctrlPr>
              <w:ins w:id="1860" w:author="Mason,David Steven" w:date="2023-02-14T16:04:00Z">
                <w:rPr>
                  <w:rFonts w:ascii="Cambria Math" w:hAnsi="Cambria Math" w:cstheme="minorHAnsi"/>
                  <w:i/>
                  <w:iCs/>
                  <w:color w:val="000000" w:themeColor="text1"/>
                  <w:lang w:val="en-GB"/>
                </w:rPr>
              </w:ins>
            </m:ctrlPr>
          </m:sSubPr>
          <m:e>
            <m:r>
              <w:ins w:id="1861" w:author="Mason,David Steven" w:date="2023-02-14T16:04:00Z">
                <w:rPr>
                  <w:rFonts w:ascii="Cambria Math" w:hAnsi="Cambria Math" w:cstheme="minorHAnsi"/>
                  <w:color w:val="000000" w:themeColor="text1"/>
                  <w:lang w:val="en-GB"/>
                  <w:rPrChange w:id="1862" w:author="Mason,David Steven" w:date="2023-02-15T15:56:00Z">
                    <w:rPr>
                      <w:rFonts w:ascii="Cambria Math" w:hAnsi="Cambria Math" w:cstheme="minorHAnsi"/>
                      <w:highlight w:val="yellow"/>
                      <w:lang w:val="en-GB"/>
                    </w:rPr>
                  </w:rPrChange>
                </w:rPr>
                <m:t>n</m:t>
              </w:ins>
            </m:r>
          </m:e>
          <m:sub>
            <m:r>
              <w:ins w:id="1863" w:author="Mason,David Steven" w:date="2023-02-14T16:04:00Z">
                <w:rPr>
                  <w:rFonts w:ascii="Cambria Math" w:hAnsi="Cambria Math" w:cstheme="minorHAnsi"/>
                  <w:color w:val="000000" w:themeColor="text1"/>
                  <w:lang w:val="en-GB"/>
                </w:rPr>
                <m:t>i</m:t>
              </w:ins>
            </m:r>
          </m:sub>
        </m:sSub>
        <m:sSub>
          <m:sSubPr>
            <m:ctrlPr>
              <w:del w:id="1864" w:author="Mason,David Steven" w:date="2023-02-11T18:18:00Z">
                <w:rPr>
                  <w:rFonts w:ascii="Cambria Math" w:hAnsi="Cambria Math" w:cstheme="minorHAnsi"/>
                  <w:i/>
                  <w:iCs/>
                  <w:color w:val="000000" w:themeColor="text1"/>
                  <w:lang w:val="en-GB"/>
                </w:rPr>
              </w:del>
            </m:ctrlPr>
          </m:sSubPr>
          <m:e>
            <m:r>
              <w:del w:id="1865" w:author="Mason,David Steven" w:date="2023-02-11T18:18:00Z">
                <w:rPr>
                  <w:rFonts w:ascii="Cambria Math" w:hAnsi="Cambria Math" w:cstheme="minorHAnsi"/>
                  <w:color w:val="000000" w:themeColor="text1"/>
                </w:rPr>
                <m:t>n</m:t>
              </w:del>
            </m:r>
          </m:e>
          <m:sub>
            <m:r>
              <w:del w:id="1866" w:author="Mason,David Steven" w:date="2023-02-11T18:18:00Z">
                <w:rPr>
                  <w:rFonts w:ascii="Cambria Math" w:hAnsi="Cambria Math" w:cstheme="minorHAnsi"/>
                  <w:color w:val="000000" w:themeColor="text1"/>
                  <w:lang w:val="en-GB"/>
                </w:rPr>
                <m:t>i</m:t>
              </w:del>
            </m:r>
          </m:sub>
        </m:sSub>
      </m:oMath>
      <w:r w:rsidRPr="000418A2">
        <w:rPr>
          <w:rFonts w:eastAsiaTheme="minorEastAsia" w:cstheme="minorHAnsi"/>
          <w:iCs/>
          <w:color w:val="000000" w:themeColor="text1"/>
          <w:lang w:val="en-GB"/>
        </w:rPr>
        <w:t xml:space="preserve">; equation </w:t>
      </w:r>
      <w:r w:rsidR="00E54D0B" w:rsidRPr="000418A2">
        <w:rPr>
          <w:rFonts w:eastAsiaTheme="minorEastAsia" w:cstheme="minorHAnsi"/>
          <w:iCs/>
          <w:color w:val="000000" w:themeColor="text1"/>
          <w:lang w:val="en-GB"/>
        </w:rPr>
        <w:t>1</w:t>
      </w:r>
      <w:ins w:id="1867" w:author="Mason,David Steven" w:date="2023-02-15T15:59:00Z">
        <w:r w:rsidR="00BD0526" w:rsidRPr="000418A2">
          <w:rPr>
            <w:rFonts w:eastAsiaTheme="minorEastAsia" w:cstheme="minorHAnsi"/>
            <w:iCs/>
            <w:color w:val="000000" w:themeColor="text1"/>
            <w:lang w:val="en-GB"/>
          </w:rPr>
          <w:t>4</w:t>
        </w:r>
      </w:ins>
      <w:del w:id="1868" w:author="Mason,David Steven" w:date="2023-02-14T19:44:00Z">
        <w:r w:rsidR="00E54D0B" w:rsidRPr="000418A2" w:rsidDel="00B26C70">
          <w:rPr>
            <w:rFonts w:eastAsiaTheme="minorEastAsia" w:cstheme="minorHAnsi"/>
            <w:iCs/>
            <w:color w:val="000000" w:themeColor="text1"/>
            <w:lang w:val="en-GB"/>
          </w:rPr>
          <w:delText>0</w:delText>
        </w:r>
      </w:del>
      <w:r w:rsidRPr="000418A2">
        <w:rPr>
          <w:rFonts w:eastAsiaTheme="minorEastAsia" w:cstheme="minorHAnsi"/>
          <w:iCs/>
          <w:color w:val="000000" w:themeColor="text1"/>
          <w:lang w:val="en-GB"/>
        </w:rPr>
        <w:t xml:space="preserve">) </w:t>
      </w:r>
      <w:del w:id="1869" w:author="Mason,David Steven" w:date="2023-02-11T18:18:00Z">
        <w:r w:rsidRPr="000418A2" w:rsidDel="00FD3966">
          <w:rPr>
            <w:rFonts w:eastAsiaTheme="minorEastAsia" w:cstheme="minorHAnsi"/>
            <w:iCs/>
            <w:color w:val="000000" w:themeColor="text1"/>
            <w:lang w:val="en-GB"/>
          </w:rPr>
          <w:delText xml:space="preserve">in block </w:delText>
        </w:r>
      </w:del>
      <m:oMath>
        <m:r>
          <w:del w:id="1870" w:author="Mason,David Steven" w:date="2023-02-11T18:18:00Z">
            <w:rPr>
              <w:rFonts w:ascii="Cambria Math" w:eastAsiaTheme="minorEastAsia" w:hAnsi="Cambria Math" w:cstheme="minorHAnsi"/>
              <w:color w:val="000000" w:themeColor="text1"/>
              <w:lang w:val="en-GB"/>
            </w:rPr>
            <m:t>i</m:t>
          </w:del>
        </m:r>
      </m:oMath>
      <w:del w:id="1871" w:author="Mason,David Steven" w:date="2023-02-11T18:18:00Z">
        <w:r w:rsidRPr="000418A2" w:rsidDel="00FD3966">
          <w:rPr>
            <w:rFonts w:eastAsiaTheme="minorEastAsia" w:cstheme="minorHAnsi"/>
            <w:iCs/>
            <w:color w:val="000000" w:themeColor="text1"/>
            <w:lang w:val="en-GB"/>
          </w:rPr>
          <w:delText xml:space="preserve"> i</w:delText>
        </w:r>
      </w:del>
      <w:ins w:id="1872" w:author="Mason,David Steven" w:date="2023-02-11T18:18:00Z">
        <w:r w:rsidR="00FD3966" w:rsidRPr="000418A2">
          <w:rPr>
            <w:rFonts w:eastAsiaTheme="minorEastAsia" w:cstheme="minorHAnsi"/>
            <w:iCs/>
            <w:color w:val="000000" w:themeColor="text1"/>
            <w:lang w:val="en-GB"/>
          </w:rPr>
          <w:t>i</w:t>
        </w:r>
      </w:ins>
      <w:r w:rsidRPr="000418A2">
        <w:rPr>
          <w:rFonts w:eastAsiaTheme="minorEastAsia" w:cstheme="minorHAnsi"/>
          <w:iCs/>
          <w:color w:val="000000" w:themeColor="text1"/>
          <w:lang w:val="en-GB"/>
        </w:rPr>
        <w:t>s a linear function of the predictor</w:t>
      </w:r>
      <w:r w:rsidR="00A25E81" w:rsidRPr="000418A2">
        <w:rPr>
          <w:rFonts w:eastAsiaTheme="minorEastAsia" w:cstheme="minorHAnsi"/>
          <w:iCs/>
          <w:color w:val="000000" w:themeColor="text1"/>
          <w:lang w:val="en-GB"/>
        </w:rPr>
        <w:t xml:space="preserve"> variables</w:t>
      </w:r>
      <w:r w:rsidRPr="000418A2">
        <w:rPr>
          <w:rFonts w:eastAsiaTheme="minorEastAsia" w:cstheme="minorHAnsi"/>
          <w:iCs/>
          <w:color w:val="000000" w:themeColor="text1"/>
          <w:lang w:val="en-GB"/>
        </w:rPr>
        <w:t>, i.e.,</w:t>
      </w:r>
    </w:p>
    <w:p w14:paraId="13AC9C27" w14:textId="4486E52F" w:rsidR="00EE1ED2" w:rsidRPr="000418A2" w:rsidRDefault="00000000">
      <w:pPr>
        <w:snapToGrid w:val="0"/>
        <w:spacing w:line="360" w:lineRule="auto"/>
        <w:jc w:val="center"/>
        <w:rPr>
          <w:rFonts w:cstheme="minorHAnsi"/>
          <w:i/>
          <w:iCs/>
          <w:color w:val="000000" w:themeColor="text1"/>
          <w:lang w:val="en-GB"/>
        </w:rPr>
        <w:pPrChange w:id="1873" w:author="Mason,David Steven" w:date="2023-02-17T14:13:00Z">
          <w:pPr>
            <w:snapToGrid w:val="0"/>
            <w:spacing w:line="480" w:lineRule="auto"/>
            <w:jc w:val="center"/>
          </w:pPr>
        </w:pPrChange>
      </w:pPr>
      <m:oMath>
        <m:sSub>
          <m:sSubPr>
            <m:ctrlPr>
              <w:ins w:id="1874" w:author="Mason,David Steven" w:date="2023-02-14T16:04:00Z">
                <w:rPr>
                  <w:rFonts w:ascii="Cambria Math" w:hAnsi="Cambria Math" w:cstheme="minorHAnsi"/>
                  <w:i/>
                  <w:iCs/>
                  <w:color w:val="000000" w:themeColor="text1"/>
                  <w:lang w:val="en-GB"/>
                </w:rPr>
              </w:ins>
            </m:ctrlPr>
          </m:sSubPr>
          <m:e>
            <m:r>
              <w:ins w:id="1875" w:author="Mason,David Steven" w:date="2023-02-14T16:04:00Z">
                <w:rPr>
                  <w:rFonts w:ascii="Cambria Math" w:hAnsi="Cambria Math" w:cstheme="minorHAnsi"/>
                  <w:color w:val="000000" w:themeColor="text1"/>
                  <w:lang w:val="en-GB"/>
                  <w:rPrChange w:id="1876" w:author="Mason,David Steven" w:date="2023-02-15T15:56:00Z">
                    <w:rPr>
                      <w:rFonts w:ascii="Cambria Math" w:hAnsi="Cambria Math" w:cstheme="minorHAnsi"/>
                      <w:highlight w:val="yellow"/>
                      <w:lang w:val="en-GB"/>
                    </w:rPr>
                  </w:rPrChange>
                </w:rPr>
                <m:t xml:space="preserve">n </m:t>
              </w:ins>
            </m:r>
          </m:e>
          <m:sub>
            <m:r>
              <w:ins w:id="1877" w:author="Mason,David Steven" w:date="2023-02-14T16:05:00Z">
                <w:rPr>
                  <w:rFonts w:ascii="Cambria Math" w:hAnsi="Cambria Math" w:cstheme="minorHAnsi"/>
                  <w:color w:val="000000" w:themeColor="text1"/>
                  <w:lang w:val="en-GB"/>
                </w:rPr>
                <m:t>i</m:t>
              </w:ins>
            </m:r>
          </m:sub>
        </m:sSub>
        <m:sSub>
          <m:sSubPr>
            <m:ctrlPr>
              <w:del w:id="1878" w:author="Mason,David Steven" w:date="2023-02-11T18:18:00Z">
                <w:rPr>
                  <w:rFonts w:ascii="Cambria Math" w:hAnsi="Cambria Math" w:cstheme="minorHAnsi"/>
                  <w:i/>
                  <w:iCs/>
                  <w:color w:val="000000" w:themeColor="text1"/>
                  <w:lang w:val="en-GB"/>
                </w:rPr>
              </w:del>
            </m:ctrlPr>
          </m:sSubPr>
          <m:e>
            <m:r>
              <w:del w:id="1879" w:author="Mason,David Steven" w:date="2023-02-11T18:18:00Z">
                <w:rPr>
                  <w:rFonts w:ascii="Cambria Math" w:hAnsi="Cambria Math" w:cstheme="minorHAnsi"/>
                  <w:color w:val="000000" w:themeColor="text1"/>
                </w:rPr>
                <m:t>n</m:t>
              </w:del>
            </m:r>
          </m:e>
          <m:sub>
            <m:r>
              <w:del w:id="1880" w:author="Mason,David Steven" w:date="2023-02-11T18:18:00Z">
                <w:rPr>
                  <w:rFonts w:ascii="Cambria Math" w:hAnsi="Cambria Math" w:cstheme="minorHAnsi"/>
                  <w:color w:val="000000" w:themeColor="text1"/>
                  <w:lang w:val="en-GB"/>
                </w:rPr>
                <m:t>i</m:t>
              </w:del>
            </m:r>
          </m:sub>
        </m:sSub>
        <m:r>
          <w:rPr>
            <w:rFonts w:ascii="Cambria Math" w:hAnsi="Cambria Math" w:cstheme="minorHAnsi"/>
            <w:color w:val="000000" w:themeColor="text1"/>
            <w:lang w:val="en-GB"/>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r>
          <w:rPr>
            <w:rFonts w:ascii="Cambria Math" w:hAnsi="Cambria Math" w:cstheme="minorHAnsi"/>
            <w:color w:val="000000" w:themeColor="text1"/>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m:t>
            </m:r>
          </m:sub>
        </m:sSub>
        <m:sSub>
          <m:sSubPr>
            <m:ctrlPr>
              <w:ins w:id="1881" w:author="Mason,David Steven" w:date="2023-02-14T16:05:00Z">
                <w:rPr>
                  <w:rFonts w:ascii="Cambria Math" w:hAnsi="Cambria Math" w:cstheme="minorHAnsi"/>
                  <w:i/>
                  <w:iCs/>
                  <w:color w:val="000000" w:themeColor="text1"/>
                </w:rPr>
              </w:ins>
            </m:ctrlPr>
          </m:sSubPr>
          <m:e>
            <m:r>
              <w:ins w:id="1882" w:author="Mason,David Steven" w:date="2023-02-14T16:05:00Z">
                <w:rPr>
                  <w:rFonts w:ascii="Cambria Math" w:hAnsi="Cambria Math" w:cstheme="minorHAnsi"/>
                  <w:color w:val="000000" w:themeColor="text1"/>
                </w:rPr>
                <m:t>treat</m:t>
              </w:ins>
            </m:r>
          </m:e>
          <m:sub>
            <m:r>
              <w:ins w:id="1883" w:author="Mason,David Steven" w:date="2023-02-14T16:05:00Z">
                <w:rPr>
                  <w:rFonts w:ascii="Cambria Math" w:hAnsi="Cambria Math" w:cstheme="minorHAnsi"/>
                  <w:color w:val="000000" w:themeColor="text1"/>
                </w:rPr>
                <m:t>i</m:t>
              </w:ins>
            </m:r>
          </m:sub>
        </m:sSub>
        <m:r>
          <w:ins w:id="1884" w:author="Mason,David Steven" w:date="2023-02-11T17:37:00Z">
            <w:rPr>
              <w:rFonts w:ascii="Cambria Math" w:hAnsi="Cambria Math" w:cstheme="minorHAnsi"/>
              <w:color w:val="000000" w:themeColor="text1"/>
            </w:rPr>
            <m:t xml:space="preserve"> </m:t>
          </w:ins>
        </m:r>
        <m:sSub>
          <m:sSubPr>
            <m:ctrlPr>
              <w:del w:id="1885" w:author="Mason,David Steven" w:date="2023-02-11T17:37:00Z">
                <w:rPr>
                  <w:rFonts w:ascii="Cambria Math" w:hAnsi="Cambria Math" w:cstheme="minorHAnsi"/>
                  <w:i/>
                  <w:iCs/>
                  <w:color w:val="000000" w:themeColor="text1"/>
                  <w:lang w:val="en-GB"/>
                </w:rPr>
              </w:del>
            </m:ctrlPr>
          </m:sSubPr>
          <m:e>
            <m:r>
              <w:del w:id="1886" w:author="Mason,David Steven" w:date="2023-02-11T17:37:00Z">
                <w:rPr>
                  <w:rFonts w:ascii="Cambria Math" w:hAnsi="Cambria Math" w:cstheme="minorHAnsi"/>
                  <w:color w:val="000000" w:themeColor="text1"/>
                </w:rPr>
                <m:t>treat</m:t>
              </w:del>
            </m:r>
          </m:e>
          <m:sub>
            <m:r>
              <w:del w:id="1887" w:author="Mason,David Steven" w:date="2023-02-11T17:36:00Z">
                <w:rPr>
                  <w:rFonts w:ascii="Cambria Math" w:hAnsi="Cambria Math" w:cstheme="minorHAnsi"/>
                  <w:color w:val="000000" w:themeColor="text1"/>
                  <w:lang w:val="en-GB"/>
                </w:rPr>
                <m:t>i</m:t>
              </w:del>
            </m:r>
          </m:sub>
        </m:sSub>
        <m:r>
          <w:rPr>
            <w:rFonts w:ascii="Cambria Math" w:hAnsi="Cambria Math" w:cstheme="minorHAnsi"/>
            <w:color w:val="000000" w:themeColor="text1"/>
            <w:lang w:val="en-GB"/>
          </w:rPr>
          <m:t>+</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2</m:t>
            </m:r>
          </m:sub>
        </m:sSub>
        <m:sSub>
          <m:sSubPr>
            <m:ctrlPr>
              <w:ins w:id="1888" w:author="Mason,David Steven" w:date="2023-02-14T16:05:00Z">
                <w:rPr>
                  <w:rFonts w:ascii="Cambria Math" w:hAnsi="Cambria Math" w:cstheme="minorHAnsi"/>
                  <w:i/>
                  <w:iCs/>
                  <w:color w:val="000000" w:themeColor="text1"/>
                </w:rPr>
              </w:ins>
            </m:ctrlPr>
          </m:sSubPr>
          <m:e>
            <m:r>
              <w:ins w:id="1889" w:author="Mason,David Steven" w:date="2023-02-19T20:57:00Z">
                <w:rPr>
                  <w:rFonts w:ascii="Cambria Math" w:hAnsi="Cambria Math" w:cstheme="minorHAnsi"/>
                  <w:color w:val="000000" w:themeColor="text1"/>
                </w:rPr>
                <m:t>day</m:t>
              </w:ins>
            </m:r>
            <m:r>
              <w:ins w:id="1890" w:author="Mason,David Steven" w:date="2023-02-14T16:05:00Z">
                <w:rPr>
                  <w:rFonts w:ascii="Cambria Math" w:hAnsi="Cambria Math" w:cstheme="minorHAnsi"/>
                  <w:color w:val="000000" w:themeColor="text1"/>
                  <w:rPrChange w:id="1891" w:author="Mason,David Steven" w:date="2023-02-15T15:56:00Z">
                    <w:rPr>
                      <w:rFonts w:ascii="Cambria Math" w:hAnsi="Cambria Math" w:cstheme="minorHAnsi"/>
                      <w:highlight w:val="yellow"/>
                    </w:rPr>
                  </w:rPrChange>
                </w:rPr>
                <m:t>X</m:t>
              </w:ins>
            </m:r>
          </m:e>
          <m:sub>
            <m:r>
              <w:ins w:id="1892" w:author="Mason,David Steven" w:date="2023-02-14T16:05:00Z">
                <w:rPr>
                  <w:rFonts w:ascii="Cambria Math" w:hAnsi="Cambria Math" w:cstheme="minorHAnsi"/>
                  <w:color w:val="000000" w:themeColor="text1"/>
                </w:rPr>
                <m:t>i</m:t>
              </w:ins>
            </m:r>
          </m:sub>
        </m:sSub>
        <m:sSub>
          <m:sSubPr>
            <m:ctrlPr>
              <w:del w:id="1893" w:author="Mason,David Steven" w:date="2023-02-11T17:37:00Z">
                <w:rPr>
                  <w:rFonts w:ascii="Cambria Math" w:hAnsi="Cambria Math" w:cstheme="minorHAnsi"/>
                  <w:i/>
                  <w:iCs/>
                  <w:color w:val="000000" w:themeColor="text1"/>
                  <w:lang w:val="en-GB"/>
                </w:rPr>
              </w:del>
            </m:ctrlPr>
          </m:sSubPr>
          <m:e>
            <m:r>
              <w:del w:id="1894" w:author="Mason,David Steven" w:date="2023-02-11T17:37:00Z">
                <w:rPr>
                  <w:rFonts w:ascii="Cambria Math" w:hAnsi="Cambria Math" w:cstheme="minorHAnsi"/>
                  <w:color w:val="000000" w:themeColor="text1"/>
                  <w:lang w:val="en-GB"/>
                </w:rPr>
                <m:t>per</m:t>
              </w:del>
            </m:r>
          </m:e>
          <m:sub>
            <m:r>
              <w:del w:id="1895" w:author="Mason,David Steven" w:date="2023-02-11T17:37:00Z">
                <w:rPr>
                  <w:rFonts w:ascii="Cambria Math" w:hAnsi="Cambria Math" w:cstheme="minorHAnsi"/>
                  <w:color w:val="000000" w:themeColor="text1"/>
                  <w:lang w:val="en-GB"/>
                </w:rPr>
                <m:t>i</m:t>
              </w:del>
            </m:r>
          </m:sub>
        </m:sSub>
        <m:r>
          <w:ins w:id="1896" w:author="Mason,David Steven" w:date="2023-02-18T17:34:00Z">
            <w:rPr>
              <w:rFonts w:ascii="Cambria Math" w:hAnsi="Cambria Math" w:cstheme="minorHAnsi"/>
              <w:color w:val="000000" w:themeColor="text1"/>
              <w:lang w:val="en-GB"/>
            </w:rPr>
            <m:t>+</m:t>
          </w:ins>
        </m:r>
        <m:sSub>
          <m:sSubPr>
            <m:ctrlPr>
              <w:ins w:id="1897" w:author="Mason,David Steven" w:date="2023-02-18T17:35:00Z">
                <w:rPr>
                  <w:rFonts w:ascii="Cambria Math" w:hAnsi="Cambria Math" w:cstheme="minorHAnsi"/>
                  <w:i/>
                  <w:color w:val="000000" w:themeColor="text1"/>
                  <w:lang w:val="en-GB"/>
                </w:rPr>
              </w:ins>
            </m:ctrlPr>
          </m:sSubPr>
          <m:e>
            <m:r>
              <w:ins w:id="1898" w:author="Mason,David Steven" w:date="2023-02-18T17:35:00Z">
                <w:rPr>
                  <w:rFonts w:ascii="Cambria Math" w:hAnsi="Cambria Math" w:cstheme="minorHAnsi"/>
                  <w:color w:val="000000" w:themeColor="text1"/>
                  <w:lang w:val="en-GB"/>
                </w:rPr>
                <m:t xml:space="preserve"> β</m:t>
              </w:ins>
            </m:r>
          </m:e>
          <m:sub>
            <m:r>
              <w:ins w:id="1899" w:author="Mason,David Steven" w:date="2023-02-18T17:35:00Z">
                <w:rPr>
                  <w:rFonts w:ascii="Cambria Math" w:hAnsi="Cambria Math" w:cstheme="minorHAnsi"/>
                  <w:color w:val="000000" w:themeColor="text1"/>
                  <w:lang w:val="en-GB"/>
                </w:rPr>
                <m:t>3</m:t>
              </w:ins>
            </m:r>
          </m:sub>
        </m:sSub>
        <m:sSub>
          <m:sSubPr>
            <m:ctrlPr>
              <w:ins w:id="1900" w:author="Mason,David Steven" w:date="2023-02-18T17:35:00Z">
                <w:rPr>
                  <w:rFonts w:ascii="Cambria Math" w:hAnsi="Cambria Math" w:cstheme="minorHAnsi"/>
                  <w:i/>
                  <w:color w:val="000000" w:themeColor="text1"/>
                  <w:lang w:val="en-GB"/>
                </w:rPr>
              </w:ins>
            </m:ctrlPr>
          </m:sSubPr>
          <m:e>
            <m:r>
              <w:ins w:id="1901" w:author="Mason,David Steven" w:date="2023-02-18T17:35:00Z">
                <w:rPr>
                  <w:rFonts w:ascii="Cambria Math" w:hAnsi="Cambria Math" w:cstheme="minorHAnsi"/>
                  <w:color w:val="000000" w:themeColor="text1"/>
                  <w:lang w:val="en-GB"/>
                </w:rPr>
                <m:t>treat</m:t>
              </w:ins>
            </m:r>
          </m:e>
          <m:sub>
            <m:r>
              <w:ins w:id="1902" w:author="Mason,David Steven" w:date="2023-02-18T17:35:00Z">
                <w:rPr>
                  <w:rFonts w:ascii="Cambria Math" w:hAnsi="Cambria Math" w:cstheme="minorHAnsi"/>
                  <w:color w:val="000000" w:themeColor="text1"/>
                  <w:lang w:val="en-GB"/>
                </w:rPr>
                <m:t>i</m:t>
              </w:ins>
            </m:r>
          </m:sub>
        </m:sSub>
        <m:r>
          <w:ins w:id="1903" w:author="Mason,David Steven" w:date="2023-02-18T17:35:00Z">
            <w:rPr>
              <w:rFonts w:ascii="Cambria Math" w:hAnsi="Cambria Math" w:cstheme="minorHAnsi"/>
              <w:color w:val="000000" w:themeColor="text1"/>
              <w:lang w:val="en-GB"/>
            </w:rPr>
            <m:t>*</m:t>
          </w:ins>
        </m:r>
        <m:r>
          <w:ins w:id="1904" w:author="Mason,David Steven" w:date="2023-02-19T18:12:00Z">
            <w:rPr>
              <w:rFonts w:ascii="Cambria Math" w:hAnsi="Cambria Math" w:cstheme="minorHAnsi"/>
              <w:color w:val="000000" w:themeColor="text1"/>
              <w:lang w:val="en-GB"/>
            </w:rPr>
            <m:t>day</m:t>
          </w:ins>
        </m:r>
        <m:sSub>
          <m:sSubPr>
            <m:ctrlPr>
              <w:ins w:id="1905" w:author="Mason,David Steven" w:date="2023-02-18T17:35:00Z">
                <w:rPr>
                  <w:rFonts w:ascii="Cambria Math" w:hAnsi="Cambria Math" w:cstheme="minorHAnsi"/>
                  <w:i/>
                  <w:color w:val="000000" w:themeColor="text1"/>
                  <w:lang w:val="en-GB"/>
                </w:rPr>
              </w:ins>
            </m:ctrlPr>
          </m:sSubPr>
          <m:e>
            <m:r>
              <w:ins w:id="1906" w:author="Mason,David Steven" w:date="2023-02-18T17:35:00Z">
                <w:rPr>
                  <w:rFonts w:ascii="Cambria Math" w:hAnsi="Cambria Math" w:cstheme="minorHAnsi"/>
                  <w:color w:val="000000" w:themeColor="text1"/>
                  <w:lang w:val="en-GB"/>
                </w:rPr>
                <m:t>X</m:t>
              </w:ins>
            </m:r>
          </m:e>
          <m:sub>
            <m:r>
              <w:ins w:id="1907" w:author="Mason,David Steven" w:date="2023-02-18T17:35:00Z">
                <w:rPr>
                  <w:rFonts w:ascii="Cambria Math" w:hAnsi="Cambria Math" w:cstheme="minorHAnsi"/>
                  <w:color w:val="000000" w:themeColor="text1"/>
                  <w:lang w:val="en-GB"/>
                </w:rPr>
                <m:t>i</m:t>
              </w:ins>
            </m:r>
          </m:sub>
        </m:sSub>
        <m:r>
          <w:ins w:id="1908" w:author="Mason,David Steven" w:date="2023-02-18T17:36:00Z">
            <w:rPr>
              <w:rFonts w:ascii="Cambria Math" w:hAnsi="Cambria Math" w:cstheme="minorHAnsi"/>
              <w:color w:val="000000" w:themeColor="text1"/>
              <w:lang w:val="en-GB"/>
            </w:rPr>
            <m:t xml:space="preserve"> </m:t>
          </w:ins>
        </m:r>
        <m:r>
          <w:ins w:id="1909" w:author="Mason,David Steven" w:date="2023-02-18T17:36:00Z">
            <w:rPr>
              <w:rFonts w:ascii="Cambria Math" w:eastAsiaTheme="minorEastAsia" w:hAnsi="Cambria Math"/>
              <w:color w:val="000000" w:themeColor="text1"/>
              <w:lang w:val="en-GB"/>
            </w:rPr>
            <m:t>+</m:t>
          </w:ins>
        </m:r>
        <m:sSub>
          <m:sSubPr>
            <m:ctrlPr>
              <w:ins w:id="1910" w:author="Mason,David Steven" w:date="2023-02-18T17:36:00Z">
                <w:rPr>
                  <w:rFonts w:ascii="Cambria Math" w:eastAsiaTheme="minorEastAsia" w:hAnsi="Cambria Math"/>
                  <w:i/>
                  <w:color w:val="000000" w:themeColor="text1"/>
                  <w:lang w:val="en-GB"/>
                </w:rPr>
              </w:ins>
            </m:ctrlPr>
          </m:sSubPr>
          <m:e>
            <m:r>
              <w:ins w:id="1911" w:author="Mason,David Steven" w:date="2023-02-18T17:36:00Z">
                <w:rPr>
                  <w:rFonts w:ascii="Cambria Math" w:eastAsiaTheme="minorEastAsia" w:hAnsi="Cambria Math"/>
                  <w:color w:val="000000" w:themeColor="text1"/>
                  <w:lang w:val="en-GB"/>
                </w:rPr>
                <m:t>b</m:t>
              </w:ins>
            </m:r>
          </m:e>
          <m:sub>
            <m:r>
              <w:ins w:id="1912" w:author="Mason,David Steven" w:date="2023-02-18T17:36:00Z">
                <w:rPr>
                  <w:rFonts w:ascii="Cambria Math" w:eastAsiaTheme="minorEastAsia" w:hAnsi="Cambria Math"/>
                  <w:color w:val="000000" w:themeColor="text1"/>
                  <w:lang w:val="en-GB"/>
                </w:rPr>
                <m:t>i</m:t>
              </w:ins>
            </m:r>
          </m:sub>
        </m:sSub>
        <m:r>
          <w:ins w:id="1913" w:author="Mason,David Steven" w:date="2023-02-18T17:36:00Z">
            <w:rPr>
              <w:rFonts w:ascii="Cambria Math" w:eastAsiaTheme="minorEastAsia" w:hAnsi="Cambria Math"/>
              <w:color w:val="000000" w:themeColor="text1"/>
              <w:lang w:val="en-GB"/>
            </w:rPr>
            <m:t>~N</m:t>
          </w:ins>
        </m:r>
        <m:d>
          <m:dPr>
            <m:ctrlPr>
              <w:ins w:id="1914" w:author="Mason,David Steven" w:date="2023-02-18T17:36:00Z">
                <w:rPr>
                  <w:rFonts w:ascii="Cambria Math" w:eastAsiaTheme="minorEastAsia" w:hAnsi="Cambria Math"/>
                  <w:i/>
                  <w:color w:val="000000" w:themeColor="text1"/>
                  <w:lang w:val="en-GB"/>
                </w:rPr>
              </w:ins>
            </m:ctrlPr>
          </m:dPr>
          <m:e>
            <m:sSub>
              <m:sSubPr>
                <m:ctrlPr>
                  <w:ins w:id="1915" w:author="Mason,David Steven" w:date="2023-02-18T17:36:00Z">
                    <w:rPr>
                      <w:rFonts w:ascii="Cambria Math" w:eastAsiaTheme="minorEastAsia" w:hAnsi="Cambria Math"/>
                      <w:i/>
                      <w:color w:val="000000" w:themeColor="text1"/>
                      <w:lang w:val="en-GB"/>
                    </w:rPr>
                  </w:ins>
                </m:ctrlPr>
              </m:sSubPr>
              <m:e>
                <m:r>
                  <w:ins w:id="1916" w:author="Mason,David Steven" w:date="2023-02-18T17:36:00Z">
                    <w:rPr>
                      <w:rFonts w:ascii="Cambria Math" w:eastAsiaTheme="minorEastAsia" w:hAnsi="Cambria Math"/>
                      <w:color w:val="000000" w:themeColor="text1"/>
                      <w:lang w:val="en-GB"/>
                    </w:rPr>
                    <m:t>μ</m:t>
                  </w:ins>
                </m:r>
              </m:e>
              <m:sub>
                <m:r>
                  <w:ins w:id="1917" w:author="Mason,David Steven" w:date="2023-02-18T17:36:00Z">
                    <w:rPr>
                      <w:rFonts w:ascii="Cambria Math" w:eastAsiaTheme="minorEastAsia" w:hAnsi="Cambria Math"/>
                      <w:color w:val="000000" w:themeColor="text1"/>
                      <w:lang w:val="en-GB"/>
                    </w:rPr>
                    <m:t>i</m:t>
                  </w:ins>
                </m:r>
              </m:sub>
            </m:sSub>
            <m:r>
              <w:ins w:id="1918" w:author="Mason,David Steven" w:date="2023-02-18T17:36:00Z">
                <w:rPr>
                  <w:rFonts w:ascii="Cambria Math" w:eastAsiaTheme="minorEastAsia" w:hAnsi="Cambria Math"/>
                  <w:color w:val="000000" w:themeColor="text1"/>
                  <w:lang w:val="en-GB"/>
                </w:rPr>
                <m:t>,</m:t>
              </w:ins>
            </m:r>
            <m:sSup>
              <m:sSupPr>
                <m:ctrlPr>
                  <w:ins w:id="1919" w:author="Mason,David Steven" w:date="2023-02-18T17:36:00Z">
                    <w:rPr>
                      <w:rFonts w:ascii="Cambria Math" w:eastAsiaTheme="minorEastAsia" w:hAnsi="Cambria Math"/>
                      <w:i/>
                      <w:color w:val="000000" w:themeColor="text1"/>
                      <w:lang w:val="en-GB"/>
                    </w:rPr>
                  </w:ins>
                </m:ctrlPr>
              </m:sSupPr>
              <m:e>
                <m:r>
                  <w:ins w:id="1920" w:author="Mason,David Steven" w:date="2023-02-18T17:36:00Z">
                    <w:rPr>
                      <w:rFonts w:ascii="Cambria Math" w:eastAsiaTheme="minorEastAsia" w:hAnsi="Cambria Math"/>
                      <w:color w:val="000000" w:themeColor="text1"/>
                      <w:lang w:val="en-GB"/>
                    </w:rPr>
                    <m:t>σ</m:t>
                  </w:ins>
                </m:r>
              </m:e>
              <m:sup>
                <m:r>
                  <w:ins w:id="1921" w:author="Mason,David Steven" w:date="2023-02-18T17:36:00Z">
                    <w:rPr>
                      <w:rFonts w:ascii="Cambria Math" w:eastAsiaTheme="minorEastAsia" w:hAnsi="Cambria Math"/>
                      <w:color w:val="000000" w:themeColor="text1"/>
                      <w:lang w:val="en-GB"/>
                    </w:rPr>
                    <m:t>2</m:t>
                  </w:ins>
                </m:r>
              </m:sup>
            </m:sSup>
          </m:e>
        </m:d>
        <m:r>
          <w:ins w:id="1922" w:author="Mason,David Steven" w:date="2023-02-18T17:36:00Z">
            <w:rPr>
              <w:rFonts w:ascii="Cambria Math" w:hAnsi="Cambria Math" w:cstheme="minorHAnsi"/>
              <w:color w:val="000000" w:themeColor="text1"/>
              <w:lang w:val="en-GB"/>
            </w:rPr>
            <m:t xml:space="preserve">     </m:t>
          </w:ins>
        </m:r>
        <m:r>
          <w:del w:id="1923" w:author="Mason,David Steven" w:date="2023-02-18T17:34:00Z">
            <w:rPr>
              <w:rFonts w:ascii="Cambria Math" w:hAnsi="Cambria Math" w:cstheme="minorHAnsi"/>
              <w:color w:val="000000" w:themeColor="text1"/>
              <w:lang w:val="en-GB"/>
            </w:rPr>
            <m:t>+</m:t>
          </w:del>
        </m:r>
        <m:sSub>
          <m:sSubPr>
            <m:ctrlPr>
              <w:del w:id="1924" w:author="Mason,David Steven" w:date="2023-02-18T17:34:00Z">
                <w:rPr>
                  <w:rFonts w:ascii="Cambria Math" w:hAnsi="Cambria Math" w:cstheme="minorHAnsi"/>
                  <w:i/>
                  <w:iCs/>
                  <w:color w:val="000000" w:themeColor="text1"/>
                </w:rPr>
              </w:del>
            </m:ctrlPr>
          </m:sSubPr>
          <m:e>
            <m:r>
              <w:del w:id="1925" w:author="Mason,David Steven" w:date="2023-02-18T17:34:00Z">
                <w:rPr>
                  <w:rFonts w:ascii="Cambria Math" w:hAnsi="Cambria Math" w:cstheme="minorHAnsi"/>
                  <w:color w:val="000000" w:themeColor="text1"/>
                </w:rPr>
                <m:t>β</m:t>
              </w:del>
            </m:r>
          </m:e>
          <m:sub>
            <m:r>
              <w:del w:id="1926" w:author="Mason,David Steven" w:date="2023-02-18T17:34:00Z">
                <w:rPr>
                  <w:rFonts w:ascii="Cambria Math" w:hAnsi="Cambria Math" w:cstheme="minorHAnsi"/>
                  <w:color w:val="000000" w:themeColor="text1"/>
                </w:rPr>
                <m:t>3</m:t>
              </w:del>
            </m:r>
          </m:sub>
        </m:sSub>
        <m:sSub>
          <m:sSubPr>
            <m:ctrlPr>
              <w:del w:id="1927" w:author="Mason,David Steven" w:date="2023-02-11T17:37:00Z">
                <w:rPr>
                  <w:rFonts w:ascii="Cambria Math" w:hAnsi="Cambria Math" w:cstheme="minorHAnsi"/>
                  <w:i/>
                  <w:iCs/>
                  <w:color w:val="000000" w:themeColor="text1"/>
                  <w:lang w:val="en-GB"/>
                </w:rPr>
              </w:del>
            </m:ctrlPr>
          </m:sSubPr>
          <m:e>
            <m:r>
              <w:del w:id="1928" w:author="Mason,David Steven" w:date="2023-02-11T17:37:00Z">
                <w:rPr>
                  <w:rFonts w:ascii="Cambria Math" w:hAnsi="Cambria Math" w:cstheme="minorHAnsi"/>
                  <w:color w:val="000000" w:themeColor="text1"/>
                  <w:lang w:val="en-GB"/>
                </w:rPr>
                <m:t>treat</m:t>
              </w:del>
            </m:r>
          </m:e>
          <m:sub>
            <m:r>
              <w:del w:id="1929" w:author="Mason,David Steven" w:date="2023-02-11T17:37:00Z">
                <w:rPr>
                  <w:rFonts w:ascii="Cambria Math" w:hAnsi="Cambria Math" w:cstheme="minorHAnsi"/>
                  <w:color w:val="000000" w:themeColor="text1"/>
                  <w:lang w:val="en-GB"/>
                </w:rPr>
                <m:t>i</m:t>
              </w:del>
            </m:r>
          </m:sub>
        </m:sSub>
        <m:r>
          <w:del w:id="1930" w:author="Mason,David Steven" w:date="2023-02-18T17:34:00Z">
            <w:rPr>
              <w:rFonts w:ascii="Cambria Math" w:hAnsi="Cambria Math" w:cstheme="minorHAnsi"/>
              <w:color w:val="000000" w:themeColor="text1"/>
              <w:lang w:val="en-GB"/>
            </w:rPr>
            <m:t>*</m:t>
          </w:del>
        </m:r>
        <m:sSub>
          <m:sSubPr>
            <m:ctrlPr>
              <w:del w:id="1931" w:author="Mason,David Steven" w:date="2023-02-11T17:37:00Z">
                <w:rPr>
                  <w:rFonts w:ascii="Cambria Math" w:hAnsi="Cambria Math" w:cstheme="minorHAnsi"/>
                  <w:i/>
                  <w:iCs/>
                  <w:color w:val="000000" w:themeColor="text1"/>
                  <w:lang w:val="en-GB"/>
                </w:rPr>
              </w:del>
            </m:ctrlPr>
          </m:sSubPr>
          <m:e>
            <m:r>
              <w:del w:id="1932" w:author="Mason,David Steven" w:date="2023-02-11T17:37:00Z">
                <w:rPr>
                  <w:rFonts w:ascii="Cambria Math" w:hAnsi="Cambria Math" w:cstheme="minorHAnsi"/>
                  <w:color w:val="000000" w:themeColor="text1"/>
                  <w:lang w:val="en-GB"/>
                </w:rPr>
                <m:t>per</m:t>
              </w:del>
            </m:r>
          </m:e>
          <m:sub>
            <m:r>
              <w:del w:id="1933" w:author="Mason,David Steven" w:date="2023-02-11T17:37:00Z">
                <w:rPr>
                  <w:rFonts w:ascii="Cambria Math" w:hAnsi="Cambria Math" w:cstheme="minorHAnsi"/>
                  <w:color w:val="000000" w:themeColor="text1"/>
                  <w:lang w:val="en-GB"/>
                </w:rPr>
                <m:t>i</m:t>
              </w:del>
            </m:r>
          </m:sub>
        </m:sSub>
        <m:r>
          <w:del w:id="1934" w:author="Mason,David Steven" w:date="2023-02-11T17:40:00Z">
            <w:rPr>
              <w:rFonts w:ascii="Cambria Math" w:hAnsi="Cambria Math" w:cstheme="minorHAnsi"/>
              <w:color w:val="000000" w:themeColor="text1"/>
              <w:lang w:val="en-GB"/>
            </w:rPr>
            <m:t>+</m:t>
          </w:del>
        </m:r>
        <m:sSub>
          <m:sSubPr>
            <m:ctrlPr>
              <w:del w:id="1935" w:author="Mason,David Steven" w:date="2023-02-11T17:40:00Z">
                <w:rPr>
                  <w:rFonts w:ascii="Cambria Math" w:hAnsi="Cambria Math" w:cstheme="minorHAnsi"/>
                  <w:i/>
                  <w:iCs/>
                  <w:color w:val="000000" w:themeColor="text1"/>
                </w:rPr>
              </w:del>
            </m:ctrlPr>
          </m:sSubPr>
          <m:e>
            <m:r>
              <w:del w:id="1936" w:author="Mason,David Steven" w:date="2023-02-11T17:40:00Z">
                <w:rPr>
                  <w:rFonts w:ascii="Cambria Math" w:hAnsi="Cambria Math" w:cstheme="minorHAnsi"/>
                  <w:color w:val="000000" w:themeColor="text1"/>
                </w:rPr>
                <m:t>b</m:t>
              </w:del>
            </m:r>
          </m:e>
          <m:sub>
            <m:r>
              <w:del w:id="1937" w:author="Mason,David Steven" w:date="2023-02-11T17:40:00Z">
                <w:rPr>
                  <w:rFonts w:ascii="Cambria Math" w:hAnsi="Cambria Math" w:cstheme="minorHAnsi"/>
                  <w:color w:val="000000" w:themeColor="text1"/>
                </w:rPr>
                <m:t>i</m:t>
              </w:del>
            </m:r>
          </m:sub>
        </m:sSub>
        <m:r>
          <w:del w:id="1938" w:author="Mason,David Steven" w:date="2023-02-11T17:40:00Z">
            <m:rPr>
              <m:scr m:val="script"/>
            </m:rPr>
            <w:rPr>
              <w:rFonts w:ascii="Cambria Math" w:hAnsi="Cambria Math" w:cstheme="minorHAnsi"/>
              <w:color w:val="000000" w:themeColor="text1"/>
            </w:rPr>
            <m:t>~N</m:t>
          </w:del>
        </m:r>
        <m:d>
          <m:dPr>
            <m:ctrlPr>
              <w:del w:id="1939" w:author="Mason,David Steven" w:date="2023-02-11T17:40:00Z">
                <w:rPr>
                  <w:rFonts w:ascii="Cambria Math" w:hAnsi="Cambria Math" w:cstheme="minorHAnsi"/>
                  <w:i/>
                  <w:iCs/>
                  <w:color w:val="000000" w:themeColor="text1"/>
                </w:rPr>
              </w:del>
            </m:ctrlPr>
          </m:dPr>
          <m:e>
            <m:r>
              <w:del w:id="1940" w:author="Mason,David Steven" w:date="2023-02-11T17:40:00Z">
                <w:rPr>
                  <w:rFonts w:ascii="Cambria Math" w:hAnsi="Cambria Math" w:cstheme="minorHAnsi"/>
                  <w:color w:val="000000" w:themeColor="text1"/>
                </w:rPr>
                <m:t xml:space="preserve"> </m:t>
              </w:del>
            </m:r>
            <m:sSub>
              <m:sSubPr>
                <m:ctrlPr>
                  <w:del w:id="1941" w:author="Mason,David Steven" w:date="2023-02-11T17:40:00Z">
                    <w:rPr>
                      <w:rFonts w:ascii="Cambria Math" w:hAnsi="Cambria Math" w:cstheme="minorHAnsi"/>
                      <w:i/>
                      <w:iCs/>
                      <w:color w:val="000000" w:themeColor="text1"/>
                    </w:rPr>
                  </w:del>
                </m:ctrlPr>
              </m:sSubPr>
              <m:e>
                <m:r>
                  <w:del w:id="1942" w:author="Mason,David Steven" w:date="2023-02-11T17:40:00Z">
                    <w:rPr>
                      <w:rFonts w:ascii="Cambria Math" w:hAnsi="Cambria Math" w:cstheme="minorHAnsi"/>
                      <w:color w:val="000000" w:themeColor="text1"/>
                    </w:rPr>
                    <m:t>μ</m:t>
                  </w:del>
                </m:r>
              </m:e>
              <m:sub>
                <m:r>
                  <w:del w:id="1943" w:author="Mason,David Steven" w:date="2023-02-11T17:40:00Z">
                    <w:rPr>
                      <w:rFonts w:ascii="Cambria Math" w:hAnsi="Cambria Math" w:cstheme="minorHAnsi"/>
                      <w:color w:val="000000" w:themeColor="text1"/>
                    </w:rPr>
                    <m:t>i</m:t>
                  </w:del>
                </m:r>
              </m:sub>
            </m:sSub>
            <m:r>
              <w:del w:id="1944" w:author="Mason,David Steven" w:date="2023-02-11T17:40:00Z">
                <w:rPr>
                  <w:rFonts w:ascii="Cambria Math" w:hAnsi="Cambria Math" w:cstheme="minorHAnsi"/>
                  <w:color w:val="000000" w:themeColor="text1"/>
                </w:rPr>
                <m:t xml:space="preserve"> , </m:t>
              </w:del>
            </m:r>
            <m:sSup>
              <m:sSupPr>
                <m:ctrlPr>
                  <w:del w:id="1945" w:author="Mason,David Steven" w:date="2023-02-11T17:40:00Z">
                    <w:rPr>
                      <w:rFonts w:ascii="Cambria Math" w:hAnsi="Cambria Math" w:cstheme="minorHAnsi"/>
                      <w:i/>
                      <w:iCs/>
                      <w:color w:val="000000" w:themeColor="text1"/>
                    </w:rPr>
                  </w:del>
                </m:ctrlPr>
              </m:sSupPr>
              <m:e>
                <m:r>
                  <w:del w:id="1946" w:author="Mason,David Steven" w:date="2023-02-11T17:40:00Z">
                    <w:rPr>
                      <w:rFonts w:ascii="Cambria Math" w:hAnsi="Cambria Math" w:cstheme="minorHAnsi"/>
                      <w:color w:val="000000" w:themeColor="text1"/>
                    </w:rPr>
                    <m:t>σ</m:t>
                  </w:del>
                </m:r>
              </m:e>
              <m:sup>
                <m:r>
                  <w:del w:id="1947" w:author="Mason,David Steven" w:date="2023-02-11T17:40:00Z">
                    <w:rPr>
                      <w:rFonts w:ascii="Cambria Math" w:hAnsi="Cambria Math" w:cstheme="minorHAnsi"/>
                      <w:color w:val="000000" w:themeColor="text1"/>
                    </w:rPr>
                    <m:t>2</m:t>
                  </w:del>
                </m:r>
              </m:sup>
            </m:sSup>
          </m:e>
        </m:d>
        <m:r>
          <w:del w:id="1948" w:author="Mason,David Steven" w:date="2023-02-18T17:34:00Z">
            <w:rPr>
              <w:rFonts w:ascii="Cambria Math" w:hAnsi="Cambria Math" w:cstheme="minorHAnsi"/>
              <w:color w:val="000000" w:themeColor="text1"/>
            </w:rPr>
            <m:t xml:space="preserve"> </m:t>
          </w:del>
        </m:r>
      </m:oMath>
      <w:del w:id="1949" w:author="Mason,David Steven" w:date="2023-02-11T17:38:00Z">
        <w:r w:rsidR="00EE1ED2" w:rsidRPr="000418A2" w:rsidDel="001E76E6">
          <w:rPr>
            <w:rFonts w:eastAsiaTheme="minorEastAsia" w:cstheme="minorHAnsi"/>
            <w:i/>
            <w:iCs/>
            <w:color w:val="000000" w:themeColor="text1"/>
          </w:rPr>
          <w:tab/>
        </w:r>
        <w:r w:rsidR="00EE1ED2" w:rsidRPr="000418A2" w:rsidDel="001E76E6">
          <w:rPr>
            <w:rFonts w:eastAsiaTheme="minorEastAsia" w:cstheme="minorHAnsi"/>
            <w:i/>
            <w:iCs/>
            <w:color w:val="000000" w:themeColor="text1"/>
          </w:rPr>
          <w:tab/>
        </w:r>
      </w:del>
      <w:del w:id="1950" w:author="Mason,David Steven" w:date="2023-02-18T17:34:00Z">
        <w:r w:rsidR="00EE1ED2" w:rsidRPr="000418A2" w:rsidDel="00657989">
          <w:rPr>
            <w:rFonts w:eastAsiaTheme="minorEastAsia" w:cstheme="minorHAnsi"/>
            <w:i/>
            <w:iCs/>
            <w:color w:val="000000" w:themeColor="text1"/>
          </w:rPr>
          <w:tab/>
        </w:r>
      </w:del>
      <w:r w:rsidR="00EE1ED2" w:rsidRPr="000418A2">
        <w:rPr>
          <w:rFonts w:cstheme="minorHAnsi"/>
          <w:i/>
          <w:iCs/>
          <w:color w:val="000000" w:themeColor="text1"/>
          <w:lang w:val="en-GB"/>
        </w:rPr>
        <w:t xml:space="preserve">(eq. </w:t>
      </w:r>
      <w:r w:rsidR="00A25E81" w:rsidRPr="000418A2">
        <w:rPr>
          <w:rFonts w:cstheme="minorHAnsi"/>
          <w:i/>
          <w:iCs/>
          <w:color w:val="000000" w:themeColor="text1"/>
          <w:lang w:val="en-GB"/>
        </w:rPr>
        <w:t>1</w:t>
      </w:r>
      <w:ins w:id="1951" w:author="Mason,David Steven" w:date="2023-02-15T15:59:00Z">
        <w:r w:rsidR="00BD0526" w:rsidRPr="000418A2">
          <w:rPr>
            <w:rFonts w:cstheme="minorHAnsi"/>
            <w:i/>
            <w:iCs/>
            <w:color w:val="000000" w:themeColor="text1"/>
            <w:lang w:val="en-GB"/>
          </w:rPr>
          <w:t>4</w:t>
        </w:r>
      </w:ins>
      <w:del w:id="1952" w:author="Mason,David Steven" w:date="2023-02-14T19:44:00Z">
        <w:r w:rsidR="00A25E81" w:rsidRPr="000418A2" w:rsidDel="00B26C70">
          <w:rPr>
            <w:rFonts w:cstheme="minorHAnsi"/>
            <w:i/>
            <w:iCs/>
            <w:color w:val="000000" w:themeColor="text1"/>
            <w:lang w:val="en-GB"/>
          </w:rPr>
          <w:delText>0</w:delText>
        </w:r>
      </w:del>
      <w:r w:rsidR="00EE1ED2" w:rsidRPr="000418A2">
        <w:rPr>
          <w:rFonts w:cstheme="minorHAnsi"/>
          <w:i/>
          <w:iCs/>
          <w:color w:val="000000" w:themeColor="text1"/>
          <w:lang w:val="en-GB"/>
        </w:rPr>
        <w:t>)</w:t>
      </w:r>
    </w:p>
    <w:p w14:paraId="69C1F2C0" w14:textId="0E06EE6E" w:rsidR="003418AC" w:rsidRPr="000418A2" w:rsidDel="00B3557B" w:rsidRDefault="00EE1ED2" w:rsidP="00B3557B">
      <w:pPr>
        <w:snapToGrid w:val="0"/>
        <w:spacing w:line="360" w:lineRule="auto"/>
        <w:rPr>
          <w:del w:id="1953" w:author="Mason,David Steven" w:date="2023-02-17T14:21:00Z"/>
          <w:rFonts w:eastAsiaTheme="minorEastAsia" w:cstheme="minorHAnsi"/>
          <w:iCs/>
          <w:color w:val="000000" w:themeColor="text1"/>
          <w:lang w:val="en-GB"/>
        </w:rPr>
      </w:pPr>
      <w:r w:rsidRPr="000418A2">
        <w:rPr>
          <w:color w:val="000000" w:themeColor="text1"/>
          <w:lang w:val="en-GB"/>
        </w:rPr>
        <w:t xml:space="preserve">wher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0</m:t>
            </m:r>
          </m:sub>
        </m:sSub>
      </m:oMath>
      <w:r w:rsidRPr="000418A2">
        <w:rPr>
          <w:rFonts w:eastAsiaTheme="minorEastAsia"/>
          <w:color w:val="000000" w:themeColor="text1"/>
        </w:rPr>
        <w:t xml:space="preserve"> is the intercept value, </w:t>
      </w:r>
      <m:oMath>
        <m:sSub>
          <m:sSubPr>
            <m:ctrlPr>
              <w:rPr>
                <w:rFonts w:ascii="Cambria Math" w:hAnsi="Cambria Math" w:cstheme="minorHAnsi"/>
                <w:i/>
                <w:iCs/>
                <w:color w:val="000000" w:themeColor="text1"/>
              </w:rPr>
            </m:ctrlPr>
          </m:sSubPr>
          <m:e>
            <m:r>
              <w:rPr>
                <w:rFonts w:ascii="Cambria Math" w:hAnsi="Cambria Math" w:cstheme="minorHAnsi"/>
                <w:color w:val="000000" w:themeColor="text1"/>
              </w:rPr>
              <m:t>β</m:t>
            </m:r>
          </m:e>
          <m:sub>
            <m:r>
              <w:rPr>
                <w:rFonts w:ascii="Cambria Math" w:hAnsi="Cambria Math" w:cstheme="minorHAnsi"/>
                <w:color w:val="000000" w:themeColor="text1"/>
              </w:rPr>
              <m:t>1</m:t>
            </m:r>
            <m:r>
              <w:del w:id="1954" w:author="Mason,David Steven" w:date="2023-03-10T13:22:00Z">
                <w:rPr>
                  <w:rFonts w:ascii="Cambria Math" w:hAnsi="Cambria Math" w:cstheme="minorHAnsi"/>
                  <w:color w:val="000000" w:themeColor="text1"/>
                </w:rPr>
                <m:t>,</m:t>
              </w:del>
            </m:r>
            <m:r>
              <w:ins w:id="1955" w:author="Mason,David Steven" w:date="2023-03-10T13:22:00Z">
                <w:rPr>
                  <w:rFonts w:ascii="Cambria Math" w:hAnsi="Cambria Math" w:cstheme="minorHAnsi"/>
                  <w:color w:val="000000" w:themeColor="text1"/>
                </w:rPr>
                <m:t>-</m:t>
              </w:ins>
            </m:r>
            <m:r>
              <w:del w:id="1956" w:author="Mason,David Steven" w:date="2023-03-10T13:22:00Z">
                <w:rPr>
                  <w:rFonts w:ascii="Cambria Math" w:hAnsi="Cambria Math" w:cstheme="minorHAnsi"/>
                  <w:color w:val="000000" w:themeColor="text1"/>
                </w:rPr>
                <m:t xml:space="preserve"> 2,</m:t>
              </w:del>
            </m:r>
            <m:r>
              <w:rPr>
                <w:rFonts w:ascii="Cambria Math" w:hAnsi="Cambria Math" w:cstheme="minorHAnsi"/>
                <w:color w:val="000000" w:themeColor="text1"/>
              </w:rPr>
              <m:t xml:space="preserve"> </m:t>
            </m:r>
            <m:r>
              <w:del w:id="1957" w:author="Mason,David Steven" w:date="2023-02-18T17:36:00Z">
                <w:rPr>
                  <w:rFonts w:ascii="Cambria Math" w:hAnsi="Cambria Math" w:cstheme="minorHAnsi"/>
                  <w:color w:val="000000" w:themeColor="text1"/>
                </w:rPr>
                <m:t>3</m:t>
              </w:del>
            </m:r>
            <m:r>
              <w:ins w:id="1958" w:author="Mason,David Steven" w:date="2023-02-18T17:36:00Z">
                <w:rPr>
                  <w:rFonts w:ascii="Cambria Math" w:hAnsi="Cambria Math" w:cstheme="minorHAnsi"/>
                  <w:color w:val="000000" w:themeColor="text1"/>
                </w:rPr>
                <m:t>3</m:t>
              </w:ins>
            </m:r>
          </m:sub>
        </m:sSub>
      </m:oMath>
      <w:r w:rsidRPr="000418A2">
        <w:rPr>
          <w:rFonts w:eastAsiaTheme="minorEastAsia"/>
          <w:color w:val="000000" w:themeColor="text1"/>
        </w:rPr>
        <w:t xml:space="preserve"> are the parameter estimates of the fixed effects,</w:t>
      </w:r>
      <w:ins w:id="1959" w:author="Mason,David Steven" w:date="2023-02-11T18:20:00Z">
        <w:r w:rsidR="00FD3966" w:rsidRPr="000418A2">
          <w:rPr>
            <w:rFonts w:eastAsiaTheme="minorEastAsia"/>
            <w:color w:val="000000" w:themeColor="text1"/>
          </w:rPr>
          <w:t xml:space="preserve"> </w:t>
        </w:r>
      </w:ins>
      <m:oMath>
        <m:sSub>
          <m:sSubPr>
            <m:ctrlPr>
              <w:ins w:id="1960" w:author="Mason,David Steven" w:date="2023-02-14T16:06:00Z">
                <w:rPr>
                  <w:rFonts w:ascii="Cambria Math" w:hAnsi="Cambria Math" w:cstheme="minorHAnsi"/>
                  <w:i/>
                  <w:iCs/>
                  <w:color w:val="000000" w:themeColor="text1"/>
                </w:rPr>
              </w:ins>
            </m:ctrlPr>
          </m:sSubPr>
          <m:e>
            <m:r>
              <w:ins w:id="1961" w:author="Mason,David Steven" w:date="2023-02-14T16:06:00Z">
                <w:rPr>
                  <w:rFonts w:ascii="Cambria Math" w:hAnsi="Cambria Math" w:cstheme="minorHAnsi"/>
                  <w:color w:val="000000" w:themeColor="text1"/>
                </w:rPr>
                <m:t>treat</m:t>
              </w:ins>
            </m:r>
          </m:e>
          <m:sub>
            <m:r>
              <w:ins w:id="1962" w:author="Mason,David Steven" w:date="2023-02-14T16:06:00Z">
                <w:rPr>
                  <w:rFonts w:ascii="Cambria Math" w:hAnsi="Cambria Math" w:cstheme="minorHAnsi"/>
                  <w:color w:val="000000" w:themeColor="text1"/>
                </w:rPr>
                <m:t>i</m:t>
              </w:ins>
            </m:r>
          </m:sub>
        </m:sSub>
      </m:oMath>
      <w:ins w:id="1963" w:author="Mason,David Steven" w:date="2023-02-14T16:06:00Z">
        <w:r w:rsidR="001E17DB" w:rsidRPr="000418A2">
          <w:rPr>
            <w:rFonts w:eastAsiaTheme="minorEastAsia"/>
            <w:iCs/>
            <w:color w:val="000000" w:themeColor="text1"/>
          </w:rPr>
          <w:t xml:space="preserve"> </w:t>
        </w:r>
      </w:ins>
      <w:del w:id="1964" w:author="Mason,David Steven" w:date="2023-02-14T16:06:00Z">
        <w:r w:rsidRPr="000418A2" w:rsidDel="001E17DB">
          <w:rPr>
            <w:rFonts w:eastAsiaTheme="minorEastAsia"/>
            <w:color w:val="000000" w:themeColor="text1"/>
          </w:rPr>
          <w:delText xml:space="preserve"> </w:delText>
        </w:r>
      </w:del>
      <m:oMath>
        <m:sSub>
          <m:sSubPr>
            <m:ctrlPr>
              <w:del w:id="1965" w:author="Mason,David Steven" w:date="2023-02-11T18:19:00Z">
                <w:rPr>
                  <w:rFonts w:ascii="Cambria Math" w:hAnsi="Cambria Math" w:cstheme="minorHAnsi"/>
                  <w:i/>
                  <w:iCs/>
                  <w:color w:val="000000" w:themeColor="text1"/>
                  <w:lang w:val="en-GB"/>
                </w:rPr>
              </w:del>
            </m:ctrlPr>
          </m:sSubPr>
          <m:e>
            <m:r>
              <w:del w:id="1966" w:author="Mason,David Steven" w:date="2023-02-11T18:19:00Z">
                <w:rPr>
                  <w:rFonts w:ascii="Cambria Math" w:hAnsi="Cambria Math" w:cstheme="minorHAnsi"/>
                  <w:color w:val="000000" w:themeColor="text1"/>
                </w:rPr>
                <m:t>treat</m:t>
              </w:del>
            </m:r>
          </m:e>
          <m:sub>
            <m:r>
              <w:del w:id="1967" w:author="Mason,David Steven" w:date="2023-02-11T18:19:00Z">
                <w:rPr>
                  <w:rFonts w:ascii="Cambria Math" w:hAnsi="Cambria Math" w:cstheme="minorHAnsi"/>
                  <w:color w:val="000000" w:themeColor="text1"/>
                  <w:lang w:val="en-GB"/>
                </w:rPr>
                <m:t>i</m:t>
              </w:del>
            </m:r>
          </m:sub>
        </m:sSub>
      </m:oMath>
      <w:del w:id="1968" w:author="Mason,David Steven" w:date="2023-02-11T18:19:00Z">
        <w:r w:rsidRPr="000418A2" w:rsidDel="00FD3966">
          <w:rPr>
            <w:rFonts w:eastAsiaTheme="minorEastAsia"/>
            <w:color w:val="000000" w:themeColor="text1"/>
            <w:lang w:val="en-GB"/>
          </w:rPr>
          <w:delText xml:space="preserve"> </w:delText>
        </w:r>
      </w:del>
      <w:r w:rsidRPr="000418A2">
        <w:rPr>
          <w:rFonts w:eastAsiaTheme="minorEastAsia"/>
          <w:color w:val="000000" w:themeColor="text1"/>
          <w:lang w:val="en-GB"/>
        </w:rPr>
        <w:t xml:space="preserve">is the </w:t>
      </w:r>
      <w:r w:rsidR="007C291B" w:rsidRPr="000418A2">
        <w:rPr>
          <w:rFonts w:eastAsiaTheme="minorEastAsia"/>
          <w:color w:val="000000" w:themeColor="text1"/>
          <w:lang w:val="en-GB"/>
        </w:rPr>
        <w:t xml:space="preserve">fixed </w:t>
      </w:r>
      <w:r w:rsidRPr="000418A2">
        <w:rPr>
          <w:rFonts w:eastAsiaTheme="minorEastAsia"/>
          <w:color w:val="000000" w:themeColor="text1"/>
          <w:lang w:val="en-GB"/>
        </w:rPr>
        <w:t xml:space="preserve">treatment </w:t>
      </w:r>
      <w:r w:rsidR="007C291B" w:rsidRPr="000418A2">
        <w:rPr>
          <w:rFonts w:eastAsiaTheme="minorEastAsia"/>
          <w:color w:val="000000" w:themeColor="text1"/>
          <w:lang w:val="en-GB"/>
        </w:rPr>
        <w:t>variable</w:t>
      </w:r>
      <w:del w:id="1969" w:author="Mason,David Steven" w:date="2023-02-11T18:18:00Z">
        <w:r w:rsidR="007C291B" w:rsidRPr="000418A2" w:rsidDel="00FD3966">
          <w:rPr>
            <w:rFonts w:eastAsiaTheme="minorEastAsia"/>
            <w:color w:val="000000" w:themeColor="text1"/>
            <w:lang w:val="en-GB"/>
          </w:rPr>
          <w:delText xml:space="preserve"> </w:delText>
        </w:r>
        <w:r w:rsidRPr="000418A2" w:rsidDel="00FD3966">
          <w:rPr>
            <w:rFonts w:eastAsiaTheme="minorEastAsia"/>
            <w:color w:val="000000" w:themeColor="text1"/>
            <w:lang w:val="en-GB"/>
          </w:rPr>
          <w:delText xml:space="preserve">in block </w:delText>
        </w:r>
      </w:del>
      <m:oMath>
        <m:r>
          <w:del w:id="1970" w:author="Mason,David Steven" w:date="2023-02-11T18:18:00Z">
            <w:rPr>
              <w:rFonts w:ascii="Cambria Math" w:eastAsiaTheme="minorEastAsia" w:hAnsi="Cambria Math" w:cstheme="minorHAnsi"/>
              <w:color w:val="000000" w:themeColor="text1"/>
              <w:lang w:val="en-GB"/>
            </w:rPr>
            <m:t>i</m:t>
          </w:del>
        </m:r>
        <m:r>
          <w:del w:id="1971" w:author="Mason,David Steven" w:date="2023-02-18T17:36:00Z">
            <m:rPr>
              <m:sty m:val="p"/>
            </m:rPr>
            <w:rPr>
              <w:rFonts w:ascii="Cambria Math" w:eastAsiaTheme="minorEastAsia" w:hAnsi="Cambria Math"/>
              <w:color w:val="000000" w:themeColor="text1"/>
              <w:lang w:val="en-GB"/>
            </w:rPr>
            <m:t>,</m:t>
          </w:del>
        </m:r>
      </m:oMath>
      <w:r w:rsidRPr="000418A2">
        <w:rPr>
          <w:rFonts w:eastAsiaTheme="minorEastAsia"/>
          <w:color w:val="000000" w:themeColor="text1"/>
          <w:lang w:val="en-GB"/>
        </w:rPr>
        <w:t xml:space="preserve"> </w:t>
      </w:r>
      <w:ins w:id="1972" w:author="Mason,David Steven" w:date="2023-02-18T17:36:00Z">
        <w:r w:rsidR="00657989" w:rsidRPr="000418A2">
          <w:rPr>
            <w:rFonts w:eastAsiaTheme="minorEastAsia"/>
            <w:color w:val="000000" w:themeColor="text1"/>
            <w:lang w:val="en-GB"/>
          </w:rPr>
          <w:t xml:space="preserve">for </w:t>
        </w:r>
      </w:ins>
      <w:ins w:id="1973" w:author="Mason,David Steven" w:date="2023-02-18T17:37:00Z">
        <w:r w:rsidR="00657989" w:rsidRPr="000418A2">
          <w:rPr>
            <w:rFonts w:eastAsiaTheme="minorEastAsia"/>
            <w:color w:val="000000" w:themeColor="text1"/>
            <w:lang w:val="en-GB"/>
          </w:rPr>
          <w:t>block</w:t>
        </w:r>
      </w:ins>
      <m:oMath>
        <m:r>
          <w:ins w:id="1974" w:author="Mason,David Steven" w:date="2023-02-18T17:37:00Z">
            <w:rPr>
              <w:rFonts w:ascii="Cambria Math" w:eastAsiaTheme="minorEastAsia" w:hAnsi="Cambria Math"/>
              <w:color w:val="000000" w:themeColor="text1"/>
              <w:lang w:val="en-GB"/>
            </w:rPr>
            <m:t xml:space="preserve"> i</m:t>
          </w:ins>
        </m:r>
      </m:oMath>
      <w:ins w:id="1975" w:author="Mason,David Steven" w:date="2023-02-18T17:37:00Z">
        <w:r w:rsidR="00657989" w:rsidRPr="000418A2">
          <w:rPr>
            <w:rFonts w:eastAsiaTheme="minorEastAsia"/>
            <w:color w:val="000000" w:themeColor="text1"/>
            <w:lang w:val="en-GB"/>
          </w:rPr>
          <w:t>,</w:t>
        </w:r>
      </w:ins>
      <w:ins w:id="1976" w:author="Mason,David Steven" w:date="2023-02-11T18:19:00Z">
        <w:r w:rsidR="00FD3966" w:rsidRPr="000418A2">
          <w:rPr>
            <w:rFonts w:eastAsiaTheme="minorEastAsia"/>
            <w:color w:val="000000" w:themeColor="text1"/>
            <w:lang w:val="en-GB"/>
          </w:rPr>
          <w:t xml:space="preserve"> </w:t>
        </w:r>
      </w:ins>
      <m:oMath>
        <m:sSub>
          <m:sSubPr>
            <m:ctrlPr>
              <w:ins w:id="1977" w:author="Mason,David Steven" w:date="2023-02-14T16:06:00Z">
                <w:rPr>
                  <w:rFonts w:ascii="Cambria Math" w:hAnsi="Cambria Math" w:cstheme="minorHAnsi"/>
                  <w:i/>
                  <w:iCs/>
                  <w:color w:val="000000" w:themeColor="text1"/>
                </w:rPr>
              </w:ins>
            </m:ctrlPr>
          </m:sSubPr>
          <m:e>
            <m:r>
              <w:ins w:id="1978" w:author="Mason,David Steven" w:date="2023-02-19T18:12:00Z">
                <w:rPr>
                  <w:rFonts w:ascii="Cambria Math" w:hAnsi="Cambria Math" w:cstheme="minorHAnsi"/>
                  <w:color w:val="000000" w:themeColor="text1"/>
                </w:rPr>
                <m:t>day</m:t>
              </w:ins>
            </m:r>
            <m:r>
              <w:ins w:id="1979" w:author="Mason,David Steven" w:date="2023-02-14T16:06:00Z">
                <w:rPr>
                  <w:rFonts w:ascii="Cambria Math" w:hAnsi="Cambria Math" w:cstheme="minorHAnsi"/>
                  <w:color w:val="000000" w:themeColor="text1"/>
                  <w:rPrChange w:id="1980" w:author="Mason,David Steven" w:date="2023-02-15T15:56:00Z">
                    <w:rPr>
                      <w:rFonts w:ascii="Cambria Math" w:hAnsi="Cambria Math" w:cstheme="minorHAnsi"/>
                      <w:highlight w:val="yellow"/>
                    </w:rPr>
                  </w:rPrChange>
                </w:rPr>
                <m:t>X</m:t>
              </w:ins>
            </m:r>
          </m:e>
          <m:sub>
            <m:r>
              <w:ins w:id="1981" w:author="Mason,David Steven" w:date="2023-02-14T16:06:00Z">
                <w:rPr>
                  <w:rFonts w:ascii="Cambria Math" w:hAnsi="Cambria Math" w:cstheme="minorHAnsi"/>
                  <w:color w:val="000000" w:themeColor="text1"/>
                </w:rPr>
                <m:t>i</m:t>
              </w:ins>
            </m:r>
          </m:sub>
        </m:sSub>
        <m:sSub>
          <m:sSubPr>
            <m:ctrlPr>
              <w:del w:id="1982" w:author="Mason,David Steven" w:date="2023-02-11T18:21:00Z">
                <w:rPr>
                  <w:rFonts w:ascii="Cambria Math" w:hAnsi="Cambria Math" w:cstheme="minorHAnsi"/>
                  <w:i/>
                  <w:iCs/>
                  <w:color w:val="000000" w:themeColor="text1"/>
                  <w:lang w:val="en-GB"/>
                </w:rPr>
              </w:del>
            </m:ctrlPr>
          </m:sSubPr>
          <m:e>
            <m:r>
              <w:del w:id="1983" w:author="Mason,David Steven" w:date="2023-02-11T18:21:00Z">
                <w:rPr>
                  <w:rFonts w:ascii="Cambria Math" w:hAnsi="Cambria Math" w:cstheme="minorHAnsi"/>
                  <w:color w:val="000000" w:themeColor="text1"/>
                  <w:lang w:val="en-GB"/>
                </w:rPr>
                <m:t>per</m:t>
              </w:del>
            </m:r>
          </m:e>
          <m:sub>
            <m:r>
              <w:del w:id="1984" w:author="Mason,David Steven" w:date="2023-02-11T18:21:00Z">
                <w:rPr>
                  <w:rFonts w:ascii="Cambria Math" w:hAnsi="Cambria Math" w:cstheme="minorHAnsi"/>
                  <w:color w:val="000000" w:themeColor="text1"/>
                  <w:lang w:val="en-GB"/>
                </w:rPr>
                <m:t>i</m:t>
              </w:del>
            </m:r>
          </m:sub>
        </m:sSub>
      </m:oMath>
      <w:del w:id="1985" w:author="Mason,David Steven" w:date="2023-02-11T18:21:00Z">
        <w:r w:rsidRPr="000418A2" w:rsidDel="00FD3966">
          <w:rPr>
            <w:rFonts w:eastAsiaTheme="minorEastAsia"/>
            <w:color w:val="000000" w:themeColor="text1"/>
            <w:lang w:val="en-GB"/>
          </w:rPr>
          <w:delText xml:space="preserve"> i</w:delText>
        </w:r>
      </w:del>
      <w:ins w:id="1986" w:author="Mason,David Steven" w:date="2023-02-11T18:22:00Z">
        <w:r w:rsidR="00FD3966" w:rsidRPr="000418A2">
          <w:rPr>
            <w:rFonts w:eastAsiaTheme="minorEastAsia"/>
            <w:color w:val="000000" w:themeColor="text1"/>
            <w:lang w:val="en-GB"/>
          </w:rPr>
          <w:t xml:space="preserve"> is</w:t>
        </w:r>
      </w:ins>
      <w:del w:id="1987" w:author="Mason,David Steven" w:date="2023-02-11T18:22:00Z">
        <w:r w:rsidRPr="000418A2" w:rsidDel="00FD3966">
          <w:rPr>
            <w:rFonts w:eastAsiaTheme="minorEastAsia"/>
            <w:color w:val="000000" w:themeColor="text1"/>
            <w:lang w:val="en-GB"/>
          </w:rPr>
          <w:delText>s</w:delText>
        </w:r>
      </w:del>
      <w:r w:rsidRPr="000418A2">
        <w:rPr>
          <w:rFonts w:eastAsiaTheme="minorEastAsia"/>
          <w:color w:val="000000" w:themeColor="text1"/>
          <w:lang w:val="en-GB"/>
        </w:rPr>
        <w:t xml:space="preserve"> the </w:t>
      </w:r>
      <w:del w:id="1988" w:author="Mason,David Steven" w:date="2023-02-11T18:19:00Z">
        <w:r w:rsidR="007C291B" w:rsidRPr="000418A2" w:rsidDel="00FD3966">
          <w:rPr>
            <w:rFonts w:eastAsiaTheme="minorEastAsia"/>
            <w:color w:val="000000" w:themeColor="text1"/>
            <w:lang w:val="en-GB"/>
          </w:rPr>
          <w:delText xml:space="preserve">fixed </w:delText>
        </w:r>
      </w:del>
      <w:ins w:id="1989" w:author="Mason,David Steven" w:date="2023-02-11T18:19:00Z">
        <w:r w:rsidR="00FD3966" w:rsidRPr="000418A2">
          <w:rPr>
            <w:rFonts w:eastAsiaTheme="minorEastAsia"/>
            <w:color w:val="000000" w:themeColor="text1"/>
            <w:lang w:val="en-GB"/>
          </w:rPr>
          <w:t xml:space="preserve">continuous </w:t>
        </w:r>
      </w:ins>
      <w:del w:id="1990" w:author="Mason,David Steven" w:date="2023-02-11T20:25:00Z">
        <w:r w:rsidRPr="000418A2" w:rsidDel="008C325E">
          <w:rPr>
            <w:rFonts w:eastAsiaTheme="minorEastAsia"/>
            <w:color w:val="000000" w:themeColor="text1"/>
            <w:lang w:val="en-GB"/>
          </w:rPr>
          <w:delText xml:space="preserve">sampling period </w:delText>
        </w:r>
      </w:del>
      <w:r w:rsidR="007C291B" w:rsidRPr="000418A2">
        <w:rPr>
          <w:rFonts w:eastAsiaTheme="minorEastAsia"/>
          <w:color w:val="000000" w:themeColor="text1"/>
          <w:lang w:val="en-GB"/>
        </w:rPr>
        <w:t>variable</w:t>
      </w:r>
      <w:ins w:id="1991" w:author="Mason,David Steven" w:date="2023-02-11T20:25:00Z">
        <w:r w:rsidR="008C325E" w:rsidRPr="000418A2">
          <w:rPr>
            <w:rFonts w:eastAsiaTheme="minorEastAsia"/>
            <w:color w:val="000000" w:themeColor="text1"/>
            <w:lang w:val="en-GB"/>
          </w:rPr>
          <w:t xml:space="preserve"> at </w:t>
        </w:r>
      </w:ins>
      <m:oMath>
        <m:r>
          <w:ins w:id="1992" w:author="Mason,David Steven" w:date="2023-02-11T18:22:00Z">
            <w:rPr>
              <w:rFonts w:ascii="Cambria Math" w:hAnsi="Cambria Math" w:cstheme="minorHAnsi"/>
              <w:color w:val="000000" w:themeColor="text1"/>
              <w:rPrChange w:id="1993" w:author="Mason,David Steven" w:date="2023-02-15T15:56:00Z">
                <w:rPr>
                  <w:rFonts w:ascii="Cambria Math" w:hAnsi="Cambria Math" w:cstheme="minorHAnsi"/>
                  <w:highlight w:val="yellow"/>
                </w:rPr>
              </w:rPrChange>
            </w:rPr>
            <m:t>X</m:t>
          </w:ins>
        </m:r>
      </m:oMath>
      <w:ins w:id="1994" w:author="Mason,David Steven" w:date="2023-02-14T16:06:00Z">
        <w:r w:rsidR="001E17DB" w:rsidRPr="000418A2">
          <w:rPr>
            <w:rFonts w:eastAsiaTheme="minorEastAsia"/>
            <w:iCs/>
            <w:color w:val="000000" w:themeColor="text1"/>
          </w:rPr>
          <w:t xml:space="preserve"> </w:t>
        </w:r>
      </w:ins>
      <w:ins w:id="1995" w:author="Mason,David Steven" w:date="2023-02-19T18:12:00Z">
        <w:r w:rsidR="00846E9A" w:rsidRPr="000418A2">
          <w:rPr>
            <w:rFonts w:eastAsiaTheme="minorEastAsia"/>
            <w:iCs/>
            <w:color w:val="000000" w:themeColor="text1"/>
          </w:rPr>
          <w:t xml:space="preserve">days since the experiment started </w:t>
        </w:r>
      </w:ins>
      <w:ins w:id="1996" w:author="Mason,David Steven" w:date="2023-02-14T16:06:00Z">
        <w:r w:rsidR="001E17DB" w:rsidRPr="000418A2">
          <w:rPr>
            <w:rFonts w:eastAsiaTheme="minorEastAsia"/>
            <w:iCs/>
            <w:color w:val="000000" w:themeColor="text1"/>
          </w:rPr>
          <w:t xml:space="preserve">for </w:t>
        </w:r>
      </w:ins>
      <w:ins w:id="1997" w:author="Mason,David Steven" w:date="2023-02-18T17:37:00Z">
        <w:r w:rsidR="00657989" w:rsidRPr="000418A2">
          <w:rPr>
            <w:rFonts w:eastAsiaTheme="minorEastAsia"/>
            <w:iCs/>
            <w:color w:val="000000" w:themeColor="text1"/>
          </w:rPr>
          <w:t>block</w:t>
        </w:r>
      </w:ins>
      <w:ins w:id="1998" w:author="Mason,David Steven" w:date="2023-02-14T16:06:00Z">
        <w:r w:rsidR="001E17DB" w:rsidRPr="000418A2">
          <w:rPr>
            <w:rFonts w:eastAsiaTheme="minorEastAsia"/>
            <w:iCs/>
            <w:color w:val="000000" w:themeColor="text1"/>
          </w:rPr>
          <w:t xml:space="preserve"> </w:t>
        </w:r>
      </w:ins>
      <m:oMath>
        <m:r>
          <w:ins w:id="1999" w:author="Mason,David Steven" w:date="2023-02-14T16:06:00Z">
            <w:rPr>
              <w:rFonts w:ascii="Cambria Math" w:eastAsiaTheme="minorEastAsia" w:hAnsi="Cambria Math"/>
              <w:color w:val="000000" w:themeColor="text1"/>
            </w:rPr>
            <m:t>i</m:t>
          </w:ins>
        </m:r>
      </m:oMath>
      <w:del w:id="2000" w:author="Mason,David Steven" w:date="2023-02-11T18:19:00Z">
        <w:r w:rsidR="007C291B" w:rsidRPr="000418A2" w:rsidDel="00FD3966">
          <w:rPr>
            <w:rFonts w:eastAsiaTheme="minorEastAsia"/>
            <w:color w:val="000000" w:themeColor="text1"/>
            <w:lang w:val="en-GB"/>
          </w:rPr>
          <w:delText xml:space="preserve"> </w:delText>
        </w:r>
        <w:r w:rsidRPr="000418A2" w:rsidDel="00FD3966">
          <w:rPr>
            <w:rFonts w:eastAsiaTheme="minorEastAsia"/>
            <w:color w:val="000000" w:themeColor="text1"/>
            <w:lang w:val="en-GB"/>
          </w:rPr>
          <w:delText xml:space="preserve">in block </w:delText>
        </w:r>
      </w:del>
      <m:oMath>
        <m:r>
          <w:del w:id="2001" w:author="Mason,David Steven" w:date="2023-02-11T18:19:00Z">
            <w:rPr>
              <w:rFonts w:ascii="Cambria Math" w:eastAsiaTheme="minorEastAsia" w:hAnsi="Cambria Math" w:cstheme="minorHAnsi"/>
              <w:color w:val="000000" w:themeColor="text1"/>
              <w:lang w:val="en-GB"/>
            </w:rPr>
            <m:t>i</m:t>
          </w:del>
        </m:r>
      </m:oMath>
      <w:r w:rsidRPr="000418A2">
        <w:rPr>
          <w:rFonts w:eastAsiaTheme="minorEastAsia"/>
          <w:color w:val="000000" w:themeColor="text1"/>
          <w:lang w:val="en-GB"/>
        </w:rPr>
        <w:t>,</w:t>
      </w:r>
      <w:ins w:id="2002" w:author="Mason,David Steven" w:date="2023-02-11T18:20:00Z">
        <w:r w:rsidR="00FD3966" w:rsidRPr="000418A2">
          <w:rPr>
            <w:rFonts w:eastAsiaTheme="minorEastAsia"/>
            <w:color w:val="000000" w:themeColor="text1"/>
            <w:lang w:val="en-GB"/>
          </w:rPr>
          <w:t xml:space="preserve"> and</w:t>
        </w:r>
      </w:ins>
      <w:r w:rsidR="007C291B" w:rsidRPr="000418A2">
        <w:rPr>
          <w:rFonts w:eastAsiaTheme="minorEastAsia"/>
          <w:color w:val="000000" w:themeColor="text1"/>
          <w:lang w:val="en-GB"/>
        </w:rPr>
        <w:t xml:space="preserve"> </w:t>
      </w:r>
      <m:oMath>
        <m:sSub>
          <m:sSubPr>
            <m:ctrlPr>
              <w:ins w:id="2003" w:author="Mason,David Steven" w:date="2023-02-14T16:07:00Z">
                <w:rPr>
                  <w:rFonts w:ascii="Cambria Math" w:hAnsi="Cambria Math" w:cstheme="minorHAnsi"/>
                  <w:i/>
                  <w:iCs/>
                  <w:color w:val="000000" w:themeColor="text1"/>
                </w:rPr>
              </w:ins>
            </m:ctrlPr>
          </m:sSubPr>
          <m:e>
            <m:r>
              <w:ins w:id="2004" w:author="Mason,David Steven" w:date="2023-02-14T16:07:00Z">
                <w:rPr>
                  <w:rFonts w:ascii="Cambria Math" w:hAnsi="Cambria Math" w:cstheme="minorHAnsi"/>
                  <w:color w:val="000000" w:themeColor="text1"/>
                  <w:rPrChange w:id="2005" w:author="Mason,David Steven" w:date="2023-02-15T15:56:00Z">
                    <w:rPr>
                      <w:rFonts w:ascii="Cambria Math" w:hAnsi="Cambria Math" w:cstheme="minorHAnsi"/>
                      <w:highlight w:val="yellow"/>
                    </w:rPr>
                  </w:rPrChange>
                </w:rPr>
                <m:t>treat</m:t>
              </w:ins>
            </m:r>
          </m:e>
          <m:sub>
            <m:r>
              <w:ins w:id="2006" w:author="Mason,David Steven" w:date="2023-02-14T16:07:00Z">
                <w:rPr>
                  <w:rFonts w:ascii="Cambria Math" w:hAnsi="Cambria Math" w:cstheme="minorHAnsi"/>
                  <w:color w:val="000000" w:themeColor="text1"/>
                </w:rPr>
                <m:t>i</m:t>
              </w:ins>
            </m:r>
          </m:sub>
        </m:sSub>
        <m:r>
          <w:ins w:id="2007" w:author="Mason,David Steven" w:date="2023-02-11T18:20:00Z">
            <w:rPr>
              <w:rFonts w:ascii="Cambria Math" w:hAnsi="Cambria Math" w:cstheme="minorHAnsi"/>
              <w:color w:val="000000" w:themeColor="text1"/>
              <w:lang w:val="en-GB"/>
              <w:rPrChange w:id="2008" w:author="Mason,David Steven" w:date="2023-02-15T15:56:00Z">
                <w:rPr>
                  <w:rFonts w:ascii="Cambria Math" w:hAnsi="Cambria Math" w:cstheme="minorHAnsi"/>
                  <w:highlight w:val="yellow"/>
                  <w:lang w:val="en-GB"/>
                </w:rPr>
              </w:rPrChange>
            </w:rPr>
            <m:t>*</m:t>
          </w:ins>
        </m:r>
        <m:sSub>
          <m:sSubPr>
            <m:ctrlPr>
              <w:ins w:id="2009" w:author="Mason,David Steven" w:date="2023-02-14T16:07:00Z">
                <w:rPr>
                  <w:rFonts w:ascii="Cambria Math" w:hAnsi="Cambria Math" w:cstheme="minorHAnsi"/>
                  <w:i/>
                  <w:color w:val="000000" w:themeColor="text1"/>
                  <w:lang w:val="en-GB"/>
                </w:rPr>
              </w:ins>
            </m:ctrlPr>
          </m:sSubPr>
          <m:e>
            <m:r>
              <w:ins w:id="2010" w:author="Mason,David Steven" w:date="2023-02-19T18:12:00Z">
                <w:rPr>
                  <w:rFonts w:ascii="Cambria Math" w:hAnsi="Cambria Math" w:cstheme="minorHAnsi"/>
                  <w:color w:val="000000" w:themeColor="text1"/>
                  <w:lang w:val="en-GB"/>
                </w:rPr>
                <m:t>day</m:t>
              </w:ins>
            </m:r>
            <m:r>
              <w:ins w:id="2011" w:author="Mason,David Steven" w:date="2023-02-14T16:07:00Z">
                <w:rPr>
                  <w:rFonts w:ascii="Cambria Math" w:hAnsi="Cambria Math" w:cstheme="minorHAnsi"/>
                  <w:color w:val="000000" w:themeColor="text1"/>
                  <w:lang w:val="en-GB"/>
                  <w:rPrChange w:id="2012" w:author="Mason,David Steven" w:date="2023-02-15T15:56:00Z">
                    <w:rPr>
                      <w:rFonts w:ascii="Cambria Math" w:hAnsi="Cambria Math" w:cstheme="minorHAnsi"/>
                      <w:highlight w:val="yellow"/>
                      <w:lang w:val="en-GB"/>
                    </w:rPr>
                  </w:rPrChange>
                </w:rPr>
                <m:t>X</m:t>
              </w:ins>
            </m:r>
          </m:e>
          <m:sub>
            <m:r>
              <w:ins w:id="2013" w:author="Mason,David Steven" w:date="2023-02-14T16:07:00Z">
                <w:rPr>
                  <w:rFonts w:ascii="Cambria Math" w:hAnsi="Cambria Math" w:cstheme="minorHAnsi"/>
                  <w:color w:val="000000" w:themeColor="text1"/>
                  <w:lang w:val="en-GB"/>
                </w:rPr>
                <m:t>i</m:t>
              </w:ins>
            </m:r>
          </m:sub>
        </m:sSub>
        <m:r>
          <w:ins w:id="2014" w:author="Mason,David Steven" w:date="2023-02-11T18:20:00Z">
            <w:rPr>
              <w:rFonts w:ascii="Cambria Math" w:hAnsi="Cambria Math" w:cstheme="minorHAnsi"/>
              <w:color w:val="000000" w:themeColor="text1"/>
              <w:lang w:val="en-GB"/>
            </w:rPr>
            <m:t xml:space="preserve"> </m:t>
          </w:ins>
        </m:r>
        <m:sSub>
          <m:sSubPr>
            <m:ctrlPr>
              <w:del w:id="2015" w:author="Mason,David Steven" w:date="2023-02-11T18:20:00Z">
                <w:rPr>
                  <w:rFonts w:ascii="Cambria Math" w:hAnsi="Cambria Math" w:cstheme="minorHAnsi"/>
                  <w:i/>
                  <w:iCs/>
                  <w:color w:val="000000" w:themeColor="text1"/>
                  <w:lang w:val="en-GB"/>
                </w:rPr>
              </w:del>
            </m:ctrlPr>
          </m:sSubPr>
          <m:e>
            <m:r>
              <w:del w:id="2016" w:author="Mason,David Steven" w:date="2023-02-11T18:20:00Z">
                <w:rPr>
                  <w:rFonts w:ascii="Cambria Math" w:hAnsi="Cambria Math" w:cstheme="minorHAnsi"/>
                  <w:color w:val="000000" w:themeColor="text1"/>
                  <w:lang w:val="en-GB"/>
                </w:rPr>
                <m:t>treat</m:t>
              </w:del>
            </m:r>
          </m:e>
          <m:sub>
            <m:r>
              <w:del w:id="2017" w:author="Mason,David Steven" w:date="2023-02-11T18:20:00Z">
                <w:rPr>
                  <w:rFonts w:ascii="Cambria Math" w:hAnsi="Cambria Math" w:cstheme="minorHAnsi"/>
                  <w:color w:val="000000" w:themeColor="text1"/>
                  <w:lang w:val="en-GB"/>
                </w:rPr>
                <m:t>i</m:t>
              </w:del>
            </m:r>
          </m:sub>
        </m:sSub>
      </m:oMath>
      <w:del w:id="2018" w:author="Mason,David Steven" w:date="2023-02-11T18:20:00Z">
        <w:r w:rsidR="007C291B" w:rsidRPr="000418A2" w:rsidDel="00FD3966">
          <w:rPr>
            <w:rFonts w:eastAsiaTheme="minorEastAsia"/>
            <w:color w:val="000000" w:themeColor="text1"/>
            <w:lang w:val="en-GB"/>
          </w:rPr>
          <w:delText>*</w:delText>
        </w:r>
      </w:del>
      <m:oMath>
        <m:sSub>
          <m:sSubPr>
            <m:ctrlPr>
              <w:del w:id="2019" w:author="Mason,David Steven" w:date="2023-02-11T18:20:00Z">
                <w:rPr>
                  <w:rFonts w:ascii="Cambria Math" w:hAnsi="Cambria Math" w:cstheme="minorHAnsi"/>
                  <w:i/>
                  <w:iCs/>
                  <w:color w:val="000000" w:themeColor="text1"/>
                  <w:lang w:val="en-GB"/>
                </w:rPr>
              </w:del>
            </m:ctrlPr>
          </m:sSubPr>
          <m:e>
            <m:r>
              <w:del w:id="2020" w:author="Mason,David Steven" w:date="2023-02-11T18:20:00Z">
                <w:rPr>
                  <w:rFonts w:ascii="Cambria Math" w:hAnsi="Cambria Math" w:cstheme="minorHAnsi"/>
                  <w:color w:val="000000" w:themeColor="text1"/>
                  <w:lang w:val="en-GB"/>
                </w:rPr>
                <m:t>per</m:t>
              </w:del>
            </m:r>
          </m:e>
          <m:sub>
            <m:r>
              <w:del w:id="2021" w:author="Mason,David Steven" w:date="2023-02-11T18:20:00Z">
                <w:rPr>
                  <w:rFonts w:ascii="Cambria Math" w:hAnsi="Cambria Math" w:cstheme="minorHAnsi"/>
                  <w:color w:val="000000" w:themeColor="text1"/>
                  <w:lang w:val="en-GB"/>
                </w:rPr>
                <m:t>i</m:t>
              </w:del>
            </m:r>
          </m:sub>
        </m:sSub>
      </m:oMath>
      <w:del w:id="2022" w:author="Mason,David Steven" w:date="2023-02-11T18:20:00Z">
        <w:r w:rsidR="007C291B" w:rsidRPr="000418A2" w:rsidDel="00FD3966">
          <w:rPr>
            <w:rFonts w:eastAsiaTheme="minorEastAsia"/>
            <w:color w:val="000000" w:themeColor="text1"/>
            <w:lang w:val="en-GB"/>
          </w:rPr>
          <w:delText xml:space="preserve"> is </w:delText>
        </w:r>
      </w:del>
      <w:ins w:id="2023" w:author="Mason,David Steven" w:date="2023-02-11T18:20:00Z">
        <w:r w:rsidR="00FD3966" w:rsidRPr="000418A2">
          <w:rPr>
            <w:rFonts w:eastAsiaTheme="minorEastAsia"/>
            <w:color w:val="000000" w:themeColor="text1"/>
            <w:lang w:val="en-GB"/>
          </w:rPr>
          <w:t xml:space="preserve"> is the</w:t>
        </w:r>
      </w:ins>
      <w:del w:id="2024" w:author="Mason,David Steven" w:date="2023-02-11T18:20:00Z">
        <w:r w:rsidR="007C291B" w:rsidRPr="000418A2" w:rsidDel="00FD3966">
          <w:rPr>
            <w:rFonts w:eastAsiaTheme="minorEastAsia"/>
            <w:color w:val="000000" w:themeColor="text1"/>
            <w:lang w:val="en-GB"/>
          </w:rPr>
          <w:delText>the</w:delText>
        </w:r>
      </w:del>
      <w:r w:rsidR="007C291B" w:rsidRPr="000418A2">
        <w:rPr>
          <w:rFonts w:eastAsiaTheme="minorEastAsia"/>
          <w:color w:val="000000" w:themeColor="text1"/>
          <w:lang w:val="en-GB"/>
        </w:rPr>
        <w:t xml:space="preserve"> feeder resource level treatment and </w:t>
      </w:r>
      <w:del w:id="2025" w:author="Mason,David Steven" w:date="2023-02-19T18:20:00Z">
        <w:r w:rsidR="007C291B" w:rsidRPr="000418A2" w:rsidDel="00846E9A">
          <w:rPr>
            <w:rFonts w:eastAsiaTheme="minorEastAsia"/>
            <w:color w:val="000000" w:themeColor="text1"/>
            <w:lang w:val="en-GB"/>
          </w:rPr>
          <w:delText>sampling period</w:delText>
        </w:r>
      </w:del>
      <w:ins w:id="2026" w:author="Mason,David Steven" w:date="2023-02-19T18:20:00Z">
        <w:r w:rsidR="00846E9A" w:rsidRPr="000418A2">
          <w:rPr>
            <w:rFonts w:eastAsiaTheme="minorEastAsia"/>
            <w:color w:val="000000" w:themeColor="text1"/>
            <w:lang w:val="en-GB"/>
          </w:rPr>
          <w:t>days since start of experiment</w:t>
        </w:r>
      </w:ins>
      <w:r w:rsidR="007C291B" w:rsidRPr="000418A2">
        <w:rPr>
          <w:rFonts w:eastAsiaTheme="minorEastAsia"/>
          <w:color w:val="000000" w:themeColor="text1"/>
          <w:lang w:val="en-GB"/>
        </w:rPr>
        <w:t xml:space="preserve"> interaction variable</w:t>
      </w:r>
      <w:del w:id="2027" w:author="Mason,David Steven" w:date="2023-02-11T18:20:00Z">
        <w:r w:rsidR="007C291B" w:rsidRPr="000418A2" w:rsidDel="00FD3966">
          <w:rPr>
            <w:rFonts w:eastAsiaTheme="minorEastAsia"/>
            <w:color w:val="000000" w:themeColor="text1"/>
            <w:lang w:val="en-GB"/>
          </w:rPr>
          <w:delText xml:space="preserve"> in block </w:delText>
        </w:r>
      </w:del>
      <m:oMath>
        <m:r>
          <w:del w:id="2028" w:author="Mason,David Steven" w:date="2023-02-11T18:20:00Z">
            <w:rPr>
              <w:rFonts w:ascii="Cambria Math" w:eastAsiaTheme="minorEastAsia" w:hAnsi="Cambria Math" w:cstheme="minorHAnsi"/>
              <w:color w:val="000000" w:themeColor="text1"/>
              <w:lang w:val="en-GB"/>
            </w:rPr>
            <m:t>i</m:t>
          </w:del>
        </m:r>
      </m:oMath>
      <w:del w:id="2029" w:author="Mason,David Steven" w:date="2023-02-11T18:20:00Z">
        <w:r w:rsidR="007C291B" w:rsidRPr="000418A2" w:rsidDel="00FD3966">
          <w:rPr>
            <w:rFonts w:eastAsiaTheme="minorEastAsia"/>
            <w:color w:val="000000" w:themeColor="text1"/>
            <w:lang w:val="en-GB"/>
          </w:rPr>
          <w:delText xml:space="preserve">, </w:delText>
        </w:r>
        <w:r w:rsidRPr="000418A2" w:rsidDel="00FD3966">
          <w:rPr>
            <w:rFonts w:eastAsiaTheme="minorEastAsia"/>
            <w:color w:val="000000" w:themeColor="text1"/>
            <w:lang w:val="en-GB"/>
          </w:rPr>
          <w:delText xml:space="preserve">and </w:delText>
        </w:r>
      </w:del>
      <m:oMath>
        <m:sSub>
          <m:sSubPr>
            <m:ctrlPr>
              <w:del w:id="2030" w:author="Mason,David Steven" w:date="2023-02-11T18:20:00Z">
                <w:rPr>
                  <w:rFonts w:ascii="Cambria Math" w:hAnsi="Cambria Math" w:cstheme="minorHAnsi"/>
                  <w:i/>
                  <w:iCs/>
                  <w:color w:val="000000" w:themeColor="text1"/>
                </w:rPr>
              </w:del>
            </m:ctrlPr>
          </m:sSubPr>
          <m:e>
            <m:r>
              <w:del w:id="2031" w:author="Mason,David Steven" w:date="2023-02-11T18:20:00Z">
                <w:rPr>
                  <w:rFonts w:ascii="Cambria Math" w:hAnsi="Cambria Math" w:cstheme="minorHAnsi"/>
                  <w:color w:val="000000" w:themeColor="text1"/>
                </w:rPr>
                <m:t>b</m:t>
              </w:del>
            </m:r>
          </m:e>
          <m:sub>
            <m:r>
              <w:del w:id="2032" w:author="Mason,David Steven" w:date="2023-02-11T18:20:00Z">
                <w:rPr>
                  <w:rFonts w:ascii="Cambria Math" w:hAnsi="Cambria Math" w:cstheme="minorHAnsi"/>
                  <w:color w:val="000000" w:themeColor="text1"/>
                </w:rPr>
                <m:t>i</m:t>
              </w:del>
            </m:r>
          </m:sub>
        </m:sSub>
        <m:r>
          <w:del w:id="2033" w:author="Mason,David Steven" w:date="2023-02-11T18:20:00Z">
            <m:rPr>
              <m:scr m:val="script"/>
            </m:rPr>
            <w:rPr>
              <w:rFonts w:ascii="Cambria Math" w:hAnsi="Cambria Math" w:cstheme="minorHAnsi"/>
              <w:color w:val="000000" w:themeColor="text1"/>
            </w:rPr>
            <m:t>~N</m:t>
          </w:del>
        </m:r>
        <m:d>
          <m:dPr>
            <m:ctrlPr>
              <w:del w:id="2034" w:author="Mason,David Steven" w:date="2023-02-11T18:20:00Z">
                <w:rPr>
                  <w:rFonts w:ascii="Cambria Math" w:hAnsi="Cambria Math" w:cstheme="minorHAnsi"/>
                  <w:i/>
                  <w:iCs/>
                  <w:color w:val="000000" w:themeColor="text1"/>
                </w:rPr>
              </w:del>
            </m:ctrlPr>
          </m:dPr>
          <m:e>
            <m:sSub>
              <m:sSubPr>
                <m:ctrlPr>
                  <w:del w:id="2035" w:author="Mason,David Steven" w:date="2023-02-11T18:20:00Z">
                    <w:rPr>
                      <w:rFonts w:ascii="Cambria Math" w:hAnsi="Cambria Math" w:cstheme="minorHAnsi"/>
                      <w:i/>
                      <w:iCs/>
                      <w:color w:val="000000" w:themeColor="text1"/>
                    </w:rPr>
                  </w:del>
                </m:ctrlPr>
              </m:sSubPr>
              <m:e>
                <m:r>
                  <w:del w:id="2036" w:author="Mason,David Steven" w:date="2023-02-11T18:20:00Z">
                    <w:rPr>
                      <w:rFonts w:ascii="Cambria Math" w:hAnsi="Cambria Math" w:cstheme="minorHAnsi"/>
                      <w:color w:val="000000" w:themeColor="text1"/>
                    </w:rPr>
                    <m:t>μ</m:t>
                  </w:del>
                </m:r>
              </m:e>
              <m:sub>
                <m:r>
                  <w:del w:id="2037" w:author="Mason,David Steven" w:date="2023-02-11T18:20:00Z">
                    <w:rPr>
                      <w:rFonts w:ascii="Cambria Math" w:hAnsi="Cambria Math" w:cstheme="minorHAnsi"/>
                      <w:color w:val="000000" w:themeColor="text1"/>
                    </w:rPr>
                    <m:t>i</m:t>
                  </w:del>
                </m:r>
              </m:sub>
            </m:sSub>
            <m:r>
              <w:del w:id="2038" w:author="Mason,David Steven" w:date="2023-02-11T18:20:00Z">
                <w:rPr>
                  <w:rFonts w:ascii="Cambria Math" w:hAnsi="Cambria Math" w:cstheme="minorHAnsi"/>
                  <w:color w:val="000000" w:themeColor="text1"/>
                </w:rPr>
                <m:t xml:space="preserve"> , </m:t>
              </w:del>
            </m:r>
            <m:sSup>
              <m:sSupPr>
                <m:ctrlPr>
                  <w:del w:id="2039" w:author="Mason,David Steven" w:date="2023-02-11T18:20:00Z">
                    <w:rPr>
                      <w:rFonts w:ascii="Cambria Math" w:hAnsi="Cambria Math" w:cstheme="minorHAnsi"/>
                      <w:i/>
                      <w:iCs/>
                      <w:color w:val="000000" w:themeColor="text1"/>
                    </w:rPr>
                  </w:del>
                </m:ctrlPr>
              </m:sSupPr>
              <m:e>
                <m:r>
                  <w:del w:id="2040" w:author="Mason,David Steven" w:date="2023-02-11T18:20:00Z">
                    <w:rPr>
                      <w:rFonts w:ascii="Cambria Math" w:hAnsi="Cambria Math" w:cstheme="minorHAnsi"/>
                      <w:color w:val="000000" w:themeColor="text1"/>
                    </w:rPr>
                    <m:t>σ</m:t>
                  </w:del>
                </m:r>
              </m:e>
              <m:sup>
                <m:r>
                  <w:del w:id="2041" w:author="Mason,David Steven" w:date="2023-02-11T18:20:00Z">
                    <w:rPr>
                      <w:rFonts w:ascii="Cambria Math" w:hAnsi="Cambria Math" w:cstheme="minorHAnsi"/>
                      <w:color w:val="000000" w:themeColor="text1"/>
                    </w:rPr>
                    <m:t>2</m:t>
                  </w:del>
                </m:r>
              </m:sup>
            </m:sSup>
          </m:e>
        </m:d>
      </m:oMath>
      <w:del w:id="2042" w:author="Mason,David Steven" w:date="2023-02-11T18:20:00Z">
        <w:r w:rsidRPr="000418A2" w:rsidDel="00FD3966">
          <w:rPr>
            <w:rFonts w:eastAsiaTheme="minorEastAsia"/>
            <w:color w:val="000000" w:themeColor="text1"/>
          </w:rPr>
          <w:delText xml:space="preserve"> is a random-effects intercept for each block </w:delText>
        </w:r>
      </w:del>
      <m:oMath>
        <m:r>
          <w:del w:id="2043" w:author="Mason,David Steven" w:date="2023-02-11T18:20:00Z">
            <w:rPr>
              <w:rFonts w:ascii="Cambria Math" w:eastAsiaTheme="minorEastAsia" w:hAnsi="Cambria Math" w:cstheme="minorHAnsi"/>
              <w:color w:val="000000" w:themeColor="text1"/>
              <w:lang w:val="en-GB"/>
            </w:rPr>
            <m:t>i</m:t>
          </w:del>
        </m:r>
      </m:oMath>
      <w:del w:id="2044" w:author="Mason,David Steven" w:date="2023-02-11T18:20:00Z">
        <w:r w:rsidRPr="000418A2" w:rsidDel="00FD3966">
          <w:rPr>
            <w:rFonts w:eastAsiaTheme="minorEastAsia"/>
            <w:color w:val="000000" w:themeColor="text1"/>
            <w:lang w:val="en-GB"/>
          </w:rPr>
          <w:delText xml:space="preserve"> that accounts for </w:delText>
        </w:r>
        <w:r w:rsidR="007C291B" w:rsidRPr="000418A2" w:rsidDel="00FD3966">
          <w:rPr>
            <w:rFonts w:eastAsiaTheme="minorEastAsia"/>
            <w:color w:val="000000" w:themeColor="text1"/>
            <w:lang w:val="en-GB"/>
          </w:rPr>
          <w:delText xml:space="preserve">experimental </w:delText>
        </w:r>
        <w:r w:rsidRPr="000418A2" w:rsidDel="00FD3966">
          <w:rPr>
            <w:rFonts w:eastAsiaTheme="minorEastAsia"/>
            <w:color w:val="000000" w:themeColor="text1"/>
            <w:lang w:val="en-GB"/>
          </w:rPr>
          <w:delText xml:space="preserve">block-specific variation in </w:delText>
        </w:r>
        <w:r w:rsidR="007C291B" w:rsidRPr="000418A2" w:rsidDel="00FD3966">
          <w:rPr>
            <w:rFonts w:eastAsiaTheme="minorEastAsia"/>
            <w:color w:val="000000" w:themeColor="text1"/>
            <w:lang w:val="en-GB"/>
          </w:rPr>
          <w:delText>seed</w:delText>
        </w:r>
        <w:r w:rsidR="00276BBD" w:rsidRPr="000418A2" w:rsidDel="00FD3966">
          <w:rPr>
            <w:rFonts w:eastAsiaTheme="minorEastAsia"/>
            <w:color w:val="000000" w:themeColor="text1"/>
            <w:lang w:val="en-GB"/>
          </w:rPr>
          <w:delText xml:space="preserve"> species</w:delText>
        </w:r>
        <w:r w:rsidR="007C291B" w:rsidRPr="000418A2" w:rsidDel="00FD3966">
          <w:rPr>
            <w:rFonts w:eastAsiaTheme="minorEastAsia"/>
            <w:color w:val="000000" w:themeColor="text1"/>
            <w:lang w:val="en-GB"/>
          </w:rPr>
          <w:delText xml:space="preserve"> richness</w:delText>
        </w:r>
        <w:r w:rsidRPr="000418A2" w:rsidDel="00FD3966">
          <w:rPr>
            <w:rFonts w:eastAsiaTheme="minorEastAsia"/>
            <w:color w:val="000000" w:themeColor="text1"/>
            <w:lang w:val="en-GB"/>
          </w:rPr>
          <w:delText xml:space="preserve"> (sacrificial pseudoreplication).</w:delText>
        </w:r>
        <w:r w:rsidR="007C291B" w:rsidRPr="000418A2" w:rsidDel="00FD3966">
          <w:rPr>
            <w:rFonts w:eastAsiaTheme="minorEastAsia"/>
            <w:color w:val="000000" w:themeColor="text1"/>
            <w:lang w:val="en-GB"/>
          </w:rPr>
          <w:delText xml:space="preserve"> </w:delText>
        </w:r>
      </w:del>
      <w:ins w:id="2045" w:author="Mason,David Steven" w:date="2023-02-11T18:20:00Z">
        <w:r w:rsidR="00FD3966" w:rsidRPr="000418A2">
          <w:rPr>
            <w:rFonts w:eastAsiaTheme="minorEastAsia"/>
            <w:color w:val="000000" w:themeColor="text1"/>
            <w:lang w:val="en-GB"/>
          </w:rPr>
          <w:t>.</w:t>
        </w:r>
      </w:ins>
      <w:ins w:id="2046" w:author="Mason,David Steven" w:date="2023-02-11T18:23:00Z">
        <w:r w:rsidR="00FD3966" w:rsidRPr="000418A2">
          <w:rPr>
            <w:rFonts w:eastAsiaTheme="minorEastAsia"/>
            <w:color w:val="000000" w:themeColor="text1"/>
            <w:lang w:val="en-GB"/>
          </w:rPr>
          <w:t xml:space="preserve"> </w:t>
        </w:r>
      </w:ins>
      <w:del w:id="2047" w:author="Mason,David Steven" w:date="2023-02-09T16:33:00Z">
        <w:r w:rsidR="003605A2" w:rsidRPr="000418A2" w:rsidDel="00521315">
          <w:rPr>
            <w:color w:val="000000" w:themeColor="text1"/>
            <w:lang w:val="en-GB"/>
          </w:rPr>
          <w:delText>We assessed t</w:delText>
        </w:r>
        <w:r w:rsidR="003418AC" w:rsidRPr="000418A2" w:rsidDel="00521315">
          <w:rPr>
            <w:color w:val="000000" w:themeColor="text1"/>
            <w:lang w:val="en-GB"/>
          </w:rPr>
          <w:delText>he model</w:delText>
        </w:r>
        <w:r w:rsidR="000045C7" w:rsidRPr="000418A2" w:rsidDel="00521315">
          <w:rPr>
            <w:color w:val="000000" w:themeColor="text1"/>
            <w:lang w:val="en-GB"/>
          </w:rPr>
          <w:delText xml:space="preserve"> </w:delText>
        </w:r>
        <w:r w:rsidR="00EC477F" w:rsidRPr="000418A2" w:rsidDel="00521315">
          <w:rPr>
            <w:color w:val="000000" w:themeColor="text1"/>
            <w:lang w:val="en-GB"/>
          </w:rPr>
          <w:delText xml:space="preserve">fit </w:delText>
        </w:r>
        <w:r w:rsidR="00424B75" w:rsidRPr="000418A2" w:rsidDel="00521315">
          <w:rPr>
            <w:color w:val="000000" w:themeColor="text1"/>
            <w:lang w:val="en-GB"/>
          </w:rPr>
          <w:delText xml:space="preserve">by observing the </w:delText>
        </w:r>
        <w:r w:rsidR="000045C7" w:rsidRPr="000418A2" w:rsidDel="00521315">
          <w:rPr>
            <w:color w:val="000000" w:themeColor="text1"/>
            <w:lang w:val="en-GB"/>
          </w:rPr>
          <w:delText>residuals</w:delText>
        </w:r>
      </w:del>
      <w:del w:id="2048" w:author="Mason,David Steven" w:date="2023-02-09T16:32:00Z">
        <w:r w:rsidR="000045C7" w:rsidRPr="000418A2" w:rsidDel="00521315">
          <w:rPr>
            <w:color w:val="000000" w:themeColor="text1"/>
            <w:lang w:val="en-GB"/>
          </w:rPr>
          <w:delText xml:space="preserve"> (SI Figure </w:delText>
        </w:r>
        <w:r w:rsidR="00581E34" w:rsidRPr="000418A2" w:rsidDel="00521315">
          <w:rPr>
            <w:color w:val="000000" w:themeColor="text1"/>
            <w:lang w:val="en-GB"/>
          </w:rPr>
          <w:delText>6-7</w:delText>
        </w:r>
        <w:r w:rsidR="000045C7" w:rsidRPr="000418A2" w:rsidDel="00521315">
          <w:rPr>
            <w:color w:val="000000" w:themeColor="text1"/>
            <w:lang w:val="en-GB"/>
          </w:rPr>
          <w:delText>) and</w:delText>
        </w:r>
        <w:r w:rsidR="003418AC" w:rsidRPr="000418A2" w:rsidDel="00521315">
          <w:rPr>
            <w:color w:val="000000" w:themeColor="text1"/>
            <w:lang w:val="en-GB"/>
          </w:rPr>
          <w:delText xml:space="preserve"> </w:delText>
        </w:r>
      </w:del>
      <w:del w:id="2049" w:author="Mason,David Steven" w:date="2023-02-09T16:33:00Z">
        <w:r w:rsidR="003605A2" w:rsidRPr="000418A2" w:rsidDel="00521315">
          <w:rPr>
            <w:color w:val="000000" w:themeColor="text1"/>
            <w:lang w:val="en-GB"/>
          </w:rPr>
          <w:delText>by conducting</w:delText>
        </w:r>
        <w:r w:rsidR="00EC477F" w:rsidRPr="000418A2" w:rsidDel="00521315">
          <w:rPr>
            <w:color w:val="000000" w:themeColor="text1"/>
            <w:lang w:val="en-GB"/>
          </w:rPr>
          <w:delText xml:space="preserve"> an</w:delText>
        </w:r>
        <w:r w:rsidR="003418AC" w:rsidRPr="000418A2" w:rsidDel="00521315">
          <w:rPr>
            <w:color w:val="000000" w:themeColor="text1"/>
            <w:lang w:val="en-GB"/>
          </w:rPr>
          <w:delText xml:space="preserve"> analysis of variance (Type II)</w:delText>
        </w:r>
        <w:r w:rsidR="003605A2" w:rsidRPr="000418A2" w:rsidDel="00521315">
          <w:rPr>
            <w:color w:val="000000" w:themeColor="text1"/>
            <w:lang w:val="en-GB"/>
          </w:rPr>
          <w:delText xml:space="preserve">, </w:delText>
        </w:r>
        <w:r w:rsidR="003418AC" w:rsidRPr="000418A2" w:rsidDel="00521315">
          <w:rPr>
            <w:color w:val="000000" w:themeColor="text1"/>
            <w:lang w:val="en-GB"/>
          </w:rPr>
          <w:delText>calculating explained variance (e.g.,</w:delText>
        </w:r>
        <w:r w:rsidR="00C11EE2" w:rsidRPr="000418A2" w:rsidDel="00521315">
          <w:rPr>
            <w:color w:val="000000" w:themeColor="text1"/>
            <w:lang w:val="en-GB"/>
          </w:rPr>
          <w:delText xml:space="preserve"> delta, lognormal, and</w:delText>
        </w:r>
        <w:r w:rsidR="003418AC" w:rsidRPr="000418A2" w:rsidDel="00521315">
          <w:rPr>
            <w:color w:val="000000" w:themeColor="text1"/>
            <w:lang w:val="en-GB"/>
          </w:rPr>
          <w:delText xml:space="preserve"> trigamma method;</w:delText>
        </w:r>
        <w:r w:rsidR="006D5D8A" w:rsidRPr="000418A2" w:rsidDel="00521315">
          <w:rPr>
            <w:color w:val="000000" w:themeColor="text1"/>
            <w:lang w:val="en-GB"/>
          </w:rPr>
          <w:fldChar w:fldCharType="begin"/>
        </w:r>
        <w:r w:rsidR="006D5D8A" w:rsidRPr="000418A2" w:rsidDel="00521315">
          <w:rPr>
            <w:color w:val="000000" w:themeColor="text1"/>
            <w:lang w:val="en-GB"/>
          </w:rPr>
          <w:delInstrText xml:space="preserve"> ADDIN ZOTERO_ITEM CSL_CITATION {"citationID":"u0KyIY2g","properties":{"formattedCitation":"(Barto\\uc0\\u324{}, 2022)","plainCitation":"(Bartoń, 2022)","noteIndex":0},"citationItems":[{"id":344,"uris":["http://zotero.org/users/local/ud9bfypS/items/DWJM8KAC"],"itemData":{"id":344,"type":"software","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license":"GPL-2","source":"R-Packages","title":"MuMIn: Multi-Model Inference","title-short":"MuMIn","URL":"https://CRAN.R-project.org/package=MuMIn","version":"1.47.1","author":[{"family":"Bartoń","given":"Kamil"}],"accessed":{"date-parts":[["2022",11,28]]},"issued":{"date-parts":[["2022",9,1]]}}}],"schema":"https://github.com/citation-style-language/schema/raw/master/csl-citation.json"} </w:delInstrText>
        </w:r>
        <w:r w:rsidR="006D5D8A" w:rsidRPr="000418A2" w:rsidDel="00521315">
          <w:rPr>
            <w:color w:val="000000" w:themeColor="text1"/>
            <w:lang w:val="en-GB"/>
          </w:rPr>
          <w:fldChar w:fldCharType="separate"/>
        </w:r>
        <w:r w:rsidR="006D5D8A" w:rsidRPr="000418A2" w:rsidDel="00521315">
          <w:rPr>
            <w:rFonts w:ascii="Calibri" w:cs="Calibri"/>
            <w:color w:val="000000" w:themeColor="text1"/>
          </w:rPr>
          <w:delText>(Bartoń, 2022)</w:delText>
        </w:r>
        <w:r w:rsidR="006D5D8A" w:rsidRPr="000418A2" w:rsidDel="00521315">
          <w:rPr>
            <w:color w:val="000000" w:themeColor="text1"/>
            <w:lang w:val="en-GB"/>
          </w:rPr>
          <w:fldChar w:fldCharType="end"/>
        </w:r>
        <w:r w:rsidR="003605A2" w:rsidRPr="000418A2" w:rsidDel="00521315">
          <w:rPr>
            <w:color w:val="000000" w:themeColor="text1"/>
            <w:lang w:val="en-GB"/>
          </w:rPr>
          <w:delText>, and estimating</w:delText>
        </w:r>
        <w:r w:rsidR="003418AC" w:rsidRPr="000418A2" w:rsidDel="00521315">
          <w:rPr>
            <w:color w:val="000000" w:themeColor="text1"/>
            <w:lang w:val="en-GB"/>
          </w:rPr>
          <w:delText xml:space="preserve"> marginal means </w:delText>
        </w:r>
        <w:r w:rsidR="00194654" w:rsidRPr="000418A2" w:rsidDel="00521315">
          <w:rPr>
            <w:color w:val="000000" w:themeColor="text1"/>
            <w:lang w:val="en-GB"/>
          </w:rPr>
          <w:delText>and trends (e.g., coefficient</w:delText>
        </w:r>
        <w:r w:rsidR="004D6E62" w:rsidRPr="000418A2" w:rsidDel="00521315">
          <w:rPr>
            <w:color w:val="000000" w:themeColor="text1"/>
            <w:lang w:val="en-GB"/>
          </w:rPr>
          <w:delText xml:space="preserve"> estimate</w:delText>
        </w:r>
        <w:r w:rsidR="00194654" w:rsidRPr="000418A2" w:rsidDel="00521315">
          <w:rPr>
            <w:color w:val="000000" w:themeColor="text1"/>
            <w:lang w:val="en-GB"/>
          </w:rPr>
          <w:delText xml:space="preserve">s) </w:delText>
        </w:r>
        <w:r w:rsidR="00EF280D" w:rsidRPr="000418A2" w:rsidDel="00521315">
          <w:rPr>
            <w:color w:val="000000" w:themeColor="text1"/>
            <w:lang w:val="en-GB"/>
          </w:rPr>
          <w:delText xml:space="preserve">with confidence intervals </w:delText>
        </w:r>
        <w:r w:rsidR="003418AC" w:rsidRPr="000418A2" w:rsidDel="00521315">
          <w:rPr>
            <w:color w:val="000000" w:themeColor="text1"/>
            <w:lang w:val="en-GB"/>
          </w:rPr>
          <w:delText xml:space="preserve">using the emmeans package </w:delText>
        </w:r>
        <w:r w:rsidR="003605A2" w:rsidRPr="000418A2" w:rsidDel="00521315">
          <w:rPr>
            <w:color w:val="000000" w:themeColor="text1"/>
            <w:lang w:val="en-GB"/>
          </w:rPr>
          <w:fldChar w:fldCharType="begin"/>
        </w:r>
        <w:r w:rsidR="003605A2" w:rsidRPr="000418A2" w:rsidDel="00521315">
          <w:rPr>
            <w:color w:val="000000" w:themeColor="text1"/>
            <w:lang w:val="en-GB"/>
          </w:rPr>
          <w:delInstrText xml:space="preserve"> ADDIN ZOTERO_ITEM CSL_CITATION {"citationID":"UkE4LOuS","properties":{"formattedCitation":"(Lenth et al., 2022)","plainCitation":"(Lenth et al., 2022)","noteIndex":0},"citationItems":[{"id":323,"uris":["http://zotero.org/users/local/ud9bfypS/items/ZHRGAJHA"],"itemData":{"id":323,"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2","author":[{"family":"Lenth","given":"Russell V."},{"family":"Buerkner","given":"Paul"},{"family":"Giné-Vázquez","given":"Iago"},{"family":"Herve","given":"Maxime"},{"family":"Jung","given":"Maarten"},{"family":"Love","given":"Jonathon"},{"family":"Miguez","given":"Fernando"},{"family":"Riebl","given":"Hannes"},{"family":"Singmann","given":"Henrik"}],"accessed":{"date-parts":[["2022",11,22]]},"issued":{"date-parts":[["2022",10,27]]}}}],"schema":"https://github.com/citation-style-language/schema/raw/master/csl-citation.json"} </w:delInstrText>
        </w:r>
        <w:r w:rsidR="003605A2" w:rsidRPr="000418A2" w:rsidDel="00521315">
          <w:rPr>
            <w:color w:val="000000" w:themeColor="text1"/>
            <w:lang w:val="en-GB"/>
          </w:rPr>
          <w:fldChar w:fldCharType="separate"/>
        </w:r>
        <w:r w:rsidR="0000501B" w:rsidRPr="000418A2" w:rsidDel="00521315">
          <w:rPr>
            <w:noProof/>
            <w:color w:val="000000" w:themeColor="text1"/>
            <w:lang w:val="en-GB"/>
          </w:rPr>
          <w:delText>(Lenth et al., 2022)</w:delText>
        </w:r>
        <w:r w:rsidR="003605A2" w:rsidRPr="000418A2" w:rsidDel="00521315">
          <w:rPr>
            <w:color w:val="000000" w:themeColor="text1"/>
            <w:lang w:val="en-GB"/>
          </w:rPr>
          <w:fldChar w:fldCharType="end"/>
        </w:r>
        <w:r w:rsidR="003418AC" w:rsidRPr="000418A2" w:rsidDel="00521315">
          <w:rPr>
            <w:color w:val="000000" w:themeColor="text1"/>
            <w:lang w:val="en-GB"/>
          </w:rPr>
          <w:delText>.</w:delText>
        </w:r>
      </w:del>
    </w:p>
    <w:p w14:paraId="619AF968" w14:textId="77777777" w:rsidR="00B3557B" w:rsidRPr="000418A2" w:rsidRDefault="00B3557B">
      <w:pPr>
        <w:snapToGrid w:val="0"/>
        <w:spacing w:line="360" w:lineRule="auto"/>
        <w:rPr>
          <w:ins w:id="2050" w:author="Mason,David Steven" w:date="2023-02-17T14:21:00Z"/>
          <w:rFonts w:eastAsiaTheme="minorEastAsia"/>
          <w:color w:val="000000" w:themeColor="text1"/>
          <w:lang w:val="en-GB"/>
          <w:rPrChange w:id="2051" w:author="Mason,David Steven" w:date="2023-02-15T15:56:00Z">
            <w:rPr>
              <w:ins w:id="2052" w:author="Mason,David Steven" w:date="2023-02-17T14:21:00Z"/>
              <w:lang w:val="en-GB"/>
            </w:rPr>
          </w:rPrChange>
        </w:rPr>
        <w:pPrChange w:id="2053" w:author="Mason,David Steven" w:date="2023-02-17T14:21:00Z">
          <w:pPr>
            <w:snapToGrid w:val="0"/>
            <w:spacing w:line="480" w:lineRule="auto"/>
          </w:pPr>
        </w:pPrChange>
      </w:pPr>
    </w:p>
    <w:p w14:paraId="646C00F8" w14:textId="603460D5" w:rsidR="0006199B" w:rsidRPr="000418A2" w:rsidRDefault="0006199B">
      <w:pPr>
        <w:snapToGrid w:val="0"/>
        <w:spacing w:line="360" w:lineRule="auto"/>
        <w:rPr>
          <w:rFonts w:cstheme="minorHAnsi"/>
          <w:color w:val="000000" w:themeColor="text1"/>
          <w:lang w:val="en-GB"/>
        </w:rPr>
        <w:pPrChange w:id="2054" w:author="Mason,David Steven" w:date="2023-02-17T14:21:00Z">
          <w:pPr/>
        </w:pPrChange>
      </w:pPr>
      <w:del w:id="2055" w:author="Mason,David Steven" w:date="2023-02-17T14:21:00Z">
        <w:r w:rsidRPr="000418A2" w:rsidDel="00B3557B">
          <w:rPr>
            <w:rFonts w:cstheme="minorHAnsi"/>
            <w:color w:val="000000" w:themeColor="text1"/>
            <w:lang w:val="en-GB"/>
          </w:rPr>
          <w:br w:type="page"/>
        </w:r>
      </w:del>
    </w:p>
    <w:p w14:paraId="020366AD" w14:textId="64E0551E" w:rsidR="0006199B" w:rsidRPr="000418A2" w:rsidRDefault="0006199B">
      <w:pPr>
        <w:snapToGrid w:val="0"/>
        <w:spacing w:line="360" w:lineRule="auto"/>
        <w:rPr>
          <w:b/>
          <w:bCs/>
          <w:color w:val="000000" w:themeColor="text1"/>
          <w:lang w:val="en-GB"/>
        </w:rPr>
        <w:pPrChange w:id="2056" w:author="Mason,David Steven" w:date="2023-02-17T14:13:00Z">
          <w:pPr>
            <w:snapToGrid w:val="0"/>
            <w:spacing w:line="480" w:lineRule="auto"/>
          </w:pPr>
        </w:pPrChange>
      </w:pPr>
      <w:r w:rsidRPr="000418A2">
        <w:rPr>
          <w:b/>
          <w:bCs/>
          <w:color w:val="000000" w:themeColor="text1"/>
          <w:lang w:val="en-GB"/>
        </w:rPr>
        <w:t>RESULTS</w:t>
      </w:r>
    </w:p>
    <w:p w14:paraId="0D2E3A6A" w14:textId="2E4DE14E" w:rsidR="001623E3" w:rsidRPr="000418A2" w:rsidRDefault="39A449D7">
      <w:pPr>
        <w:snapToGrid w:val="0"/>
        <w:spacing w:line="360" w:lineRule="auto"/>
        <w:rPr>
          <w:rFonts w:cstheme="minorHAnsi"/>
          <w:color w:val="000000" w:themeColor="text1"/>
          <w:u w:val="single"/>
          <w:lang w:val="en-GB"/>
        </w:rPr>
        <w:pPrChange w:id="2057" w:author="Mason,David Steven" w:date="2023-02-17T14:13:00Z">
          <w:pPr>
            <w:snapToGrid w:val="0"/>
            <w:spacing w:line="480" w:lineRule="auto"/>
          </w:pPr>
        </w:pPrChange>
      </w:pPr>
      <w:r w:rsidRPr="000418A2">
        <w:rPr>
          <w:color w:val="000000" w:themeColor="text1"/>
          <w:u w:val="single"/>
          <w:lang w:val="en-GB"/>
        </w:rPr>
        <w:t>Experiment 1</w:t>
      </w:r>
    </w:p>
    <w:p w14:paraId="62105A95" w14:textId="53C222EC" w:rsidR="0006199B" w:rsidRPr="000418A2" w:rsidRDefault="001B0866">
      <w:pPr>
        <w:spacing w:line="360" w:lineRule="auto"/>
        <w:ind w:firstLine="720"/>
        <w:rPr>
          <w:ins w:id="2058" w:author="Mason,David Steven" w:date="2023-01-28T17:47:00Z"/>
          <w:color w:val="000000" w:themeColor="text1"/>
        </w:rPr>
        <w:pPrChange w:id="2059" w:author="Mason,David Steven" w:date="2023-02-17T14:13:00Z">
          <w:pPr>
            <w:spacing w:line="480" w:lineRule="auto"/>
          </w:pPr>
        </w:pPrChange>
      </w:pPr>
      <w:del w:id="2060" w:author="Mason,David Steven" w:date="2023-01-28T17:22:00Z">
        <w:r w:rsidRPr="000418A2" w:rsidDel="21BDEACA">
          <w:rPr>
            <w:color w:val="000000" w:themeColor="text1"/>
          </w:rPr>
          <w:lastRenderedPageBreak/>
          <w:delText>R</w:delText>
        </w:r>
      </w:del>
      <w:del w:id="2061" w:author="Mason,David Steven" w:date="2023-02-17T14:22:00Z">
        <w:r w:rsidR="21BDEACA" w:rsidRPr="000418A2" w:rsidDel="00B3557B">
          <w:rPr>
            <w:color w:val="000000" w:themeColor="text1"/>
          </w:rPr>
          <w:delText xml:space="preserve">esource </w:delText>
        </w:r>
      </w:del>
      <w:del w:id="2062" w:author="Mason,David Steven" w:date="2023-01-27T16:21:00Z">
        <w:r w:rsidRPr="000418A2" w:rsidDel="21BDEACA">
          <w:rPr>
            <w:color w:val="000000" w:themeColor="text1"/>
          </w:rPr>
          <w:delText xml:space="preserve">level </w:delText>
        </w:r>
      </w:del>
      <w:del w:id="2063" w:author="Mason,David Steven" w:date="2023-02-17T14:22:00Z">
        <w:r w:rsidR="2BC53C1D" w:rsidRPr="000418A2" w:rsidDel="00B3557B">
          <w:rPr>
            <w:color w:val="000000" w:themeColor="text1"/>
          </w:rPr>
          <w:delText>(</w:delText>
        </w:r>
        <w:r w:rsidR="64B95C4A" w:rsidRPr="000418A2" w:rsidDel="00B3557B">
          <w:rPr>
            <w:color w:val="000000" w:themeColor="text1"/>
          </w:rPr>
          <w:delText xml:space="preserve">χ2 = </w:delText>
        </w:r>
        <w:r w:rsidR="7B834533" w:rsidRPr="000418A2" w:rsidDel="00B3557B">
          <w:rPr>
            <w:color w:val="000000" w:themeColor="text1"/>
          </w:rPr>
          <w:delText>41.</w:delText>
        </w:r>
      </w:del>
      <w:del w:id="2064" w:author="Mason,David Steven" w:date="2023-01-28T17:24:00Z">
        <w:r w:rsidRPr="000418A2" w:rsidDel="7B834533">
          <w:rPr>
            <w:color w:val="000000" w:themeColor="text1"/>
          </w:rPr>
          <w:delText>1914</w:delText>
        </w:r>
      </w:del>
      <w:del w:id="2065" w:author="Mason,David Steven" w:date="2023-02-17T14:22:00Z">
        <w:r w:rsidR="64B95C4A" w:rsidRPr="000418A2" w:rsidDel="00B3557B">
          <w:rPr>
            <w:color w:val="000000" w:themeColor="text1"/>
          </w:rPr>
          <w:delText>, df = 1, p &lt; 0.001</w:delText>
        </w:r>
        <w:r w:rsidR="2BC53C1D" w:rsidRPr="000418A2" w:rsidDel="00B3557B">
          <w:rPr>
            <w:color w:val="000000" w:themeColor="text1"/>
          </w:rPr>
          <w:delText>) and sampling period (</w:delText>
        </w:r>
        <w:r w:rsidR="64B95C4A" w:rsidRPr="000418A2" w:rsidDel="00B3557B">
          <w:rPr>
            <w:color w:val="000000" w:themeColor="text1"/>
          </w:rPr>
          <w:delText xml:space="preserve">χ2 = </w:delText>
        </w:r>
        <w:r w:rsidR="7B834533" w:rsidRPr="000418A2" w:rsidDel="00B3557B">
          <w:rPr>
            <w:color w:val="000000" w:themeColor="text1"/>
          </w:rPr>
          <w:delText>7.5</w:delText>
        </w:r>
      </w:del>
      <w:del w:id="2066" w:author="Mason,David Steven" w:date="2023-02-14T10:43:00Z">
        <w:r w:rsidR="7B834533" w:rsidRPr="000418A2" w:rsidDel="00197896">
          <w:rPr>
            <w:color w:val="000000" w:themeColor="text1"/>
          </w:rPr>
          <w:delText>17</w:delText>
        </w:r>
      </w:del>
      <w:del w:id="2067" w:author="Mason,David Steven" w:date="2023-01-28T17:24:00Z">
        <w:r w:rsidRPr="000418A2" w:rsidDel="7B834533">
          <w:rPr>
            <w:color w:val="000000" w:themeColor="text1"/>
          </w:rPr>
          <w:delText>1</w:delText>
        </w:r>
      </w:del>
      <w:del w:id="2068" w:author="Mason,David Steven" w:date="2023-02-17T14:22:00Z">
        <w:r w:rsidR="64B95C4A" w:rsidRPr="000418A2" w:rsidDel="00B3557B">
          <w:rPr>
            <w:color w:val="000000" w:themeColor="text1"/>
          </w:rPr>
          <w:delText>, df = 1, p &lt; 0.00</w:delText>
        </w:r>
        <w:r w:rsidR="7B834533" w:rsidRPr="000418A2" w:rsidDel="00B3557B">
          <w:rPr>
            <w:color w:val="000000" w:themeColor="text1"/>
          </w:rPr>
          <w:delText>6</w:delText>
        </w:r>
        <w:r w:rsidR="2BC53C1D" w:rsidRPr="000418A2" w:rsidDel="00B3557B">
          <w:rPr>
            <w:color w:val="000000" w:themeColor="text1"/>
          </w:rPr>
          <w:delText>) were</w:delText>
        </w:r>
        <w:r w:rsidR="5FBBDE83" w:rsidRPr="000418A2" w:rsidDel="00B3557B">
          <w:rPr>
            <w:color w:val="000000" w:themeColor="text1"/>
          </w:rPr>
          <w:delText xml:space="preserve"> statistically</w:delText>
        </w:r>
        <w:r w:rsidR="2BC53C1D" w:rsidRPr="000418A2" w:rsidDel="00B3557B">
          <w:rPr>
            <w:color w:val="000000" w:themeColor="text1"/>
          </w:rPr>
          <w:delText xml:space="preserve"> significant predictors of seed arrival</w:delText>
        </w:r>
        <w:r w:rsidR="5FBBDE83" w:rsidRPr="000418A2" w:rsidDel="00B3557B">
          <w:rPr>
            <w:color w:val="000000" w:themeColor="text1"/>
          </w:rPr>
          <w:delText xml:space="preserve"> (i.e., count)</w:delText>
        </w:r>
        <w:r w:rsidR="5DA28F08" w:rsidRPr="000418A2" w:rsidDel="00B3557B">
          <w:rPr>
            <w:color w:val="000000" w:themeColor="text1"/>
          </w:rPr>
          <w:delText xml:space="preserve">, collectively accounting for </w:delText>
        </w:r>
        <w:r w:rsidR="7FA6ECB6" w:rsidRPr="000418A2" w:rsidDel="00B3557B">
          <w:rPr>
            <w:color w:val="000000" w:themeColor="text1"/>
          </w:rPr>
          <w:delText>57</w:delText>
        </w:r>
        <w:r w:rsidR="5DA28F08" w:rsidRPr="000418A2" w:rsidDel="00B3557B">
          <w:rPr>
            <w:color w:val="000000" w:themeColor="text1"/>
          </w:rPr>
          <w:delText>% of model variance</w:delText>
        </w:r>
        <w:r w:rsidR="2BC53C1D" w:rsidRPr="000418A2" w:rsidDel="00B3557B">
          <w:rPr>
            <w:color w:val="000000" w:themeColor="text1"/>
          </w:rPr>
          <w:delText xml:space="preserve">. The random effect of </w:delText>
        </w:r>
        <w:r w:rsidR="40410EA9" w:rsidRPr="000418A2" w:rsidDel="00B3557B">
          <w:rPr>
            <w:color w:val="000000" w:themeColor="text1"/>
          </w:rPr>
          <w:delText>pair</w:delText>
        </w:r>
        <w:r w:rsidR="2BC53C1D" w:rsidRPr="000418A2" w:rsidDel="00B3557B">
          <w:rPr>
            <w:color w:val="000000" w:themeColor="text1"/>
          </w:rPr>
          <w:delText xml:space="preserve"> </w:delText>
        </w:r>
        <w:r w:rsidR="5DA28F08" w:rsidRPr="000418A2" w:rsidDel="00B3557B">
          <w:rPr>
            <w:color w:val="000000" w:themeColor="text1"/>
          </w:rPr>
          <w:delText xml:space="preserve">explained </w:delText>
        </w:r>
        <w:r w:rsidR="7FA6ECB6" w:rsidRPr="000418A2" w:rsidDel="00B3557B">
          <w:rPr>
            <w:color w:val="000000" w:themeColor="text1"/>
          </w:rPr>
          <w:delText>17</w:delText>
        </w:r>
        <w:r w:rsidR="5DA28F08" w:rsidRPr="000418A2" w:rsidDel="00B3557B">
          <w:rPr>
            <w:color w:val="000000" w:themeColor="text1"/>
          </w:rPr>
          <w:delText>% of the remaining variance in seed arrival (</w:delText>
        </w:r>
        <w:r w:rsidR="7FA6ECB6" w:rsidRPr="000418A2" w:rsidDel="00B3557B">
          <w:rPr>
            <w:color w:val="000000" w:themeColor="text1"/>
          </w:rPr>
          <w:delText>74</w:delText>
        </w:r>
        <w:r w:rsidR="5DA28F08" w:rsidRPr="000418A2" w:rsidDel="00B3557B">
          <w:rPr>
            <w:color w:val="000000" w:themeColor="text1"/>
          </w:rPr>
          <w:delText>%</w:delText>
        </w:r>
        <w:r w:rsidR="64B95C4A" w:rsidRPr="000418A2" w:rsidDel="00B3557B">
          <w:rPr>
            <w:color w:val="000000" w:themeColor="text1"/>
          </w:rPr>
          <w:delText xml:space="preserve"> total</w:delText>
        </w:r>
        <w:r w:rsidR="5DA28F08" w:rsidRPr="000418A2" w:rsidDel="00B3557B">
          <w:rPr>
            <w:color w:val="000000" w:themeColor="text1"/>
          </w:rPr>
          <w:delText>).</w:delText>
        </w:r>
        <w:r w:rsidR="64B95C4A" w:rsidRPr="000418A2" w:rsidDel="00B3557B">
          <w:rPr>
            <w:color w:val="000000" w:themeColor="text1"/>
          </w:rPr>
          <w:delText xml:space="preserve"> </w:delText>
        </w:r>
        <w:r w:rsidR="71A65487" w:rsidRPr="000418A2" w:rsidDel="00B3557B">
          <w:rPr>
            <w:color w:val="000000" w:themeColor="text1"/>
          </w:rPr>
          <w:delText>We found that m</w:delText>
        </w:r>
        <w:r w:rsidR="64B95C4A" w:rsidRPr="000418A2" w:rsidDel="00B3557B">
          <w:rPr>
            <w:color w:val="000000" w:themeColor="text1"/>
          </w:rPr>
          <w:delText>ean seed arrival</w:delText>
        </w:r>
        <w:r w:rsidR="1589A94D" w:rsidRPr="000418A2" w:rsidDel="00B3557B">
          <w:rPr>
            <w:color w:val="000000" w:themeColor="text1"/>
          </w:rPr>
          <w:delText xml:space="preserve"> </w:delText>
        </w:r>
      </w:del>
      <w:del w:id="2069" w:author="Mason,David Steven" w:date="2023-01-27T16:13:00Z">
        <w:r w:rsidRPr="000418A2" w:rsidDel="1589A94D">
          <w:rPr>
            <w:color w:val="000000" w:themeColor="text1"/>
          </w:rPr>
          <w:delText xml:space="preserve">(Figure </w:delText>
        </w:r>
        <w:r w:rsidRPr="000418A2" w:rsidDel="40C73195">
          <w:rPr>
            <w:color w:val="000000" w:themeColor="text1"/>
          </w:rPr>
          <w:delText>2</w:delText>
        </w:r>
        <w:r w:rsidRPr="000418A2" w:rsidDel="1589A94D">
          <w:rPr>
            <w:color w:val="000000" w:themeColor="text1"/>
          </w:rPr>
          <w:delText>)</w:delText>
        </w:r>
        <w:r w:rsidRPr="000418A2" w:rsidDel="64B95C4A">
          <w:rPr>
            <w:color w:val="000000" w:themeColor="text1"/>
          </w:rPr>
          <w:delText xml:space="preserve"> </w:delText>
        </w:r>
      </w:del>
      <w:del w:id="2070" w:author="Mason,David Steven" w:date="2023-02-17T14:22:00Z">
        <w:r w:rsidR="64B95C4A" w:rsidRPr="000418A2" w:rsidDel="00B3557B">
          <w:rPr>
            <w:color w:val="000000" w:themeColor="text1"/>
          </w:rPr>
          <w:delText>in baited traps (</w:delText>
        </w:r>
        <w:r w:rsidR="7FA6ECB6" w:rsidRPr="000418A2" w:rsidDel="00B3557B">
          <w:rPr>
            <w:color w:val="000000" w:themeColor="text1"/>
          </w:rPr>
          <w:delText>x̄</w:delText>
        </w:r>
        <w:r w:rsidR="40410EA9" w:rsidRPr="000418A2" w:rsidDel="00B3557B">
          <w:rPr>
            <w:color w:val="000000" w:themeColor="text1"/>
          </w:rPr>
          <w:delText xml:space="preserve"> = </w:delText>
        </w:r>
      </w:del>
      <w:del w:id="2071" w:author="Mason,David Steven" w:date="2023-01-28T17:26:00Z">
        <w:r w:rsidRPr="000418A2" w:rsidDel="7FA6ECB6">
          <w:rPr>
            <w:color w:val="000000" w:themeColor="text1"/>
          </w:rPr>
          <w:delText>162</w:delText>
        </w:r>
      </w:del>
      <w:del w:id="2072" w:author="Mason,David Steven" w:date="2023-02-17T14:22:00Z">
        <w:r w:rsidR="71A65487" w:rsidRPr="000418A2" w:rsidDel="00B3557B">
          <w:rPr>
            <w:color w:val="000000" w:themeColor="text1"/>
          </w:rPr>
          <w:delText>;</w:delText>
        </w:r>
        <w:r w:rsidR="40410EA9" w:rsidRPr="000418A2" w:rsidDel="00B3557B">
          <w:rPr>
            <w:color w:val="000000" w:themeColor="text1"/>
          </w:rPr>
          <w:delText xml:space="preserve"> </w:delText>
        </w:r>
        <w:r w:rsidR="7FA6ECB6" w:rsidRPr="000418A2" w:rsidDel="00B3557B">
          <w:rPr>
            <w:color w:val="000000" w:themeColor="text1"/>
          </w:rPr>
          <w:delText>70.74</w:delText>
        </w:r>
      </w:del>
      <w:del w:id="2073" w:author="Mason,David Steven" w:date="2023-02-11T14:54:00Z">
        <w:r w:rsidR="71A65487" w:rsidRPr="000418A2" w:rsidDel="001C3AC1">
          <w:rPr>
            <w:color w:val="000000" w:themeColor="text1"/>
          </w:rPr>
          <w:delText>–</w:delText>
        </w:r>
      </w:del>
      <w:del w:id="2074" w:author="Mason,David Steven" w:date="2023-02-17T14:22:00Z">
        <w:r w:rsidR="7FA6ECB6" w:rsidRPr="000418A2" w:rsidDel="00B3557B">
          <w:rPr>
            <w:color w:val="000000" w:themeColor="text1"/>
          </w:rPr>
          <w:delText>369.</w:delText>
        </w:r>
      </w:del>
      <w:del w:id="2075" w:author="Mason,David Steven" w:date="2023-01-28T21:49:00Z">
        <w:r w:rsidRPr="000418A2" w:rsidDel="7FA6ECB6">
          <w:rPr>
            <w:color w:val="000000" w:themeColor="text1"/>
          </w:rPr>
          <w:delText>1</w:delText>
        </w:r>
      </w:del>
      <w:del w:id="2076" w:author="Mason,David Steven" w:date="2023-02-11T14:58:00Z">
        <w:r w:rsidR="71A65487" w:rsidRPr="000418A2" w:rsidDel="001C3AC1">
          <w:rPr>
            <w:color w:val="000000" w:themeColor="text1"/>
          </w:rPr>
          <w:delText>, ±95% CI</w:delText>
        </w:r>
      </w:del>
      <w:del w:id="2077" w:author="Mason,David Steven" w:date="2023-02-17T14:22:00Z">
        <w:r w:rsidR="40410EA9" w:rsidRPr="000418A2" w:rsidDel="00B3557B">
          <w:rPr>
            <w:color w:val="000000" w:themeColor="text1"/>
          </w:rPr>
          <w:delText xml:space="preserve">) was </w:delText>
        </w:r>
        <w:r w:rsidR="7FA6ECB6" w:rsidRPr="000418A2" w:rsidDel="00B3557B">
          <w:rPr>
            <w:color w:val="000000" w:themeColor="text1"/>
          </w:rPr>
          <w:delText>11.5 times</w:delText>
        </w:r>
        <w:r w:rsidR="4D3722B9" w:rsidRPr="000418A2" w:rsidDel="00B3557B">
          <w:rPr>
            <w:color w:val="000000" w:themeColor="text1"/>
          </w:rPr>
          <w:delText xml:space="preserve"> greater</w:delText>
        </w:r>
        <w:r w:rsidR="40410EA9" w:rsidRPr="000418A2" w:rsidDel="00B3557B">
          <w:rPr>
            <w:color w:val="000000" w:themeColor="text1"/>
          </w:rPr>
          <w:delText xml:space="preserve"> than control traps (</w:delText>
        </w:r>
        <w:r w:rsidR="7FA6ECB6" w:rsidRPr="000418A2" w:rsidDel="00B3557B">
          <w:rPr>
            <w:color w:val="000000" w:themeColor="text1"/>
          </w:rPr>
          <w:delText>x̄</w:delText>
        </w:r>
        <w:r w:rsidR="40410EA9" w:rsidRPr="000418A2" w:rsidDel="00B3557B">
          <w:rPr>
            <w:color w:val="000000" w:themeColor="text1"/>
          </w:rPr>
          <w:delText xml:space="preserve"> = </w:delText>
        </w:r>
        <w:r w:rsidR="7FA6ECB6" w:rsidRPr="000418A2" w:rsidDel="00B3557B">
          <w:rPr>
            <w:color w:val="000000" w:themeColor="text1"/>
          </w:rPr>
          <w:delText>14</w:delText>
        </w:r>
        <w:r w:rsidR="40410EA9" w:rsidRPr="000418A2" w:rsidDel="00B3557B">
          <w:rPr>
            <w:color w:val="000000" w:themeColor="text1"/>
          </w:rPr>
          <w:delText xml:space="preserve">, LCL = </w:delText>
        </w:r>
        <w:r w:rsidR="7FA6ECB6" w:rsidRPr="000418A2" w:rsidDel="00B3557B">
          <w:rPr>
            <w:color w:val="000000" w:themeColor="text1"/>
          </w:rPr>
          <w:delText>6.07</w:delText>
        </w:r>
        <w:r w:rsidR="40410EA9" w:rsidRPr="000418A2" w:rsidDel="00B3557B">
          <w:rPr>
            <w:color w:val="000000" w:themeColor="text1"/>
          </w:rPr>
          <w:delText xml:space="preserve">, UCL = </w:delText>
        </w:r>
        <w:r w:rsidR="7FA6ECB6" w:rsidRPr="000418A2" w:rsidDel="00B3557B">
          <w:rPr>
            <w:color w:val="000000" w:themeColor="text1"/>
          </w:rPr>
          <w:delText>32.3</w:delText>
        </w:r>
        <w:r w:rsidR="40410EA9" w:rsidRPr="000418A2" w:rsidDel="00B3557B">
          <w:rPr>
            <w:color w:val="000000" w:themeColor="text1"/>
          </w:rPr>
          <w:delText>).</w:delText>
        </w:r>
        <w:r w:rsidR="0883E876" w:rsidRPr="000418A2" w:rsidDel="00B3557B">
          <w:rPr>
            <w:color w:val="000000" w:themeColor="text1"/>
          </w:rPr>
          <w:delText xml:space="preserve"> </w:delText>
        </w:r>
      </w:del>
      <w:ins w:id="2078" w:author="Mason,David Steven" w:date="2023-01-27T16:13:00Z">
        <w:r w:rsidR="5813DC9F" w:rsidRPr="000418A2">
          <w:rPr>
            <w:color w:val="000000" w:themeColor="text1"/>
          </w:rPr>
          <w:t>In the conservative</w:t>
        </w:r>
      </w:ins>
      <w:ins w:id="2079" w:author="Mason,David Steven" w:date="2023-01-28T17:35:00Z">
        <w:r w:rsidR="1015D27D" w:rsidRPr="000418A2">
          <w:rPr>
            <w:color w:val="000000" w:themeColor="text1"/>
          </w:rPr>
          <w:t xml:space="preserve"> </w:t>
        </w:r>
      </w:ins>
      <w:ins w:id="2080" w:author="Mason,David Steven" w:date="2023-01-28T17:34:00Z">
        <w:r w:rsidR="1015D27D" w:rsidRPr="000418A2">
          <w:rPr>
            <w:color w:val="000000" w:themeColor="text1"/>
          </w:rPr>
          <w:t>negative binomial</w:t>
        </w:r>
      </w:ins>
      <w:ins w:id="2081" w:author="Mason,David Steven" w:date="2023-01-28T17:35:00Z">
        <w:r w:rsidR="1015D27D" w:rsidRPr="000418A2">
          <w:rPr>
            <w:color w:val="000000" w:themeColor="text1"/>
          </w:rPr>
          <w:t xml:space="preserve"> model (i.e., dropping a pair with extreme values at </w:t>
        </w:r>
      </w:ins>
      <w:ins w:id="2082" w:author="Mason,David Steven" w:date="2023-03-10T13:23:00Z">
        <w:r w:rsidR="0094500B" w:rsidRPr="000418A2">
          <w:rPr>
            <w:color w:val="000000" w:themeColor="text1"/>
          </w:rPr>
          <w:t xml:space="preserve">the </w:t>
        </w:r>
      </w:ins>
      <w:ins w:id="2083" w:author="Mason,David Steven" w:date="2023-01-28T17:35:00Z">
        <w:r w:rsidR="1015D27D" w:rsidRPr="000418A2">
          <w:rPr>
            <w:color w:val="000000" w:themeColor="text1"/>
          </w:rPr>
          <w:t>baited feeder</w:t>
        </w:r>
      </w:ins>
      <w:ins w:id="2084" w:author="Mason,David Steven" w:date="2023-01-28T17:36:00Z">
        <w:r w:rsidR="1015D27D" w:rsidRPr="000418A2">
          <w:rPr>
            <w:color w:val="000000" w:themeColor="text1"/>
          </w:rPr>
          <w:t>)</w:t>
        </w:r>
      </w:ins>
      <w:ins w:id="2085" w:author="Mason,David Steven" w:date="2023-01-27T16:14:00Z">
        <w:r w:rsidR="6CFA41CC" w:rsidRPr="000418A2">
          <w:rPr>
            <w:color w:val="000000" w:themeColor="text1"/>
          </w:rPr>
          <w:t xml:space="preserve">, </w:t>
        </w:r>
      </w:ins>
      <w:ins w:id="2086" w:author="Mason,David Steven" w:date="2023-01-27T16:21:00Z">
        <w:r w:rsidR="7B9EF625" w:rsidRPr="000418A2">
          <w:rPr>
            <w:color w:val="000000" w:themeColor="text1"/>
          </w:rPr>
          <w:t>resource presence</w:t>
        </w:r>
      </w:ins>
      <w:ins w:id="2087" w:author="Mason,David Steven" w:date="2023-01-27T16:22:00Z">
        <w:r w:rsidR="7B9EF625" w:rsidRPr="000418A2">
          <w:rPr>
            <w:color w:val="000000" w:themeColor="text1"/>
          </w:rPr>
          <w:t xml:space="preserve"> (χ2 = </w:t>
        </w:r>
      </w:ins>
      <w:ins w:id="2088" w:author="Mason,David Steven" w:date="2023-01-28T17:28:00Z">
        <w:r w:rsidR="69EFEE10" w:rsidRPr="000418A2">
          <w:rPr>
            <w:rFonts w:ascii="Calibri" w:eastAsia="Calibri" w:hAnsi="Calibri" w:cs="Calibri"/>
            <w:color w:val="000000" w:themeColor="text1"/>
          </w:rPr>
          <w:t>29.39</w:t>
        </w:r>
      </w:ins>
      <w:ins w:id="2089" w:author="Mason,David Steven" w:date="2023-01-27T16:22:00Z">
        <w:r w:rsidR="7B9EF625" w:rsidRPr="000418A2">
          <w:rPr>
            <w:color w:val="000000" w:themeColor="text1"/>
          </w:rPr>
          <w:t xml:space="preserve">, </w:t>
        </w:r>
        <w:proofErr w:type="spellStart"/>
        <w:r w:rsidR="7B9EF625" w:rsidRPr="000418A2">
          <w:rPr>
            <w:color w:val="000000" w:themeColor="text1"/>
          </w:rPr>
          <w:t>df</w:t>
        </w:r>
        <w:proofErr w:type="spellEnd"/>
        <w:r w:rsidR="7B9EF625" w:rsidRPr="000418A2">
          <w:rPr>
            <w:color w:val="000000" w:themeColor="text1"/>
          </w:rPr>
          <w:t xml:space="preserve"> = 1, p &lt; 0.001)</w:t>
        </w:r>
      </w:ins>
      <w:ins w:id="2090" w:author="Mason,David Steven" w:date="2023-01-27T16:21:00Z">
        <w:r w:rsidR="7B9EF625" w:rsidRPr="000418A2">
          <w:rPr>
            <w:color w:val="000000" w:themeColor="text1"/>
          </w:rPr>
          <w:t xml:space="preserve"> was a significant predictor of seed arrival but not </w:t>
        </w:r>
      </w:ins>
      <w:ins w:id="2091" w:author="Mason,David Steven" w:date="2023-02-19T18:12:00Z">
        <w:r w:rsidR="00846E9A" w:rsidRPr="000418A2">
          <w:rPr>
            <w:color w:val="000000" w:themeColor="text1"/>
          </w:rPr>
          <w:t>days since start of experiment</w:t>
        </w:r>
      </w:ins>
      <w:ins w:id="2092" w:author="Mason,David Steven" w:date="2023-01-27T16:22:00Z">
        <w:r w:rsidR="7E3BCB1C" w:rsidRPr="000418A2">
          <w:rPr>
            <w:color w:val="000000" w:themeColor="text1"/>
          </w:rPr>
          <w:t xml:space="preserve"> (</w:t>
        </w:r>
      </w:ins>
      <w:ins w:id="2093" w:author="Mason,David Steven" w:date="2023-01-27T16:23:00Z">
        <w:r w:rsidR="7E3BCB1C" w:rsidRPr="000418A2">
          <w:rPr>
            <w:color w:val="000000" w:themeColor="text1"/>
          </w:rPr>
          <w:t xml:space="preserve">χ2 = </w:t>
        </w:r>
      </w:ins>
      <w:ins w:id="2094" w:author="Mason,David Steven" w:date="2023-01-28T17:30:00Z">
        <w:r w:rsidR="566056C1" w:rsidRPr="000418A2">
          <w:rPr>
            <w:color w:val="000000" w:themeColor="text1"/>
          </w:rPr>
          <w:t>2.</w:t>
        </w:r>
      </w:ins>
      <w:ins w:id="2095" w:author="Mason,David Steven" w:date="2023-02-14T10:44:00Z">
        <w:r w:rsidR="00197896" w:rsidRPr="000418A2">
          <w:rPr>
            <w:color w:val="000000" w:themeColor="text1"/>
          </w:rPr>
          <w:t>50</w:t>
        </w:r>
      </w:ins>
      <w:ins w:id="2096" w:author="Mason,David Steven" w:date="2023-01-27T16:23:00Z">
        <w:r w:rsidR="7E3BCB1C" w:rsidRPr="000418A2">
          <w:rPr>
            <w:color w:val="000000" w:themeColor="text1"/>
          </w:rPr>
          <w:t xml:space="preserve">, </w:t>
        </w:r>
        <w:proofErr w:type="spellStart"/>
        <w:r w:rsidR="7E3BCB1C" w:rsidRPr="000418A2">
          <w:rPr>
            <w:color w:val="000000" w:themeColor="text1"/>
          </w:rPr>
          <w:t>df</w:t>
        </w:r>
        <w:proofErr w:type="spellEnd"/>
        <w:r w:rsidR="7E3BCB1C" w:rsidRPr="000418A2">
          <w:rPr>
            <w:color w:val="000000" w:themeColor="text1"/>
          </w:rPr>
          <w:t xml:space="preserve"> = 1, p = 0.</w:t>
        </w:r>
      </w:ins>
      <w:ins w:id="2097" w:author="Mason,David Steven" w:date="2023-01-28T17:30:00Z">
        <w:r w:rsidR="3DE2C6FA" w:rsidRPr="000418A2">
          <w:rPr>
            <w:color w:val="000000" w:themeColor="text1"/>
          </w:rPr>
          <w:t>114</w:t>
        </w:r>
      </w:ins>
      <w:ins w:id="2098" w:author="Mason,David Steven" w:date="2023-01-27T16:22:00Z">
        <w:r w:rsidR="7E3BCB1C" w:rsidRPr="000418A2">
          <w:rPr>
            <w:color w:val="000000" w:themeColor="text1"/>
          </w:rPr>
          <w:t>)</w:t>
        </w:r>
      </w:ins>
      <w:ins w:id="2099" w:author="Mason,David Steven" w:date="2023-01-27T16:21:00Z">
        <w:r w:rsidR="7B9EF625" w:rsidRPr="000418A2">
          <w:rPr>
            <w:color w:val="000000" w:themeColor="text1"/>
          </w:rPr>
          <w:t>.</w:t>
        </w:r>
      </w:ins>
      <w:ins w:id="2100" w:author="Mason,David Steven" w:date="2023-01-27T16:23:00Z">
        <w:r w:rsidR="1D9506B5" w:rsidRPr="000418A2">
          <w:rPr>
            <w:color w:val="000000" w:themeColor="text1"/>
          </w:rPr>
          <w:t xml:space="preserve"> </w:t>
        </w:r>
      </w:ins>
      <w:ins w:id="2101" w:author="Mason,David Steven" w:date="2023-01-27T16:34:00Z">
        <w:r w:rsidR="629FEC1C" w:rsidRPr="000418A2">
          <w:rPr>
            <w:color w:val="000000" w:themeColor="text1"/>
          </w:rPr>
          <w:t xml:space="preserve">The </w:t>
        </w:r>
      </w:ins>
      <w:ins w:id="2102" w:author="Mason,David Steven" w:date="2023-01-27T16:38:00Z">
        <w:r w:rsidR="25868760" w:rsidRPr="000418A2">
          <w:rPr>
            <w:color w:val="000000" w:themeColor="text1"/>
          </w:rPr>
          <w:t>fixed (</w:t>
        </w:r>
      </w:ins>
      <w:ins w:id="2103" w:author="Mason,David Steven" w:date="2023-01-28T17:30:00Z">
        <w:r w:rsidR="0FD03839" w:rsidRPr="000418A2">
          <w:rPr>
            <w:color w:val="000000" w:themeColor="text1"/>
          </w:rPr>
          <w:t>54</w:t>
        </w:r>
      </w:ins>
      <w:ins w:id="2104" w:author="Mason,David Steven" w:date="2023-02-10T15:35:00Z">
        <w:r w:rsidR="002623D5" w:rsidRPr="000418A2">
          <w:rPr>
            <w:color w:val="000000" w:themeColor="text1"/>
          </w:rPr>
          <w:t>-62</w:t>
        </w:r>
      </w:ins>
      <w:ins w:id="2105" w:author="Mason,David Steven" w:date="2023-01-27T16:34:00Z">
        <w:r w:rsidR="629FEC1C" w:rsidRPr="000418A2">
          <w:rPr>
            <w:color w:val="000000" w:themeColor="text1"/>
          </w:rPr>
          <w:t>%) and random (1</w:t>
        </w:r>
      </w:ins>
      <w:ins w:id="2106" w:author="Mason,David Steven" w:date="2023-01-28T17:31:00Z">
        <w:r w:rsidR="7A3A12CD" w:rsidRPr="000418A2">
          <w:rPr>
            <w:color w:val="000000" w:themeColor="text1"/>
          </w:rPr>
          <w:t>3</w:t>
        </w:r>
      </w:ins>
      <w:ins w:id="2107" w:author="Mason,David Steven" w:date="2023-02-10T15:35:00Z">
        <w:r w:rsidR="002623D5" w:rsidRPr="000418A2">
          <w:rPr>
            <w:color w:val="000000" w:themeColor="text1"/>
          </w:rPr>
          <w:t>-16</w:t>
        </w:r>
      </w:ins>
      <w:ins w:id="2108" w:author="Mason,David Steven" w:date="2023-01-27T16:34:00Z">
        <w:r w:rsidR="629FEC1C" w:rsidRPr="000418A2">
          <w:rPr>
            <w:color w:val="000000" w:themeColor="text1"/>
          </w:rPr>
          <w:t>%) effects</w:t>
        </w:r>
      </w:ins>
      <w:ins w:id="2109" w:author="Mason,David Steven" w:date="2023-01-27T16:35:00Z">
        <w:r w:rsidR="629FEC1C" w:rsidRPr="000418A2">
          <w:rPr>
            <w:color w:val="000000" w:themeColor="text1"/>
          </w:rPr>
          <w:t xml:space="preserve"> col</w:t>
        </w:r>
        <w:r w:rsidR="6A01C3CF" w:rsidRPr="000418A2">
          <w:rPr>
            <w:color w:val="000000" w:themeColor="text1"/>
          </w:rPr>
          <w:t xml:space="preserve">lectively </w:t>
        </w:r>
        <w:r w:rsidR="629FEC1C" w:rsidRPr="000418A2">
          <w:rPr>
            <w:color w:val="000000" w:themeColor="text1"/>
          </w:rPr>
          <w:t xml:space="preserve">explained </w:t>
        </w:r>
      </w:ins>
      <w:ins w:id="2110" w:author="Mason,David Steven" w:date="2023-01-28T17:31:00Z">
        <w:r w:rsidR="27309ADB" w:rsidRPr="000418A2">
          <w:rPr>
            <w:color w:val="000000" w:themeColor="text1"/>
          </w:rPr>
          <w:t>67</w:t>
        </w:r>
      </w:ins>
      <w:ins w:id="2111" w:author="Mason,David Steven" w:date="2023-02-18T11:19:00Z">
        <w:r w:rsidR="00AC6DAF" w:rsidRPr="000418A2">
          <w:rPr>
            <w:color w:val="000000" w:themeColor="text1"/>
          </w:rPr>
          <w:t>–</w:t>
        </w:r>
      </w:ins>
      <w:ins w:id="2112" w:author="Mason,David Steven" w:date="2023-02-10T15:36:00Z">
        <w:r w:rsidR="002623D5" w:rsidRPr="000418A2">
          <w:rPr>
            <w:color w:val="000000" w:themeColor="text1"/>
          </w:rPr>
          <w:t>78</w:t>
        </w:r>
      </w:ins>
      <w:ins w:id="2113" w:author="Mason,David Steven" w:date="2023-01-27T16:35:00Z">
        <w:r w:rsidR="120A470B" w:rsidRPr="000418A2">
          <w:rPr>
            <w:color w:val="000000" w:themeColor="text1"/>
          </w:rPr>
          <w:t>% of the variance</w:t>
        </w:r>
      </w:ins>
      <w:ins w:id="2114" w:author="Mason,David Steven" w:date="2023-02-10T15:36:00Z">
        <w:r w:rsidR="002623D5" w:rsidRPr="000418A2">
          <w:rPr>
            <w:color w:val="000000" w:themeColor="text1"/>
          </w:rPr>
          <w:t xml:space="preserve"> in the conservative </w:t>
        </w:r>
      </w:ins>
      <w:ins w:id="2115" w:author="Mason,David Steven" w:date="2023-02-14T10:46:00Z">
        <w:r w:rsidR="00197896" w:rsidRPr="000418A2">
          <w:rPr>
            <w:color w:val="000000" w:themeColor="text1"/>
          </w:rPr>
          <w:t xml:space="preserve">seed arrival </w:t>
        </w:r>
      </w:ins>
      <w:ins w:id="2116" w:author="Mason,David Steven" w:date="2023-02-10T15:36:00Z">
        <w:r w:rsidR="002623D5" w:rsidRPr="000418A2">
          <w:rPr>
            <w:color w:val="000000" w:themeColor="text1"/>
          </w:rPr>
          <w:t>data</w:t>
        </w:r>
      </w:ins>
      <w:ins w:id="2117" w:author="Mason,David Steven" w:date="2023-01-27T16:35:00Z">
        <w:r w:rsidR="120A470B" w:rsidRPr="000418A2">
          <w:rPr>
            <w:color w:val="000000" w:themeColor="text1"/>
          </w:rPr>
          <w:t xml:space="preserve">. </w:t>
        </w:r>
      </w:ins>
      <w:ins w:id="2118" w:author="Mason,David Steven" w:date="2023-01-28T17:32:00Z">
        <w:r w:rsidR="3005249B" w:rsidRPr="000418A2">
          <w:rPr>
            <w:color w:val="000000" w:themeColor="text1"/>
          </w:rPr>
          <w:t>W</w:t>
        </w:r>
      </w:ins>
      <w:ins w:id="2119" w:author="Mason,David Steven" w:date="2023-01-27T16:35:00Z">
        <w:r w:rsidR="120A470B" w:rsidRPr="000418A2">
          <w:rPr>
            <w:color w:val="000000" w:themeColor="text1"/>
          </w:rPr>
          <w:t>e found that mean seed arrival (Figure 2) in baited traps (x̄ =</w:t>
        </w:r>
      </w:ins>
      <w:ins w:id="2120" w:author="Mason,David Steven" w:date="2023-01-28T17:32:00Z">
        <w:r w:rsidR="48D1230E" w:rsidRPr="000418A2">
          <w:rPr>
            <w:color w:val="000000" w:themeColor="text1"/>
          </w:rPr>
          <w:t xml:space="preserve"> </w:t>
        </w:r>
      </w:ins>
      <w:ins w:id="2121" w:author="Mason,David Steven" w:date="2023-01-28T17:33:00Z">
        <w:r w:rsidR="5FF31BCA" w:rsidRPr="000418A2">
          <w:rPr>
            <w:color w:val="000000" w:themeColor="text1"/>
          </w:rPr>
          <w:t>124.</w:t>
        </w:r>
      </w:ins>
      <w:ins w:id="2122" w:author="Mason,David Steven" w:date="2023-02-14T10:46:00Z">
        <w:r w:rsidR="00197896" w:rsidRPr="000418A2">
          <w:rPr>
            <w:color w:val="000000" w:themeColor="text1"/>
          </w:rPr>
          <w:t>85</w:t>
        </w:r>
      </w:ins>
      <w:ins w:id="2123" w:author="Mason,David Steven" w:date="2023-02-10T15:36:00Z">
        <w:r w:rsidR="002623D5" w:rsidRPr="000418A2">
          <w:rPr>
            <w:color w:val="000000" w:themeColor="text1"/>
          </w:rPr>
          <w:t xml:space="preserve">, LCL = </w:t>
        </w:r>
      </w:ins>
      <w:ins w:id="2124" w:author="Mason,David Steven" w:date="2023-01-28T17:32:00Z">
        <w:r w:rsidR="4D82041A" w:rsidRPr="000418A2">
          <w:rPr>
            <w:color w:val="000000" w:themeColor="text1"/>
          </w:rPr>
          <w:t>60.2</w:t>
        </w:r>
      </w:ins>
      <w:ins w:id="2125" w:author="Mason,David Steven" w:date="2023-02-10T15:36:00Z">
        <w:r w:rsidR="002623D5" w:rsidRPr="000418A2">
          <w:rPr>
            <w:color w:val="000000" w:themeColor="text1"/>
          </w:rPr>
          <w:t xml:space="preserve">5, UCL = </w:t>
        </w:r>
      </w:ins>
      <w:ins w:id="2126" w:author="Mason,David Steven" w:date="2023-01-28T17:33:00Z">
        <w:r w:rsidR="1D83E28F" w:rsidRPr="000418A2">
          <w:rPr>
            <w:color w:val="000000" w:themeColor="text1"/>
          </w:rPr>
          <w:t>258.</w:t>
        </w:r>
      </w:ins>
      <w:ins w:id="2127" w:author="Mason,David Steven" w:date="2023-02-07T12:21:00Z">
        <w:r w:rsidR="006D3119" w:rsidRPr="000418A2">
          <w:rPr>
            <w:color w:val="000000" w:themeColor="text1"/>
          </w:rPr>
          <w:t>7</w:t>
        </w:r>
      </w:ins>
      <w:ins w:id="2128" w:author="Mason,David Steven" w:date="2023-02-11T15:03:00Z">
        <w:r w:rsidR="00236ECB" w:rsidRPr="000418A2">
          <w:rPr>
            <w:color w:val="000000" w:themeColor="text1"/>
          </w:rPr>
          <w:t>0</w:t>
        </w:r>
      </w:ins>
      <w:ins w:id="2129" w:author="Mason,David Steven" w:date="2023-01-27T16:35:00Z">
        <w:r w:rsidR="120A470B" w:rsidRPr="000418A2">
          <w:rPr>
            <w:color w:val="000000" w:themeColor="text1"/>
          </w:rPr>
          <w:t>) was</w:t>
        </w:r>
      </w:ins>
      <w:ins w:id="2130" w:author="Mason,David Steven" w:date="2023-01-28T17:46:00Z">
        <w:r w:rsidR="1086E1A3" w:rsidRPr="000418A2">
          <w:rPr>
            <w:color w:val="000000" w:themeColor="text1"/>
          </w:rPr>
          <w:t xml:space="preserve"> 8</w:t>
        </w:r>
      </w:ins>
      <w:ins w:id="2131" w:author="Mason,David Steven" w:date="2023-01-28T17:47:00Z">
        <w:r w:rsidR="1086E1A3" w:rsidRPr="000418A2">
          <w:rPr>
            <w:color w:val="000000" w:themeColor="text1"/>
          </w:rPr>
          <w:t>.5</w:t>
        </w:r>
      </w:ins>
      <w:ins w:id="2132" w:author="Mason,David Steven" w:date="2023-02-14T11:31:00Z">
        <w:r w:rsidR="00C60077" w:rsidRPr="000418A2">
          <w:rPr>
            <w:color w:val="000000" w:themeColor="text1"/>
          </w:rPr>
          <w:t>1</w:t>
        </w:r>
      </w:ins>
      <w:ins w:id="2133" w:author="Mason,David Steven" w:date="2023-01-28T17:47:00Z">
        <w:r w:rsidR="1086E1A3" w:rsidRPr="000418A2">
          <w:rPr>
            <w:color w:val="000000" w:themeColor="text1"/>
          </w:rPr>
          <w:t xml:space="preserve"> </w:t>
        </w:r>
      </w:ins>
      <w:ins w:id="2134" w:author="Mason,David Steven" w:date="2023-01-27T16:35:00Z">
        <w:r w:rsidR="120A470B" w:rsidRPr="000418A2">
          <w:rPr>
            <w:color w:val="000000" w:themeColor="text1"/>
          </w:rPr>
          <w:t>times greater</w:t>
        </w:r>
      </w:ins>
      <w:ins w:id="2135" w:author="Mason,David Steven" w:date="2023-02-10T15:36:00Z">
        <w:r w:rsidR="002623D5" w:rsidRPr="000418A2">
          <w:rPr>
            <w:color w:val="000000" w:themeColor="text1"/>
          </w:rPr>
          <w:t xml:space="preserve"> (</w:t>
        </w:r>
      </w:ins>
      <w:ins w:id="2136" w:author="Mason,David Steven" w:date="2023-02-10T15:37:00Z">
        <w:r w:rsidR="002623D5" w:rsidRPr="000418A2">
          <w:rPr>
            <w:color w:val="000000" w:themeColor="text1"/>
          </w:rPr>
          <w:t>LCL = 3.93, UCL = 18.5</w:t>
        </w:r>
      </w:ins>
      <w:ins w:id="2137" w:author="Mason,David Steven" w:date="2023-02-11T15:03:00Z">
        <w:r w:rsidR="00236ECB" w:rsidRPr="000418A2">
          <w:rPr>
            <w:color w:val="000000" w:themeColor="text1"/>
          </w:rPr>
          <w:t>0</w:t>
        </w:r>
      </w:ins>
      <w:ins w:id="2138" w:author="Mason,David Steven" w:date="2023-02-10T15:37:00Z">
        <w:r w:rsidR="002623D5" w:rsidRPr="000418A2">
          <w:rPr>
            <w:color w:val="000000" w:themeColor="text1"/>
          </w:rPr>
          <w:t>, p &lt;0.001</w:t>
        </w:r>
      </w:ins>
      <w:ins w:id="2139" w:author="Mason,David Steven" w:date="2023-02-10T15:36:00Z">
        <w:r w:rsidR="002623D5" w:rsidRPr="000418A2">
          <w:rPr>
            <w:color w:val="000000" w:themeColor="text1"/>
          </w:rPr>
          <w:t>)</w:t>
        </w:r>
      </w:ins>
      <w:ins w:id="2140" w:author="Mason,David Steven" w:date="2023-01-27T16:35:00Z">
        <w:r w:rsidR="120A470B" w:rsidRPr="000418A2">
          <w:rPr>
            <w:color w:val="000000" w:themeColor="text1"/>
          </w:rPr>
          <w:t xml:space="preserve"> than control traps (x̄ = </w:t>
        </w:r>
      </w:ins>
      <w:ins w:id="2141" w:author="Mason,David Steven" w:date="2023-01-28T17:33:00Z">
        <w:r w:rsidR="4DF929F3" w:rsidRPr="000418A2">
          <w:rPr>
            <w:color w:val="000000" w:themeColor="text1"/>
          </w:rPr>
          <w:t>14.</w:t>
        </w:r>
      </w:ins>
      <w:ins w:id="2142" w:author="Mason,David Steven" w:date="2023-02-14T10:47:00Z">
        <w:r w:rsidR="00197896" w:rsidRPr="000418A2">
          <w:rPr>
            <w:color w:val="000000" w:themeColor="text1"/>
          </w:rPr>
          <w:t>66</w:t>
        </w:r>
      </w:ins>
      <w:ins w:id="2143" w:author="Mason,David Steven" w:date="2023-01-27T16:35:00Z">
        <w:r w:rsidR="120A470B" w:rsidRPr="000418A2">
          <w:rPr>
            <w:color w:val="000000" w:themeColor="text1"/>
          </w:rPr>
          <w:t xml:space="preserve">, LCL = </w:t>
        </w:r>
      </w:ins>
      <w:ins w:id="2144" w:author="Mason,David Steven" w:date="2023-01-28T17:34:00Z">
        <w:r w:rsidR="15F836BF" w:rsidRPr="000418A2">
          <w:rPr>
            <w:color w:val="000000" w:themeColor="text1"/>
          </w:rPr>
          <w:t>6.95</w:t>
        </w:r>
      </w:ins>
      <w:ins w:id="2145" w:author="Mason,David Steven" w:date="2023-01-27T16:35:00Z">
        <w:r w:rsidR="120A470B" w:rsidRPr="000418A2">
          <w:rPr>
            <w:color w:val="000000" w:themeColor="text1"/>
          </w:rPr>
          <w:t>, UCL = 3</w:t>
        </w:r>
      </w:ins>
      <w:ins w:id="2146" w:author="Mason,David Steven" w:date="2023-01-28T17:34:00Z">
        <w:r w:rsidR="0FD592A1" w:rsidRPr="000418A2">
          <w:rPr>
            <w:color w:val="000000" w:themeColor="text1"/>
          </w:rPr>
          <w:t>0.9</w:t>
        </w:r>
      </w:ins>
      <w:ins w:id="2147" w:author="Mason,David Steven" w:date="2023-02-14T10:46:00Z">
        <w:r w:rsidR="00197896" w:rsidRPr="000418A2">
          <w:rPr>
            <w:color w:val="000000" w:themeColor="text1"/>
          </w:rPr>
          <w:t>4</w:t>
        </w:r>
      </w:ins>
      <w:ins w:id="2148" w:author="Mason,David Steven" w:date="2023-01-27T16:35:00Z">
        <w:r w:rsidR="120A470B" w:rsidRPr="000418A2">
          <w:rPr>
            <w:color w:val="000000" w:themeColor="text1"/>
          </w:rPr>
          <w:t>).</w:t>
        </w:r>
      </w:ins>
      <w:ins w:id="2149" w:author="Mason,David Steven" w:date="2023-02-17T14:26:00Z">
        <w:r w:rsidR="00635D15" w:rsidRPr="000418A2">
          <w:rPr>
            <w:color w:val="000000" w:themeColor="text1"/>
          </w:rPr>
          <w:t xml:space="preserve"> T</w:t>
        </w:r>
        <w:r w:rsidR="00635D15" w:rsidRPr="000418A2">
          <w:rPr>
            <w:rFonts w:eastAsiaTheme="minorEastAsia"/>
            <w:color w:val="000000" w:themeColor="text1"/>
            <w:lang w:val="en-GB"/>
          </w:rPr>
          <w:t>he model without the outlier pair removed produced a similar difference in</w:t>
        </w:r>
      </w:ins>
      <w:ins w:id="2150" w:author="Mason,David Steven" w:date="2023-02-17T14:27:00Z">
        <w:r w:rsidR="00635D15" w:rsidRPr="000418A2">
          <w:rPr>
            <w:rFonts w:eastAsiaTheme="minorEastAsia"/>
            <w:color w:val="000000" w:themeColor="text1"/>
            <w:lang w:val="en-GB"/>
          </w:rPr>
          <w:t xml:space="preserve"> seed rain with and without resources, but the estimate </w:t>
        </w:r>
      </w:ins>
      <w:ins w:id="2151" w:author="Mason,David Steven" w:date="2023-02-23T13:08:00Z">
        <w:r w:rsidR="00B74D82" w:rsidRPr="000418A2">
          <w:rPr>
            <w:rFonts w:eastAsiaTheme="minorEastAsia"/>
            <w:color w:val="000000" w:themeColor="text1"/>
            <w:lang w:val="en-GB"/>
          </w:rPr>
          <w:t xml:space="preserve">of mean seed counts </w:t>
        </w:r>
      </w:ins>
      <w:ins w:id="2152" w:author="Mason,David Steven" w:date="2023-02-17T14:27:00Z">
        <w:r w:rsidR="00635D15" w:rsidRPr="000418A2">
          <w:rPr>
            <w:rFonts w:eastAsiaTheme="minorEastAsia"/>
            <w:color w:val="000000" w:themeColor="text1"/>
            <w:lang w:val="en-GB"/>
          </w:rPr>
          <w:t xml:space="preserve">for baited feeders was </w:t>
        </w:r>
      </w:ins>
      <w:ins w:id="2153" w:author="Mason,David Steven" w:date="2023-02-23T13:08:00Z">
        <w:r w:rsidR="00B74D82" w:rsidRPr="000418A2">
          <w:rPr>
            <w:rFonts w:eastAsiaTheme="minorEastAsia"/>
            <w:color w:val="000000" w:themeColor="text1"/>
            <w:lang w:val="en-GB"/>
          </w:rPr>
          <w:t>greater</w:t>
        </w:r>
      </w:ins>
      <w:ins w:id="2154" w:author="Mason,David Steven" w:date="2023-02-17T14:27:00Z">
        <w:r w:rsidR="00635D15" w:rsidRPr="000418A2">
          <w:rPr>
            <w:rFonts w:eastAsiaTheme="minorEastAsia"/>
            <w:color w:val="000000" w:themeColor="text1"/>
            <w:lang w:val="en-GB"/>
          </w:rPr>
          <w:t xml:space="preserve"> (Supplementary Material).</w:t>
        </w:r>
      </w:ins>
    </w:p>
    <w:p w14:paraId="749A0F6C" w14:textId="01F36FC0" w:rsidR="0006199B" w:rsidRPr="000418A2" w:rsidRDefault="0006199B">
      <w:pPr>
        <w:spacing w:line="360" w:lineRule="auto"/>
        <w:rPr>
          <w:del w:id="2155" w:author="Mason,David Steven" w:date="2023-01-27T16:14:00Z"/>
          <w:color w:val="000000" w:themeColor="text1"/>
        </w:rPr>
        <w:pPrChange w:id="2156" w:author="Mason,David Steven" w:date="2023-02-17T14:13:00Z">
          <w:pPr>
            <w:spacing w:line="480" w:lineRule="auto"/>
          </w:pPr>
        </w:pPrChange>
      </w:pPr>
    </w:p>
    <w:p w14:paraId="4CE177F6" w14:textId="21214EB5" w:rsidR="6A72062E" w:rsidRPr="000418A2" w:rsidRDefault="6A72062E">
      <w:pPr>
        <w:spacing w:line="360" w:lineRule="auto"/>
        <w:rPr>
          <w:color w:val="000000" w:themeColor="text1"/>
          <w:u w:val="single"/>
          <w:lang w:val="en-GB"/>
        </w:rPr>
        <w:pPrChange w:id="2157" w:author="Mason,David Steven" w:date="2023-02-17T14:13:00Z">
          <w:pPr>
            <w:spacing w:line="480" w:lineRule="auto"/>
          </w:pPr>
        </w:pPrChange>
      </w:pPr>
    </w:p>
    <w:p w14:paraId="3DBDDB13" w14:textId="6A8A96AE" w:rsidR="00430925" w:rsidRPr="000418A2" w:rsidRDefault="3A048D8C">
      <w:pPr>
        <w:snapToGrid w:val="0"/>
        <w:spacing w:line="360" w:lineRule="auto"/>
        <w:rPr>
          <w:rFonts w:cstheme="minorHAnsi"/>
          <w:color w:val="000000" w:themeColor="text1"/>
          <w:u w:val="single"/>
          <w:lang w:val="en-GB"/>
        </w:rPr>
        <w:pPrChange w:id="2158" w:author="Mason,David Steven" w:date="2023-02-17T14:13:00Z">
          <w:pPr>
            <w:snapToGrid w:val="0"/>
            <w:spacing w:line="480" w:lineRule="auto"/>
          </w:pPr>
        </w:pPrChange>
      </w:pPr>
      <w:r w:rsidRPr="000418A2">
        <w:rPr>
          <w:color w:val="000000" w:themeColor="text1"/>
          <w:u w:val="single"/>
          <w:lang w:val="en-GB"/>
        </w:rPr>
        <w:t xml:space="preserve">Experiment </w:t>
      </w:r>
      <w:r w:rsidR="3D615A9B" w:rsidRPr="000418A2">
        <w:rPr>
          <w:color w:val="000000" w:themeColor="text1"/>
          <w:u w:val="single"/>
          <w:lang w:val="en-GB"/>
        </w:rPr>
        <w:t>2</w:t>
      </w:r>
    </w:p>
    <w:p w14:paraId="6C58826B" w14:textId="7C5A1AA8" w:rsidR="006D3119" w:rsidRPr="000418A2" w:rsidRDefault="10F022BF">
      <w:pPr>
        <w:spacing w:line="360" w:lineRule="auto"/>
        <w:rPr>
          <w:ins w:id="2159" w:author="Mason,David Steven" w:date="2023-02-07T12:27:00Z"/>
          <w:color w:val="000000" w:themeColor="text1"/>
          <w:lang w:val="en-GB"/>
        </w:rPr>
        <w:pPrChange w:id="2160" w:author="Mason,David Steven" w:date="2023-02-17T14:13:00Z">
          <w:pPr>
            <w:spacing w:line="480" w:lineRule="auto"/>
          </w:pPr>
        </w:pPrChange>
      </w:pPr>
      <w:ins w:id="2161" w:author="Mason,David Steven" w:date="2023-01-26T21:07:00Z">
        <w:r w:rsidRPr="000418A2">
          <w:rPr>
            <w:color w:val="000000" w:themeColor="text1"/>
            <w:lang w:val="en-GB"/>
          </w:rPr>
          <w:t>We recorded 4</w:t>
        </w:r>
      </w:ins>
      <w:ins w:id="2162" w:author="Mason,David Steven" w:date="2023-03-10T13:24:00Z">
        <w:r w:rsidR="0078468A" w:rsidRPr="000418A2">
          <w:rPr>
            <w:color w:val="000000" w:themeColor="text1"/>
            <w:lang w:val="en-GB"/>
          </w:rPr>
          <w:t>,</w:t>
        </w:r>
      </w:ins>
      <w:ins w:id="2163" w:author="Mason,David Steven" w:date="2023-01-26T21:07:00Z">
        <w:r w:rsidRPr="000418A2">
          <w:rPr>
            <w:color w:val="000000" w:themeColor="text1"/>
            <w:lang w:val="en-GB"/>
          </w:rPr>
          <w:t xml:space="preserve">863 bird </w:t>
        </w:r>
      </w:ins>
      <w:ins w:id="2164" w:author="Mason,David Steven" w:date="2023-02-14T11:26:00Z">
        <w:r w:rsidR="00C60077" w:rsidRPr="000418A2">
          <w:rPr>
            <w:color w:val="000000" w:themeColor="text1"/>
            <w:lang w:val="en-GB"/>
          </w:rPr>
          <w:t>counts</w:t>
        </w:r>
      </w:ins>
      <w:ins w:id="2165" w:author="Mason,David Steven" w:date="2023-01-26T21:07:00Z">
        <w:r w:rsidRPr="000418A2">
          <w:rPr>
            <w:color w:val="000000" w:themeColor="text1"/>
            <w:lang w:val="en-GB"/>
          </w:rPr>
          <w:t xml:space="preserve"> across 10 species on our camera traps. The </w:t>
        </w:r>
      </w:ins>
      <w:ins w:id="2166" w:author="Mason,David Steven" w:date="2023-02-15T13:31:00Z">
        <w:r w:rsidR="0089651A" w:rsidRPr="000418A2">
          <w:rPr>
            <w:color w:val="000000" w:themeColor="text1"/>
            <w:lang w:val="en-GB"/>
          </w:rPr>
          <w:t>most counted</w:t>
        </w:r>
      </w:ins>
      <w:ins w:id="2167" w:author="Mason,David Steven" w:date="2023-01-26T21:07:00Z">
        <w:r w:rsidRPr="000418A2">
          <w:rPr>
            <w:color w:val="000000" w:themeColor="text1"/>
            <w:lang w:val="en-GB"/>
          </w:rPr>
          <w:t xml:space="preserve"> bi</w:t>
        </w:r>
      </w:ins>
      <w:ins w:id="2168" w:author="Mason,David Steven" w:date="2023-02-15T13:31:00Z">
        <w:r w:rsidR="0089651A" w:rsidRPr="000418A2">
          <w:rPr>
            <w:color w:val="000000" w:themeColor="text1"/>
            <w:lang w:val="en-GB"/>
          </w:rPr>
          <w:t>r</w:t>
        </w:r>
      </w:ins>
      <w:ins w:id="2169" w:author="Mason,David Steven" w:date="2023-01-26T21:07:00Z">
        <w:r w:rsidRPr="000418A2">
          <w:rPr>
            <w:color w:val="000000" w:themeColor="text1"/>
            <w:lang w:val="en-GB"/>
          </w:rPr>
          <w:t>d species was the chipping sparrow (</w:t>
        </w:r>
        <w:r w:rsidRPr="000418A2">
          <w:rPr>
            <w:i/>
            <w:iCs/>
            <w:color w:val="000000" w:themeColor="text1"/>
            <w:lang w:val="en-GB"/>
            <w:rPrChange w:id="2170" w:author="Mason,David Steven" w:date="2023-02-15T15:56:00Z">
              <w:rPr>
                <w:lang w:val="en-GB"/>
              </w:rPr>
            </w:rPrChange>
          </w:rPr>
          <w:t xml:space="preserve">Spizella </w:t>
        </w:r>
      </w:ins>
      <w:proofErr w:type="spellStart"/>
      <w:ins w:id="2171" w:author="Mason,David Steven" w:date="2023-03-10T13:24:00Z">
        <w:r w:rsidR="0078468A" w:rsidRPr="000418A2">
          <w:rPr>
            <w:i/>
            <w:iCs/>
            <w:color w:val="000000" w:themeColor="text1"/>
            <w:lang w:val="en-GB"/>
          </w:rPr>
          <w:t>p</w:t>
        </w:r>
      </w:ins>
      <w:ins w:id="2172" w:author="Mason,David Steven" w:date="2023-02-26T19:17:00Z">
        <w:r w:rsidR="009540AD" w:rsidRPr="000418A2">
          <w:rPr>
            <w:i/>
            <w:iCs/>
            <w:color w:val="000000" w:themeColor="text1"/>
            <w:lang w:val="en-GB"/>
          </w:rPr>
          <w:t>asserin</w:t>
        </w:r>
      </w:ins>
      <w:ins w:id="2173" w:author="Mason,David Steven" w:date="2023-03-10T13:24:00Z">
        <w:r w:rsidR="0078468A" w:rsidRPr="000418A2">
          <w:rPr>
            <w:i/>
            <w:iCs/>
            <w:color w:val="000000" w:themeColor="text1"/>
            <w:lang w:val="en-GB"/>
          </w:rPr>
          <w:t>a</w:t>
        </w:r>
      </w:ins>
      <w:proofErr w:type="spellEnd"/>
      <w:ins w:id="2174" w:author="Mason,David Steven" w:date="2023-01-26T21:07:00Z">
        <w:r w:rsidRPr="000418A2">
          <w:rPr>
            <w:color w:val="000000" w:themeColor="text1"/>
            <w:lang w:val="en-GB"/>
          </w:rPr>
          <w:t>, 67.3%), followed by Eastern phoebe (</w:t>
        </w:r>
        <w:proofErr w:type="spellStart"/>
        <w:r w:rsidRPr="000418A2">
          <w:rPr>
            <w:i/>
            <w:iCs/>
            <w:color w:val="000000" w:themeColor="text1"/>
            <w:lang w:val="en-GB"/>
            <w:rPrChange w:id="2175" w:author="Mason,David Steven" w:date="2023-02-15T15:56:00Z">
              <w:rPr>
                <w:lang w:val="en-GB"/>
              </w:rPr>
            </w:rPrChange>
          </w:rPr>
          <w:t>Sayornis</w:t>
        </w:r>
        <w:proofErr w:type="spellEnd"/>
        <w:r w:rsidRPr="000418A2">
          <w:rPr>
            <w:i/>
            <w:iCs/>
            <w:color w:val="000000" w:themeColor="text1"/>
            <w:lang w:val="en-GB"/>
            <w:rPrChange w:id="2176" w:author="Mason,David Steven" w:date="2023-02-15T15:56:00Z">
              <w:rPr>
                <w:lang w:val="en-GB"/>
              </w:rPr>
            </w:rPrChange>
          </w:rPr>
          <w:t xml:space="preserve"> phoebe</w:t>
        </w:r>
        <w:r w:rsidRPr="000418A2">
          <w:rPr>
            <w:color w:val="000000" w:themeColor="text1"/>
            <w:lang w:val="en-GB"/>
          </w:rPr>
          <w:t>, 16.</w:t>
        </w:r>
      </w:ins>
      <w:ins w:id="2177" w:author="Mason,David Steven" w:date="2023-02-14T11:23:00Z">
        <w:r w:rsidR="00C60077" w:rsidRPr="000418A2">
          <w:rPr>
            <w:color w:val="000000" w:themeColor="text1"/>
            <w:lang w:val="en-GB"/>
          </w:rPr>
          <w:t>6</w:t>
        </w:r>
      </w:ins>
      <w:ins w:id="2178" w:author="Mason,David Steven" w:date="2023-01-26T21:07:00Z">
        <w:r w:rsidRPr="000418A2">
          <w:rPr>
            <w:color w:val="000000" w:themeColor="text1"/>
            <w:lang w:val="en-GB"/>
          </w:rPr>
          <w:t>%), Northern cardinal (</w:t>
        </w:r>
        <w:r w:rsidRPr="000418A2">
          <w:rPr>
            <w:i/>
            <w:iCs/>
            <w:color w:val="000000" w:themeColor="text1"/>
            <w:lang w:val="en-GB"/>
            <w:rPrChange w:id="2179" w:author="Mason,David Steven" w:date="2023-02-15T15:56:00Z">
              <w:rPr>
                <w:lang w:val="en-GB"/>
              </w:rPr>
            </w:rPrChange>
          </w:rPr>
          <w:t xml:space="preserve">Cardinalis </w:t>
        </w:r>
        <w:proofErr w:type="spellStart"/>
        <w:r w:rsidRPr="000418A2">
          <w:rPr>
            <w:i/>
            <w:iCs/>
            <w:color w:val="000000" w:themeColor="text1"/>
            <w:lang w:val="en-GB"/>
            <w:rPrChange w:id="2180" w:author="Mason,David Steven" w:date="2023-02-15T15:56:00Z">
              <w:rPr>
                <w:lang w:val="en-GB"/>
              </w:rPr>
            </w:rPrChange>
          </w:rPr>
          <w:t>cardinalis</w:t>
        </w:r>
        <w:proofErr w:type="spellEnd"/>
        <w:r w:rsidRPr="000418A2">
          <w:rPr>
            <w:color w:val="000000" w:themeColor="text1"/>
            <w:lang w:val="en-GB"/>
          </w:rPr>
          <w:t>; 14.4%), mourning dove (</w:t>
        </w:r>
        <w:r w:rsidRPr="000418A2">
          <w:rPr>
            <w:i/>
            <w:iCs/>
            <w:color w:val="000000" w:themeColor="text1"/>
            <w:lang w:val="en-GB"/>
            <w:rPrChange w:id="2181" w:author="Mason,David Steven" w:date="2023-02-15T15:56:00Z">
              <w:rPr>
                <w:lang w:val="en-GB"/>
              </w:rPr>
            </w:rPrChange>
          </w:rPr>
          <w:t>Zenaida macroura</w:t>
        </w:r>
        <w:r w:rsidRPr="000418A2">
          <w:rPr>
            <w:color w:val="000000" w:themeColor="text1"/>
            <w:lang w:val="en-GB"/>
          </w:rPr>
          <w:t>; 0.8%), pine warbler (</w:t>
        </w:r>
        <w:r w:rsidRPr="000418A2">
          <w:rPr>
            <w:i/>
            <w:iCs/>
            <w:color w:val="000000" w:themeColor="text1"/>
            <w:lang w:val="en-GB"/>
            <w:rPrChange w:id="2182" w:author="Mason,David Steven" w:date="2023-02-15T15:56:00Z">
              <w:rPr>
                <w:lang w:val="en-GB"/>
              </w:rPr>
            </w:rPrChange>
          </w:rPr>
          <w:t xml:space="preserve">Setophaga </w:t>
        </w:r>
        <w:proofErr w:type="spellStart"/>
        <w:r w:rsidRPr="000418A2">
          <w:rPr>
            <w:i/>
            <w:iCs/>
            <w:color w:val="000000" w:themeColor="text1"/>
            <w:lang w:val="en-GB"/>
            <w:rPrChange w:id="2183" w:author="Mason,David Steven" w:date="2023-02-15T15:56:00Z">
              <w:rPr>
                <w:lang w:val="en-GB"/>
              </w:rPr>
            </w:rPrChange>
          </w:rPr>
          <w:t>pinus</w:t>
        </w:r>
        <w:proofErr w:type="spellEnd"/>
        <w:r w:rsidRPr="000418A2">
          <w:rPr>
            <w:color w:val="000000" w:themeColor="text1"/>
            <w:lang w:val="en-GB"/>
          </w:rPr>
          <w:t xml:space="preserve">, 0.6%), </w:t>
        </w:r>
        <w:proofErr w:type="spellStart"/>
        <w:r w:rsidRPr="000418A2">
          <w:rPr>
            <w:color w:val="000000" w:themeColor="text1"/>
            <w:lang w:val="en-GB"/>
          </w:rPr>
          <w:t>gray</w:t>
        </w:r>
        <w:proofErr w:type="spellEnd"/>
        <w:r w:rsidRPr="000418A2">
          <w:rPr>
            <w:color w:val="000000" w:themeColor="text1"/>
            <w:lang w:val="en-GB"/>
          </w:rPr>
          <w:t xml:space="preserve"> catbird (</w:t>
        </w:r>
        <w:r w:rsidRPr="000418A2">
          <w:rPr>
            <w:i/>
            <w:iCs/>
            <w:color w:val="000000" w:themeColor="text1"/>
            <w:lang w:val="en-GB"/>
            <w:rPrChange w:id="2184" w:author="Mason,David Steven" w:date="2023-02-15T15:56:00Z">
              <w:rPr>
                <w:lang w:val="en-GB"/>
              </w:rPr>
            </w:rPrChange>
          </w:rPr>
          <w:t>Dumetella carolinensis</w:t>
        </w:r>
        <w:r w:rsidRPr="000418A2">
          <w:rPr>
            <w:color w:val="000000" w:themeColor="text1"/>
            <w:lang w:val="en-GB"/>
          </w:rPr>
          <w:t>, 0.</w:t>
        </w:r>
      </w:ins>
      <w:ins w:id="2185" w:author="Mason,David Steven" w:date="2023-02-14T11:24:00Z">
        <w:r w:rsidR="00C60077" w:rsidRPr="000418A2">
          <w:rPr>
            <w:color w:val="000000" w:themeColor="text1"/>
            <w:lang w:val="en-GB"/>
          </w:rPr>
          <w:t>2</w:t>
        </w:r>
      </w:ins>
      <w:ins w:id="2186" w:author="Mason,David Steven" w:date="2023-01-26T21:07:00Z">
        <w:r w:rsidRPr="000418A2">
          <w:rPr>
            <w:color w:val="000000" w:themeColor="text1"/>
            <w:lang w:val="en-GB"/>
          </w:rPr>
          <w:t xml:space="preserve">%), </w:t>
        </w:r>
      </w:ins>
      <w:ins w:id="2187" w:author="Mason,David Steven" w:date="2023-02-18T11:20:00Z">
        <w:r w:rsidR="00AC6DAF" w:rsidRPr="000418A2">
          <w:rPr>
            <w:color w:val="000000" w:themeColor="text1"/>
            <w:lang w:val="en-GB"/>
          </w:rPr>
          <w:t xml:space="preserve">and </w:t>
        </w:r>
      </w:ins>
      <w:ins w:id="2188" w:author="Mason,David Steven" w:date="2023-01-26T21:07:00Z">
        <w:r w:rsidRPr="000418A2">
          <w:rPr>
            <w:color w:val="000000" w:themeColor="text1"/>
            <w:lang w:val="en-GB"/>
          </w:rPr>
          <w:t>barred owl (</w:t>
        </w:r>
        <w:proofErr w:type="spellStart"/>
        <w:r w:rsidRPr="000418A2">
          <w:rPr>
            <w:i/>
            <w:iCs/>
            <w:color w:val="000000" w:themeColor="text1"/>
            <w:lang w:val="en-GB"/>
            <w:rPrChange w:id="2189" w:author="Mason,David Steven" w:date="2023-02-15T15:56:00Z">
              <w:rPr>
                <w:lang w:val="en-GB"/>
              </w:rPr>
            </w:rPrChange>
          </w:rPr>
          <w:t>Strix</w:t>
        </w:r>
        <w:proofErr w:type="spellEnd"/>
        <w:r w:rsidRPr="000418A2">
          <w:rPr>
            <w:i/>
            <w:iCs/>
            <w:color w:val="000000" w:themeColor="text1"/>
            <w:lang w:val="en-GB"/>
            <w:rPrChange w:id="2190" w:author="Mason,David Steven" w:date="2023-02-15T15:56:00Z">
              <w:rPr>
                <w:lang w:val="en-GB"/>
              </w:rPr>
            </w:rPrChange>
          </w:rPr>
          <w:t xml:space="preserve"> varia</w:t>
        </w:r>
        <w:r w:rsidRPr="000418A2">
          <w:rPr>
            <w:color w:val="000000" w:themeColor="text1"/>
            <w:lang w:val="en-GB"/>
          </w:rPr>
          <w:t>, 0.</w:t>
        </w:r>
      </w:ins>
      <w:ins w:id="2191" w:author="Mason,David Steven" w:date="2023-02-14T11:25:00Z">
        <w:r w:rsidR="00C60077" w:rsidRPr="000418A2">
          <w:rPr>
            <w:color w:val="000000" w:themeColor="text1"/>
            <w:lang w:val="en-GB"/>
          </w:rPr>
          <w:t>1</w:t>
        </w:r>
      </w:ins>
      <w:ins w:id="2192" w:author="Mason,David Steven" w:date="2023-01-26T21:07:00Z">
        <w:r w:rsidRPr="000418A2">
          <w:rPr>
            <w:color w:val="000000" w:themeColor="text1"/>
            <w:lang w:val="en-GB"/>
          </w:rPr>
          <w:t>%)</w:t>
        </w:r>
      </w:ins>
      <w:ins w:id="2193" w:author="Mason,David Steven" w:date="2023-02-14T11:25:00Z">
        <w:r w:rsidR="00C60077" w:rsidRPr="000418A2">
          <w:rPr>
            <w:color w:val="000000" w:themeColor="text1"/>
            <w:lang w:val="en-GB"/>
          </w:rPr>
          <w:t>. R</w:t>
        </w:r>
      </w:ins>
      <w:ins w:id="2194" w:author="Mason,David Steven" w:date="2023-01-26T21:07:00Z">
        <w:r w:rsidRPr="000418A2">
          <w:rPr>
            <w:color w:val="000000" w:themeColor="text1"/>
            <w:lang w:val="en-GB"/>
          </w:rPr>
          <w:t>ed-shouldered hawk (</w:t>
        </w:r>
        <w:r w:rsidRPr="000418A2">
          <w:rPr>
            <w:i/>
            <w:iCs/>
            <w:color w:val="000000" w:themeColor="text1"/>
            <w:lang w:val="en-GB"/>
            <w:rPrChange w:id="2195" w:author="Mason,David Steven" w:date="2023-02-15T15:56:00Z">
              <w:rPr>
                <w:lang w:val="en-GB"/>
              </w:rPr>
            </w:rPrChange>
          </w:rPr>
          <w:t>Buteo</w:t>
        </w:r>
      </w:ins>
      <w:ins w:id="2196" w:author="Mason,David Steven" w:date="2023-01-28T21:56:00Z">
        <w:r w:rsidR="6CFBF56E" w:rsidRPr="000418A2">
          <w:rPr>
            <w:i/>
            <w:iCs/>
            <w:color w:val="000000" w:themeColor="text1"/>
            <w:lang w:val="en-GB"/>
            <w:rPrChange w:id="2197" w:author="Mason,David Steven" w:date="2023-02-15T15:56:00Z">
              <w:rPr>
                <w:lang w:val="en-GB"/>
              </w:rPr>
            </w:rPrChange>
          </w:rPr>
          <w:t xml:space="preserve"> </w:t>
        </w:r>
      </w:ins>
      <w:proofErr w:type="spellStart"/>
      <w:ins w:id="2198" w:author="Mason,David Steven" w:date="2023-01-26T21:07:00Z">
        <w:r w:rsidRPr="000418A2">
          <w:rPr>
            <w:i/>
            <w:iCs/>
            <w:color w:val="000000" w:themeColor="text1"/>
            <w:lang w:val="en-GB"/>
            <w:rPrChange w:id="2199" w:author="Mason,David Steven" w:date="2023-02-15T15:56:00Z">
              <w:rPr>
                <w:lang w:val="en-GB"/>
              </w:rPr>
            </w:rPrChange>
          </w:rPr>
          <w:t>lineatus</w:t>
        </w:r>
      </w:ins>
      <w:proofErr w:type="spellEnd"/>
      <w:ins w:id="2200" w:author="Mason,David Steven" w:date="2023-02-14T11:25:00Z">
        <w:r w:rsidR="00C60077" w:rsidRPr="000418A2">
          <w:rPr>
            <w:color w:val="000000" w:themeColor="text1"/>
            <w:lang w:val="en-GB"/>
          </w:rPr>
          <w:t>), Eastern</w:t>
        </w:r>
      </w:ins>
      <w:ins w:id="2201" w:author="Mason,David Steven" w:date="2023-01-26T21:07:00Z">
        <w:r w:rsidRPr="000418A2">
          <w:rPr>
            <w:color w:val="000000" w:themeColor="text1"/>
            <w:lang w:val="en-GB"/>
          </w:rPr>
          <w:t xml:space="preserve"> screech owl (</w:t>
        </w:r>
        <w:proofErr w:type="spellStart"/>
        <w:r w:rsidRPr="000418A2">
          <w:rPr>
            <w:i/>
            <w:iCs/>
            <w:color w:val="000000" w:themeColor="text1"/>
            <w:lang w:val="en-GB"/>
            <w:rPrChange w:id="2202" w:author="Mason,David Steven" w:date="2023-02-15T15:56:00Z">
              <w:rPr>
                <w:lang w:val="en-GB"/>
              </w:rPr>
            </w:rPrChange>
          </w:rPr>
          <w:t>Megascops</w:t>
        </w:r>
        <w:proofErr w:type="spellEnd"/>
        <w:r w:rsidRPr="000418A2">
          <w:rPr>
            <w:i/>
            <w:iCs/>
            <w:color w:val="000000" w:themeColor="text1"/>
            <w:lang w:val="en-GB"/>
            <w:rPrChange w:id="2203" w:author="Mason,David Steven" w:date="2023-02-15T15:56:00Z">
              <w:rPr>
                <w:lang w:val="en-GB"/>
              </w:rPr>
            </w:rPrChange>
          </w:rPr>
          <w:t xml:space="preserve"> </w:t>
        </w:r>
        <w:proofErr w:type="spellStart"/>
        <w:r w:rsidRPr="000418A2">
          <w:rPr>
            <w:i/>
            <w:iCs/>
            <w:color w:val="000000" w:themeColor="text1"/>
            <w:lang w:val="en-GB"/>
            <w:rPrChange w:id="2204" w:author="Mason,David Steven" w:date="2023-02-15T15:56:00Z">
              <w:rPr>
                <w:lang w:val="en-GB"/>
              </w:rPr>
            </w:rPrChange>
          </w:rPr>
          <w:t>asio</w:t>
        </w:r>
        <w:proofErr w:type="spellEnd"/>
        <w:r w:rsidRPr="000418A2">
          <w:rPr>
            <w:color w:val="000000" w:themeColor="text1"/>
            <w:lang w:val="en-GB"/>
          </w:rPr>
          <w:t>), and sedge wren (</w:t>
        </w:r>
        <w:proofErr w:type="spellStart"/>
        <w:r w:rsidRPr="000418A2">
          <w:rPr>
            <w:i/>
            <w:iCs/>
            <w:color w:val="000000" w:themeColor="text1"/>
            <w:lang w:val="en-GB"/>
            <w:rPrChange w:id="2205" w:author="Mason,David Steven" w:date="2023-02-15T15:56:00Z">
              <w:rPr>
                <w:lang w:val="en-GB"/>
              </w:rPr>
            </w:rPrChange>
          </w:rPr>
          <w:t>Cistothorus</w:t>
        </w:r>
      </w:ins>
      <w:proofErr w:type="spellEnd"/>
      <w:ins w:id="2206" w:author="Mason,David Steven" w:date="2023-01-28T21:57:00Z">
        <w:r w:rsidR="12030698" w:rsidRPr="000418A2">
          <w:rPr>
            <w:i/>
            <w:iCs/>
            <w:color w:val="000000" w:themeColor="text1"/>
            <w:lang w:val="en-GB"/>
            <w:rPrChange w:id="2207" w:author="Mason,David Steven" w:date="2023-02-15T15:56:00Z">
              <w:rPr>
                <w:lang w:val="en-GB"/>
              </w:rPr>
            </w:rPrChange>
          </w:rPr>
          <w:t xml:space="preserve"> </w:t>
        </w:r>
      </w:ins>
      <w:ins w:id="2208" w:author="Mason,David Steven" w:date="2023-01-26T21:07:00Z">
        <w:r w:rsidRPr="000418A2">
          <w:rPr>
            <w:i/>
            <w:iCs/>
            <w:color w:val="000000" w:themeColor="text1"/>
            <w:lang w:val="en-GB"/>
            <w:rPrChange w:id="2209" w:author="Mason,David Steven" w:date="2023-02-15T15:56:00Z">
              <w:rPr>
                <w:lang w:val="en-GB"/>
              </w:rPr>
            </w:rPrChange>
          </w:rPr>
          <w:t>stellaris</w:t>
        </w:r>
        <w:r w:rsidRPr="000418A2">
          <w:rPr>
            <w:color w:val="000000" w:themeColor="text1"/>
            <w:lang w:val="en-GB"/>
          </w:rPr>
          <w:t>)</w:t>
        </w:r>
      </w:ins>
      <w:ins w:id="2210" w:author="Mason,David Steven" w:date="2023-02-14T11:25:00Z">
        <w:r w:rsidR="00C60077" w:rsidRPr="000418A2">
          <w:rPr>
            <w:color w:val="000000" w:themeColor="text1"/>
            <w:lang w:val="en-GB"/>
          </w:rPr>
          <w:t xml:space="preserve"> </w:t>
        </w:r>
      </w:ins>
      <w:ins w:id="2211" w:author="Mason,David Steven" w:date="2023-02-14T11:26:00Z">
        <w:r w:rsidR="00C60077" w:rsidRPr="000418A2">
          <w:rPr>
            <w:color w:val="000000" w:themeColor="text1"/>
            <w:lang w:val="en-GB"/>
          </w:rPr>
          <w:t xml:space="preserve">collectively accounted for </w:t>
        </w:r>
      </w:ins>
      <w:ins w:id="2212" w:author="Mason,David Steven" w:date="2023-02-14T11:28:00Z">
        <w:r w:rsidR="00C60077" w:rsidRPr="000418A2">
          <w:rPr>
            <w:color w:val="000000" w:themeColor="text1"/>
            <w:lang w:val="en-GB"/>
          </w:rPr>
          <w:t xml:space="preserve">less than </w:t>
        </w:r>
      </w:ins>
      <w:ins w:id="2213" w:author="Mason,David Steven" w:date="2023-02-14T11:26:00Z">
        <w:r w:rsidR="00C60077" w:rsidRPr="000418A2">
          <w:rPr>
            <w:color w:val="000000" w:themeColor="text1"/>
            <w:lang w:val="en-GB"/>
          </w:rPr>
          <w:t>0.1% of counts.</w:t>
        </w:r>
      </w:ins>
    </w:p>
    <w:p w14:paraId="2A75ACB8" w14:textId="77777777" w:rsidR="006D3119" w:rsidRPr="000418A2" w:rsidRDefault="006D3119">
      <w:pPr>
        <w:spacing w:line="360" w:lineRule="auto"/>
        <w:rPr>
          <w:ins w:id="2214" w:author="Mason,David Steven" w:date="2023-02-07T12:27:00Z"/>
          <w:color w:val="000000" w:themeColor="text1"/>
          <w:lang w:val="en-GB"/>
        </w:rPr>
        <w:pPrChange w:id="2215" w:author="Mason,David Steven" w:date="2023-02-17T14:13:00Z">
          <w:pPr>
            <w:spacing w:line="480" w:lineRule="auto"/>
          </w:pPr>
        </w:pPrChange>
      </w:pPr>
    </w:p>
    <w:p w14:paraId="2AAD5883" w14:textId="411FB945" w:rsidR="10F022BF" w:rsidRPr="000418A2" w:rsidRDefault="00AC6DAF">
      <w:pPr>
        <w:spacing w:line="360" w:lineRule="auto"/>
        <w:rPr>
          <w:ins w:id="2216" w:author="Mason,David Steven" w:date="2023-01-26T21:07:00Z"/>
          <w:color w:val="000000" w:themeColor="text1"/>
          <w:lang w:val="en-GB"/>
        </w:rPr>
        <w:pPrChange w:id="2217" w:author="Mason,David Steven" w:date="2023-02-17T14:13:00Z">
          <w:pPr>
            <w:spacing w:line="480" w:lineRule="auto"/>
          </w:pPr>
        </w:pPrChange>
      </w:pPr>
      <w:ins w:id="2218" w:author="Mason,David Steven" w:date="2023-02-18T11:20:00Z">
        <w:r w:rsidRPr="000418A2">
          <w:rPr>
            <w:color w:val="000000" w:themeColor="text1"/>
            <w:lang w:val="en-GB"/>
          </w:rPr>
          <w:t>W</w:t>
        </w:r>
      </w:ins>
      <w:ins w:id="2219" w:author="Mason,David Steven" w:date="2023-01-26T21:07:00Z">
        <w:r w:rsidR="649CB08D" w:rsidRPr="000418A2">
          <w:rPr>
            <w:color w:val="000000" w:themeColor="text1"/>
            <w:lang w:val="en-GB"/>
          </w:rPr>
          <w:t>e distinguished 2</w:t>
        </w:r>
      </w:ins>
      <w:ins w:id="2220" w:author="Mason,David Steven" w:date="2023-02-10T14:19:00Z">
        <w:r w:rsidR="002811B7" w:rsidRPr="000418A2">
          <w:rPr>
            <w:color w:val="000000" w:themeColor="text1"/>
            <w:lang w:val="en-GB"/>
          </w:rPr>
          <w:t>6</w:t>
        </w:r>
      </w:ins>
      <w:ins w:id="2221" w:author="Mason,David Steven" w:date="2023-01-26T21:07:00Z">
        <w:r w:rsidR="649CB08D" w:rsidRPr="000418A2">
          <w:rPr>
            <w:color w:val="000000" w:themeColor="text1"/>
            <w:lang w:val="en-GB"/>
          </w:rPr>
          <w:t xml:space="preserve"> morphotypes</w:t>
        </w:r>
      </w:ins>
      <w:ins w:id="2222" w:author="Mason,David Steven" w:date="2023-02-10T14:25:00Z">
        <w:r w:rsidR="00E81224" w:rsidRPr="000418A2">
          <w:rPr>
            <w:color w:val="000000" w:themeColor="text1"/>
            <w:lang w:val="en-GB"/>
          </w:rPr>
          <w:t xml:space="preserve"> from 123 total seeds</w:t>
        </w:r>
      </w:ins>
      <w:ins w:id="2223" w:author="Mason,David Steven" w:date="2023-02-18T11:20:00Z">
        <w:r w:rsidRPr="000418A2">
          <w:rPr>
            <w:color w:val="000000" w:themeColor="text1"/>
            <w:lang w:val="en-GB"/>
          </w:rPr>
          <w:t xml:space="preserve"> in our seed traps</w:t>
        </w:r>
      </w:ins>
      <w:ins w:id="2224" w:author="Mason,David Steven" w:date="2023-01-26T21:07:00Z">
        <w:r w:rsidR="649CB08D" w:rsidRPr="000418A2">
          <w:rPr>
            <w:color w:val="000000" w:themeColor="text1"/>
            <w:lang w:val="en-GB"/>
          </w:rPr>
          <w:t>, with few instances of identification to family, genus</w:t>
        </w:r>
      </w:ins>
      <w:ins w:id="2225" w:author="Mason,David Steven" w:date="2023-02-18T11:20:00Z">
        <w:r w:rsidRPr="000418A2">
          <w:rPr>
            <w:color w:val="000000" w:themeColor="text1"/>
            <w:lang w:val="en-GB"/>
          </w:rPr>
          <w:t>,</w:t>
        </w:r>
      </w:ins>
      <w:ins w:id="2226" w:author="Mason,David Steven" w:date="2023-01-26T21:07:00Z">
        <w:r w:rsidR="649CB08D" w:rsidRPr="000418A2">
          <w:rPr>
            <w:color w:val="000000" w:themeColor="text1"/>
            <w:lang w:val="en-GB"/>
          </w:rPr>
          <w:t xml:space="preserve"> or species.</w:t>
        </w:r>
      </w:ins>
      <w:ins w:id="2227" w:author="Mason,David Steven" w:date="2023-02-14T15:34:00Z">
        <w:r w:rsidR="00A7181E" w:rsidRPr="000418A2">
          <w:rPr>
            <w:color w:val="000000" w:themeColor="text1"/>
            <w:lang w:val="en-GB"/>
          </w:rPr>
          <w:t xml:space="preserve"> </w:t>
        </w:r>
      </w:ins>
      <w:ins w:id="2228" w:author="Mason,David Steven" w:date="2023-01-26T21:07:00Z">
        <w:r w:rsidR="649CB08D" w:rsidRPr="000418A2">
          <w:rPr>
            <w:color w:val="000000" w:themeColor="text1"/>
            <w:lang w:val="en-GB"/>
          </w:rPr>
          <w:t>Based on identification and morphology, wind-</w:t>
        </w:r>
      </w:ins>
      <w:ins w:id="2229" w:author="Mason,David Steven" w:date="2023-01-28T21:58:00Z">
        <w:r w:rsidR="10D5B17B" w:rsidRPr="000418A2">
          <w:rPr>
            <w:color w:val="000000" w:themeColor="text1"/>
            <w:lang w:val="en-GB"/>
          </w:rPr>
          <w:t>dispersed</w:t>
        </w:r>
      </w:ins>
      <w:ins w:id="2230" w:author="Mason,David Steven" w:date="2023-02-15T13:33:00Z">
        <w:r w:rsidR="0089651A" w:rsidRPr="000418A2">
          <w:rPr>
            <w:color w:val="000000" w:themeColor="text1"/>
            <w:lang w:val="en-GB"/>
          </w:rPr>
          <w:t xml:space="preserve"> </w:t>
        </w:r>
      </w:ins>
      <w:ins w:id="2231" w:author="Mason,David Steven" w:date="2023-02-15T13:34:00Z">
        <w:r w:rsidR="0089651A" w:rsidRPr="000418A2">
          <w:rPr>
            <w:color w:val="000000" w:themeColor="text1"/>
            <w:lang w:val="en-GB"/>
          </w:rPr>
          <w:t xml:space="preserve">species accounted for two morphotypes </w:t>
        </w:r>
      </w:ins>
      <w:ins w:id="2232" w:author="Mason,David Steven" w:date="2023-02-15T13:33:00Z">
        <w:r w:rsidR="0089651A" w:rsidRPr="000418A2">
          <w:rPr>
            <w:color w:val="000000" w:themeColor="text1"/>
            <w:lang w:val="en-GB"/>
          </w:rPr>
          <w:t xml:space="preserve">(Asteraceae and </w:t>
        </w:r>
        <w:r w:rsidR="0089651A" w:rsidRPr="000418A2">
          <w:rPr>
            <w:i/>
            <w:iCs/>
            <w:color w:val="000000" w:themeColor="text1"/>
            <w:lang w:val="en-GB"/>
          </w:rPr>
          <w:t xml:space="preserve">Pinus </w:t>
        </w:r>
        <w:r w:rsidR="0089651A" w:rsidRPr="000418A2">
          <w:rPr>
            <w:color w:val="000000" w:themeColor="text1"/>
            <w:lang w:val="en-GB"/>
          </w:rPr>
          <w:t xml:space="preserve">sp.), and </w:t>
        </w:r>
      </w:ins>
      <w:ins w:id="2233" w:author="Mason,David Steven" w:date="2023-01-26T21:07:00Z">
        <w:r w:rsidR="649CB08D" w:rsidRPr="000418A2">
          <w:rPr>
            <w:color w:val="000000" w:themeColor="text1"/>
            <w:lang w:val="en-GB"/>
          </w:rPr>
          <w:t xml:space="preserve">fleshy-fruited </w:t>
        </w:r>
        <w:proofErr w:type="spellStart"/>
        <w:r w:rsidR="649CB08D" w:rsidRPr="000418A2">
          <w:rPr>
            <w:color w:val="000000" w:themeColor="text1"/>
            <w:lang w:val="en-GB"/>
          </w:rPr>
          <w:t>endozoochorous</w:t>
        </w:r>
        <w:proofErr w:type="spellEnd"/>
        <w:r w:rsidR="649CB08D" w:rsidRPr="000418A2">
          <w:rPr>
            <w:color w:val="000000" w:themeColor="text1"/>
            <w:lang w:val="en-GB"/>
          </w:rPr>
          <w:t xml:space="preserve"> species</w:t>
        </w:r>
      </w:ins>
      <w:ins w:id="2234" w:author="Mason,David Steven" w:date="2023-02-15T13:34:00Z">
        <w:r w:rsidR="0089651A" w:rsidRPr="000418A2">
          <w:rPr>
            <w:color w:val="000000" w:themeColor="text1"/>
            <w:lang w:val="en-GB"/>
          </w:rPr>
          <w:t xml:space="preserve"> accounted for three</w:t>
        </w:r>
      </w:ins>
      <w:ins w:id="2235" w:author="Mason,David Steven" w:date="2023-02-15T13:32:00Z">
        <w:r w:rsidR="0089651A" w:rsidRPr="000418A2">
          <w:rPr>
            <w:color w:val="000000" w:themeColor="text1"/>
            <w:lang w:val="en-GB"/>
          </w:rPr>
          <w:t xml:space="preserve"> (</w:t>
        </w:r>
        <w:r w:rsidR="0089651A" w:rsidRPr="000418A2">
          <w:rPr>
            <w:i/>
            <w:iCs/>
            <w:color w:val="000000" w:themeColor="text1"/>
            <w:lang w:val="en-GB"/>
          </w:rPr>
          <w:t>Parthenocissus quinquefolia</w:t>
        </w:r>
        <w:r w:rsidR="0089651A" w:rsidRPr="000418A2">
          <w:rPr>
            <w:color w:val="000000" w:themeColor="text1"/>
            <w:lang w:val="en-GB"/>
          </w:rPr>
          <w:t xml:space="preserve">, </w:t>
        </w:r>
        <w:r w:rsidR="0089651A" w:rsidRPr="000418A2">
          <w:rPr>
            <w:i/>
            <w:iCs/>
            <w:color w:val="000000" w:themeColor="text1"/>
            <w:lang w:val="en-GB"/>
          </w:rPr>
          <w:t xml:space="preserve">Rhus </w:t>
        </w:r>
        <w:r w:rsidR="0089651A" w:rsidRPr="000418A2">
          <w:rPr>
            <w:color w:val="000000" w:themeColor="text1"/>
            <w:lang w:val="en-GB"/>
          </w:rPr>
          <w:t xml:space="preserve">sp., </w:t>
        </w:r>
      </w:ins>
      <w:ins w:id="2236" w:author="Mason,David Steven" w:date="2023-02-18T11:20:00Z">
        <w:r w:rsidRPr="000418A2">
          <w:rPr>
            <w:color w:val="000000" w:themeColor="text1"/>
            <w:lang w:val="en-GB"/>
          </w:rPr>
          <w:t xml:space="preserve">and </w:t>
        </w:r>
      </w:ins>
      <w:ins w:id="2237" w:author="Mason,David Steven" w:date="2023-02-15T13:32:00Z">
        <w:r w:rsidR="0089651A" w:rsidRPr="000418A2">
          <w:rPr>
            <w:i/>
            <w:iCs/>
            <w:color w:val="000000" w:themeColor="text1"/>
            <w:lang w:val="en-GB"/>
          </w:rPr>
          <w:t xml:space="preserve">Smilax </w:t>
        </w:r>
        <w:r w:rsidR="0089651A" w:rsidRPr="000418A2">
          <w:rPr>
            <w:color w:val="000000" w:themeColor="text1"/>
            <w:lang w:val="en-GB"/>
          </w:rPr>
          <w:t>sp.)</w:t>
        </w:r>
      </w:ins>
      <w:ins w:id="2238" w:author="Mason,David Steven" w:date="2023-02-15T13:33:00Z">
        <w:r w:rsidR="0089651A" w:rsidRPr="000418A2">
          <w:rPr>
            <w:color w:val="000000" w:themeColor="text1"/>
            <w:lang w:val="en-GB"/>
          </w:rPr>
          <w:t xml:space="preserve">. </w:t>
        </w:r>
      </w:ins>
      <w:ins w:id="2239" w:author="Mason,David Steven" w:date="2023-02-15T13:35:00Z">
        <w:r w:rsidR="0089651A" w:rsidRPr="000418A2">
          <w:rPr>
            <w:color w:val="000000" w:themeColor="text1"/>
            <w:lang w:val="en-GB"/>
          </w:rPr>
          <w:t xml:space="preserve">We </w:t>
        </w:r>
      </w:ins>
      <w:ins w:id="2240" w:author="Mason,David Steven" w:date="2023-03-08T17:51:00Z">
        <w:r w:rsidR="00B96A81" w:rsidRPr="000418A2">
          <w:rPr>
            <w:color w:val="000000" w:themeColor="text1"/>
            <w:lang w:val="en-GB"/>
          </w:rPr>
          <w:t xml:space="preserve">also </w:t>
        </w:r>
      </w:ins>
      <w:ins w:id="2241" w:author="Mason,David Steven" w:date="2023-02-15T13:35:00Z">
        <w:r w:rsidR="0089651A" w:rsidRPr="000418A2">
          <w:rPr>
            <w:color w:val="000000" w:themeColor="text1"/>
            <w:lang w:val="en-GB"/>
          </w:rPr>
          <w:t xml:space="preserve">collected one </w:t>
        </w:r>
        <w:proofErr w:type="spellStart"/>
        <w:r w:rsidR="0089651A" w:rsidRPr="000418A2">
          <w:rPr>
            <w:color w:val="000000" w:themeColor="text1"/>
            <w:lang w:val="en-GB"/>
          </w:rPr>
          <w:t>epizoochorous</w:t>
        </w:r>
        <w:proofErr w:type="spellEnd"/>
        <w:r w:rsidR="0089651A" w:rsidRPr="000418A2">
          <w:rPr>
            <w:color w:val="000000" w:themeColor="text1"/>
            <w:lang w:val="en-GB"/>
          </w:rPr>
          <w:t xml:space="preserve"> </w:t>
        </w:r>
      </w:ins>
      <w:ins w:id="2242" w:author="Mason,David Steven" w:date="2023-02-15T13:36:00Z">
        <w:r w:rsidR="00844B45" w:rsidRPr="000418A2">
          <w:rPr>
            <w:color w:val="000000" w:themeColor="text1"/>
            <w:lang w:val="en-GB"/>
          </w:rPr>
          <w:t>seed</w:t>
        </w:r>
      </w:ins>
      <w:ins w:id="2243" w:author="Mason,David Steven" w:date="2023-02-15T13:35:00Z">
        <w:r w:rsidR="0089651A" w:rsidRPr="000418A2">
          <w:rPr>
            <w:color w:val="000000" w:themeColor="text1"/>
            <w:lang w:val="en-GB"/>
          </w:rPr>
          <w:t xml:space="preserve"> associated with </w:t>
        </w:r>
      </w:ins>
      <w:ins w:id="2244" w:author="Mason,David Steven" w:date="2023-02-15T13:36:00Z">
        <w:r w:rsidR="00844B45" w:rsidRPr="000418A2">
          <w:rPr>
            <w:color w:val="000000" w:themeColor="text1"/>
            <w:lang w:val="en-GB"/>
          </w:rPr>
          <w:t>mammal dispersal (</w:t>
        </w:r>
        <w:proofErr w:type="spellStart"/>
        <w:r w:rsidR="00844B45" w:rsidRPr="000418A2">
          <w:rPr>
            <w:i/>
            <w:iCs/>
            <w:color w:val="000000" w:themeColor="text1"/>
            <w:lang w:val="en-GB"/>
          </w:rPr>
          <w:t>Desmodium</w:t>
        </w:r>
        <w:proofErr w:type="spellEnd"/>
        <w:r w:rsidR="00844B45" w:rsidRPr="000418A2">
          <w:rPr>
            <w:i/>
            <w:iCs/>
            <w:color w:val="000000" w:themeColor="text1"/>
            <w:lang w:val="en-GB"/>
          </w:rPr>
          <w:t xml:space="preserve"> </w:t>
        </w:r>
        <w:r w:rsidR="00844B45" w:rsidRPr="000418A2">
          <w:rPr>
            <w:color w:val="000000" w:themeColor="text1"/>
            <w:lang w:val="en-GB"/>
          </w:rPr>
          <w:t>sp.)</w:t>
        </w:r>
      </w:ins>
      <w:ins w:id="2245" w:author="Mason,David Steven" w:date="2023-03-08T17:50:00Z">
        <w:r w:rsidR="00B96A81" w:rsidRPr="000418A2">
          <w:rPr>
            <w:color w:val="000000" w:themeColor="text1"/>
            <w:lang w:val="en-GB"/>
          </w:rPr>
          <w:t xml:space="preserve"> and</w:t>
        </w:r>
      </w:ins>
      <w:ins w:id="2246" w:author="Mason,David Steven" w:date="2023-02-15T14:30:00Z">
        <w:r w:rsidR="002135F1" w:rsidRPr="000418A2">
          <w:rPr>
            <w:color w:val="000000" w:themeColor="text1"/>
            <w:lang w:val="en-GB"/>
          </w:rPr>
          <w:t xml:space="preserve"> </w:t>
        </w:r>
      </w:ins>
      <w:ins w:id="2247" w:author="Mason,David Steven" w:date="2023-01-26T21:07:00Z">
        <w:r w:rsidR="649CB08D" w:rsidRPr="000418A2">
          <w:rPr>
            <w:color w:val="000000" w:themeColor="text1"/>
            <w:lang w:val="en-GB"/>
          </w:rPr>
          <w:t xml:space="preserve">two canopy species (e.g., </w:t>
        </w:r>
      </w:ins>
      <w:ins w:id="2248" w:author="Mason,David Steven" w:date="2023-02-15T13:39:00Z">
        <w:r w:rsidR="00844B45" w:rsidRPr="000418A2">
          <w:rPr>
            <w:i/>
            <w:iCs/>
            <w:color w:val="000000" w:themeColor="text1"/>
            <w:lang w:val="en-GB"/>
            <w:rPrChange w:id="2249" w:author="Mason,David Steven" w:date="2023-02-15T15:56:00Z">
              <w:rPr>
                <w:lang w:val="en-GB"/>
              </w:rPr>
            </w:rPrChange>
          </w:rPr>
          <w:t>Quercus</w:t>
        </w:r>
      </w:ins>
      <w:ins w:id="2250" w:author="Mason,David Steven" w:date="2023-01-26T21:07:00Z">
        <w:r w:rsidR="649CB08D" w:rsidRPr="000418A2">
          <w:rPr>
            <w:color w:val="000000" w:themeColor="text1"/>
            <w:lang w:val="en-GB"/>
          </w:rPr>
          <w:t xml:space="preserve"> and </w:t>
        </w:r>
      </w:ins>
      <w:ins w:id="2251" w:author="Mason,David Steven" w:date="2023-02-15T13:39:00Z">
        <w:r w:rsidR="00844B45" w:rsidRPr="000418A2">
          <w:rPr>
            <w:i/>
            <w:iCs/>
            <w:color w:val="000000" w:themeColor="text1"/>
            <w:lang w:val="en-GB"/>
            <w:rPrChange w:id="2252" w:author="Mason,David Steven" w:date="2023-02-15T15:56:00Z">
              <w:rPr>
                <w:lang w:val="en-GB"/>
              </w:rPr>
            </w:rPrChange>
          </w:rPr>
          <w:t>Pinus</w:t>
        </w:r>
        <w:r w:rsidR="00844B45" w:rsidRPr="000418A2">
          <w:rPr>
            <w:color w:val="000000" w:themeColor="text1"/>
            <w:lang w:val="en-GB"/>
          </w:rPr>
          <w:t xml:space="preserve"> spp.</w:t>
        </w:r>
      </w:ins>
      <w:ins w:id="2253" w:author="Mason,David Steven" w:date="2023-01-26T21:07:00Z">
        <w:r w:rsidR="649CB08D" w:rsidRPr="000418A2">
          <w:rPr>
            <w:color w:val="000000" w:themeColor="text1"/>
            <w:lang w:val="en-GB"/>
          </w:rPr>
          <w:t>).</w:t>
        </w:r>
      </w:ins>
      <w:ins w:id="2254" w:author="Mason,David Steven" w:date="2023-02-10T14:26:00Z">
        <w:r w:rsidR="00E81224" w:rsidRPr="000418A2">
          <w:rPr>
            <w:color w:val="000000" w:themeColor="text1"/>
            <w:lang w:val="en-GB"/>
          </w:rPr>
          <w:t xml:space="preserve"> Collectively, </w:t>
        </w:r>
      </w:ins>
      <w:ins w:id="2255" w:author="Mason,David Steven" w:date="2023-02-14T15:40:00Z">
        <w:r w:rsidR="001C551C" w:rsidRPr="000418A2">
          <w:rPr>
            <w:color w:val="000000" w:themeColor="text1"/>
            <w:lang w:val="en-GB"/>
          </w:rPr>
          <w:t>the</w:t>
        </w:r>
      </w:ins>
      <w:ins w:id="2256" w:author="Mason,David Steven" w:date="2023-02-10T14:26:00Z">
        <w:r w:rsidR="00E81224" w:rsidRPr="000418A2">
          <w:rPr>
            <w:color w:val="000000" w:themeColor="text1"/>
            <w:lang w:val="en-GB"/>
          </w:rPr>
          <w:t xml:space="preserve"> morphotypes that are not typically associated with seed dispersal by bird species detected in our experiment accounted for</w:t>
        </w:r>
      </w:ins>
      <w:ins w:id="2257" w:author="Mason,David Steven" w:date="2023-02-10T14:27:00Z">
        <w:r w:rsidR="00E81224" w:rsidRPr="000418A2">
          <w:rPr>
            <w:color w:val="000000" w:themeColor="text1"/>
            <w:lang w:val="en-GB"/>
          </w:rPr>
          <w:t xml:space="preserve"> 45% of the total seed rain.</w:t>
        </w:r>
      </w:ins>
      <w:ins w:id="2258" w:author="Mason,David Steven" w:date="2023-01-26T21:07:00Z">
        <w:r w:rsidR="649CB08D" w:rsidRPr="000418A2">
          <w:rPr>
            <w:color w:val="000000" w:themeColor="text1"/>
            <w:lang w:val="en-GB"/>
          </w:rPr>
          <w:t xml:space="preserve"> </w:t>
        </w:r>
      </w:ins>
      <w:ins w:id="2259" w:author="Mason,David Steven" w:date="2023-02-10T14:27:00Z">
        <w:r w:rsidR="00E81224" w:rsidRPr="000418A2">
          <w:rPr>
            <w:color w:val="000000" w:themeColor="text1"/>
            <w:lang w:val="en-GB"/>
          </w:rPr>
          <w:t>Many of the remaining unidentified morphotypes were small (&lt; 5 mm) hard seeds.</w:t>
        </w:r>
      </w:ins>
    </w:p>
    <w:p w14:paraId="752E30F7" w14:textId="5292B509" w:rsidR="07B21A13" w:rsidRPr="000418A2" w:rsidRDefault="07B21A13">
      <w:pPr>
        <w:spacing w:line="360" w:lineRule="auto"/>
        <w:rPr>
          <w:ins w:id="2260" w:author="Mason,David Steven" w:date="2023-01-26T21:07:00Z"/>
          <w:color w:val="000000" w:themeColor="text1"/>
          <w:lang w:val="en-GB"/>
        </w:rPr>
        <w:pPrChange w:id="2261" w:author="Mason,David Steven" w:date="2023-02-17T14:13:00Z">
          <w:pPr>
            <w:spacing w:line="480" w:lineRule="auto"/>
          </w:pPr>
        </w:pPrChange>
      </w:pPr>
    </w:p>
    <w:p w14:paraId="5B059CC3" w14:textId="61C38293" w:rsidR="001B001C" w:rsidRPr="000418A2" w:rsidRDefault="001B001C">
      <w:pPr>
        <w:snapToGrid w:val="0"/>
        <w:spacing w:line="360" w:lineRule="auto"/>
        <w:rPr>
          <w:rFonts w:cstheme="minorHAnsi"/>
          <w:color w:val="000000" w:themeColor="text1"/>
          <w:lang w:val="en-GB"/>
        </w:rPr>
        <w:pPrChange w:id="2262" w:author="Mason,David Steven" w:date="2023-02-17T14:13:00Z">
          <w:pPr>
            <w:snapToGrid w:val="0"/>
            <w:spacing w:line="480" w:lineRule="auto"/>
          </w:pPr>
        </w:pPrChange>
      </w:pPr>
      <w:r w:rsidRPr="000418A2">
        <w:rPr>
          <w:color w:val="000000" w:themeColor="text1"/>
          <w:lang w:val="en-GB"/>
        </w:rPr>
        <w:lastRenderedPageBreak/>
        <w:t xml:space="preserve">2.1 Bird </w:t>
      </w:r>
      <w:r w:rsidR="00B16A68" w:rsidRPr="000418A2">
        <w:rPr>
          <w:color w:val="000000" w:themeColor="text1"/>
          <w:lang w:val="en-GB"/>
        </w:rPr>
        <w:t>counts</w:t>
      </w:r>
      <w:r w:rsidRPr="000418A2">
        <w:rPr>
          <w:color w:val="000000" w:themeColor="text1"/>
          <w:lang w:val="en-GB"/>
        </w:rPr>
        <w:t>.</w:t>
      </w:r>
    </w:p>
    <w:p w14:paraId="595D7C80" w14:textId="1C6C0517" w:rsidR="00C5740B" w:rsidRPr="000418A2" w:rsidRDefault="4CA7FC03">
      <w:pPr>
        <w:snapToGrid w:val="0"/>
        <w:spacing w:line="360" w:lineRule="auto"/>
        <w:rPr>
          <w:ins w:id="2263" w:author="Mason,David Steven" w:date="2023-01-30T17:22:00Z"/>
          <w:color w:val="000000" w:themeColor="text1"/>
        </w:rPr>
        <w:pPrChange w:id="2264" w:author="Mason,David Steven" w:date="2023-02-17T14:13:00Z">
          <w:pPr>
            <w:snapToGrid w:val="0"/>
            <w:spacing w:line="480" w:lineRule="auto"/>
          </w:pPr>
        </w:pPrChange>
      </w:pPr>
      <w:r w:rsidRPr="000418A2">
        <w:rPr>
          <w:color w:val="000000" w:themeColor="text1"/>
          <w:lang w:val="en-GB"/>
        </w:rPr>
        <w:t>Feeder</w:t>
      </w:r>
      <w:r w:rsidR="01A631F4" w:rsidRPr="000418A2">
        <w:rPr>
          <w:color w:val="000000" w:themeColor="text1"/>
          <w:lang w:val="en-GB"/>
        </w:rPr>
        <w:t xml:space="preserve"> resource level treatment </w:t>
      </w:r>
      <w:ins w:id="2265" w:author="Mason,David Steven" w:date="2023-02-17T14:41:00Z">
        <w:r w:rsidR="00A1010B" w:rsidRPr="000418A2">
          <w:rPr>
            <w:color w:val="000000" w:themeColor="text1"/>
            <w:lang w:val="en-GB"/>
          </w:rPr>
          <w:t>(χ</w:t>
        </w:r>
      </w:ins>
      <w:ins w:id="2266" w:author="Mason,David Steven" w:date="2023-01-29T19:10:00Z">
        <w:r w:rsidR="7959F066" w:rsidRPr="000418A2">
          <w:rPr>
            <w:color w:val="000000" w:themeColor="text1"/>
          </w:rPr>
          <w:t>2 = 71.4</w:t>
        </w:r>
      </w:ins>
      <w:ins w:id="2267" w:author="Mason,David Steven" w:date="2023-02-14T11:30:00Z">
        <w:r w:rsidR="00C60077" w:rsidRPr="000418A2">
          <w:rPr>
            <w:color w:val="000000" w:themeColor="text1"/>
          </w:rPr>
          <w:t>6</w:t>
        </w:r>
      </w:ins>
      <w:ins w:id="2268" w:author="Mason,David Steven" w:date="2023-01-29T19:10:00Z">
        <w:r w:rsidR="7959F066" w:rsidRPr="000418A2">
          <w:rPr>
            <w:color w:val="000000" w:themeColor="text1"/>
          </w:rPr>
          <w:t xml:space="preserve">, </w:t>
        </w:r>
        <w:proofErr w:type="spellStart"/>
        <w:r w:rsidR="7959F066" w:rsidRPr="000418A2">
          <w:rPr>
            <w:color w:val="000000" w:themeColor="text1"/>
          </w:rPr>
          <w:t>df</w:t>
        </w:r>
        <w:proofErr w:type="spellEnd"/>
        <w:r w:rsidR="7959F066" w:rsidRPr="000418A2">
          <w:rPr>
            <w:color w:val="000000" w:themeColor="text1"/>
          </w:rPr>
          <w:t xml:space="preserve"> = 3, p &lt; 0.001)</w:t>
        </w:r>
        <w:r w:rsidR="7959F066" w:rsidRPr="000418A2">
          <w:rPr>
            <w:color w:val="000000" w:themeColor="text1"/>
            <w:lang w:val="en-GB"/>
          </w:rPr>
          <w:t xml:space="preserve"> and </w:t>
        </w:r>
      </w:ins>
      <w:ins w:id="2269" w:author="Mason,David Steven" w:date="2023-02-19T18:13:00Z">
        <w:r w:rsidR="00846E9A" w:rsidRPr="000418A2">
          <w:rPr>
            <w:color w:val="000000" w:themeColor="text1"/>
            <w:lang w:val="en-GB"/>
          </w:rPr>
          <w:t>weeks since acclimatization period</w:t>
        </w:r>
      </w:ins>
      <w:ins w:id="2270" w:author="Mason,David Steven" w:date="2023-01-29T19:10:00Z">
        <w:r w:rsidR="7959F066" w:rsidRPr="000418A2">
          <w:rPr>
            <w:color w:val="000000" w:themeColor="text1"/>
            <w:lang w:val="en-GB"/>
          </w:rPr>
          <w:t xml:space="preserve"> (</w:t>
        </w:r>
      </w:ins>
      <w:ins w:id="2271" w:author="Mason,David Steven" w:date="2023-01-29T19:11:00Z">
        <w:r w:rsidR="26507874" w:rsidRPr="000418A2">
          <w:rPr>
            <w:color w:val="000000" w:themeColor="text1"/>
          </w:rPr>
          <w:t>χ2 = 77.7</w:t>
        </w:r>
      </w:ins>
      <w:ins w:id="2272" w:author="Mason,David Steven" w:date="2023-02-14T11:31:00Z">
        <w:r w:rsidR="00E17710" w:rsidRPr="000418A2">
          <w:rPr>
            <w:color w:val="000000" w:themeColor="text1"/>
          </w:rPr>
          <w:t>3</w:t>
        </w:r>
      </w:ins>
      <w:ins w:id="2273" w:author="Mason,David Steven" w:date="2023-01-29T19:11:00Z">
        <w:r w:rsidR="26507874" w:rsidRPr="000418A2">
          <w:rPr>
            <w:color w:val="000000" w:themeColor="text1"/>
          </w:rPr>
          <w:t xml:space="preserve">, </w:t>
        </w:r>
        <w:proofErr w:type="spellStart"/>
        <w:r w:rsidR="26507874" w:rsidRPr="000418A2">
          <w:rPr>
            <w:color w:val="000000" w:themeColor="text1"/>
          </w:rPr>
          <w:t>df</w:t>
        </w:r>
        <w:proofErr w:type="spellEnd"/>
        <w:r w:rsidR="26507874" w:rsidRPr="000418A2">
          <w:rPr>
            <w:color w:val="000000" w:themeColor="text1"/>
          </w:rPr>
          <w:t xml:space="preserve"> = 9, p &lt; 0.001</w:t>
        </w:r>
      </w:ins>
      <w:ins w:id="2274" w:author="Mason,David Steven" w:date="2023-01-29T19:10:00Z">
        <w:r w:rsidR="7959F066" w:rsidRPr="000418A2">
          <w:rPr>
            <w:color w:val="000000" w:themeColor="text1"/>
            <w:lang w:val="en-GB"/>
          </w:rPr>
          <w:t xml:space="preserve">) </w:t>
        </w:r>
      </w:ins>
      <w:r w:rsidR="01A631F4" w:rsidRPr="000418A2">
        <w:rPr>
          <w:color w:val="000000" w:themeColor="text1"/>
          <w:lang w:val="en-GB"/>
        </w:rPr>
        <w:t>w</w:t>
      </w:r>
      <w:ins w:id="2275" w:author="Mason,David Steven" w:date="2023-01-29T19:10:00Z">
        <w:r w:rsidR="1A2BD071" w:rsidRPr="000418A2">
          <w:rPr>
            <w:color w:val="000000" w:themeColor="text1"/>
            <w:lang w:val="en-GB"/>
          </w:rPr>
          <w:t>ere</w:t>
        </w:r>
      </w:ins>
      <w:del w:id="2276" w:author="Mason,David Steven" w:date="2023-01-29T19:10:00Z">
        <w:r w:rsidR="001C6D33" w:rsidRPr="000418A2" w:rsidDel="001C6D33">
          <w:rPr>
            <w:color w:val="000000" w:themeColor="text1"/>
            <w:lang w:val="en-GB"/>
          </w:rPr>
          <w:delText>as a</w:delText>
        </w:r>
      </w:del>
      <w:r w:rsidR="71A65487" w:rsidRPr="000418A2">
        <w:rPr>
          <w:color w:val="000000" w:themeColor="text1"/>
          <w:lang w:val="en-GB"/>
        </w:rPr>
        <w:t xml:space="preserve"> statistically </w:t>
      </w:r>
      <w:r w:rsidR="01A631F4" w:rsidRPr="000418A2">
        <w:rPr>
          <w:color w:val="000000" w:themeColor="text1"/>
          <w:lang w:val="en-GB"/>
        </w:rPr>
        <w:t>significant predictor</w:t>
      </w:r>
      <w:ins w:id="2277" w:author="Mason,David Steven" w:date="2023-01-29T19:11:00Z">
        <w:r w:rsidR="4EB4A5F4" w:rsidRPr="000418A2">
          <w:rPr>
            <w:color w:val="000000" w:themeColor="text1"/>
            <w:lang w:val="en-GB"/>
          </w:rPr>
          <w:t>s</w:t>
        </w:r>
      </w:ins>
      <w:r w:rsidR="01A631F4" w:rsidRPr="000418A2">
        <w:rPr>
          <w:color w:val="000000" w:themeColor="text1"/>
          <w:lang w:val="en-GB"/>
        </w:rPr>
        <w:t xml:space="preserve"> of </w:t>
      </w:r>
      <w:del w:id="2278" w:author="Mason,David Steven" w:date="2023-01-29T19:11:00Z">
        <w:r w:rsidR="001C6D33" w:rsidRPr="000418A2" w:rsidDel="001C6D33">
          <w:rPr>
            <w:color w:val="000000" w:themeColor="text1"/>
            <w:lang w:val="en-GB"/>
          </w:rPr>
          <w:delText xml:space="preserve">total </w:delText>
        </w:r>
      </w:del>
      <w:r w:rsidR="01A631F4" w:rsidRPr="000418A2">
        <w:rPr>
          <w:color w:val="000000" w:themeColor="text1"/>
          <w:lang w:val="en-GB"/>
        </w:rPr>
        <w:t xml:space="preserve">bird </w:t>
      </w:r>
      <w:del w:id="2279" w:author="Mason,David Steven" w:date="2023-02-14T19:49:00Z">
        <w:r w:rsidR="01A631F4" w:rsidRPr="000418A2" w:rsidDel="001876E6">
          <w:rPr>
            <w:color w:val="000000" w:themeColor="text1"/>
            <w:lang w:val="en-GB"/>
          </w:rPr>
          <w:delText xml:space="preserve">detections </w:delText>
        </w:r>
      </w:del>
      <w:ins w:id="2280" w:author="Mason,David Steven" w:date="2023-02-14T19:49:00Z">
        <w:r w:rsidR="001876E6" w:rsidRPr="000418A2">
          <w:rPr>
            <w:color w:val="000000" w:themeColor="text1"/>
            <w:lang w:val="en-GB"/>
          </w:rPr>
          <w:t xml:space="preserve">counts </w:t>
        </w:r>
      </w:ins>
      <w:r w:rsidR="01A631F4" w:rsidRPr="000418A2">
        <w:rPr>
          <w:color w:val="000000" w:themeColor="text1"/>
          <w:lang w:val="en-GB"/>
        </w:rPr>
        <w:t>at feeders</w:t>
      </w:r>
      <w:del w:id="2281" w:author="Mason,David Steven" w:date="2023-02-23T13:31:00Z">
        <w:r w:rsidR="01A631F4" w:rsidRPr="000418A2" w:rsidDel="00500AC0">
          <w:rPr>
            <w:color w:val="000000" w:themeColor="text1"/>
            <w:lang w:val="en-GB"/>
          </w:rPr>
          <w:delText xml:space="preserve"> </w:delText>
        </w:r>
      </w:del>
      <w:del w:id="2282" w:author="Mason,David Steven" w:date="2023-01-29T19:10:00Z">
        <w:r w:rsidR="001C6D33" w:rsidRPr="000418A2" w:rsidDel="001C6D33">
          <w:rPr>
            <w:color w:val="000000" w:themeColor="text1"/>
            <w:lang w:val="en-GB"/>
          </w:rPr>
          <w:delText xml:space="preserve">(Figure 3A; </w:delText>
        </w:r>
        <w:r w:rsidR="001C6D33" w:rsidRPr="000418A2" w:rsidDel="001C6D33">
          <w:rPr>
            <w:color w:val="000000" w:themeColor="text1"/>
          </w:rPr>
          <w:delText xml:space="preserve">χ2 = </w:delText>
        </w:r>
      </w:del>
      <w:del w:id="2283" w:author="Mason,David Steven" w:date="2023-01-29T19:09:00Z">
        <w:r w:rsidR="001C6D33" w:rsidRPr="000418A2" w:rsidDel="001C6D33">
          <w:rPr>
            <w:color w:val="000000" w:themeColor="text1"/>
          </w:rPr>
          <w:delText>25.6</w:delText>
        </w:r>
      </w:del>
      <w:del w:id="2284" w:author="Mason,David Steven" w:date="2023-01-29T19:10:00Z">
        <w:r w:rsidR="001C6D33" w:rsidRPr="000418A2" w:rsidDel="001C6D33">
          <w:rPr>
            <w:color w:val="000000" w:themeColor="text1"/>
          </w:rPr>
          <w:delText>, df = 3, p &lt; 0.001)</w:delText>
        </w:r>
      </w:del>
      <w:r w:rsidR="01A631F4" w:rsidRPr="000418A2">
        <w:rPr>
          <w:color w:val="000000" w:themeColor="text1"/>
        </w:rPr>
        <w:t xml:space="preserve">. The random effect of block explained </w:t>
      </w:r>
      <w:del w:id="2285" w:author="Mason,David Steven" w:date="2023-01-29T19:13:00Z">
        <w:r w:rsidR="001C6D33" w:rsidRPr="000418A2" w:rsidDel="001C6D33">
          <w:rPr>
            <w:color w:val="000000" w:themeColor="text1"/>
          </w:rPr>
          <w:delText>70</w:delText>
        </w:r>
      </w:del>
      <w:ins w:id="2286" w:author="Mason,David Steven" w:date="2023-01-29T19:13:00Z">
        <w:r w:rsidR="75ABAE79" w:rsidRPr="000418A2">
          <w:rPr>
            <w:color w:val="000000" w:themeColor="text1"/>
          </w:rPr>
          <w:t>31</w:t>
        </w:r>
      </w:ins>
      <w:ins w:id="2287" w:author="Mason,David Steven" w:date="2023-02-18T11:21:00Z">
        <w:r w:rsidR="00AC6DAF" w:rsidRPr="000418A2">
          <w:rPr>
            <w:color w:val="000000" w:themeColor="text1"/>
          </w:rPr>
          <w:t>–</w:t>
        </w:r>
      </w:ins>
      <w:del w:id="2288" w:author="Mason,David Steven" w:date="2023-02-18T11:21:00Z">
        <w:r w:rsidR="2B195FDE" w:rsidRPr="000418A2" w:rsidDel="00AC6DAF">
          <w:rPr>
            <w:color w:val="000000" w:themeColor="text1"/>
          </w:rPr>
          <w:delText>-</w:delText>
        </w:r>
      </w:del>
      <w:del w:id="2289" w:author="Mason,David Steven" w:date="2023-01-29T19:13:00Z">
        <w:r w:rsidR="001C6D33" w:rsidRPr="000418A2" w:rsidDel="001C6D33">
          <w:rPr>
            <w:color w:val="000000" w:themeColor="text1"/>
          </w:rPr>
          <w:delText>74</w:delText>
        </w:r>
      </w:del>
      <w:ins w:id="2290" w:author="Mason,David Steven" w:date="2023-01-29T19:13:00Z">
        <w:r w:rsidR="20B2586A" w:rsidRPr="000418A2">
          <w:rPr>
            <w:color w:val="000000" w:themeColor="text1"/>
          </w:rPr>
          <w:t>52</w:t>
        </w:r>
      </w:ins>
      <w:r w:rsidR="2B195FDE" w:rsidRPr="000418A2">
        <w:rPr>
          <w:color w:val="000000" w:themeColor="text1"/>
        </w:rPr>
        <w:t xml:space="preserve">% of the variance in bird </w:t>
      </w:r>
      <w:ins w:id="2291" w:author="Mason,David Steven" w:date="2023-02-14T19:49:00Z">
        <w:r w:rsidR="001876E6" w:rsidRPr="000418A2">
          <w:rPr>
            <w:color w:val="000000" w:themeColor="text1"/>
            <w:lang w:val="en-GB"/>
          </w:rPr>
          <w:t>counts</w:t>
        </w:r>
      </w:ins>
      <w:del w:id="2292" w:author="Mason,David Steven" w:date="2023-02-14T19:49:00Z">
        <w:r w:rsidR="2B195FDE" w:rsidRPr="000418A2" w:rsidDel="001876E6">
          <w:rPr>
            <w:color w:val="000000" w:themeColor="text1"/>
          </w:rPr>
          <w:delText>detections</w:delText>
        </w:r>
      </w:del>
      <w:r w:rsidR="2B195FDE" w:rsidRPr="000418A2">
        <w:rPr>
          <w:color w:val="000000" w:themeColor="text1"/>
        </w:rPr>
        <w:t xml:space="preserve">. Treatment </w:t>
      </w:r>
      <w:ins w:id="2293" w:author="Mason,David Steven" w:date="2023-01-29T19:13:00Z">
        <w:r w:rsidR="43FEF536" w:rsidRPr="000418A2">
          <w:rPr>
            <w:color w:val="000000" w:themeColor="text1"/>
          </w:rPr>
          <w:t xml:space="preserve">and </w:t>
        </w:r>
      </w:ins>
      <w:ins w:id="2294" w:author="Mason,David Steven" w:date="2023-02-19T18:13:00Z">
        <w:r w:rsidR="00846E9A" w:rsidRPr="000418A2">
          <w:rPr>
            <w:color w:val="000000" w:themeColor="text1"/>
          </w:rPr>
          <w:t>weeks since acclimatization</w:t>
        </w:r>
      </w:ins>
      <w:ins w:id="2295" w:author="Mason,David Steven" w:date="2023-01-29T19:13:00Z">
        <w:r w:rsidR="43FEF536" w:rsidRPr="000418A2">
          <w:rPr>
            <w:color w:val="000000" w:themeColor="text1"/>
          </w:rPr>
          <w:t xml:space="preserve"> </w:t>
        </w:r>
      </w:ins>
      <w:r w:rsidR="2B195FDE" w:rsidRPr="000418A2">
        <w:rPr>
          <w:color w:val="000000" w:themeColor="text1"/>
        </w:rPr>
        <w:t xml:space="preserve">explained </w:t>
      </w:r>
      <w:ins w:id="2296" w:author="Mason,David Steven" w:date="2023-01-30T01:18:00Z">
        <w:r w:rsidR="7D86364B" w:rsidRPr="000418A2">
          <w:rPr>
            <w:color w:val="000000" w:themeColor="text1"/>
          </w:rPr>
          <w:t>16</w:t>
        </w:r>
      </w:ins>
      <w:ins w:id="2297" w:author="Mason,David Steven" w:date="2023-02-18T11:21:00Z">
        <w:r w:rsidR="00AC6DAF" w:rsidRPr="000418A2">
          <w:rPr>
            <w:color w:val="000000" w:themeColor="text1"/>
          </w:rPr>
          <w:t>–</w:t>
        </w:r>
      </w:ins>
      <w:ins w:id="2298" w:author="Mason,David Steven" w:date="2023-01-30T01:18:00Z">
        <w:r w:rsidR="7D86364B" w:rsidRPr="000418A2">
          <w:rPr>
            <w:color w:val="000000" w:themeColor="text1"/>
          </w:rPr>
          <w:t>27%</w:t>
        </w:r>
      </w:ins>
      <w:del w:id="2299" w:author="Mason,David Steven" w:date="2023-01-30T01:18:00Z">
        <w:r w:rsidR="001C6D33" w:rsidRPr="000418A2" w:rsidDel="2B195FDE">
          <w:rPr>
            <w:color w:val="000000" w:themeColor="text1"/>
          </w:rPr>
          <w:delText>1</w:delText>
        </w:r>
        <w:r w:rsidR="001C6D33" w:rsidRPr="000418A2" w:rsidDel="001C6D33">
          <w:rPr>
            <w:color w:val="000000" w:themeColor="text1"/>
          </w:rPr>
          <w:delText>4</w:delText>
        </w:r>
        <w:r w:rsidR="001C6D33" w:rsidRPr="000418A2" w:rsidDel="2B195FDE">
          <w:rPr>
            <w:color w:val="000000" w:themeColor="text1"/>
          </w:rPr>
          <w:delText>-1</w:delText>
        </w:r>
        <w:r w:rsidR="001C6D33" w:rsidRPr="000418A2" w:rsidDel="001C6D33">
          <w:rPr>
            <w:color w:val="000000" w:themeColor="text1"/>
          </w:rPr>
          <w:delText>5</w:delText>
        </w:r>
        <w:r w:rsidR="001C6D33" w:rsidRPr="000418A2" w:rsidDel="2B195FDE">
          <w:rPr>
            <w:color w:val="000000" w:themeColor="text1"/>
          </w:rPr>
          <w:delText>%</w:delText>
        </w:r>
      </w:del>
      <w:r w:rsidR="2B195FDE" w:rsidRPr="000418A2">
        <w:rPr>
          <w:color w:val="000000" w:themeColor="text1"/>
        </w:rPr>
        <w:t xml:space="preserve"> (total explained variance</w:t>
      </w:r>
      <w:ins w:id="2300" w:author="Mason,David Steven" w:date="2023-02-14T11:33:00Z">
        <w:r w:rsidR="00E17710" w:rsidRPr="000418A2">
          <w:rPr>
            <w:color w:val="000000" w:themeColor="text1"/>
          </w:rPr>
          <w:t xml:space="preserve"> =</w:t>
        </w:r>
      </w:ins>
      <w:r w:rsidR="2B195FDE" w:rsidRPr="000418A2">
        <w:rPr>
          <w:color w:val="000000" w:themeColor="text1"/>
        </w:rPr>
        <w:t xml:space="preserve"> </w:t>
      </w:r>
      <w:ins w:id="2301" w:author="Mason,David Steven" w:date="2023-01-29T19:14:00Z">
        <w:r w:rsidR="31246506" w:rsidRPr="000418A2">
          <w:rPr>
            <w:color w:val="000000" w:themeColor="text1"/>
          </w:rPr>
          <w:t>47</w:t>
        </w:r>
      </w:ins>
      <w:del w:id="2302" w:author="Mason,David Steven" w:date="2023-01-29T19:14:00Z">
        <w:r w:rsidR="001C6D33" w:rsidRPr="000418A2" w:rsidDel="001C6D33">
          <w:rPr>
            <w:color w:val="000000" w:themeColor="text1"/>
          </w:rPr>
          <w:delText>85</w:delText>
        </w:r>
      </w:del>
      <w:ins w:id="2303" w:author="Mason,David Steven" w:date="2023-02-18T11:21:00Z">
        <w:r w:rsidR="00AC6DAF" w:rsidRPr="000418A2">
          <w:rPr>
            <w:color w:val="000000" w:themeColor="text1"/>
          </w:rPr>
          <w:t>–</w:t>
        </w:r>
      </w:ins>
      <w:del w:id="2304" w:author="Mason,David Steven" w:date="2023-02-18T11:21:00Z">
        <w:r w:rsidR="2B195FDE" w:rsidRPr="000418A2" w:rsidDel="00AC6DAF">
          <w:rPr>
            <w:color w:val="000000" w:themeColor="text1"/>
          </w:rPr>
          <w:delText>-</w:delText>
        </w:r>
      </w:del>
      <w:ins w:id="2305" w:author="Mason,David Steven" w:date="2023-01-29T19:14:00Z">
        <w:r w:rsidR="7112DBC0" w:rsidRPr="000418A2">
          <w:rPr>
            <w:color w:val="000000" w:themeColor="text1"/>
          </w:rPr>
          <w:t>7</w:t>
        </w:r>
      </w:ins>
      <w:del w:id="2306" w:author="Mason,David Steven" w:date="2023-01-29T19:14:00Z">
        <w:r w:rsidR="001C6D33" w:rsidRPr="000418A2" w:rsidDel="001C6D33">
          <w:rPr>
            <w:color w:val="000000" w:themeColor="text1"/>
          </w:rPr>
          <w:delText>8</w:delText>
        </w:r>
      </w:del>
      <w:r w:rsidR="2B195FDE" w:rsidRPr="000418A2">
        <w:rPr>
          <w:color w:val="000000" w:themeColor="text1"/>
        </w:rPr>
        <w:t xml:space="preserve">9%). </w:t>
      </w:r>
      <w:del w:id="2307" w:author="Mason,David Steven" w:date="2023-01-29T19:15:00Z">
        <w:r w:rsidR="001C6D33" w:rsidRPr="000418A2" w:rsidDel="001C6D33">
          <w:rPr>
            <w:color w:val="000000" w:themeColor="text1"/>
          </w:rPr>
          <w:delText xml:space="preserve">Mean </w:delText>
        </w:r>
      </w:del>
      <w:ins w:id="2308" w:author="Mason,David Steven" w:date="2023-01-29T19:15:00Z">
        <w:r w:rsidR="28C547C2" w:rsidRPr="000418A2">
          <w:rPr>
            <w:color w:val="000000" w:themeColor="text1"/>
          </w:rPr>
          <w:t xml:space="preserve">Weekly </w:t>
        </w:r>
      </w:ins>
      <w:del w:id="2309" w:author="Mason,David Steven" w:date="2023-01-29T19:16:00Z">
        <w:r w:rsidR="001C6D33" w:rsidRPr="000418A2" w:rsidDel="001C6D33">
          <w:rPr>
            <w:color w:val="000000" w:themeColor="text1"/>
          </w:rPr>
          <w:delText xml:space="preserve">total </w:delText>
        </w:r>
      </w:del>
      <w:r w:rsidR="2B195FDE" w:rsidRPr="000418A2">
        <w:rPr>
          <w:color w:val="000000" w:themeColor="text1"/>
        </w:rPr>
        <w:t xml:space="preserve">bird </w:t>
      </w:r>
      <w:ins w:id="2310" w:author="Mason,David Steven" w:date="2023-02-14T19:49:00Z">
        <w:r w:rsidR="001876E6" w:rsidRPr="000418A2">
          <w:rPr>
            <w:color w:val="000000" w:themeColor="text1"/>
            <w:lang w:val="en-GB"/>
          </w:rPr>
          <w:t>counts</w:t>
        </w:r>
      </w:ins>
      <w:del w:id="2311" w:author="Mason,David Steven" w:date="2023-02-14T19:49:00Z">
        <w:r w:rsidR="2B195FDE" w:rsidRPr="000418A2" w:rsidDel="001876E6">
          <w:rPr>
            <w:color w:val="000000" w:themeColor="text1"/>
          </w:rPr>
          <w:delText>detections</w:delText>
        </w:r>
      </w:del>
      <w:ins w:id="2312" w:author="Mason,David Steven" w:date="2023-02-14T11:34:00Z">
        <w:r w:rsidR="00E17710" w:rsidRPr="000418A2">
          <w:rPr>
            <w:color w:val="000000" w:themeColor="text1"/>
          </w:rPr>
          <w:t>, averaged over all levels of</w:t>
        </w:r>
      </w:ins>
      <w:ins w:id="2313" w:author="Mason,David Steven" w:date="2023-02-14T11:36:00Z">
        <w:r w:rsidR="00E17710" w:rsidRPr="000418A2">
          <w:rPr>
            <w:color w:val="000000" w:themeColor="text1"/>
          </w:rPr>
          <w:t xml:space="preserve"> week since </w:t>
        </w:r>
      </w:ins>
      <w:ins w:id="2314" w:author="Mason,David Steven" w:date="2023-02-14T11:37:00Z">
        <w:r w:rsidR="00E17710" w:rsidRPr="000418A2">
          <w:rPr>
            <w:color w:val="000000" w:themeColor="text1"/>
          </w:rPr>
          <w:t>acclimatization</w:t>
        </w:r>
      </w:ins>
      <w:ins w:id="2315" w:author="Mason,David Steven" w:date="2023-02-18T11:22:00Z">
        <w:r w:rsidR="00AC6DAF" w:rsidRPr="000418A2">
          <w:rPr>
            <w:color w:val="000000" w:themeColor="text1"/>
          </w:rPr>
          <w:t>,</w:t>
        </w:r>
      </w:ins>
      <w:ins w:id="2316" w:author="Mason,David Steven" w:date="2023-02-14T11:34:00Z">
        <w:r w:rsidR="00E17710" w:rsidRPr="000418A2">
          <w:rPr>
            <w:color w:val="000000" w:themeColor="text1"/>
          </w:rPr>
          <w:t xml:space="preserve"> </w:t>
        </w:r>
      </w:ins>
      <w:del w:id="2317" w:author="Mason,David Steven" w:date="2023-02-14T11:37:00Z">
        <w:r w:rsidR="2B195FDE" w:rsidRPr="000418A2" w:rsidDel="00E17710">
          <w:rPr>
            <w:color w:val="000000" w:themeColor="text1"/>
          </w:rPr>
          <w:delText xml:space="preserve"> </w:delText>
        </w:r>
      </w:del>
      <w:del w:id="2318" w:author="Mason,David Steven" w:date="2023-01-29T19:16:00Z">
        <w:r w:rsidR="001C6D33" w:rsidRPr="000418A2" w:rsidDel="001C6D33">
          <w:rPr>
            <w:color w:val="000000" w:themeColor="text1"/>
          </w:rPr>
          <w:delText>was</w:delText>
        </w:r>
      </w:del>
      <w:ins w:id="2319" w:author="Mason,David Steven" w:date="2023-01-29T19:16:00Z">
        <w:r w:rsidR="3C81CCDB" w:rsidRPr="000418A2">
          <w:rPr>
            <w:color w:val="000000" w:themeColor="text1"/>
          </w:rPr>
          <w:t>were</w:t>
        </w:r>
      </w:ins>
      <w:r w:rsidR="2B195FDE" w:rsidRPr="000418A2">
        <w:rPr>
          <w:color w:val="000000" w:themeColor="text1"/>
        </w:rPr>
        <w:t xml:space="preserve"> greatest for the medium </w:t>
      </w:r>
      <w:del w:id="2320" w:author="Mason,David Steven" w:date="2023-03-10T13:26:00Z">
        <w:r w:rsidR="2B195FDE" w:rsidRPr="000418A2" w:rsidDel="0078468A">
          <w:rPr>
            <w:color w:val="000000" w:themeColor="text1"/>
          </w:rPr>
          <w:delText xml:space="preserve">resource </w:delText>
        </w:r>
      </w:del>
      <w:r w:rsidR="2B195FDE" w:rsidRPr="000418A2">
        <w:rPr>
          <w:color w:val="000000" w:themeColor="text1"/>
        </w:rPr>
        <w:t>feeder</w:t>
      </w:r>
      <w:ins w:id="2321" w:author="Mason,David Steven" w:date="2023-03-10T13:26:00Z">
        <w:r w:rsidR="0078468A" w:rsidRPr="000418A2">
          <w:rPr>
            <w:color w:val="000000" w:themeColor="text1"/>
          </w:rPr>
          <w:t>s</w:t>
        </w:r>
      </w:ins>
      <w:r w:rsidR="2B195FDE" w:rsidRPr="000418A2">
        <w:rPr>
          <w:color w:val="000000" w:themeColor="text1"/>
        </w:rPr>
        <w:t xml:space="preserve"> (x̄ = </w:t>
      </w:r>
      <w:del w:id="2322" w:author="Mason,David Steven" w:date="2023-01-29T19:16:00Z">
        <w:r w:rsidR="001C6D33" w:rsidRPr="000418A2" w:rsidDel="001C6D33">
          <w:rPr>
            <w:color w:val="000000" w:themeColor="text1"/>
          </w:rPr>
          <w:delText>63.2</w:delText>
        </w:r>
      </w:del>
      <w:ins w:id="2323" w:author="Mason,David Steven" w:date="2023-01-29T19:16:00Z">
        <w:r w:rsidR="6C22164F" w:rsidRPr="000418A2">
          <w:rPr>
            <w:color w:val="000000" w:themeColor="text1"/>
          </w:rPr>
          <w:t>5.4</w:t>
        </w:r>
      </w:ins>
      <w:ins w:id="2324" w:author="Mason,David Steven" w:date="2023-02-11T15:04:00Z">
        <w:r w:rsidR="00236ECB" w:rsidRPr="000418A2">
          <w:rPr>
            <w:color w:val="000000" w:themeColor="text1"/>
          </w:rPr>
          <w:t>0</w:t>
        </w:r>
      </w:ins>
      <w:r w:rsidR="2B195FDE" w:rsidRPr="000418A2">
        <w:rPr>
          <w:color w:val="000000" w:themeColor="text1"/>
        </w:rPr>
        <w:t>, LCL =</w:t>
      </w:r>
      <w:ins w:id="2325" w:author="Mason,David Steven" w:date="2023-01-29T19:16:00Z">
        <w:r w:rsidR="55BBCFCF" w:rsidRPr="000418A2">
          <w:rPr>
            <w:color w:val="000000" w:themeColor="text1"/>
          </w:rPr>
          <w:t xml:space="preserve"> 1.9</w:t>
        </w:r>
      </w:ins>
      <w:ins w:id="2326" w:author="Mason,David Steven" w:date="2023-01-30T01:13:00Z">
        <w:r w:rsidR="1E7BAACE" w:rsidRPr="000418A2">
          <w:rPr>
            <w:color w:val="000000" w:themeColor="text1"/>
          </w:rPr>
          <w:t>1</w:t>
        </w:r>
      </w:ins>
      <w:del w:id="2327" w:author="Mason,David Steven" w:date="2023-01-29T19:16:00Z">
        <w:r w:rsidR="001C6D33" w:rsidRPr="000418A2" w:rsidDel="001C6D33">
          <w:rPr>
            <w:color w:val="000000" w:themeColor="text1"/>
          </w:rPr>
          <w:delText xml:space="preserve"> 20.6</w:delText>
        </w:r>
      </w:del>
      <w:r w:rsidR="2B195FDE" w:rsidRPr="000418A2">
        <w:rPr>
          <w:color w:val="000000" w:themeColor="text1"/>
        </w:rPr>
        <w:t xml:space="preserve">, UCL = </w:t>
      </w:r>
      <w:del w:id="2328" w:author="Mason,David Steven" w:date="2023-01-29T19:17:00Z">
        <w:r w:rsidR="001C6D33" w:rsidRPr="000418A2" w:rsidDel="001C6D33">
          <w:rPr>
            <w:color w:val="000000" w:themeColor="text1"/>
          </w:rPr>
          <w:delText>193</w:delText>
        </w:r>
      </w:del>
      <w:ins w:id="2329" w:author="Mason,David Steven" w:date="2023-01-29T19:17:00Z">
        <w:r w:rsidR="4F94839A" w:rsidRPr="000418A2">
          <w:rPr>
            <w:color w:val="000000" w:themeColor="text1"/>
          </w:rPr>
          <w:t>15.33</w:t>
        </w:r>
      </w:ins>
      <w:del w:id="2330" w:author="Mason,David Steven" w:date="2023-01-29T19:17:00Z">
        <w:r w:rsidR="001C6D33" w:rsidRPr="000418A2" w:rsidDel="001C6D33">
          <w:rPr>
            <w:color w:val="000000" w:themeColor="text1"/>
          </w:rPr>
          <w:delText>.3</w:delText>
        </w:r>
      </w:del>
      <w:r w:rsidR="2B195FDE" w:rsidRPr="000418A2">
        <w:rPr>
          <w:color w:val="000000" w:themeColor="text1"/>
        </w:rPr>
        <w:t xml:space="preserve">), followed by high </w:t>
      </w:r>
      <w:del w:id="2331" w:author="Mason,David Steven" w:date="2023-03-10T13:27:00Z">
        <w:r w:rsidR="2B195FDE" w:rsidRPr="000418A2" w:rsidDel="0078468A">
          <w:rPr>
            <w:color w:val="000000" w:themeColor="text1"/>
          </w:rPr>
          <w:delText xml:space="preserve">resource </w:delText>
        </w:r>
      </w:del>
      <w:r w:rsidR="2B195FDE" w:rsidRPr="000418A2">
        <w:rPr>
          <w:color w:val="000000" w:themeColor="text1"/>
        </w:rPr>
        <w:t xml:space="preserve">(x̄ = </w:t>
      </w:r>
      <w:ins w:id="2332" w:author="Mason,David Steven" w:date="2023-01-29T19:17:00Z">
        <w:r w:rsidR="1134865C" w:rsidRPr="000418A2">
          <w:rPr>
            <w:color w:val="000000" w:themeColor="text1"/>
          </w:rPr>
          <w:t>4.64</w:t>
        </w:r>
      </w:ins>
      <w:del w:id="2333" w:author="Mason,David Steven" w:date="2023-01-29T19:17:00Z">
        <w:r w:rsidR="001C6D33" w:rsidRPr="000418A2" w:rsidDel="001C6D33">
          <w:rPr>
            <w:color w:val="000000" w:themeColor="text1"/>
          </w:rPr>
          <w:delText>58.7</w:delText>
        </w:r>
      </w:del>
      <w:r w:rsidR="2B195FDE" w:rsidRPr="000418A2">
        <w:rPr>
          <w:color w:val="000000" w:themeColor="text1"/>
        </w:rPr>
        <w:t xml:space="preserve">, LCL = </w:t>
      </w:r>
      <w:ins w:id="2334" w:author="Mason,David Steven" w:date="2023-01-29T19:17:00Z">
        <w:r w:rsidR="1FF506F1" w:rsidRPr="000418A2">
          <w:rPr>
            <w:color w:val="000000" w:themeColor="text1"/>
          </w:rPr>
          <w:t>1.63</w:t>
        </w:r>
      </w:ins>
      <w:del w:id="2335" w:author="Mason,David Steven" w:date="2023-01-29T19:17:00Z">
        <w:r w:rsidR="001C6D33" w:rsidRPr="000418A2" w:rsidDel="001C6D33">
          <w:rPr>
            <w:color w:val="000000" w:themeColor="text1"/>
          </w:rPr>
          <w:delText>19.2</w:delText>
        </w:r>
      </w:del>
      <w:r w:rsidR="2B195FDE" w:rsidRPr="000418A2">
        <w:rPr>
          <w:color w:val="000000" w:themeColor="text1"/>
        </w:rPr>
        <w:t xml:space="preserve">, UCL = </w:t>
      </w:r>
      <w:ins w:id="2336" w:author="Mason,David Steven" w:date="2023-01-29T19:17:00Z">
        <w:r w:rsidR="7F6490E8" w:rsidRPr="000418A2">
          <w:rPr>
            <w:color w:val="000000" w:themeColor="text1"/>
          </w:rPr>
          <w:t>13.18</w:t>
        </w:r>
      </w:ins>
      <w:del w:id="2337" w:author="Mason,David Steven" w:date="2023-01-29T19:17:00Z">
        <w:r w:rsidR="001C6D33" w:rsidRPr="000418A2" w:rsidDel="001C6D33">
          <w:rPr>
            <w:color w:val="000000" w:themeColor="text1"/>
          </w:rPr>
          <w:delText>180.1</w:delText>
        </w:r>
      </w:del>
      <w:r w:rsidR="2B195FDE" w:rsidRPr="000418A2">
        <w:rPr>
          <w:color w:val="000000" w:themeColor="text1"/>
        </w:rPr>
        <w:t xml:space="preserve">), low </w:t>
      </w:r>
      <w:del w:id="2338" w:author="Mason,David Steven" w:date="2023-03-10T13:27:00Z">
        <w:r w:rsidR="2B195FDE" w:rsidRPr="000418A2" w:rsidDel="0078468A">
          <w:rPr>
            <w:color w:val="000000" w:themeColor="text1"/>
          </w:rPr>
          <w:delText xml:space="preserve">resource </w:delText>
        </w:r>
      </w:del>
      <w:r w:rsidR="2B195FDE" w:rsidRPr="000418A2">
        <w:rPr>
          <w:color w:val="000000" w:themeColor="text1"/>
        </w:rPr>
        <w:t xml:space="preserve">(x̄ = </w:t>
      </w:r>
      <w:ins w:id="2339" w:author="Mason,David Steven" w:date="2023-01-29T19:18:00Z">
        <w:r w:rsidR="3E2B0E69" w:rsidRPr="000418A2">
          <w:rPr>
            <w:color w:val="000000" w:themeColor="text1"/>
          </w:rPr>
          <w:t>3.12</w:t>
        </w:r>
      </w:ins>
      <w:del w:id="2340" w:author="Mason,David Steven" w:date="2023-01-29T19:18:00Z">
        <w:r w:rsidR="001C6D33" w:rsidRPr="000418A2" w:rsidDel="001C6D33">
          <w:rPr>
            <w:color w:val="000000" w:themeColor="text1"/>
          </w:rPr>
          <w:delText>44.8</w:delText>
        </w:r>
      </w:del>
      <w:r w:rsidR="2B195FDE" w:rsidRPr="000418A2">
        <w:rPr>
          <w:color w:val="000000" w:themeColor="text1"/>
        </w:rPr>
        <w:t xml:space="preserve">, LCL = </w:t>
      </w:r>
      <w:ins w:id="2341" w:author="Mason,David Steven" w:date="2023-01-29T19:18:00Z">
        <w:r w:rsidR="3307BDB0" w:rsidRPr="000418A2">
          <w:rPr>
            <w:color w:val="000000" w:themeColor="text1"/>
          </w:rPr>
          <w:t>1.09</w:t>
        </w:r>
      </w:ins>
      <w:del w:id="2342" w:author="Mason,David Steven" w:date="2023-01-29T19:18:00Z">
        <w:r w:rsidR="001C6D33" w:rsidRPr="000418A2" w:rsidDel="001C6D33">
          <w:rPr>
            <w:color w:val="000000" w:themeColor="text1"/>
          </w:rPr>
          <w:delText>14.6</w:delText>
        </w:r>
      </w:del>
      <w:r w:rsidR="2B195FDE" w:rsidRPr="000418A2">
        <w:rPr>
          <w:color w:val="000000" w:themeColor="text1"/>
        </w:rPr>
        <w:t xml:space="preserve">, UCL = </w:t>
      </w:r>
      <w:ins w:id="2343" w:author="Mason,David Steven" w:date="2023-01-29T19:18:00Z">
        <w:r w:rsidR="39FDABDE" w:rsidRPr="000418A2">
          <w:rPr>
            <w:color w:val="000000" w:themeColor="text1"/>
          </w:rPr>
          <w:t>8.89</w:t>
        </w:r>
      </w:ins>
      <w:del w:id="2344" w:author="Mason,David Steven" w:date="2023-01-29T19:18:00Z">
        <w:r w:rsidR="001C6D33" w:rsidRPr="000418A2" w:rsidDel="001C6D33">
          <w:rPr>
            <w:color w:val="000000" w:themeColor="text1"/>
          </w:rPr>
          <w:delText>137.5</w:delText>
        </w:r>
      </w:del>
      <w:r w:rsidR="2B195FDE" w:rsidRPr="000418A2">
        <w:rPr>
          <w:color w:val="000000" w:themeColor="text1"/>
        </w:rPr>
        <w:t xml:space="preserve">), and control (x̄ = </w:t>
      </w:r>
      <w:ins w:id="2345" w:author="Mason,David Steven" w:date="2023-01-29T19:19:00Z">
        <w:r w:rsidR="6FC41594" w:rsidRPr="000418A2">
          <w:rPr>
            <w:color w:val="000000" w:themeColor="text1"/>
          </w:rPr>
          <w:t>0.67</w:t>
        </w:r>
      </w:ins>
      <w:del w:id="2346" w:author="Mason,David Steven" w:date="2023-01-29T19:19:00Z">
        <w:r w:rsidR="001C6D33" w:rsidRPr="000418A2" w:rsidDel="001C6D33">
          <w:rPr>
            <w:color w:val="000000" w:themeColor="text1"/>
          </w:rPr>
          <w:delText>10.</w:delText>
        </w:r>
      </w:del>
      <w:del w:id="2347" w:author="Mason,David Steven" w:date="2023-01-29T19:18:00Z">
        <w:r w:rsidR="001C6D33" w:rsidRPr="000418A2" w:rsidDel="001C6D33">
          <w:rPr>
            <w:color w:val="000000" w:themeColor="text1"/>
          </w:rPr>
          <w:delText>6</w:delText>
        </w:r>
      </w:del>
      <w:r w:rsidR="2B195FDE" w:rsidRPr="000418A2">
        <w:rPr>
          <w:color w:val="000000" w:themeColor="text1"/>
        </w:rPr>
        <w:t xml:space="preserve">, LCL = </w:t>
      </w:r>
      <w:ins w:id="2348" w:author="Mason,David Steven" w:date="2023-01-29T19:19:00Z">
        <w:r w:rsidR="1C8A8636" w:rsidRPr="000418A2">
          <w:rPr>
            <w:color w:val="000000" w:themeColor="text1"/>
          </w:rPr>
          <w:t>0.23</w:t>
        </w:r>
      </w:ins>
      <w:del w:id="2349" w:author="Mason,David Steven" w:date="2023-01-29T19:19:00Z">
        <w:r w:rsidR="001C6D33" w:rsidRPr="000418A2" w:rsidDel="001C6D33">
          <w:rPr>
            <w:color w:val="000000" w:themeColor="text1"/>
          </w:rPr>
          <w:delText>3.3</w:delText>
        </w:r>
      </w:del>
      <w:r w:rsidR="2B195FDE" w:rsidRPr="000418A2">
        <w:rPr>
          <w:color w:val="000000" w:themeColor="text1"/>
        </w:rPr>
        <w:t xml:space="preserve">, UCL = </w:t>
      </w:r>
      <w:ins w:id="2350" w:author="Mason,David Steven" w:date="2023-01-29T19:19:00Z">
        <w:r w:rsidR="289D94F0" w:rsidRPr="000418A2">
          <w:rPr>
            <w:color w:val="000000" w:themeColor="text1"/>
          </w:rPr>
          <w:t>1.97</w:t>
        </w:r>
      </w:ins>
      <w:ins w:id="2351" w:author="Mason,David Steven" w:date="2023-02-14T12:06:00Z">
        <w:r w:rsidR="00B34C7F" w:rsidRPr="000418A2">
          <w:rPr>
            <w:color w:val="000000" w:themeColor="text1"/>
          </w:rPr>
          <w:t>; Figure 3A</w:t>
        </w:r>
      </w:ins>
      <w:del w:id="2352" w:author="Mason,David Steven" w:date="2023-01-29T19:19:00Z">
        <w:r w:rsidR="001C6D33" w:rsidRPr="000418A2" w:rsidDel="001C6D33">
          <w:rPr>
            <w:color w:val="000000" w:themeColor="text1"/>
          </w:rPr>
          <w:delText>34.2</w:delText>
        </w:r>
      </w:del>
      <w:r w:rsidR="2B195FDE" w:rsidRPr="000418A2">
        <w:rPr>
          <w:color w:val="000000" w:themeColor="text1"/>
        </w:rPr>
        <w:t>).</w:t>
      </w:r>
      <w:del w:id="2353" w:author="Mason,David Steven" w:date="2023-01-29T19:29:00Z">
        <w:r w:rsidR="001C6D33" w:rsidRPr="000418A2" w:rsidDel="001C6D33">
          <w:rPr>
            <w:color w:val="000000" w:themeColor="text1"/>
          </w:rPr>
          <w:delText xml:space="preserve"> </w:delText>
        </w:r>
      </w:del>
      <w:del w:id="2354" w:author="Mason,David Steven" w:date="2023-01-29T19:28:00Z">
        <w:r w:rsidR="001C6D33" w:rsidRPr="000418A2" w:rsidDel="001C6D33">
          <w:rPr>
            <w:color w:val="000000" w:themeColor="text1"/>
          </w:rPr>
          <w:delText xml:space="preserve">The contrast between the control and medium (ratio = 0.168, p &lt; 0.001), high (ratio = 0.181, p &lt; 0.001), and low (ratio 0.237, p &lt; 0.001) feeder treatments was statistically significant. </w:delText>
        </w:r>
        <w:r w:rsidR="001C6D33" w:rsidRPr="000418A2" w:rsidDel="001C6D33">
          <w:rPr>
            <w:color w:val="000000" w:themeColor="text1"/>
            <w:rPrChange w:id="2355" w:author="Mason,David Steven" w:date="2023-02-15T15:56:00Z">
              <w:rPr/>
            </w:rPrChange>
          </w:rPr>
          <w:delText xml:space="preserve">Here I would add the effect sizes for each comparison (e.g., </w:delText>
        </w:r>
      </w:del>
      <w:ins w:id="2356" w:author="Mason,David Steven" w:date="2023-01-29T19:29:00Z">
        <w:r w:rsidR="0C5567B2" w:rsidRPr="000418A2">
          <w:rPr>
            <w:color w:val="000000" w:themeColor="text1"/>
          </w:rPr>
          <w:t xml:space="preserve"> </w:t>
        </w:r>
      </w:ins>
      <w:ins w:id="2357" w:author="Mason,David Steven" w:date="2023-01-30T17:22:00Z">
        <w:r w:rsidR="05C7599D" w:rsidRPr="000418A2">
          <w:rPr>
            <w:color w:val="000000" w:themeColor="text1"/>
          </w:rPr>
          <w:t xml:space="preserve">With </w:t>
        </w:r>
      </w:ins>
      <w:ins w:id="2358" w:author="Mason,David Steven" w:date="2023-02-07T13:01:00Z">
        <w:r w:rsidR="006D3119" w:rsidRPr="000418A2">
          <w:rPr>
            <w:color w:val="000000" w:themeColor="text1"/>
          </w:rPr>
          <w:t xml:space="preserve">the Holm </w:t>
        </w:r>
      </w:ins>
      <w:ins w:id="2359" w:author="Mason,David Steven" w:date="2023-01-30T17:22:00Z">
        <w:r w:rsidR="05C7599D" w:rsidRPr="000418A2">
          <w:rPr>
            <w:color w:val="000000" w:themeColor="text1"/>
          </w:rPr>
          <w:t xml:space="preserve">correction for multiple comparisons, </w:t>
        </w:r>
      </w:ins>
      <w:ins w:id="2360" w:author="Mason,David Steven" w:date="2023-02-10T19:31:00Z">
        <w:r w:rsidR="00161092" w:rsidRPr="000418A2">
          <w:rPr>
            <w:color w:val="000000" w:themeColor="text1"/>
          </w:rPr>
          <w:t xml:space="preserve">mean weekly </w:t>
        </w:r>
      </w:ins>
      <w:ins w:id="2361" w:author="Mason,David Steven" w:date="2023-01-30T17:22:00Z">
        <w:r w:rsidR="05C7599D" w:rsidRPr="000418A2">
          <w:rPr>
            <w:color w:val="000000" w:themeColor="text1"/>
          </w:rPr>
          <w:t>b</w:t>
        </w:r>
      </w:ins>
      <w:ins w:id="2362" w:author="Mason,David Steven" w:date="2023-01-29T19:30:00Z">
        <w:r w:rsidR="4DB08280" w:rsidRPr="000418A2">
          <w:rPr>
            <w:color w:val="000000" w:themeColor="text1"/>
          </w:rPr>
          <w:t xml:space="preserve">ird </w:t>
        </w:r>
      </w:ins>
      <w:ins w:id="2363" w:author="Mason,David Steven" w:date="2023-02-10T19:31:00Z">
        <w:r w:rsidR="00161092" w:rsidRPr="000418A2">
          <w:rPr>
            <w:color w:val="000000" w:themeColor="text1"/>
          </w:rPr>
          <w:t xml:space="preserve">counts </w:t>
        </w:r>
      </w:ins>
      <w:ins w:id="2364" w:author="Mason,David Steven" w:date="2023-01-29T19:30:00Z">
        <w:r w:rsidR="4DB08280" w:rsidRPr="000418A2">
          <w:rPr>
            <w:color w:val="000000" w:themeColor="text1"/>
          </w:rPr>
          <w:t>at t</w:t>
        </w:r>
      </w:ins>
      <w:ins w:id="2365" w:author="Mason,David Steven" w:date="2023-01-29T19:29:00Z">
        <w:r w:rsidR="0C5567B2" w:rsidRPr="000418A2">
          <w:rPr>
            <w:color w:val="000000" w:themeColor="text1"/>
          </w:rPr>
          <w:t xml:space="preserve">he </w:t>
        </w:r>
      </w:ins>
      <w:ins w:id="2366" w:author="Mason,David Steven" w:date="2023-01-29T19:41:00Z">
        <w:r w:rsidR="05D5F773" w:rsidRPr="000418A2">
          <w:rPr>
            <w:color w:val="000000" w:themeColor="text1"/>
          </w:rPr>
          <w:t xml:space="preserve">control </w:t>
        </w:r>
      </w:ins>
      <w:ins w:id="2367" w:author="Mason,David Steven" w:date="2023-01-29T19:29:00Z">
        <w:r w:rsidR="0C5567B2" w:rsidRPr="000418A2">
          <w:rPr>
            <w:color w:val="000000" w:themeColor="text1"/>
          </w:rPr>
          <w:t xml:space="preserve">feeder </w:t>
        </w:r>
      </w:ins>
      <w:ins w:id="2368" w:author="Mason,David Steven" w:date="2023-02-10T19:31:00Z">
        <w:r w:rsidR="00161092" w:rsidRPr="000418A2">
          <w:rPr>
            <w:color w:val="000000" w:themeColor="text1"/>
          </w:rPr>
          <w:t>were</w:t>
        </w:r>
      </w:ins>
      <w:ins w:id="2369" w:author="Mason,David Steven" w:date="2023-01-29T20:02:00Z">
        <w:r w:rsidR="37063D61" w:rsidRPr="000418A2">
          <w:rPr>
            <w:color w:val="000000" w:themeColor="text1"/>
          </w:rPr>
          <w:t xml:space="preserve"> </w:t>
        </w:r>
      </w:ins>
      <w:ins w:id="2370" w:author="Mason,David Steven" w:date="2023-01-29T19:42:00Z">
        <w:r w:rsidR="1FCB81B7" w:rsidRPr="000418A2">
          <w:rPr>
            <w:color w:val="000000" w:themeColor="text1"/>
          </w:rPr>
          <w:t>0.2</w:t>
        </w:r>
      </w:ins>
      <w:ins w:id="2371" w:author="Mason,David Steven" w:date="2023-01-29T19:44:00Z">
        <w:r w:rsidR="1B83671E" w:rsidRPr="000418A2">
          <w:rPr>
            <w:color w:val="000000" w:themeColor="text1"/>
          </w:rPr>
          <w:t>2</w:t>
        </w:r>
      </w:ins>
      <w:ins w:id="2372" w:author="Mason,David Steven" w:date="2023-02-10T19:30:00Z">
        <w:r w:rsidR="00161092" w:rsidRPr="000418A2">
          <w:rPr>
            <w:color w:val="000000" w:themeColor="text1"/>
          </w:rPr>
          <w:t xml:space="preserve"> times</w:t>
        </w:r>
      </w:ins>
      <w:ins w:id="2373" w:author="Mason,David Steven" w:date="2023-02-10T19:32:00Z">
        <w:r w:rsidR="00161092" w:rsidRPr="000418A2">
          <w:rPr>
            <w:color w:val="000000" w:themeColor="text1"/>
          </w:rPr>
          <w:t xml:space="preserve"> less</w:t>
        </w:r>
      </w:ins>
      <w:ins w:id="2374" w:author="Mason,David Steven" w:date="2023-02-10T19:30:00Z">
        <w:r w:rsidR="00161092" w:rsidRPr="000418A2">
          <w:rPr>
            <w:color w:val="000000" w:themeColor="text1"/>
          </w:rPr>
          <w:t xml:space="preserve"> </w:t>
        </w:r>
      </w:ins>
      <w:ins w:id="2375" w:author="Mason,David Steven" w:date="2023-01-29T19:42:00Z">
        <w:r w:rsidR="1FCB81B7" w:rsidRPr="000418A2">
          <w:rPr>
            <w:color w:val="000000" w:themeColor="text1"/>
          </w:rPr>
          <w:t>t</w:t>
        </w:r>
      </w:ins>
      <w:ins w:id="2376" w:author="Mason,David Steven" w:date="2023-01-29T19:43:00Z">
        <w:r w:rsidR="64A437E9" w:rsidRPr="000418A2">
          <w:rPr>
            <w:color w:val="000000" w:themeColor="text1"/>
          </w:rPr>
          <w:t xml:space="preserve">han </w:t>
        </w:r>
      </w:ins>
      <w:ins w:id="2377" w:author="Mason,David Steven" w:date="2023-02-10T19:34:00Z">
        <w:r w:rsidR="00161092" w:rsidRPr="000418A2">
          <w:rPr>
            <w:color w:val="000000" w:themeColor="text1"/>
          </w:rPr>
          <w:t xml:space="preserve">at </w:t>
        </w:r>
      </w:ins>
      <w:ins w:id="2378" w:author="Mason,David Steven" w:date="2023-01-29T19:43:00Z">
        <w:r w:rsidR="64A437E9" w:rsidRPr="000418A2">
          <w:rPr>
            <w:color w:val="000000" w:themeColor="text1"/>
          </w:rPr>
          <w:t>low</w:t>
        </w:r>
      </w:ins>
      <w:ins w:id="2379" w:author="Mason,David Steven" w:date="2023-01-29T19:48:00Z">
        <w:r w:rsidR="553D47B8" w:rsidRPr="000418A2">
          <w:rPr>
            <w:color w:val="000000" w:themeColor="text1"/>
          </w:rPr>
          <w:t xml:space="preserve"> </w:t>
        </w:r>
      </w:ins>
      <w:ins w:id="2380" w:author="Mason,David Steven" w:date="2023-01-29T19:43:00Z">
        <w:r w:rsidR="64A437E9" w:rsidRPr="000418A2">
          <w:rPr>
            <w:color w:val="000000" w:themeColor="text1"/>
          </w:rPr>
          <w:t>(LCL = 0.11, UCL =</w:t>
        </w:r>
      </w:ins>
      <w:ins w:id="2381" w:author="Mason,David Steven" w:date="2023-01-29T19:44:00Z">
        <w:r w:rsidR="3D708A16" w:rsidRPr="000418A2">
          <w:rPr>
            <w:color w:val="000000" w:themeColor="text1"/>
          </w:rPr>
          <w:t xml:space="preserve"> 0.4</w:t>
        </w:r>
      </w:ins>
      <w:ins w:id="2382" w:author="Mason,David Steven" w:date="2023-01-30T16:16:00Z">
        <w:r w:rsidR="7FF21F85" w:rsidRPr="000418A2">
          <w:rPr>
            <w:color w:val="000000" w:themeColor="text1"/>
          </w:rPr>
          <w:t>4</w:t>
        </w:r>
      </w:ins>
      <w:ins w:id="2383" w:author="Mason,David Steven" w:date="2023-01-29T19:44:00Z">
        <w:r w:rsidR="3D708A16" w:rsidRPr="000418A2">
          <w:rPr>
            <w:color w:val="000000" w:themeColor="text1"/>
          </w:rPr>
          <w:t xml:space="preserve">, p &lt; 0.001), 0.12 </w:t>
        </w:r>
      </w:ins>
      <w:ins w:id="2384" w:author="Mason,David Steven" w:date="2023-02-10T19:33:00Z">
        <w:r w:rsidR="00161092" w:rsidRPr="000418A2">
          <w:rPr>
            <w:color w:val="000000" w:themeColor="text1"/>
          </w:rPr>
          <w:t xml:space="preserve">times less </w:t>
        </w:r>
      </w:ins>
      <w:ins w:id="2385" w:author="Mason,David Steven" w:date="2023-01-29T19:44:00Z">
        <w:r w:rsidR="3D708A16" w:rsidRPr="000418A2">
          <w:rPr>
            <w:color w:val="000000" w:themeColor="text1"/>
          </w:rPr>
          <w:t>than</w:t>
        </w:r>
      </w:ins>
      <w:ins w:id="2386" w:author="Mason,David Steven" w:date="2023-02-10T19:34:00Z">
        <w:r w:rsidR="00161092" w:rsidRPr="000418A2">
          <w:rPr>
            <w:color w:val="000000" w:themeColor="text1"/>
          </w:rPr>
          <w:t xml:space="preserve"> at</w:t>
        </w:r>
      </w:ins>
      <w:ins w:id="2387" w:author="Mason,David Steven" w:date="2023-01-29T19:44:00Z">
        <w:r w:rsidR="3D708A16" w:rsidRPr="000418A2">
          <w:rPr>
            <w:color w:val="000000" w:themeColor="text1"/>
          </w:rPr>
          <w:t xml:space="preserve"> medium </w:t>
        </w:r>
      </w:ins>
      <w:ins w:id="2388" w:author="Mason,David Steven" w:date="2023-01-29T19:45:00Z">
        <w:r w:rsidR="3D708A16" w:rsidRPr="000418A2">
          <w:rPr>
            <w:color w:val="000000" w:themeColor="text1"/>
          </w:rPr>
          <w:t>(</w:t>
        </w:r>
        <w:r w:rsidR="2DAC2229" w:rsidRPr="000418A2">
          <w:rPr>
            <w:color w:val="000000" w:themeColor="text1"/>
          </w:rPr>
          <w:t xml:space="preserve">LCL = 0.06, UCL = </w:t>
        </w:r>
      </w:ins>
      <w:ins w:id="2389" w:author="Mason,David Steven" w:date="2023-01-29T19:46:00Z">
        <w:r w:rsidR="2DAC2229" w:rsidRPr="000418A2">
          <w:rPr>
            <w:color w:val="000000" w:themeColor="text1"/>
          </w:rPr>
          <w:t xml:space="preserve"> 0.</w:t>
        </w:r>
        <w:r w:rsidR="49E747DE" w:rsidRPr="000418A2">
          <w:rPr>
            <w:color w:val="000000" w:themeColor="text1"/>
          </w:rPr>
          <w:t>2</w:t>
        </w:r>
      </w:ins>
      <w:ins w:id="2390" w:author="Mason,David Steven" w:date="2023-01-30T16:16:00Z">
        <w:r w:rsidR="67D5F164" w:rsidRPr="000418A2">
          <w:rPr>
            <w:color w:val="000000" w:themeColor="text1"/>
          </w:rPr>
          <w:t>5</w:t>
        </w:r>
      </w:ins>
      <w:ins w:id="2391" w:author="Mason,David Steven" w:date="2023-01-29T19:46:00Z">
        <w:r w:rsidR="49E747DE" w:rsidRPr="000418A2">
          <w:rPr>
            <w:color w:val="000000" w:themeColor="text1"/>
          </w:rPr>
          <w:t>, p &lt; 0.001), and</w:t>
        </w:r>
      </w:ins>
      <w:ins w:id="2392" w:author="Mason,David Steven" w:date="2023-01-29T20:03:00Z">
        <w:r w:rsidR="668F607A" w:rsidRPr="000418A2">
          <w:rPr>
            <w:color w:val="000000" w:themeColor="text1"/>
          </w:rPr>
          <w:t xml:space="preserve"> </w:t>
        </w:r>
      </w:ins>
      <w:ins w:id="2393" w:author="Mason,David Steven" w:date="2023-01-29T19:46:00Z">
        <w:r w:rsidR="49E747DE" w:rsidRPr="000418A2">
          <w:rPr>
            <w:color w:val="000000" w:themeColor="text1"/>
          </w:rPr>
          <w:t xml:space="preserve">0.14 times </w:t>
        </w:r>
      </w:ins>
      <w:ins w:id="2394" w:author="Mason,David Steven" w:date="2023-02-10T19:34:00Z">
        <w:r w:rsidR="00161092" w:rsidRPr="000418A2">
          <w:rPr>
            <w:color w:val="000000" w:themeColor="text1"/>
          </w:rPr>
          <w:t xml:space="preserve">less </w:t>
        </w:r>
      </w:ins>
      <w:ins w:id="2395" w:author="Mason,David Steven" w:date="2023-01-29T19:46:00Z">
        <w:r w:rsidR="49E747DE" w:rsidRPr="000418A2">
          <w:rPr>
            <w:color w:val="000000" w:themeColor="text1"/>
          </w:rPr>
          <w:t xml:space="preserve">than </w:t>
        </w:r>
      </w:ins>
      <w:ins w:id="2396" w:author="Mason,David Steven" w:date="2023-02-10T19:34:00Z">
        <w:r w:rsidR="00161092" w:rsidRPr="000418A2">
          <w:rPr>
            <w:color w:val="000000" w:themeColor="text1"/>
          </w:rPr>
          <w:t xml:space="preserve">at </w:t>
        </w:r>
      </w:ins>
      <w:ins w:id="2397" w:author="Mason,David Steven" w:date="2023-01-29T19:46:00Z">
        <w:r w:rsidR="49E747DE" w:rsidRPr="000418A2">
          <w:rPr>
            <w:color w:val="000000" w:themeColor="text1"/>
          </w:rPr>
          <w:t>high feeder</w:t>
        </w:r>
      </w:ins>
      <w:ins w:id="2398" w:author="Mason,David Steven" w:date="2023-02-14T11:42:00Z">
        <w:r w:rsidR="001A74A5" w:rsidRPr="000418A2">
          <w:rPr>
            <w:color w:val="000000" w:themeColor="text1"/>
          </w:rPr>
          <w:t>s</w:t>
        </w:r>
      </w:ins>
      <w:ins w:id="2399" w:author="Mason,David Steven" w:date="2023-01-29T19:46:00Z">
        <w:r w:rsidR="49E747DE" w:rsidRPr="000418A2">
          <w:rPr>
            <w:color w:val="000000" w:themeColor="text1"/>
          </w:rPr>
          <w:t xml:space="preserve"> (</w:t>
        </w:r>
      </w:ins>
      <w:ins w:id="2400" w:author="Mason,David Steven" w:date="2023-01-29T19:47:00Z">
        <w:r w:rsidR="49E747DE" w:rsidRPr="000418A2">
          <w:rPr>
            <w:color w:val="000000" w:themeColor="text1"/>
          </w:rPr>
          <w:t>LCL = 0.07, UCL = 0.2</w:t>
        </w:r>
      </w:ins>
      <w:ins w:id="2401" w:author="Mason,David Steven" w:date="2023-01-30T16:16:00Z">
        <w:r w:rsidR="1E188B28" w:rsidRPr="000418A2">
          <w:rPr>
            <w:color w:val="000000" w:themeColor="text1"/>
          </w:rPr>
          <w:t>9</w:t>
        </w:r>
      </w:ins>
      <w:ins w:id="2402" w:author="Mason,David Steven" w:date="2023-01-29T19:47:00Z">
        <w:r w:rsidR="49E747DE" w:rsidRPr="000418A2">
          <w:rPr>
            <w:color w:val="000000" w:themeColor="text1"/>
          </w:rPr>
          <w:t>, p &lt; 0.001)</w:t>
        </w:r>
      </w:ins>
      <w:ins w:id="2403" w:author="Mason,David Steven" w:date="2023-02-18T11:53:00Z">
        <w:r w:rsidR="00FD34F7" w:rsidRPr="000418A2">
          <w:rPr>
            <w:color w:val="000000" w:themeColor="text1"/>
          </w:rPr>
          <w:t xml:space="preserve">; and </w:t>
        </w:r>
      </w:ins>
      <w:ins w:id="2404" w:author="Mason,David Steven" w:date="2023-02-17T14:47:00Z">
        <w:r w:rsidR="001332A7" w:rsidRPr="000418A2">
          <w:rPr>
            <w:color w:val="000000" w:themeColor="text1"/>
          </w:rPr>
          <w:t>at low feeders</w:t>
        </w:r>
      </w:ins>
      <w:ins w:id="2405" w:author="Mason,David Steven" w:date="2023-02-18T11:53:00Z">
        <w:r w:rsidR="00FD34F7" w:rsidRPr="000418A2">
          <w:rPr>
            <w:color w:val="000000" w:themeColor="text1"/>
          </w:rPr>
          <w:t xml:space="preserve">, </w:t>
        </w:r>
      </w:ins>
      <w:ins w:id="2406" w:author="Mason,David Steven" w:date="2023-02-18T11:54:00Z">
        <w:r w:rsidR="00FD34F7" w:rsidRPr="000418A2">
          <w:rPr>
            <w:color w:val="000000" w:themeColor="text1"/>
          </w:rPr>
          <w:t>they were</w:t>
        </w:r>
      </w:ins>
      <w:ins w:id="2407" w:author="Mason,David Steven" w:date="2023-01-29T20:04:00Z">
        <w:r w:rsidR="0D35FDD3" w:rsidRPr="000418A2">
          <w:rPr>
            <w:color w:val="000000" w:themeColor="text1"/>
          </w:rPr>
          <w:t xml:space="preserve"> </w:t>
        </w:r>
      </w:ins>
      <w:ins w:id="2408" w:author="Mason,David Steven" w:date="2023-01-29T19:49:00Z">
        <w:r w:rsidR="3FE5BA2B" w:rsidRPr="000418A2">
          <w:rPr>
            <w:color w:val="000000" w:themeColor="text1"/>
          </w:rPr>
          <w:t xml:space="preserve">0.58 </w:t>
        </w:r>
      </w:ins>
      <w:ins w:id="2409" w:author="Mason,David Steven" w:date="2023-02-10T19:35:00Z">
        <w:r w:rsidR="00161092" w:rsidRPr="000418A2">
          <w:rPr>
            <w:color w:val="000000" w:themeColor="text1"/>
          </w:rPr>
          <w:t xml:space="preserve">times less </w:t>
        </w:r>
      </w:ins>
      <w:ins w:id="2410" w:author="Mason,David Steven" w:date="2023-01-29T19:49:00Z">
        <w:r w:rsidR="3FE5BA2B" w:rsidRPr="000418A2">
          <w:rPr>
            <w:color w:val="000000" w:themeColor="text1"/>
          </w:rPr>
          <w:t xml:space="preserve">than at medium </w:t>
        </w:r>
      </w:ins>
      <w:ins w:id="2411" w:author="Mason,David Steven" w:date="2023-01-29T19:53:00Z">
        <w:r w:rsidR="4BC10F5F" w:rsidRPr="000418A2">
          <w:rPr>
            <w:color w:val="000000" w:themeColor="text1"/>
          </w:rPr>
          <w:t>(LCL = 0.32, UCL = 1.0</w:t>
        </w:r>
      </w:ins>
      <w:ins w:id="2412" w:author="Mason,David Steven" w:date="2023-01-30T16:18:00Z">
        <w:r w:rsidR="4091AA71" w:rsidRPr="000418A2">
          <w:rPr>
            <w:color w:val="000000" w:themeColor="text1"/>
          </w:rPr>
          <w:t>4</w:t>
        </w:r>
      </w:ins>
      <w:ins w:id="2413" w:author="Mason,David Steven" w:date="2023-01-29T19:53:00Z">
        <w:r w:rsidR="4BC10F5F" w:rsidRPr="000418A2">
          <w:rPr>
            <w:color w:val="000000" w:themeColor="text1"/>
          </w:rPr>
          <w:t>, p = 0.0</w:t>
        </w:r>
      </w:ins>
      <w:ins w:id="2414" w:author="Mason,David Steven" w:date="2023-01-30T16:15:00Z">
        <w:r w:rsidR="72DFED96" w:rsidRPr="000418A2">
          <w:rPr>
            <w:color w:val="000000" w:themeColor="text1"/>
          </w:rPr>
          <w:t>42</w:t>
        </w:r>
      </w:ins>
      <w:ins w:id="2415" w:author="Mason,David Steven" w:date="2023-01-29T19:53:00Z">
        <w:r w:rsidR="4BC10F5F" w:rsidRPr="000418A2">
          <w:rPr>
            <w:color w:val="000000" w:themeColor="text1"/>
          </w:rPr>
          <w:t>)</w:t>
        </w:r>
      </w:ins>
      <w:ins w:id="2416" w:author="Mason,David Steven" w:date="2023-01-29T19:54:00Z">
        <w:r w:rsidR="4BC10F5F" w:rsidRPr="000418A2">
          <w:rPr>
            <w:color w:val="000000" w:themeColor="text1"/>
          </w:rPr>
          <w:t xml:space="preserve"> and 0.67 </w:t>
        </w:r>
      </w:ins>
      <w:ins w:id="2417" w:author="Mason,David Steven" w:date="2023-02-10T19:36:00Z">
        <w:r w:rsidR="00161092" w:rsidRPr="000418A2">
          <w:rPr>
            <w:color w:val="000000" w:themeColor="text1"/>
          </w:rPr>
          <w:t xml:space="preserve">times less </w:t>
        </w:r>
      </w:ins>
      <w:ins w:id="2418" w:author="Mason,David Steven" w:date="2023-01-29T19:54:00Z">
        <w:r w:rsidR="4BC10F5F" w:rsidRPr="000418A2">
          <w:rPr>
            <w:color w:val="000000" w:themeColor="text1"/>
          </w:rPr>
          <w:t>than</w:t>
        </w:r>
      </w:ins>
      <w:ins w:id="2419" w:author="Mason,David Steven" w:date="2023-02-10T19:36:00Z">
        <w:r w:rsidR="00161092" w:rsidRPr="000418A2">
          <w:rPr>
            <w:color w:val="000000" w:themeColor="text1"/>
          </w:rPr>
          <w:t xml:space="preserve"> at</w:t>
        </w:r>
      </w:ins>
      <w:ins w:id="2420" w:author="Mason,David Steven" w:date="2023-01-29T19:54:00Z">
        <w:r w:rsidR="386B5D4D" w:rsidRPr="000418A2">
          <w:rPr>
            <w:color w:val="000000" w:themeColor="text1"/>
          </w:rPr>
          <w:t xml:space="preserve"> high feeder</w:t>
        </w:r>
      </w:ins>
      <w:ins w:id="2421" w:author="Mason,David Steven" w:date="2023-02-17T14:43:00Z">
        <w:r w:rsidR="00A1010B" w:rsidRPr="000418A2">
          <w:rPr>
            <w:color w:val="000000" w:themeColor="text1"/>
          </w:rPr>
          <w:t>s</w:t>
        </w:r>
      </w:ins>
      <w:ins w:id="2422" w:author="Mason,David Steven" w:date="2023-01-29T19:54:00Z">
        <w:r w:rsidR="386B5D4D" w:rsidRPr="000418A2">
          <w:rPr>
            <w:color w:val="000000" w:themeColor="text1"/>
          </w:rPr>
          <w:t xml:space="preserve"> (LCL = 0.3</w:t>
        </w:r>
      </w:ins>
      <w:ins w:id="2423" w:author="Mason,David Steven" w:date="2023-01-30T16:18:00Z">
        <w:r w:rsidR="451184D5" w:rsidRPr="000418A2">
          <w:rPr>
            <w:color w:val="000000" w:themeColor="text1"/>
          </w:rPr>
          <w:t>7</w:t>
        </w:r>
      </w:ins>
      <w:ins w:id="2424" w:author="Mason,David Steven" w:date="2023-01-29T19:54:00Z">
        <w:r w:rsidR="386B5D4D" w:rsidRPr="000418A2">
          <w:rPr>
            <w:color w:val="000000" w:themeColor="text1"/>
          </w:rPr>
          <w:t>, UCL</w:t>
        </w:r>
      </w:ins>
      <w:ins w:id="2425" w:author="Mason,David Steven" w:date="2023-01-29T19:55:00Z">
        <w:r w:rsidR="386B5D4D" w:rsidRPr="000418A2">
          <w:rPr>
            <w:color w:val="000000" w:themeColor="text1"/>
          </w:rPr>
          <w:t xml:space="preserve"> = 1.</w:t>
        </w:r>
      </w:ins>
      <w:ins w:id="2426" w:author="Mason,David Steven" w:date="2023-01-30T16:18:00Z">
        <w:r w:rsidR="25561084" w:rsidRPr="000418A2">
          <w:rPr>
            <w:color w:val="000000" w:themeColor="text1"/>
          </w:rPr>
          <w:t>2</w:t>
        </w:r>
      </w:ins>
      <w:ins w:id="2427" w:author="Mason,David Steven" w:date="2023-02-19T19:17:00Z">
        <w:r w:rsidR="00330EDB" w:rsidRPr="000418A2">
          <w:rPr>
            <w:color w:val="000000" w:themeColor="text1"/>
          </w:rPr>
          <w:t>0</w:t>
        </w:r>
      </w:ins>
      <w:ins w:id="2428" w:author="Mason,David Steven" w:date="2023-01-29T19:55:00Z">
        <w:r w:rsidR="386B5D4D" w:rsidRPr="000418A2">
          <w:rPr>
            <w:color w:val="000000" w:themeColor="text1"/>
          </w:rPr>
          <w:t>, p = 0.</w:t>
        </w:r>
      </w:ins>
      <w:ins w:id="2429" w:author="Mason,David Steven" w:date="2023-01-30T16:19:00Z">
        <w:r w:rsidR="4C886C8B" w:rsidRPr="000418A2">
          <w:rPr>
            <w:color w:val="000000" w:themeColor="text1"/>
          </w:rPr>
          <w:t>144</w:t>
        </w:r>
      </w:ins>
      <w:ins w:id="2430" w:author="Mason,David Steven" w:date="2023-01-29T19:54:00Z">
        <w:r w:rsidR="386B5D4D" w:rsidRPr="000418A2">
          <w:rPr>
            <w:color w:val="000000" w:themeColor="text1"/>
          </w:rPr>
          <w:t>)</w:t>
        </w:r>
      </w:ins>
      <w:ins w:id="2431" w:author="Mason,David Steven" w:date="2023-02-18T11:54:00Z">
        <w:r w:rsidR="00FD34F7" w:rsidRPr="000418A2">
          <w:rPr>
            <w:color w:val="000000" w:themeColor="text1"/>
          </w:rPr>
          <w:t>,</w:t>
        </w:r>
      </w:ins>
      <w:ins w:id="2432" w:author="Mason,David Steven" w:date="2023-02-17T14:47:00Z">
        <w:r w:rsidR="001332A7" w:rsidRPr="000418A2">
          <w:rPr>
            <w:color w:val="000000" w:themeColor="text1"/>
          </w:rPr>
          <w:t xml:space="preserve"> and a</w:t>
        </w:r>
      </w:ins>
      <w:ins w:id="2433" w:author="Mason,David Steven" w:date="2023-02-17T14:40:00Z">
        <w:r w:rsidR="00A1010B" w:rsidRPr="000418A2">
          <w:rPr>
            <w:color w:val="000000" w:themeColor="text1"/>
          </w:rPr>
          <w:t xml:space="preserve">t </w:t>
        </w:r>
      </w:ins>
      <w:ins w:id="2434" w:author="Mason,David Steven" w:date="2023-01-29T19:57:00Z">
        <w:r w:rsidR="5B3E3583" w:rsidRPr="000418A2">
          <w:rPr>
            <w:color w:val="000000" w:themeColor="text1"/>
          </w:rPr>
          <w:t>medium feeder</w:t>
        </w:r>
      </w:ins>
      <w:ins w:id="2435" w:author="Mason,David Steven" w:date="2023-02-17T14:41:00Z">
        <w:r w:rsidR="00A1010B" w:rsidRPr="000418A2">
          <w:rPr>
            <w:color w:val="000000" w:themeColor="text1"/>
          </w:rPr>
          <w:t>s</w:t>
        </w:r>
      </w:ins>
      <w:ins w:id="2436" w:author="Mason,David Steven" w:date="2023-02-18T11:24:00Z">
        <w:r w:rsidR="00122C19" w:rsidRPr="000418A2">
          <w:rPr>
            <w:color w:val="000000" w:themeColor="text1"/>
          </w:rPr>
          <w:t>,</w:t>
        </w:r>
      </w:ins>
      <w:ins w:id="2437" w:author="Mason,David Steven" w:date="2023-02-17T14:47:00Z">
        <w:r w:rsidR="001332A7" w:rsidRPr="000418A2">
          <w:rPr>
            <w:color w:val="000000" w:themeColor="text1"/>
          </w:rPr>
          <w:t xml:space="preserve"> </w:t>
        </w:r>
      </w:ins>
      <w:ins w:id="2438" w:author="Mason,David Steven" w:date="2023-02-18T11:24:00Z">
        <w:r w:rsidR="00122C19" w:rsidRPr="000418A2">
          <w:rPr>
            <w:color w:val="000000" w:themeColor="text1"/>
          </w:rPr>
          <w:t>they were</w:t>
        </w:r>
      </w:ins>
      <w:ins w:id="2439" w:author="Mason,David Steven" w:date="2023-01-29T20:00:00Z">
        <w:r w:rsidR="6E6BE146" w:rsidRPr="000418A2">
          <w:rPr>
            <w:color w:val="000000" w:themeColor="text1"/>
          </w:rPr>
          <w:t xml:space="preserve"> 1.16 times </w:t>
        </w:r>
      </w:ins>
      <w:ins w:id="2440" w:author="Mason,David Steven" w:date="2023-02-15T11:57:00Z">
        <w:r w:rsidR="00D720D4" w:rsidRPr="000418A2">
          <w:rPr>
            <w:color w:val="000000" w:themeColor="text1"/>
          </w:rPr>
          <w:t>greater</w:t>
        </w:r>
      </w:ins>
      <w:ins w:id="2441" w:author="Mason,David Steven" w:date="2023-02-10T19:37:00Z">
        <w:r w:rsidR="00161092" w:rsidRPr="000418A2">
          <w:rPr>
            <w:color w:val="000000" w:themeColor="text1"/>
          </w:rPr>
          <w:t xml:space="preserve"> </w:t>
        </w:r>
      </w:ins>
      <w:ins w:id="2442" w:author="Mason,David Steven" w:date="2023-01-29T20:00:00Z">
        <w:r w:rsidR="6E6BE146" w:rsidRPr="000418A2">
          <w:rPr>
            <w:color w:val="000000" w:themeColor="text1"/>
          </w:rPr>
          <w:t>th</w:t>
        </w:r>
      </w:ins>
      <w:ins w:id="2443" w:author="Mason,David Steven" w:date="2023-01-29T20:01:00Z">
        <w:r w:rsidR="6E6BE146" w:rsidRPr="000418A2">
          <w:rPr>
            <w:color w:val="000000" w:themeColor="text1"/>
          </w:rPr>
          <w:t>an at high feeder</w:t>
        </w:r>
      </w:ins>
      <w:ins w:id="2444" w:author="Mason,David Steven" w:date="2023-02-17T14:41:00Z">
        <w:r w:rsidR="00A1010B" w:rsidRPr="000418A2">
          <w:rPr>
            <w:color w:val="000000" w:themeColor="text1"/>
          </w:rPr>
          <w:t>s</w:t>
        </w:r>
      </w:ins>
      <w:ins w:id="2445" w:author="Mason,David Steven" w:date="2023-01-29T20:01:00Z">
        <w:r w:rsidR="6E6BE146" w:rsidRPr="000418A2">
          <w:rPr>
            <w:color w:val="000000" w:themeColor="text1"/>
          </w:rPr>
          <w:t xml:space="preserve"> (</w:t>
        </w:r>
        <w:r w:rsidR="291E8EAA" w:rsidRPr="000418A2">
          <w:rPr>
            <w:color w:val="000000" w:themeColor="text1"/>
          </w:rPr>
          <w:t>LCL = 0.6</w:t>
        </w:r>
      </w:ins>
      <w:ins w:id="2446" w:author="Mason,David Steven" w:date="2023-01-30T16:19:00Z">
        <w:r w:rsidR="686F0585" w:rsidRPr="000418A2">
          <w:rPr>
            <w:color w:val="000000" w:themeColor="text1"/>
          </w:rPr>
          <w:t>6</w:t>
        </w:r>
      </w:ins>
      <w:ins w:id="2447" w:author="Mason,David Steven" w:date="2023-01-29T20:01:00Z">
        <w:r w:rsidR="291E8EAA" w:rsidRPr="000418A2">
          <w:rPr>
            <w:color w:val="000000" w:themeColor="text1"/>
          </w:rPr>
          <w:t>, UCL = 2.0</w:t>
        </w:r>
      </w:ins>
      <w:ins w:id="2448" w:author="Mason,David Steven" w:date="2023-01-30T16:19:00Z">
        <w:r w:rsidR="3A1964C2" w:rsidRPr="000418A2">
          <w:rPr>
            <w:color w:val="000000" w:themeColor="text1"/>
          </w:rPr>
          <w:t>6</w:t>
        </w:r>
      </w:ins>
      <w:ins w:id="2449" w:author="Mason,David Steven" w:date="2023-01-29T20:01:00Z">
        <w:r w:rsidR="291E8EAA" w:rsidRPr="000418A2">
          <w:rPr>
            <w:color w:val="000000" w:themeColor="text1"/>
          </w:rPr>
          <w:t>, p = 0.</w:t>
        </w:r>
      </w:ins>
      <w:ins w:id="2450" w:author="Mason,David Steven" w:date="2023-01-30T16:19:00Z">
        <w:r w:rsidR="6211D758" w:rsidRPr="000418A2">
          <w:rPr>
            <w:color w:val="000000" w:themeColor="text1"/>
          </w:rPr>
          <w:t>482</w:t>
        </w:r>
      </w:ins>
      <w:ins w:id="2451" w:author="Mason,David Steven" w:date="2023-01-29T20:01:00Z">
        <w:r w:rsidR="6E6BE146" w:rsidRPr="000418A2">
          <w:rPr>
            <w:color w:val="000000" w:themeColor="text1"/>
          </w:rPr>
          <w:t>).</w:t>
        </w:r>
      </w:ins>
      <w:ins w:id="2452" w:author="Mason,David Steven" w:date="2023-01-30T17:22:00Z">
        <w:r w:rsidR="30A02590" w:rsidRPr="000418A2">
          <w:rPr>
            <w:color w:val="000000" w:themeColor="text1"/>
          </w:rPr>
          <w:t xml:space="preserve"> Without correctio</w:t>
        </w:r>
        <w:r w:rsidR="10D61A3A" w:rsidRPr="000418A2">
          <w:rPr>
            <w:color w:val="000000" w:themeColor="text1"/>
          </w:rPr>
          <w:t xml:space="preserve">n, </w:t>
        </w:r>
      </w:ins>
      <w:ins w:id="2453" w:author="Mason,David Steven" w:date="2023-01-30T17:24:00Z">
        <w:r w:rsidR="5B8E378A" w:rsidRPr="000418A2">
          <w:rPr>
            <w:color w:val="000000" w:themeColor="text1"/>
          </w:rPr>
          <w:t xml:space="preserve">the difference between </w:t>
        </w:r>
      </w:ins>
      <w:ins w:id="2454" w:author="Mason,David Steven" w:date="2023-02-10T19:37:00Z">
        <w:r w:rsidR="00161092" w:rsidRPr="000418A2">
          <w:rPr>
            <w:color w:val="000000" w:themeColor="text1"/>
          </w:rPr>
          <w:t xml:space="preserve">mean weekly </w:t>
        </w:r>
      </w:ins>
      <w:ins w:id="2455" w:author="Mason,David Steven" w:date="2023-01-30T17:22:00Z">
        <w:r w:rsidR="10D61A3A" w:rsidRPr="000418A2">
          <w:rPr>
            <w:color w:val="000000" w:themeColor="text1"/>
          </w:rPr>
          <w:t xml:space="preserve">bird </w:t>
        </w:r>
      </w:ins>
      <w:ins w:id="2456" w:author="Mason,David Steven" w:date="2023-02-10T19:37:00Z">
        <w:r w:rsidR="00161092" w:rsidRPr="000418A2">
          <w:rPr>
            <w:color w:val="000000" w:themeColor="text1"/>
          </w:rPr>
          <w:t>co</w:t>
        </w:r>
      </w:ins>
      <w:ins w:id="2457" w:author="Mason,David Steven" w:date="2023-02-10T19:38:00Z">
        <w:r w:rsidR="00161092" w:rsidRPr="000418A2">
          <w:rPr>
            <w:color w:val="000000" w:themeColor="text1"/>
          </w:rPr>
          <w:t>unts</w:t>
        </w:r>
      </w:ins>
      <w:ins w:id="2458" w:author="Mason,David Steven" w:date="2023-01-30T17:23:00Z">
        <w:r w:rsidR="10D61A3A" w:rsidRPr="000418A2">
          <w:rPr>
            <w:color w:val="000000" w:themeColor="text1"/>
          </w:rPr>
          <w:t xml:space="preserve"> at </w:t>
        </w:r>
      </w:ins>
      <w:ins w:id="2459" w:author="Mason,David Steven" w:date="2023-01-30T17:25:00Z">
        <w:r w:rsidR="17E47F6B" w:rsidRPr="000418A2">
          <w:rPr>
            <w:color w:val="000000" w:themeColor="text1"/>
          </w:rPr>
          <w:t xml:space="preserve">low and high </w:t>
        </w:r>
      </w:ins>
      <w:ins w:id="2460" w:author="Mason,David Steven" w:date="2023-01-30T17:23:00Z">
        <w:r w:rsidR="10D61A3A" w:rsidRPr="000418A2">
          <w:rPr>
            <w:color w:val="000000" w:themeColor="text1"/>
          </w:rPr>
          <w:t xml:space="preserve">feeders </w:t>
        </w:r>
      </w:ins>
      <w:ins w:id="2461" w:author="Mason,David Steven" w:date="2023-02-14T11:46:00Z">
        <w:r w:rsidR="001A74A5" w:rsidRPr="000418A2">
          <w:rPr>
            <w:color w:val="000000" w:themeColor="text1"/>
          </w:rPr>
          <w:t>was</w:t>
        </w:r>
      </w:ins>
      <w:ins w:id="2462" w:author="Mason,David Steven" w:date="2023-01-30T17:25:00Z">
        <w:r w:rsidR="7F67F396" w:rsidRPr="000418A2">
          <w:rPr>
            <w:color w:val="000000" w:themeColor="text1"/>
          </w:rPr>
          <w:t xml:space="preserve"> marginally significant</w:t>
        </w:r>
      </w:ins>
      <w:ins w:id="2463" w:author="Mason,David Steven" w:date="2023-02-10T19:38:00Z">
        <w:r w:rsidR="00161092" w:rsidRPr="000418A2">
          <w:rPr>
            <w:color w:val="000000" w:themeColor="text1"/>
          </w:rPr>
          <w:t xml:space="preserve"> (</w:t>
        </w:r>
      </w:ins>
      <w:ins w:id="2464" w:author="Mason,David Steven" w:date="2023-02-19T19:19:00Z">
        <w:r w:rsidR="00330EDB" w:rsidRPr="000418A2">
          <w:rPr>
            <w:color w:val="000000" w:themeColor="text1"/>
          </w:rPr>
          <w:t>estimate</w:t>
        </w:r>
      </w:ins>
      <w:ins w:id="2465" w:author="Mason,David Steven" w:date="2023-02-10T19:38:00Z">
        <w:r w:rsidR="00161092" w:rsidRPr="000418A2">
          <w:rPr>
            <w:color w:val="000000" w:themeColor="text1"/>
          </w:rPr>
          <w:t xml:space="preserve"> = 0.67, LCL = 0.44, UCL = 1.04, p = 0.072)</w:t>
        </w:r>
      </w:ins>
      <w:ins w:id="2466" w:author="Mason,David Steven" w:date="2023-01-30T17:25:00Z">
        <w:r w:rsidR="7F67F396" w:rsidRPr="000418A2">
          <w:rPr>
            <w:color w:val="000000" w:themeColor="text1"/>
          </w:rPr>
          <w:t xml:space="preserve">. </w:t>
        </w:r>
      </w:ins>
      <w:ins w:id="2467" w:author="Mason,David Steven" w:date="2023-02-19T21:16:00Z">
        <w:r w:rsidR="008639B9" w:rsidRPr="000418A2">
          <w:rPr>
            <w:color w:val="000000" w:themeColor="text1"/>
          </w:rPr>
          <w:t>This model had influential individual observations and blocks.</w:t>
        </w:r>
      </w:ins>
    </w:p>
    <w:p w14:paraId="52DFEBE2" w14:textId="6EDA2698" w:rsidR="00C5740B" w:rsidRPr="000418A2" w:rsidDel="00161092" w:rsidRDefault="001C6D33">
      <w:pPr>
        <w:snapToGrid w:val="0"/>
        <w:spacing w:line="360" w:lineRule="auto"/>
        <w:rPr>
          <w:del w:id="2468" w:author="Mason,David Steven" w:date="2023-02-10T19:39:00Z"/>
          <w:color w:val="000000" w:themeColor="text1"/>
          <w:rPrChange w:id="2469" w:author="Mason,David Steven" w:date="2023-02-15T15:56:00Z">
            <w:rPr>
              <w:del w:id="2470" w:author="Mason,David Steven" w:date="2023-02-10T19:39:00Z"/>
            </w:rPr>
          </w:rPrChange>
        </w:rPr>
        <w:pPrChange w:id="2471" w:author="Mason,David Steven" w:date="2023-02-17T14:13:00Z">
          <w:pPr>
            <w:snapToGrid w:val="0"/>
            <w:spacing w:line="480" w:lineRule="auto"/>
          </w:pPr>
        </w:pPrChange>
      </w:pPr>
      <w:del w:id="2472" w:author="Mason,David Steven" w:date="2023-01-29T19:47:00Z">
        <w:r w:rsidRPr="000418A2" w:rsidDel="3D615A9B">
          <w:rPr>
            <w:color w:val="000000" w:themeColor="text1"/>
            <w:rPrChange w:id="2473" w:author="Mason,David Steven" w:date="2023-02-15T15:56:00Z">
              <w:rPr/>
            </w:rPrChange>
          </w:rPr>
          <w:delText>“We found that the control observed [Beta estimate] more/less birds ([95% CI]; ±95% CI) than low feeder resource levels (p = [])</w:delText>
        </w:r>
        <w:r w:rsidRPr="000418A2" w:rsidDel="38D3A8C9">
          <w:rPr>
            <w:color w:val="000000" w:themeColor="text1"/>
            <w:rPrChange w:id="2474" w:author="Mason,David Steven" w:date="2023-02-15T15:56:00Z">
              <w:rPr/>
            </w:rPrChange>
          </w:rPr>
          <w:delText>, [Beta estimate] more/less birds ([95% CI]; ±95% CI) than medium feeder resource levels (p = []), and [Beta estimate] more/less birds ([95% CI]; ±95% CI) than high feeder resource levels (p = []). The low resource feeder observed [Beta estimate] more/less birds ([95% CI]; ±95% CI) than medium feeder resource levels (p = []) and [Beta estimate] more/less birds ([95% CI]; ±95% CI) than high feeder resource levels (p = []). Lastly, the medium resource feeder observed [Beta estimate] more/less birds ([95% CI]; ±95% CI) than the high resource feeder (p = []).”).</w:delText>
        </w:r>
      </w:del>
    </w:p>
    <w:p w14:paraId="1E380A11" w14:textId="77777777" w:rsidR="005C5F8D" w:rsidRPr="000418A2" w:rsidRDefault="005C5F8D">
      <w:pPr>
        <w:snapToGrid w:val="0"/>
        <w:spacing w:line="360" w:lineRule="auto"/>
        <w:rPr>
          <w:rFonts w:cstheme="minorHAnsi"/>
          <w:color w:val="000000" w:themeColor="text1"/>
          <w:lang w:val="en-GB"/>
        </w:rPr>
        <w:pPrChange w:id="2475" w:author="Mason,David Steven" w:date="2023-02-17T14:13:00Z">
          <w:pPr>
            <w:snapToGrid w:val="0"/>
            <w:spacing w:line="480" w:lineRule="auto"/>
          </w:pPr>
        </w:pPrChange>
      </w:pPr>
    </w:p>
    <w:p w14:paraId="015BDCC2" w14:textId="73692DDE" w:rsidR="001B001C" w:rsidRPr="000418A2" w:rsidRDefault="001B001C">
      <w:pPr>
        <w:snapToGrid w:val="0"/>
        <w:spacing w:line="360" w:lineRule="auto"/>
        <w:rPr>
          <w:rFonts w:cstheme="minorHAnsi"/>
          <w:color w:val="000000" w:themeColor="text1"/>
          <w:lang w:val="en-GB"/>
        </w:rPr>
        <w:pPrChange w:id="2476" w:author="Mason,David Steven" w:date="2023-02-17T14:13:00Z">
          <w:pPr>
            <w:snapToGrid w:val="0"/>
            <w:spacing w:line="480" w:lineRule="auto"/>
          </w:pPr>
        </w:pPrChange>
      </w:pPr>
      <w:r w:rsidRPr="000418A2">
        <w:rPr>
          <w:rFonts w:cstheme="minorHAnsi"/>
          <w:color w:val="000000" w:themeColor="text1"/>
          <w:lang w:val="en-GB"/>
        </w:rPr>
        <w:t xml:space="preserve">2.2 Bird richness. </w:t>
      </w:r>
    </w:p>
    <w:p w14:paraId="1E158732" w14:textId="6C59A0D5" w:rsidR="00DB2B7B" w:rsidRPr="000418A2" w:rsidRDefault="006D3119">
      <w:pPr>
        <w:spacing w:line="360" w:lineRule="auto"/>
        <w:rPr>
          <w:ins w:id="2477" w:author="Mason,David Steven" w:date="2023-02-24T10:02:00Z"/>
          <w:color w:val="000000" w:themeColor="text1"/>
          <w:highlight w:val="yellow"/>
        </w:rPr>
      </w:pPr>
      <w:ins w:id="2478" w:author="Mason,David Steven" w:date="2023-02-07T15:17:00Z">
        <w:r w:rsidRPr="000418A2">
          <w:rPr>
            <w:color w:val="000000" w:themeColor="text1"/>
            <w:lang w:val="en-GB"/>
          </w:rPr>
          <w:t>Treatment was not a significant predictor of total bird species richness at feeders</w:t>
        </w:r>
      </w:ins>
      <w:ins w:id="2479" w:author="Mason,David Steven" w:date="2023-02-07T15:40:00Z">
        <w:r w:rsidRPr="000418A2">
          <w:rPr>
            <w:color w:val="000000" w:themeColor="text1"/>
            <w:lang w:val="en-GB"/>
          </w:rPr>
          <w:t xml:space="preserve"> in the overall model</w:t>
        </w:r>
      </w:ins>
      <w:ins w:id="2480" w:author="Mason,David Steven" w:date="2023-02-07T15:17:00Z">
        <w:r w:rsidRPr="000418A2">
          <w:rPr>
            <w:color w:val="000000" w:themeColor="text1"/>
            <w:lang w:val="en-GB"/>
          </w:rPr>
          <w:t xml:space="preserve"> (</w:t>
        </w:r>
        <w:r w:rsidRPr="000418A2">
          <w:rPr>
            <w:color w:val="000000" w:themeColor="text1"/>
          </w:rPr>
          <w:t xml:space="preserve">χ2 = </w:t>
        </w:r>
      </w:ins>
      <w:ins w:id="2481" w:author="Mason,David Steven" w:date="2023-02-07T15:23:00Z">
        <w:r w:rsidRPr="000418A2">
          <w:rPr>
            <w:color w:val="000000" w:themeColor="text1"/>
          </w:rPr>
          <w:t>5.76</w:t>
        </w:r>
      </w:ins>
      <w:ins w:id="2482" w:author="Mason,David Steven" w:date="2023-02-07T15:17:00Z">
        <w:r w:rsidRPr="000418A2">
          <w:rPr>
            <w:color w:val="000000" w:themeColor="text1"/>
          </w:rPr>
          <w:t xml:space="preserve">, </w:t>
        </w:r>
        <w:proofErr w:type="spellStart"/>
        <w:r w:rsidRPr="000418A2">
          <w:rPr>
            <w:color w:val="000000" w:themeColor="text1"/>
          </w:rPr>
          <w:t>df</w:t>
        </w:r>
        <w:proofErr w:type="spellEnd"/>
        <w:r w:rsidRPr="000418A2">
          <w:rPr>
            <w:color w:val="000000" w:themeColor="text1"/>
          </w:rPr>
          <w:t xml:space="preserve"> = 3, p = 0.</w:t>
        </w:r>
      </w:ins>
      <w:ins w:id="2483" w:author="Mason,David Steven" w:date="2023-02-07T15:23:00Z">
        <w:r w:rsidRPr="000418A2">
          <w:rPr>
            <w:color w:val="000000" w:themeColor="text1"/>
          </w:rPr>
          <w:t>12</w:t>
        </w:r>
      </w:ins>
      <w:ins w:id="2484" w:author="Mason,David Steven" w:date="2023-02-23T13:42:00Z">
        <w:r w:rsidR="00E07DC0" w:rsidRPr="000418A2">
          <w:rPr>
            <w:color w:val="000000" w:themeColor="text1"/>
          </w:rPr>
          <w:t>4</w:t>
        </w:r>
      </w:ins>
      <w:ins w:id="2485" w:author="Mason,David Steven" w:date="2023-02-07T15:17:00Z">
        <w:r w:rsidRPr="000418A2">
          <w:rPr>
            <w:color w:val="000000" w:themeColor="text1"/>
            <w:lang w:val="en-GB"/>
          </w:rPr>
          <w:t xml:space="preserve">). </w:t>
        </w:r>
      </w:ins>
      <w:ins w:id="2486" w:author="Mason,David Steven" w:date="2023-02-10T19:57:00Z">
        <w:r w:rsidR="00AF031E" w:rsidRPr="000418A2">
          <w:rPr>
            <w:color w:val="000000" w:themeColor="text1"/>
            <w:lang w:val="en-GB"/>
          </w:rPr>
          <w:t>The model explained 86% of the variance in total bird species richness. The rand</w:t>
        </w:r>
      </w:ins>
      <w:ins w:id="2487" w:author="Mason,David Steven" w:date="2023-02-10T19:58:00Z">
        <w:r w:rsidR="00AF031E" w:rsidRPr="000418A2">
          <w:rPr>
            <w:color w:val="000000" w:themeColor="text1"/>
            <w:lang w:val="en-GB"/>
          </w:rPr>
          <w:t xml:space="preserve">om effect of block explained </w:t>
        </w:r>
      </w:ins>
      <w:ins w:id="2488" w:author="Mason,David Steven" w:date="2023-02-18T11:41:00Z">
        <w:r w:rsidR="00717390" w:rsidRPr="000418A2">
          <w:rPr>
            <w:color w:val="000000" w:themeColor="text1"/>
            <w:lang w:val="en-GB"/>
          </w:rPr>
          <w:t>most of</w:t>
        </w:r>
      </w:ins>
      <w:ins w:id="2489" w:author="Mason,David Steven" w:date="2023-02-10T19:58:00Z">
        <w:r w:rsidR="00AF031E" w:rsidRPr="000418A2">
          <w:rPr>
            <w:color w:val="000000" w:themeColor="text1"/>
            <w:lang w:val="en-GB"/>
          </w:rPr>
          <w:t xml:space="preserve"> </w:t>
        </w:r>
      </w:ins>
      <w:ins w:id="2490" w:author="Mason,David Steven" w:date="2023-02-18T11:39:00Z">
        <w:r w:rsidR="00717390" w:rsidRPr="000418A2">
          <w:rPr>
            <w:color w:val="000000" w:themeColor="text1"/>
            <w:lang w:val="en-GB"/>
          </w:rPr>
          <w:t xml:space="preserve">the </w:t>
        </w:r>
      </w:ins>
      <w:ins w:id="2491" w:author="Mason,David Steven" w:date="2023-02-10T19:58:00Z">
        <w:r w:rsidR="00AF031E" w:rsidRPr="000418A2">
          <w:rPr>
            <w:color w:val="000000" w:themeColor="text1"/>
            <w:lang w:val="en-GB"/>
          </w:rPr>
          <w:t>variance</w:t>
        </w:r>
      </w:ins>
      <w:ins w:id="2492" w:author="Mason,David Steven" w:date="2023-02-10T19:59:00Z">
        <w:r w:rsidR="00AF031E" w:rsidRPr="000418A2">
          <w:rPr>
            <w:color w:val="000000" w:themeColor="text1"/>
            <w:lang w:val="en-GB"/>
          </w:rPr>
          <w:t xml:space="preserve"> (84%)</w:t>
        </w:r>
      </w:ins>
      <w:ins w:id="2493" w:author="Mason,David Steven" w:date="2023-02-10T19:58:00Z">
        <w:r w:rsidR="00AF031E" w:rsidRPr="000418A2">
          <w:rPr>
            <w:color w:val="000000" w:themeColor="text1"/>
            <w:lang w:val="en-GB"/>
          </w:rPr>
          <w:t>, with treatment accounting for the remaining 2%.</w:t>
        </w:r>
      </w:ins>
      <w:ins w:id="2494" w:author="Mason,David Steven" w:date="2023-02-10T19:59:00Z">
        <w:r w:rsidR="00AF031E" w:rsidRPr="000418A2">
          <w:rPr>
            <w:color w:val="000000" w:themeColor="text1"/>
            <w:lang w:val="en-GB"/>
          </w:rPr>
          <w:t xml:space="preserve"> </w:t>
        </w:r>
      </w:ins>
      <w:ins w:id="2495" w:author="Mason,David Steven" w:date="2023-02-07T15:37:00Z">
        <w:r w:rsidRPr="000418A2">
          <w:rPr>
            <w:color w:val="000000" w:themeColor="text1"/>
            <w:lang w:val="en-GB"/>
          </w:rPr>
          <w:t xml:space="preserve">Mean total </w:t>
        </w:r>
      </w:ins>
      <w:ins w:id="2496" w:author="Mason,David Steven" w:date="2023-02-07T15:38:00Z">
        <w:r w:rsidRPr="000418A2">
          <w:rPr>
            <w:color w:val="000000" w:themeColor="text1"/>
            <w:lang w:val="en-GB"/>
          </w:rPr>
          <w:t>richness</w:t>
        </w:r>
      </w:ins>
      <w:ins w:id="2497" w:author="Mason,David Steven" w:date="2023-02-07T15:37:00Z">
        <w:r w:rsidRPr="000418A2">
          <w:rPr>
            <w:color w:val="000000" w:themeColor="text1"/>
            <w:lang w:val="en-GB"/>
          </w:rPr>
          <w:t xml:space="preserve"> was </w:t>
        </w:r>
      </w:ins>
      <w:ins w:id="2498" w:author="Mason,David Steven" w:date="2023-02-10T19:59:00Z">
        <w:r w:rsidR="00AF031E" w:rsidRPr="000418A2">
          <w:rPr>
            <w:color w:val="000000" w:themeColor="text1"/>
            <w:lang w:val="en-GB"/>
          </w:rPr>
          <w:t>greatest</w:t>
        </w:r>
      </w:ins>
      <w:ins w:id="2499" w:author="Mason,David Steven" w:date="2023-02-07T15:38:00Z">
        <w:r w:rsidRPr="000418A2">
          <w:rPr>
            <w:color w:val="000000" w:themeColor="text1"/>
            <w:lang w:val="en-GB"/>
          </w:rPr>
          <w:t xml:space="preserve"> in </w:t>
        </w:r>
      </w:ins>
      <w:ins w:id="2500" w:author="Mason,David Steven" w:date="2023-02-10T19:59:00Z">
        <w:r w:rsidR="00AF031E" w:rsidRPr="000418A2">
          <w:rPr>
            <w:color w:val="000000" w:themeColor="text1"/>
            <w:lang w:val="en-GB"/>
          </w:rPr>
          <w:t>the high</w:t>
        </w:r>
      </w:ins>
      <w:ins w:id="2501" w:author="Mason,David Steven" w:date="2023-02-24T09:57:00Z">
        <w:r w:rsidR="00914E1A" w:rsidRPr="000418A2">
          <w:rPr>
            <w:color w:val="000000" w:themeColor="text1"/>
            <w:lang w:val="en-GB"/>
          </w:rPr>
          <w:t xml:space="preserve"> </w:t>
        </w:r>
      </w:ins>
      <w:ins w:id="2502" w:author="Mason,David Steven" w:date="2023-02-07T15:38:00Z">
        <w:r w:rsidRPr="000418A2">
          <w:rPr>
            <w:color w:val="000000" w:themeColor="text1"/>
            <w:lang w:val="en-GB"/>
          </w:rPr>
          <w:t xml:space="preserve">and medium feeders </w:t>
        </w:r>
      </w:ins>
      <w:ins w:id="2503" w:author="Mason,David Steven" w:date="2023-02-07T15:40:00Z">
        <w:r w:rsidRPr="000418A2">
          <w:rPr>
            <w:color w:val="000000" w:themeColor="text1"/>
            <w:lang w:val="en-GB"/>
          </w:rPr>
          <w:t>(</w:t>
        </w:r>
        <w:r w:rsidRPr="000418A2">
          <w:rPr>
            <w:color w:val="000000" w:themeColor="text1"/>
          </w:rPr>
          <w:t>x̄ = 2.7, UCL = 1.84, LCL = 3.56</w:t>
        </w:r>
        <w:r w:rsidRPr="000418A2">
          <w:rPr>
            <w:color w:val="000000" w:themeColor="text1"/>
            <w:lang w:val="en-GB"/>
          </w:rPr>
          <w:t>)</w:t>
        </w:r>
      </w:ins>
      <w:ins w:id="2504" w:author="Mason,David Steven" w:date="2023-02-07T15:38:00Z">
        <w:r w:rsidRPr="000418A2">
          <w:rPr>
            <w:color w:val="000000" w:themeColor="text1"/>
            <w:lang w:val="en-GB"/>
          </w:rPr>
          <w:t xml:space="preserve">, followed by control </w:t>
        </w:r>
      </w:ins>
      <w:ins w:id="2505" w:author="Mason,David Steven" w:date="2023-02-07T15:41:00Z">
        <w:r w:rsidRPr="000418A2">
          <w:rPr>
            <w:color w:val="000000" w:themeColor="text1"/>
            <w:lang w:val="en-GB"/>
          </w:rPr>
          <w:t>(</w:t>
        </w:r>
        <w:r w:rsidRPr="000418A2">
          <w:rPr>
            <w:color w:val="000000" w:themeColor="text1"/>
          </w:rPr>
          <w:t>x̄ = 2.4, UCL = 1.54, LCL = 3.26</w:t>
        </w:r>
        <w:r w:rsidRPr="000418A2">
          <w:rPr>
            <w:color w:val="000000" w:themeColor="text1"/>
            <w:lang w:val="en-GB"/>
          </w:rPr>
          <w:t>)</w:t>
        </w:r>
      </w:ins>
      <w:ins w:id="2506" w:author="Mason,David Steven" w:date="2023-02-07T15:38:00Z">
        <w:r w:rsidRPr="000418A2">
          <w:rPr>
            <w:color w:val="000000" w:themeColor="text1"/>
            <w:lang w:val="en-GB"/>
          </w:rPr>
          <w:t xml:space="preserve"> and low </w:t>
        </w:r>
      </w:ins>
      <w:ins w:id="2507" w:author="Mason,David Steven" w:date="2023-02-07T15:41:00Z">
        <w:r w:rsidRPr="000418A2">
          <w:rPr>
            <w:color w:val="000000" w:themeColor="text1"/>
            <w:lang w:val="en-GB"/>
          </w:rPr>
          <w:t>(</w:t>
        </w:r>
        <w:r w:rsidRPr="000418A2">
          <w:rPr>
            <w:color w:val="000000" w:themeColor="text1"/>
          </w:rPr>
          <w:t>x̄ = 2.3, UCL = 1.44, LCL = 3.16</w:t>
        </w:r>
      </w:ins>
      <w:ins w:id="2508" w:author="Mason,David Steven" w:date="2023-02-14T12:17:00Z">
        <w:r w:rsidR="007F5C42" w:rsidRPr="000418A2">
          <w:rPr>
            <w:color w:val="000000" w:themeColor="text1"/>
          </w:rPr>
          <w:t>; Figure 3B</w:t>
        </w:r>
      </w:ins>
      <w:ins w:id="2509" w:author="Mason,David Steven" w:date="2023-02-07T15:41:00Z">
        <w:r w:rsidRPr="000418A2">
          <w:rPr>
            <w:color w:val="000000" w:themeColor="text1"/>
            <w:lang w:val="en-GB"/>
          </w:rPr>
          <w:t>)</w:t>
        </w:r>
      </w:ins>
      <w:ins w:id="2510" w:author="Mason,David Steven" w:date="2023-02-07T15:38:00Z">
        <w:r w:rsidRPr="000418A2">
          <w:rPr>
            <w:color w:val="000000" w:themeColor="text1"/>
            <w:lang w:val="en-GB"/>
          </w:rPr>
          <w:t>.</w:t>
        </w:r>
      </w:ins>
      <w:ins w:id="2511" w:author="Mason,David Steven" w:date="2023-02-07T15:41:00Z">
        <w:r w:rsidRPr="000418A2">
          <w:rPr>
            <w:color w:val="000000" w:themeColor="text1"/>
            <w:lang w:val="en-GB"/>
          </w:rPr>
          <w:t xml:space="preserve"> </w:t>
        </w:r>
      </w:ins>
      <w:ins w:id="2512" w:author="Mason,David Steven" w:date="2023-02-24T10:00:00Z">
        <w:r w:rsidR="00914E1A" w:rsidRPr="000418A2">
          <w:rPr>
            <w:color w:val="000000" w:themeColor="text1"/>
            <w:rPrChange w:id="2513" w:author="Mason,David Steven" w:date="2023-03-09T11:27:00Z">
              <w:rPr>
                <w:color w:val="FF0000"/>
                <w:highlight w:val="yellow"/>
              </w:rPr>
            </w:rPrChange>
          </w:rPr>
          <w:t xml:space="preserve">No pairwise contrasts were </w:t>
        </w:r>
        <w:r w:rsidR="00DB2B7B" w:rsidRPr="000418A2">
          <w:rPr>
            <w:color w:val="000000" w:themeColor="text1"/>
            <w:rPrChange w:id="2514" w:author="Mason,David Steven" w:date="2023-03-09T11:27:00Z">
              <w:rPr>
                <w:color w:val="FF0000"/>
                <w:highlight w:val="yellow"/>
              </w:rPr>
            </w:rPrChange>
          </w:rPr>
          <w:t>significant with Hol</w:t>
        </w:r>
      </w:ins>
      <w:ins w:id="2515" w:author="Mason,David Steven" w:date="2023-02-24T10:01:00Z">
        <w:r w:rsidR="00DB2B7B" w:rsidRPr="000418A2">
          <w:rPr>
            <w:color w:val="000000" w:themeColor="text1"/>
            <w:rPrChange w:id="2516" w:author="Mason,David Steven" w:date="2023-03-09T11:27:00Z">
              <w:rPr>
                <w:color w:val="FF0000"/>
                <w:highlight w:val="yellow"/>
              </w:rPr>
            </w:rPrChange>
          </w:rPr>
          <w:t>m’s</w:t>
        </w:r>
      </w:ins>
      <w:ins w:id="2517" w:author="Mason,David Steven" w:date="2023-02-24T10:00:00Z">
        <w:r w:rsidR="00DB2B7B" w:rsidRPr="000418A2">
          <w:rPr>
            <w:color w:val="000000" w:themeColor="text1"/>
            <w:rPrChange w:id="2518" w:author="Mason,David Steven" w:date="2023-03-09T11:27:00Z">
              <w:rPr>
                <w:color w:val="FF0000"/>
                <w:highlight w:val="yellow"/>
              </w:rPr>
            </w:rPrChange>
          </w:rPr>
          <w:t xml:space="preserve"> </w:t>
        </w:r>
      </w:ins>
      <w:ins w:id="2519" w:author="Mason,David Steven" w:date="2023-02-24T10:01:00Z">
        <w:r w:rsidR="00DB2B7B" w:rsidRPr="000418A2">
          <w:rPr>
            <w:color w:val="000000" w:themeColor="text1"/>
            <w:rPrChange w:id="2520" w:author="Mason,David Steven" w:date="2023-03-09T11:27:00Z">
              <w:rPr>
                <w:color w:val="FF0000"/>
                <w:highlight w:val="yellow"/>
              </w:rPr>
            </w:rPrChange>
          </w:rPr>
          <w:t>correction</w:t>
        </w:r>
      </w:ins>
      <w:ins w:id="2521" w:author="Mason,David Steven" w:date="2023-02-24T10:00:00Z">
        <w:r w:rsidR="00DB2B7B" w:rsidRPr="000418A2">
          <w:rPr>
            <w:color w:val="000000" w:themeColor="text1"/>
            <w:rPrChange w:id="2522" w:author="Mason,David Steven" w:date="2023-03-09T11:27:00Z">
              <w:rPr>
                <w:color w:val="FF0000"/>
                <w:highlight w:val="yellow"/>
              </w:rPr>
            </w:rPrChange>
          </w:rPr>
          <w:t xml:space="preserve"> for multiple comparisons</w:t>
        </w:r>
      </w:ins>
      <w:ins w:id="2523" w:author="Mason,David Steven" w:date="2023-02-24T10:01:00Z">
        <w:r w:rsidR="00DB2B7B" w:rsidRPr="000418A2">
          <w:rPr>
            <w:color w:val="000000" w:themeColor="text1"/>
            <w:rPrChange w:id="2524" w:author="Mason,David Steven" w:date="2023-03-09T11:27:00Z">
              <w:rPr>
                <w:color w:val="FF0000"/>
                <w:highlight w:val="yellow"/>
              </w:rPr>
            </w:rPrChange>
          </w:rPr>
          <w:t>.</w:t>
        </w:r>
      </w:ins>
      <w:ins w:id="2525" w:author="Mason,David Steven" w:date="2023-02-24T10:00:00Z">
        <w:r w:rsidR="00DB2B7B" w:rsidRPr="000418A2">
          <w:rPr>
            <w:color w:val="000000" w:themeColor="text1"/>
            <w:rPrChange w:id="2526" w:author="Mason,David Steven" w:date="2023-03-09T11:27:00Z">
              <w:rPr>
                <w:color w:val="FF0000"/>
                <w:highlight w:val="yellow"/>
              </w:rPr>
            </w:rPrChange>
          </w:rPr>
          <w:t xml:space="preserve"> </w:t>
        </w:r>
      </w:ins>
      <w:ins w:id="2527" w:author="Mason,David Steven" w:date="2023-02-07T15:52:00Z">
        <w:r w:rsidRPr="000418A2">
          <w:rPr>
            <w:color w:val="000000" w:themeColor="text1"/>
          </w:rPr>
          <w:t xml:space="preserve">Without correcting for multiple comparisons, </w:t>
        </w:r>
      </w:ins>
      <w:ins w:id="2528" w:author="Mason,David Steven" w:date="2023-02-24T10:02:00Z">
        <w:r w:rsidR="00DB2B7B" w:rsidRPr="000418A2">
          <w:rPr>
            <w:color w:val="000000" w:themeColor="text1"/>
          </w:rPr>
          <w:t>mean total bird richness at control feeders was 0.3 less than at high and medium (LCL = -0.</w:t>
        </w:r>
      </w:ins>
      <w:ins w:id="2529" w:author="Mason,David Steven" w:date="2023-02-24T10:05:00Z">
        <w:r w:rsidR="00DB2B7B" w:rsidRPr="000418A2">
          <w:rPr>
            <w:color w:val="000000" w:themeColor="text1"/>
          </w:rPr>
          <w:t>73</w:t>
        </w:r>
      </w:ins>
      <w:ins w:id="2530" w:author="Mason,David Steven" w:date="2023-02-24T10:02:00Z">
        <w:r w:rsidR="00DB2B7B" w:rsidRPr="000418A2">
          <w:rPr>
            <w:color w:val="000000" w:themeColor="text1"/>
          </w:rPr>
          <w:t>, UCL = 0.</w:t>
        </w:r>
      </w:ins>
      <w:ins w:id="2531" w:author="Mason,David Steven" w:date="2023-02-24T10:05:00Z">
        <w:r w:rsidR="00DB2B7B" w:rsidRPr="000418A2">
          <w:rPr>
            <w:color w:val="000000" w:themeColor="text1"/>
          </w:rPr>
          <w:t>13</w:t>
        </w:r>
      </w:ins>
      <w:ins w:id="2532" w:author="Mason,David Steven" w:date="2023-02-24T10:02:00Z">
        <w:r w:rsidR="00DB2B7B" w:rsidRPr="000418A2">
          <w:rPr>
            <w:color w:val="000000" w:themeColor="text1"/>
          </w:rPr>
          <w:t>, p = 0.</w:t>
        </w:r>
      </w:ins>
      <w:ins w:id="2533" w:author="Mason,David Steven" w:date="2023-02-24T10:03:00Z">
        <w:r w:rsidR="00DB2B7B" w:rsidRPr="000418A2">
          <w:rPr>
            <w:color w:val="000000" w:themeColor="text1"/>
          </w:rPr>
          <w:t>165</w:t>
        </w:r>
      </w:ins>
      <w:ins w:id="2534" w:author="Mason,David Steven" w:date="2023-02-24T10:02:00Z">
        <w:r w:rsidR="00DB2B7B" w:rsidRPr="000418A2">
          <w:rPr>
            <w:color w:val="000000" w:themeColor="text1"/>
          </w:rPr>
          <w:t>) and 0.1 greater than at low</w:t>
        </w:r>
      </w:ins>
      <w:ins w:id="2535" w:author="Mason,David Steven" w:date="2023-03-10T13:27:00Z">
        <w:r w:rsidR="0078468A" w:rsidRPr="000418A2">
          <w:rPr>
            <w:color w:val="000000" w:themeColor="text1"/>
          </w:rPr>
          <w:t xml:space="preserve"> feeders</w:t>
        </w:r>
      </w:ins>
      <w:ins w:id="2536" w:author="Mason,David Steven" w:date="2023-02-24T10:02:00Z">
        <w:r w:rsidR="00DB2B7B" w:rsidRPr="000418A2">
          <w:rPr>
            <w:color w:val="000000" w:themeColor="text1"/>
          </w:rPr>
          <w:t xml:space="preserve"> (LCL = -0.</w:t>
        </w:r>
      </w:ins>
      <w:ins w:id="2537" w:author="Mason,David Steven" w:date="2023-02-24T10:05:00Z">
        <w:r w:rsidR="00DB2B7B" w:rsidRPr="000418A2">
          <w:rPr>
            <w:color w:val="000000" w:themeColor="text1"/>
          </w:rPr>
          <w:t>33</w:t>
        </w:r>
      </w:ins>
      <w:ins w:id="2538" w:author="Mason,David Steven" w:date="2023-02-24T10:02:00Z">
        <w:r w:rsidR="00DB2B7B" w:rsidRPr="000418A2">
          <w:rPr>
            <w:color w:val="000000" w:themeColor="text1"/>
          </w:rPr>
          <w:t>, UCL = 0.</w:t>
        </w:r>
      </w:ins>
      <w:ins w:id="2539" w:author="Mason,David Steven" w:date="2023-02-24T10:05:00Z">
        <w:r w:rsidR="00DB2B7B" w:rsidRPr="000418A2">
          <w:rPr>
            <w:color w:val="000000" w:themeColor="text1"/>
          </w:rPr>
          <w:t>53</w:t>
        </w:r>
      </w:ins>
      <w:ins w:id="2540" w:author="Mason,David Steven" w:date="2023-02-24T10:02:00Z">
        <w:r w:rsidR="00DB2B7B" w:rsidRPr="000418A2">
          <w:rPr>
            <w:color w:val="000000" w:themeColor="text1"/>
          </w:rPr>
          <w:t xml:space="preserve">, p = </w:t>
        </w:r>
      </w:ins>
      <w:ins w:id="2541" w:author="Mason,David Steven" w:date="2023-02-24T10:03:00Z">
        <w:r w:rsidR="00DB2B7B" w:rsidRPr="000418A2">
          <w:rPr>
            <w:color w:val="000000" w:themeColor="text1"/>
          </w:rPr>
          <w:t>0.638</w:t>
        </w:r>
      </w:ins>
      <w:ins w:id="2542" w:author="Mason,David Steven" w:date="2023-02-24T10:02:00Z">
        <w:r w:rsidR="00DB2B7B" w:rsidRPr="000418A2">
          <w:rPr>
            <w:color w:val="000000" w:themeColor="text1"/>
          </w:rPr>
          <w:t xml:space="preserve">); </w:t>
        </w:r>
        <w:r w:rsidR="00DB2B7B" w:rsidRPr="000418A2">
          <w:rPr>
            <w:color w:val="000000" w:themeColor="text1"/>
          </w:rPr>
          <w:lastRenderedPageBreak/>
          <w:t>and at low feeders, it was 0.4 less than at medium and high feeders (LCL = -</w:t>
        </w:r>
      </w:ins>
      <w:ins w:id="2543" w:author="Mason,David Steven" w:date="2023-02-24T10:05:00Z">
        <w:r w:rsidR="00DB2B7B" w:rsidRPr="000418A2">
          <w:rPr>
            <w:color w:val="000000" w:themeColor="text1"/>
          </w:rPr>
          <w:t>0.83</w:t>
        </w:r>
      </w:ins>
      <w:ins w:id="2544" w:author="Mason,David Steven" w:date="2023-02-24T10:02:00Z">
        <w:r w:rsidR="00DB2B7B" w:rsidRPr="000418A2">
          <w:rPr>
            <w:color w:val="000000" w:themeColor="text1"/>
          </w:rPr>
          <w:t>, UCL = 0.</w:t>
        </w:r>
      </w:ins>
      <w:ins w:id="2545" w:author="Mason,David Steven" w:date="2023-02-24T10:05:00Z">
        <w:r w:rsidR="00DB2B7B" w:rsidRPr="000418A2">
          <w:rPr>
            <w:color w:val="000000" w:themeColor="text1"/>
          </w:rPr>
          <w:t>03</w:t>
        </w:r>
      </w:ins>
      <w:ins w:id="2546" w:author="Mason,David Steven" w:date="2023-02-24T10:02:00Z">
        <w:r w:rsidR="00DB2B7B" w:rsidRPr="000418A2">
          <w:rPr>
            <w:color w:val="000000" w:themeColor="text1"/>
          </w:rPr>
          <w:t xml:space="preserve">, p = </w:t>
        </w:r>
      </w:ins>
      <w:ins w:id="2547" w:author="Mason,David Steven" w:date="2023-02-24T10:04:00Z">
        <w:r w:rsidR="00DB2B7B" w:rsidRPr="000418A2">
          <w:rPr>
            <w:color w:val="000000" w:themeColor="text1"/>
          </w:rPr>
          <w:t>0.068</w:t>
        </w:r>
      </w:ins>
      <w:ins w:id="2548" w:author="Mason,David Steven" w:date="2023-02-24T10:02:00Z">
        <w:r w:rsidR="00DB2B7B" w:rsidRPr="000418A2">
          <w:rPr>
            <w:color w:val="000000" w:themeColor="text1"/>
          </w:rPr>
          <w:t>), and at medium and high feeders it was equal (LCL = -0.</w:t>
        </w:r>
      </w:ins>
      <w:ins w:id="2549" w:author="Mason,David Steven" w:date="2023-02-24T10:05:00Z">
        <w:r w:rsidR="00DB2B7B" w:rsidRPr="000418A2">
          <w:rPr>
            <w:color w:val="000000" w:themeColor="text1"/>
          </w:rPr>
          <w:t>43</w:t>
        </w:r>
      </w:ins>
      <w:ins w:id="2550" w:author="Mason,David Steven" w:date="2023-02-24T10:02:00Z">
        <w:r w:rsidR="00DB2B7B" w:rsidRPr="000418A2">
          <w:rPr>
            <w:color w:val="000000" w:themeColor="text1"/>
          </w:rPr>
          <w:t>, UCL = 0.</w:t>
        </w:r>
      </w:ins>
      <w:ins w:id="2551" w:author="Mason,David Steven" w:date="2023-02-24T10:06:00Z">
        <w:r w:rsidR="00DB2B7B" w:rsidRPr="000418A2">
          <w:rPr>
            <w:color w:val="000000" w:themeColor="text1"/>
          </w:rPr>
          <w:t>43</w:t>
        </w:r>
      </w:ins>
      <w:ins w:id="2552" w:author="Mason,David Steven" w:date="2023-02-24T10:02:00Z">
        <w:r w:rsidR="00DB2B7B" w:rsidRPr="000418A2">
          <w:rPr>
            <w:color w:val="000000" w:themeColor="text1"/>
          </w:rPr>
          <w:t>, p = 1.000).</w:t>
        </w:r>
      </w:ins>
    </w:p>
    <w:p w14:paraId="02227216" w14:textId="77777777" w:rsidR="006D3119" w:rsidRPr="000418A2" w:rsidRDefault="006D3119">
      <w:pPr>
        <w:spacing w:line="360" w:lineRule="auto"/>
        <w:rPr>
          <w:ins w:id="2553" w:author="Mason,David Steven" w:date="2023-02-07T18:43:00Z"/>
          <w:color w:val="000000" w:themeColor="text1"/>
          <w:lang w:val="en-GB"/>
        </w:rPr>
        <w:pPrChange w:id="2554" w:author="Mason,David Steven" w:date="2023-02-17T14:13:00Z">
          <w:pPr>
            <w:spacing w:line="480" w:lineRule="auto"/>
          </w:pPr>
        </w:pPrChange>
      </w:pPr>
    </w:p>
    <w:p w14:paraId="0D2794C5" w14:textId="6CFB2D0B" w:rsidR="00DA72CB" w:rsidRPr="000418A2" w:rsidRDefault="00B16A68">
      <w:pPr>
        <w:spacing w:line="360" w:lineRule="auto"/>
        <w:rPr>
          <w:ins w:id="2555" w:author="Mason,David Steven" w:date="2023-02-14T13:47:00Z"/>
          <w:color w:val="000000" w:themeColor="text1"/>
          <w:lang w:val="en-GB"/>
        </w:rPr>
        <w:pPrChange w:id="2556" w:author="Mason,David Steven" w:date="2023-02-17T14:13:00Z">
          <w:pPr>
            <w:spacing w:line="480" w:lineRule="auto"/>
          </w:pPr>
        </w:pPrChange>
      </w:pPr>
      <w:r w:rsidRPr="000418A2">
        <w:rPr>
          <w:color w:val="000000" w:themeColor="text1"/>
          <w:lang w:val="en-GB"/>
        </w:rPr>
        <w:t>We found</w:t>
      </w:r>
      <w:ins w:id="2557" w:author="Mason,David Steven" w:date="2023-02-07T19:05:00Z">
        <w:r w:rsidR="006D3119" w:rsidRPr="000418A2">
          <w:rPr>
            <w:color w:val="000000" w:themeColor="text1"/>
            <w:lang w:val="en-GB"/>
          </w:rPr>
          <w:t xml:space="preserve"> that</w:t>
        </w:r>
      </w:ins>
      <w:r w:rsidRPr="000418A2">
        <w:rPr>
          <w:color w:val="000000" w:themeColor="text1"/>
          <w:lang w:val="en-GB"/>
        </w:rPr>
        <w:t xml:space="preserve"> f</w:t>
      </w:r>
      <w:r w:rsidR="00C5740B" w:rsidRPr="000418A2">
        <w:rPr>
          <w:color w:val="000000" w:themeColor="text1"/>
          <w:lang w:val="en-GB"/>
        </w:rPr>
        <w:t>eeder resource level treatment</w:t>
      </w:r>
      <w:ins w:id="2558" w:author="Mason,David Steven" w:date="2023-02-07T19:06:00Z">
        <w:r w:rsidR="006D3119" w:rsidRPr="000418A2">
          <w:rPr>
            <w:color w:val="000000" w:themeColor="text1"/>
            <w:lang w:val="en-GB"/>
          </w:rPr>
          <w:t xml:space="preserve"> (</w:t>
        </w:r>
        <w:r w:rsidR="006D3119" w:rsidRPr="000418A2">
          <w:rPr>
            <w:color w:val="000000" w:themeColor="text1"/>
          </w:rPr>
          <w:t>χ2 = 1</w:t>
        </w:r>
      </w:ins>
      <w:ins w:id="2559" w:author="Mason,David Steven" w:date="2023-02-18T14:32:00Z">
        <w:r w:rsidR="004A4C3D" w:rsidRPr="000418A2">
          <w:rPr>
            <w:color w:val="000000" w:themeColor="text1"/>
          </w:rPr>
          <w:t>1.21</w:t>
        </w:r>
      </w:ins>
      <w:ins w:id="2560" w:author="Mason,David Steven" w:date="2023-02-07T19:06:00Z">
        <w:r w:rsidR="006D3119" w:rsidRPr="000418A2">
          <w:rPr>
            <w:color w:val="000000" w:themeColor="text1"/>
          </w:rPr>
          <w:t xml:space="preserve">, </w:t>
        </w:r>
        <w:proofErr w:type="spellStart"/>
        <w:r w:rsidR="006D3119" w:rsidRPr="000418A2">
          <w:rPr>
            <w:color w:val="000000" w:themeColor="text1"/>
          </w:rPr>
          <w:t>df</w:t>
        </w:r>
        <w:proofErr w:type="spellEnd"/>
        <w:r w:rsidR="006D3119" w:rsidRPr="000418A2">
          <w:rPr>
            <w:color w:val="000000" w:themeColor="text1"/>
          </w:rPr>
          <w:t xml:space="preserve"> = 3, p = 0.0</w:t>
        </w:r>
      </w:ins>
      <w:ins w:id="2561" w:author="Mason,David Steven" w:date="2023-02-18T14:32:00Z">
        <w:r w:rsidR="004A4C3D" w:rsidRPr="000418A2">
          <w:rPr>
            <w:color w:val="000000" w:themeColor="text1"/>
          </w:rPr>
          <w:t>11</w:t>
        </w:r>
      </w:ins>
      <w:ins w:id="2562" w:author="Mason,David Steven" w:date="2023-02-07T19:06:00Z">
        <w:r w:rsidR="006D3119" w:rsidRPr="000418A2">
          <w:rPr>
            <w:color w:val="000000" w:themeColor="text1"/>
            <w:lang w:val="en-GB"/>
          </w:rPr>
          <w:t>)</w:t>
        </w:r>
      </w:ins>
      <w:ins w:id="2563" w:author="Mason,David Steven" w:date="2023-02-18T14:32:00Z">
        <w:r w:rsidR="004A4C3D" w:rsidRPr="000418A2">
          <w:rPr>
            <w:color w:val="000000" w:themeColor="text1"/>
            <w:lang w:val="en-GB"/>
          </w:rPr>
          <w:t xml:space="preserve"> and</w:t>
        </w:r>
      </w:ins>
      <w:ins w:id="2564" w:author="Mason,David Steven" w:date="2023-02-07T19:05:00Z">
        <w:r w:rsidR="006D3119" w:rsidRPr="000418A2">
          <w:rPr>
            <w:color w:val="000000" w:themeColor="text1"/>
            <w:lang w:val="en-GB"/>
          </w:rPr>
          <w:t xml:space="preserve"> weeks since </w:t>
        </w:r>
      </w:ins>
      <w:ins w:id="2565" w:author="Mason,David Steven" w:date="2023-02-18T11:42:00Z">
        <w:r w:rsidR="00717390" w:rsidRPr="000418A2">
          <w:rPr>
            <w:color w:val="000000" w:themeColor="text1"/>
            <w:lang w:val="en-GB"/>
          </w:rPr>
          <w:t xml:space="preserve">the </w:t>
        </w:r>
      </w:ins>
      <w:ins w:id="2566" w:author="Mason,David Steven" w:date="2023-02-08T12:47:00Z">
        <w:r w:rsidR="007E37F3" w:rsidRPr="000418A2">
          <w:rPr>
            <w:color w:val="000000" w:themeColor="text1"/>
            <w:lang w:val="en-GB"/>
          </w:rPr>
          <w:t>acclimatization period</w:t>
        </w:r>
      </w:ins>
      <w:ins w:id="2567" w:author="Mason,David Steven" w:date="2023-02-07T19:06:00Z">
        <w:r w:rsidR="006D3119" w:rsidRPr="000418A2">
          <w:rPr>
            <w:color w:val="000000" w:themeColor="text1"/>
            <w:lang w:val="en-GB"/>
          </w:rPr>
          <w:t xml:space="preserve"> (</w:t>
        </w:r>
        <w:r w:rsidR="006D3119" w:rsidRPr="000418A2">
          <w:rPr>
            <w:color w:val="000000" w:themeColor="text1"/>
          </w:rPr>
          <w:t xml:space="preserve">χ2 = </w:t>
        </w:r>
      </w:ins>
      <w:ins w:id="2568" w:author="Mason,David Steven" w:date="2023-02-07T19:07:00Z">
        <w:r w:rsidR="006D3119" w:rsidRPr="000418A2">
          <w:rPr>
            <w:color w:val="000000" w:themeColor="text1"/>
          </w:rPr>
          <w:t>16.</w:t>
        </w:r>
      </w:ins>
      <w:ins w:id="2569" w:author="Mason,David Steven" w:date="2023-02-18T14:32:00Z">
        <w:r w:rsidR="004A4C3D" w:rsidRPr="000418A2">
          <w:rPr>
            <w:color w:val="000000" w:themeColor="text1"/>
          </w:rPr>
          <w:t>5</w:t>
        </w:r>
      </w:ins>
      <w:ins w:id="2570" w:author="Mason,David Steven" w:date="2023-02-07T19:07:00Z">
        <w:r w:rsidR="006D3119" w:rsidRPr="000418A2">
          <w:rPr>
            <w:color w:val="000000" w:themeColor="text1"/>
          </w:rPr>
          <w:t>4</w:t>
        </w:r>
      </w:ins>
      <w:ins w:id="2571" w:author="Mason,David Steven" w:date="2023-02-07T19:06:00Z">
        <w:r w:rsidR="006D3119" w:rsidRPr="000418A2">
          <w:rPr>
            <w:color w:val="000000" w:themeColor="text1"/>
          </w:rPr>
          <w:t xml:space="preserve">, </w:t>
        </w:r>
        <w:proofErr w:type="spellStart"/>
        <w:r w:rsidR="006D3119" w:rsidRPr="000418A2">
          <w:rPr>
            <w:color w:val="000000" w:themeColor="text1"/>
          </w:rPr>
          <w:t>df</w:t>
        </w:r>
        <w:proofErr w:type="spellEnd"/>
        <w:r w:rsidR="006D3119" w:rsidRPr="000418A2">
          <w:rPr>
            <w:color w:val="000000" w:themeColor="text1"/>
          </w:rPr>
          <w:t xml:space="preserve"> = </w:t>
        </w:r>
      </w:ins>
      <w:ins w:id="2572" w:author="Mason,David Steven" w:date="2023-02-07T19:07:00Z">
        <w:r w:rsidR="006D3119" w:rsidRPr="000418A2">
          <w:rPr>
            <w:color w:val="000000" w:themeColor="text1"/>
          </w:rPr>
          <w:t>1</w:t>
        </w:r>
      </w:ins>
      <w:ins w:id="2573" w:author="Mason,David Steven" w:date="2023-02-07T19:06:00Z">
        <w:r w:rsidR="006D3119" w:rsidRPr="000418A2">
          <w:rPr>
            <w:color w:val="000000" w:themeColor="text1"/>
          </w:rPr>
          <w:t xml:space="preserve">, p </w:t>
        </w:r>
      </w:ins>
      <w:ins w:id="2574" w:author="Mason,David Steven" w:date="2023-02-07T19:07:00Z">
        <w:r w:rsidR="006D3119" w:rsidRPr="000418A2">
          <w:rPr>
            <w:color w:val="000000" w:themeColor="text1"/>
          </w:rPr>
          <w:t>&lt;</w:t>
        </w:r>
      </w:ins>
      <w:ins w:id="2575" w:author="Mason,David Steven" w:date="2023-02-07T19:06:00Z">
        <w:r w:rsidR="006D3119" w:rsidRPr="000418A2">
          <w:rPr>
            <w:color w:val="000000" w:themeColor="text1"/>
          </w:rPr>
          <w:t xml:space="preserve"> 0.00</w:t>
        </w:r>
      </w:ins>
      <w:ins w:id="2576" w:author="Mason,David Steven" w:date="2023-02-07T19:07:00Z">
        <w:r w:rsidR="006D3119" w:rsidRPr="000418A2">
          <w:rPr>
            <w:color w:val="000000" w:themeColor="text1"/>
          </w:rPr>
          <w:t>1</w:t>
        </w:r>
      </w:ins>
      <w:ins w:id="2577" w:author="Mason,David Steven" w:date="2023-02-18T14:33:00Z">
        <w:r w:rsidR="004A4C3D" w:rsidRPr="000418A2">
          <w:rPr>
            <w:color w:val="000000" w:themeColor="text1"/>
            <w:lang w:val="en-GB"/>
          </w:rPr>
          <w:t xml:space="preserve">) were </w:t>
        </w:r>
      </w:ins>
      <w:del w:id="2578" w:author="Mason,David Steven" w:date="2023-02-07T19:05:00Z">
        <w:r w:rsidR="00C5740B" w:rsidRPr="000418A2" w:rsidDel="006D3119">
          <w:rPr>
            <w:color w:val="000000" w:themeColor="text1"/>
            <w:lang w:val="en-GB"/>
          </w:rPr>
          <w:delText xml:space="preserve"> was a </w:delText>
        </w:r>
      </w:del>
      <w:r w:rsidR="0024518E" w:rsidRPr="000418A2">
        <w:rPr>
          <w:color w:val="000000" w:themeColor="text1"/>
          <w:lang w:val="en-GB"/>
        </w:rPr>
        <w:t xml:space="preserve">statistically </w:t>
      </w:r>
      <w:r w:rsidR="00C5740B" w:rsidRPr="000418A2">
        <w:rPr>
          <w:color w:val="000000" w:themeColor="text1"/>
          <w:lang w:val="en-GB"/>
        </w:rPr>
        <w:t>significant predictor</w:t>
      </w:r>
      <w:ins w:id="2579" w:author="Mason,David Steven" w:date="2023-02-07T19:07:00Z">
        <w:r w:rsidR="006D3119" w:rsidRPr="000418A2">
          <w:rPr>
            <w:color w:val="000000" w:themeColor="text1"/>
            <w:lang w:val="en-GB"/>
          </w:rPr>
          <w:t>s</w:t>
        </w:r>
      </w:ins>
      <w:r w:rsidR="00C5740B" w:rsidRPr="000418A2">
        <w:rPr>
          <w:color w:val="000000" w:themeColor="text1"/>
          <w:lang w:val="en-GB"/>
        </w:rPr>
        <w:t xml:space="preserve"> of </w:t>
      </w:r>
      <w:ins w:id="2580" w:author="Mason,David Steven" w:date="2023-02-07T18:44:00Z">
        <w:r w:rsidR="006D3119" w:rsidRPr="000418A2">
          <w:rPr>
            <w:color w:val="000000" w:themeColor="text1"/>
            <w:lang w:val="en-GB"/>
          </w:rPr>
          <w:t xml:space="preserve">weekly </w:t>
        </w:r>
      </w:ins>
      <w:r w:rsidR="00C5740B" w:rsidRPr="000418A2">
        <w:rPr>
          <w:color w:val="000000" w:themeColor="text1"/>
          <w:lang w:val="en-GB"/>
        </w:rPr>
        <w:t xml:space="preserve">bird </w:t>
      </w:r>
      <w:r w:rsidR="00276BBD" w:rsidRPr="000418A2">
        <w:rPr>
          <w:color w:val="000000" w:themeColor="text1"/>
          <w:lang w:val="en-GB"/>
        </w:rPr>
        <w:t xml:space="preserve">species </w:t>
      </w:r>
      <w:r w:rsidR="00C5740B" w:rsidRPr="000418A2">
        <w:rPr>
          <w:color w:val="000000" w:themeColor="text1"/>
          <w:lang w:val="en-GB"/>
        </w:rPr>
        <w:t>richness at feeders</w:t>
      </w:r>
      <w:ins w:id="2581" w:author="Mason,David Steven" w:date="2023-02-14T12:42:00Z">
        <w:r w:rsidR="00F62EE2" w:rsidRPr="000418A2">
          <w:rPr>
            <w:color w:val="000000" w:themeColor="text1"/>
            <w:lang w:val="en-GB"/>
          </w:rPr>
          <w:t xml:space="preserve">. </w:t>
        </w:r>
      </w:ins>
      <w:del w:id="2582" w:author="Mason,David Steven" w:date="2023-02-14T12:42:00Z">
        <w:r w:rsidR="00C5740B" w:rsidRPr="000418A2" w:rsidDel="00F62EE2">
          <w:rPr>
            <w:color w:val="000000" w:themeColor="text1"/>
            <w:lang w:val="en-GB"/>
          </w:rPr>
          <w:delText xml:space="preserve"> (</w:delText>
        </w:r>
        <w:r w:rsidR="00212B3C" w:rsidRPr="000418A2" w:rsidDel="00F62EE2">
          <w:rPr>
            <w:color w:val="000000" w:themeColor="text1"/>
            <w:lang w:val="en-GB"/>
          </w:rPr>
          <w:delText xml:space="preserve">Figure </w:delText>
        </w:r>
        <w:r w:rsidR="00540164" w:rsidRPr="000418A2" w:rsidDel="00F62EE2">
          <w:rPr>
            <w:color w:val="000000" w:themeColor="text1"/>
            <w:lang w:val="en-GB"/>
          </w:rPr>
          <w:delText>3</w:delText>
        </w:r>
        <w:r w:rsidR="00262E0C" w:rsidRPr="000418A2" w:rsidDel="00F62EE2">
          <w:rPr>
            <w:color w:val="000000" w:themeColor="text1"/>
            <w:lang w:val="en-GB"/>
          </w:rPr>
          <w:delText>A</w:delText>
        </w:r>
      </w:del>
      <w:del w:id="2583" w:author="Mason,David Steven" w:date="2023-02-07T19:06:00Z">
        <w:r w:rsidR="00212B3C" w:rsidRPr="000418A2" w:rsidDel="006D3119">
          <w:rPr>
            <w:color w:val="000000" w:themeColor="text1"/>
            <w:lang w:val="en-GB"/>
          </w:rPr>
          <w:delText xml:space="preserve">; </w:delText>
        </w:r>
        <w:r w:rsidR="00C5740B" w:rsidRPr="000418A2" w:rsidDel="006D3119">
          <w:rPr>
            <w:color w:val="000000" w:themeColor="text1"/>
          </w:rPr>
          <w:delText xml:space="preserve">χ2 = </w:delText>
        </w:r>
      </w:del>
      <w:del w:id="2584" w:author="Mason,David Steven" w:date="2023-01-30T16:47:00Z">
        <w:r w:rsidRPr="000418A2" w:rsidDel="00C5740B">
          <w:rPr>
            <w:color w:val="000000" w:themeColor="text1"/>
          </w:rPr>
          <w:delText>7.9</w:delText>
        </w:r>
      </w:del>
      <w:del w:id="2585" w:author="Mason,David Steven" w:date="2023-02-07T19:06:00Z">
        <w:r w:rsidR="00C5740B" w:rsidRPr="000418A2" w:rsidDel="006D3119">
          <w:rPr>
            <w:color w:val="000000" w:themeColor="text1"/>
          </w:rPr>
          <w:delText>, df = 3, p = 0.</w:delText>
        </w:r>
      </w:del>
      <w:del w:id="2586" w:author="Mason,David Steven" w:date="2023-01-30T16:47:00Z">
        <w:r w:rsidRPr="000418A2" w:rsidDel="00C5740B">
          <w:rPr>
            <w:color w:val="000000" w:themeColor="text1"/>
          </w:rPr>
          <w:delText>05</w:delText>
        </w:r>
      </w:del>
      <w:del w:id="2587" w:author="Mason,David Steven" w:date="2023-02-14T12:42:00Z">
        <w:r w:rsidR="00C5740B" w:rsidRPr="000418A2" w:rsidDel="00F62EE2">
          <w:rPr>
            <w:color w:val="000000" w:themeColor="text1"/>
            <w:lang w:val="en-GB"/>
          </w:rPr>
          <w:delText xml:space="preserve">). </w:delText>
        </w:r>
      </w:del>
      <w:r w:rsidR="00C5740B" w:rsidRPr="000418A2">
        <w:rPr>
          <w:color w:val="000000" w:themeColor="text1"/>
          <w:lang w:val="en-GB"/>
        </w:rPr>
        <w:t xml:space="preserve">The </w:t>
      </w:r>
      <w:ins w:id="2588" w:author="Mason,David Steven" w:date="2023-02-07T19:07:00Z">
        <w:r w:rsidR="006D3119" w:rsidRPr="000418A2">
          <w:rPr>
            <w:color w:val="000000" w:themeColor="text1"/>
            <w:lang w:val="en-GB"/>
          </w:rPr>
          <w:t>interaction between treatment and weeks was not signif</w:t>
        </w:r>
      </w:ins>
      <w:ins w:id="2589" w:author="Mason,David Steven" w:date="2023-02-07T19:08:00Z">
        <w:r w:rsidR="006D3119" w:rsidRPr="000418A2">
          <w:rPr>
            <w:color w:val="000000" w:themeColor="text1"/>
            <w:lang w:val="en-GB"/>
          </w:rPr>
          <w:t>icant (</w:t>
        </w:r>
        <w:r w:rsidR="006D3119" w:rsidRPr="000418A2">
          <w:rPr>
            <w:color w:val="000000" w:themeColor="text1"/>
          </w:rPr>
          <w:t>χ2 = 2.</w:t>
        </w:r>
      </w:ins>
      <w:ins w:id="2590" w:author="Mason,David Steven" w:date="2023-02-14T12:42:00Z">
        <w:r w:rsidR="00F62EE2" w:rsidRPr="000418A2">
          <w:rPr>
            <w:color w:val="000000" w:themeColor="text1"/>
          </w:rPr>
          <w:t>8</w:t>
        </w:r>
      </w:ins>
      <w:ins w:id="2591" w:author="Mason,David Steven" w:date="2023-02-18T14:33:00Z">
        <w:r w:rsidR="004A4C3D" w:rsidRPr="000418A2">
          <w:rPr>
            <w:color w:val="000000" w:themeColor="text1"/>
          </w:rPr>
          <w:t>4</w:t>
        </w:r>
      </w:ins>
      <w:ins w:id="2592" w:author="Mason,David Steven" w:date="2023-02-07T19:08:00Z">
        <w:r w:rsidR="006D3119" w:rsidRPr="000418A2">
          <w:rPr>
            <w:color w:val="000000" w:themeColor="text1"/>
          </w:rPr>
          <w:t xml:space="preserve">, </w:t>
        </w:r>
        <w:proofErr w:type="spellStart"/>
        <w:r w:rsidR="006D3119" w:rsidRPr="000418A2">
          <w:rPr>
            <w:color w:val="000000" w:themeColor="text1"/>
          </w:rPr>
          <w:t>df</w:t>
        </w:r>
        <w:proofErr w:type="spellEnd"/>
        <w:r w:rsidR="006D3119" w:rsidRPr="000418A2">
          <w:rPr>
            <w:color w:val="000000" w:themeColor="text1"/>
          </w:rPr>
          <w:t xml:space="preserve"> = 3, p = 0.4</w:t>
        </w:r>
      </w:ins>
      <w:ins w:id="2593" w:author="Mason,David Steven" w:date="2023-02-18T14:33:00Z">
        <w:r w:rsidR="004A4C3D" w:rsidRPr="000418A2">
          <w:rPr>
            <w:color w:val="000000" w:themeColor="text1"/>
          </w:rPr>
          <w:t>18</w:t>
        </w:r>
      </w:ins>
      <w:ins w:id="2594" w:author="Mason,David Steven" w:date="2023-02-14T17:09:00Z">
        <w:r w:rsidR="00A86C0A" w:rsidRPr="000418A2">
          <w:rPr>
            <w:color w:val="000000" w:themeColor="text1"/>
          </w:rPr>
          <w:t xml:space="preserve">; </w:t>
        </w:r>
        <w:r w:rsidR="00A86C0A" w:rsidRPr="000418A2">
          <w:rPr>
            <w:color w:val="000000" w:themeColor="text1"/>
            <w:lang w:val="en-GB"/>
          </w:rPr>
          <w:t>SI Figure 1A</w:t>
        </w:r>
      </w:ins>
      <w:ins w:id="2595" w:author="Mason,David Steven" w:date="2023-02-07T19:08:00Z">
        <w:r w:rsidR="006D3119" w:rsidRPr="000418A2">
          <w:rPr>
            <w:color w:val="000000" w:themeColor="text1"/>
            <w:lang w:val="en-GB"/>
          </w:rPr>
          <w:t>). The</w:t>
        </w:r>
      </w:ins>
      <w:ins w:id="2596" w:author="Mason,David Steven" w:date="2023-02-18T14:42:00Z">
        <w:r w:rsidR="004A4C3D" w:rsidRPr="000418A2">
          <w:rPr>
            <w:color w:val="000000" w:themeColor="text1"/>
            <w:lang w:val="en-GB"/>
          </w:rPr>
          <w:t xml:space="preserve"> fixed effects in the</w:t>
        </w:r>
      </w:ins>
      <w:ins w:id="2597" w:author="Mason,David Steven" w:date="2023-02-07T19:08:00Z">
        <w:r w:rsidR="006D3119" w:rsidRPr="000418A2">
          <w:rPr>
            <w:color w:val="000000" w:themeColor="text1"/>
            <w:lang w:val="en-GB"/>
          </w:rPr>
          <w:t xml:space="preserve"> </w:t>
        </w:r>
      </w:ins>
      <w:del w:id="2598" w:author="Mason,David Steven" w:date="2023-02-14T12:44:00Z">
        <w:r w:rsidR="00C5740B" w:rsidRPr="000418A2" w:rsidDel="00F62EE2">
          <w:rPr>
            <w:color w:val="000000" w:themeColor="text1"/>
            <w:lang w:val="en-GB"/>
          </w:rPr>
          <w:delText xml:space="preserve">entire </w:delText>
        </w:r>
      </w:del>
      <w:r w:rsidR="00C5740B" w:rsidRPr="000418A2">
        <w:rPr>
          <w:color w:val="000000" w:themeColor="text1"/>
          <w:lang w:val="en-GB"/>
        </w:rPr>
        <w:t xml:space="preserve">model </w:t>
      </w:r>
      <w:ins w:id="2599" w:author="Mason,David Steven" w:date="2023-02-23T14:08:00Z">
        <w:r w:rsidR="00850348" w:rsidRPr="000418A2">
          <w:rPr>
            <w:color w:val="000000" w:themeColor="text1"/>
            <w:lang w:val="en-GB"/>
          </w:rPr>
          <w:t xml:space="preserve">explained </w:t>
        </w:r>
      </w:ins>
      <w:ins w:id="2600" w:author="Mason,David Steven" w:date="2023-02-18T14:42:00Z">
        <w:r w:rsidR="004A4C3D" w:rsidRPr="000418A2">
          <w:rPr>
            <w:color w:val="000000" w:themeColor="text1"/>
            <w:lang w:val="en-GB"/>
          </w:rPr>
          <w:t>4</w:t>
        </w:r>
        <w:r w:rsidR="004A4C3D" w:rsidRPr="000418A2">
          <w:rPr>
            <w:color w:val="000000" w:themeColor="text1"/>
          </w:rPr>
          <w:t>–6</w:t>
        </w:r>
        <w:r w:rsidR="004A4C3D" w:rsidRPr="000418A2">
          <w:rPr>
            <w:color w:val="000000" w:themeColor="text1"/>
            <w:lang w:val="en-GB"/>
          </w:rPr>
          <w:t xml:space="preserve">% </w:t>
        </w:r>
        <w:r w:rsidR="00F85F2D" w:rsidRPr="000418A2">
          <w:rPr>
            <w:color w:val="000000" w:themeColor="text1"/>
            <w:lang w:val="en-GB"/>
          </w:rPr>
          <w:t xml:space="preserve">of the variance in the data. The random blocking effect accounted for </w:t>
        </w:r>
      </w:ins>
      <w:ins w:id="2601" w:author="Mason,David Steven" w:date="2023-02-18T14:44:00Z">
        <w:r w:rsidR="00F85F2D" w:rsidRPr="000418A2">
          <w:rPr>
            <w:color w:val="000000" w:themeColor="text1"/>
            <w:lang w:val="en-GB"/>
          </w:rPr>
          <w:t>26</w:t>
        </w:r>
      </w:ins>
      <w:ins w:id="2602" w:author="Mason,David Steven" w:date="2023-02-18T14:42:00Z">
        <w:r w:rsidR="00F85F2D" w:rsidRPr="000418A2">
          <w:rPr>
            <w:color w:val="000000" w:themeColor="text1"/>
          </w:rPr>
          <w:t>–</w:t>
        </w:r>
      </w:ins>
      <w:ins w:id="2603" w:author="Mason,David Steven" w:date="2023-02-18T14:44:00Z">
        <w:r w:rsidR="00F85F2D" w:rsidRPr="000418A2">
          <w:rPr>
            <w:color w:val="000000" w:themeColor="text1"/>
          </w:rPr>
          <w:t>43</w:t>
        </w:r>
      </w:ins>
      <w:ins w:id="2604" w:author="Mason,David Steven" w:date="2023-02-18T14:42:00Z">
        <w:r w:rsidR="00F85F2D" w:rsidRPr="000418A2">
          <w:rPr>
            <w:color w:val="000000" w:themeColor="text1"/>
            <w:lang w:val="en-GB"/>
          </w:rPr>
          <w:t xml:space="preserve">% </w:t>
        </w:r>
      </w:ins>
      <w:del w:id="2605" w:author="Mason,David Steven" w:date="2023-02-18T14:44:00Z">
        <w:r w:rsidR="00C5740B" w:rsidRPr="000418A2" w:rsidDel="00F85F2D">
          <w:rPr>
            <w:color w:val="000000" w:themeColor="text1"/>
            <w:lang w:val="en-GB"/>
          </w:rPr>
          <w:delText xml:space="preserve">explained </w:delText>
        </w:r>
      </w:del>
      <w:ins w:id="2606" w:author="Mason,David Steven" w:date="2023-02-18T14:44:00Z">
        <w:r w:rsidR="00F85F2D" w:rsidRPr="000418A2">
          <w:rPr>
            <w:color w:val="000000" w:themeColor="text1"/>
            <w:lang w:val="en-GB"/>
          </w:rPr>
          <w:t>of the variance (</w:t>
        </w:r>
      </w:ins>
      <w:del w:id="2607" w:author="Mason,David Steven" w:date="2023-01-30T16:53:00Z">
        <w:r w:rsidRPr="000418A2" w:rsidDel="00C5740B">
          <w:rPr>
            <w:color w:val="000000" w:themeColor="text1"/>
            <w:lang w:val="en-GB"/>
          </w:rPr>
          <w:delText>90</w:delText>
        </w:r>
      </w:del>
      <w:ins w:id="2608" w:author="Mason,David Steven" w:date="2023-02-18T14:33:00Z">
        <w:r w:rsidR="004A4C3D" w:rsidRPr="000418A2">
          <w:rPr>
            <w:color w:val="000000" w:themeColor="text1"/>
            <w:lang w:val="en-GB"/>
          </w:rPr>
          <w:t>29</w:t>
        </w:r>
      </w:ins>
      <w:ins w:id="2609" w:author="Mason,David Steven" w:date="2023-02-18T14:34:00Z">
        <w:r w:rsidR="004A4C3D" w:rsidRPr="000418A2">
          <w:rPr>
            <w:color w:val="000000" w:themeColor="text1"/>
          </w:rPr>
          <w:t>–49</w:t>
        </w:r>
      </w:ins>
      <w:r w:rsidR="00C5740B" w:rsidRPr="000418A2">
        <w:rPr>
          <w:color w:val="000000" w:themeColor="text1"/>
          <w:lang w:val="en-GB"/>
        </w:rPr>
        <w:t xml:space="preserve">% </w:t>
      </w:r>
      <w:del w:id="2610" w:author="Mason,David Steven" w:date="2023-02-18T14:44:00Z">
        <w:r w:rsidR="00C5740B" w:rsidRPr="000418A2" w:rsidDel="00F85F2D">
          <w:rPr>
            <w:color w:val="000000" w:themeColor="text1"/>
            <w:lang w:val="en-GB"/>
          </w:rPr>
          <w:delText xml:space="preserve">of </w:delText>
        </w:r>
      </w:del>
      <w:del w:id="2611" w:author="Mason,David Steven" w:date="2023-02-14T12:44:00Z">
        <w:r w:rsidR="00C5740B" w:rsidRPr="000418A2" w:rsidDel="00F62EE2">
          <w:rPr>
            <w:color w:val="000000" w:themeColor="text1"/>
            <w:lang w:val="en-GB"/>
          </w:rPr>
          <w:delText xml:space="preserve">the </w:delText>
        </w:r>
      </w:del>
      <w:del w:id="2612" w:author="Mason,David Steven" w:date="2023-02-18T14:44:00Z">
        <w:r w:rsidR="00C5740B" w:rsidRPr="000418A2" w:rsidDel="00F85F2D">
          <w:rPr>
            <w:color w:val="000000" w:themeColor="text1"/>
            <w:lang w:val="en-GB"/>
          </w:rPr>
          <w:delText xml:space="preserve">variance in the </w:delText>
        </w:r>
      </w:del>
      <w:del w:id="2613" w:author="Mason,David Steven" w:date="2023-02-14T12:44:00Z">
        <w:r w:rsidR="00C5740B" w:rsidRPr="000418A2" w:rsidDel="00F62EE2">
          <w:rPr>
            <w:color w:val="000000" w:themeColor="text1"/>
            <w:lang w:val="en-GB"/>
          </w:rPr>
          <w:delText>model</w:delText>
        </w:r>
      </w:del>
      <w:ins w:id="2614" w:author="Mason,David Steven" w:date="2023-02-18T14:44:00Z">
        <w:r w:rsidR="00F85F2D" w:rsidRPr="000418A2">
          <w:rPr>
            <w:color w:val="000000" w:themeColor="text1"/>
            <w:lang w:val="en-GB"/>
          </w:rPr>
          <w:t>total explained variance)</w:t>
        </w:r>
      </w:ins>
      <w:ins w:id="2615" w:author="Mason,David Steven" w:date="2023-02-07T19:10:00Z">
        <w:r w:rsidR="006D3119" w:rsidRPr="000418A2">
          <w:rPr>
            <w:color w:val="000000" w:themeColor="text1"/>
            <w:lang w:val="en-GB"/>
          </w:rPr>
          <w:t xml:space="preserve">. </w:t>
        </w:r>
      </w:ins>
      <w:ins w:id="2616" w:author="Mason,David Steven" w:date="2023-02-18T14:47:00Z">
        <w:r w:rsidR="00F85F2D" w:rsidRPr="000418A2">
          <w:rPr>
            <w:color w:val="000000" w:themeColor="text1"/>
            <w:lang w:val="en-GB"/>
          </w:rPr>
          <w:t>M</w:t>
        </w:r>
      </w:ins>
      <w:ins w:id="2617" w:author="Mason,David Steven" w:date="2023-02-10T21:33:00Z">
        <w:r w:rsidR="00F31AC8" w:rsidRPr="000418A2">
          <w:rPr>
            <w:color w:val="000000" w:themeColor="text1"/>
            <w:lang w:val="en-GB"/>
          </w:rPr>
          <w:t xml:space="preserve">ean </w:t>
        </w:r>
      </w:ins>
      <w:ins w:id="2618" w:author="Mason,David Steven" w:date="2023-02-08T12:27:00Z">
        <w:r w:rsidR="00FA0E98" w:rsidRPr="000418A2">
          <w:rPr>
            <w:color w:val="000000" w:themeColor="text1"/>
            <w:lang w:val="en-GB"/>
          </w:rPr>
          <w:t xml:space="preserve">weekly bird richness was </w:t>
        </w:r>
      </w:ins>
      <w:ins w:id="2619" w:author="Mason,David Steven" w:date="2023-02-10T21:29:00Z">
        <w:r w:rsidR="00AC4D07" w:rsidRPr="000418A2">
          <w:rPr>
            <w:color w:val="000000" w:themeColor="text1"/>
            <w:lang w:val="en-GB"/>
          </w:rPr>
          <w:t>greatest</w:t>
        </w:r>
      </w:ins>
      <w:ins w:id="2620" w:author="Mason,David Steven" w:date="2023-02-08T12:27:00Z">
        <w:r w:rsidR="00FA0E98" w:rsidRPr="000418A2">
          <w:rPr>
            <w:color w:val="000000" w:themeColor="text1"/>
            <w:lang w:val="en-GB"/>
          </w:rPr>
          <w:t xml:space="preserve"> at medium feeders</w:t>
        </w:r>
      </w:ins>
      <w:ins w:id="2621" w:author="Mason,David Steven" w:date="2023-02-08T12:28:00Z">
        <w:r w:rsidR="00FA0E98" w:rsidRPr="000418A2">
          <w:rPr>
            <w:color w:val="000000" w:themeColor="text1"/>
            <w:lang w:val="en-GB"/>
          </w:rPr>
          <w:t xml:space="preserve"> (</w:t>
        </w:r>
        <w:r w:rsidR="00FA0E98" w:rsidRPr="000418A2">
          <w:rPr>
            <w:color w:val="000000" w:themeColor="text1"/>
          </w:rPr>
          <w:t>x̄ = 0.8</w:t>
        </w:r>
      </w:ins>
      <w:ins w:id="2622" w:author="Mason,David Steven" w:date="2023-02-18T14:47:00Z">
        <w:r w:rsidR="00F85F2D" w:rsidRPr="000418A2">
          <w:rPr>
            <w:color w:val="000000" w:themeColor="text1"/>
          </w:rPr>
          <w:t>7</w:t>
        </w:r>
      </w:ins>
      <w:ins w:id="2623" w:author="Mason,David Steven" w:date="2023-02-08T12:28:00Z">
        <w:r w:rsidR="00FA0E98" w:rsidRPr="000418A2">
          <w:rPr>
            <w:color w:val="000000" w:themeColor="text1"/>
          </w:rPr>
          <w:t>, LCL = 0.</w:t>
        </w:r>
      </w:ins>
      <w:ins w:id="2624" w:author="Mason,David Steven" w:date="2023-02-18T14:48:00Z">
        <w:r w:rsidR="00F85F2D" w:rsidRPr="000418A2">
          <w:rPr>
            <w:color w:val="000000" w:themeColor="text1"/>
          </w:rPr>
          <w:t>52</w:t>
        </w:r>
      </w:ins>
      <w:ins w:id="2625" w:author="Mason,David Steven" w:date="2023-02-08T12:28:00Z">
        <w:r w:rsidR="00FA0E98" w:rsidRPr="000418A2">
          <w:rPr>
            <w:color w:val="000000" w:themeColor="text1"/>
          </w:rPr>
          <w:t>, UCL = 1.</w:t>
        </w:r>
      </w:ins>
      <w:ins w:id="2626" w:author="Mason,David Steven" w:date="2023-02-18T14:48:00Z">
        <w:r w:rsidR="00F85F2D" w:rsidRPr="000418A2">
          <w:rPr>
            <w:color w:val="000000" w:themeColor="text1"/>
          </w:rPr>
          <w:t>46</w:t>
        </w:r>
      </w:ins>
      <w:ins w:id="2627" w:author="Mason,David Steven" w:date="2023-02-08T12:28:00Z">
        <w:r w:rsidR="00FA0E98" w:rsidRPr="000418A2">
          <w:rPr>
            <w:color w:val="000000" w:themeColor="text1"/>
            <w:lang w:val="en-GB"/>
          </w:rPr>
          <w:t>)</w:t>
        </w:r>
      </w:ins>
      <w:ins w:id="2628" w:author="Mason,David Steven" w:date="2023-02-08T12:27:00Z">
        <w:r w:rsidR="00FA0E98" w:rsidRPr="000418A2">
          <w:rPr>
            <w:color w:val="000000" w:themeColor="text1"/>
            <w:lang w:val="en-GB"/>
          </w:rPr>
          <w:t>, followed by high</w:t>
        </w:r>
      </w:ins>
      <w:ins w:id="2629" w:author="Mason,David Steven" w:date="2023-02-08T12:28:00Z">
        <w:r w:rsidR="00FA0E98" w:rsidRPr="000418A2">
          <w:rPr>
            <w:color w:val="000000" w:themeColor="text1"/>
            <w:lang w:val="en-GB"/>
          </w:rPr>
          <w:t xml:space="preserve"> (</w:t>
        </w:r>
        <w:r w:rsidR="00FA0E98" w:rsidRPr="000418A2">
          <w:rPr>
            <w:color w:val="000000" w:themeColor="text1"/>
          </w:rPr>
          <w:t>x̄ = 0.8</w:t>
        </w:r>
      </w:ins>
      <w:ins w:id="2630" w:author="Mason,David Steven" w:date="2023-02-18T14:48:00Z">
        <w:r w:rsidR="00F85F2D" w:rsidRPr="000418A2">
          <w:rPr>
            <w:color w:val="000000" w:themeColor="text1"/>
          </w:rPr>
          <w:t>2</w:t>
        </w:r>
      </w:ins>
      <w:ins w:id="2631" w:author="Mason,David Steven" w:date="2023-02-08T12:28:00Z">
        <w:r w:rsidR="00FA0E98" w:rsidRPr="000418A2">
          <w:rPr>
            <w:color w:val="000000" w:themeColor="text1"/>
          </w:rPr>
          <w:t>, LCL = 0.</w:t>
        </w:r>
      </w:ins>
      <w:ins w:id="2632" w:author="Mason,David Steven" w:date="2023-02-18T14:48:00Z">
        <w:r w:rsidR="00F85F2D" w:rsidRPr="000418A2">
          <w:rPr>
            <w:color w:val="000000" w:themeColor="text1"/>
          </w:rPr>
          <w:t>49</w:t>
        </w:r>
      </w:ins>
      <w:ins w:id="2633" w:author="Mason,David Steven" w:date="2023-02-08T12:28:00Z">
        <w:r w:rsidR="00FA0E98" w:rsidRPr="000418A2">
          <w:rPr>
            <w:color w:val="000000" w:themeColor="text1"/>
          </w:rPr>
          <w:t xml:space="preserve">, UCL = </w:t>
        </w:r>
      </w:ins>
      <w:ins w:id="2634" w:author="Mason,David Steven" w:date="2023-02-18T14:48:00Z">
        <w:r w:rsidR="00F85F2D" w:rsidRPr="000418A2">
          <w:rPr>
            <w:color w:val="000000" w:themeColor="text1"/>
          </w:rPr>
          <w:t>1.38</w:t>
        </w:r>
      </w:ins>
      <w:ins w:id="2635" w:author="Mason,David Steven" w:date="2023-02-08T12:28:00Z">
        <w:r w:rsidR="00FA0E98" w:rsidRPr="000418A2">
          <w:rPr>
            <w:color w:val="000000" w:themeColor="text1"/>
            <w:lang w:val="en-GB"/>
          </w:rPr>
          <w:t>)</w:t>
        </w:r>
      </w:ins>
      <w:ins w:id="2636" w:author="Mason,David Steven" w:date="2023-02-08T12:27:00Z">
        <w:r w:rsidR="00FA0E98" w:rsidRPr="000418A2">
          <w:rPr>
            <w:color w:val="000000" w:themeColor="text1"/>
            <w:lang w:val="en-GB"/>
          </w:rPr>
          <w:t>, low</w:t>
        </w:r>
      </w:ins>
      <w:ins w:id="2637" w:author="Mason,David Steven" w:date="2023-02-08T12:29:00Z">
        <w:r w:rsidR="00FA0E98" w:rsidRPr="000418A2">
          <w:rPr>
            <w:color w:val="000000" w:themeColor="text1"/>
            <w:lang w:val="en-GB"/>
          </w:rPr>
          <w:t xml:space="preserve"> (</w:t>
        </w:r>
        <w:r w:rsidR="00FA0E98" w:rsidRPr="000418A2">
          <w:rPr>
            <w:color w:val="000000" w:themeColor="text1"/>
          </w:rPr>
          <w:t>x̄ = 0.7</w:t>
        </w:r>
      </w:ins>
      <w:ins w:id="2638" w:author="Mason,David Steven" w:date="2023-02-18T14:48:00Z">
        <w:r w:rsidR="00F85F2D" w:rsidRPr="000418A2">
          <w:rPr>
            <w:color w:val="000000" w:themeColor="text1"/>
          </w:rPr>
          <w:t>5</w:t>
        </w:r>
      </w:ins>
      <w:ins w:id="2639" w:author="Mason,David Steven" w:date="2023-02-08T12:29:00Z">
        <w:r w:rsidR="00FA0E98" w:rsidRPr="000418A2">
          <w:rPr>
            <w:color w:val="000000" w:themeColor="text1"/>
          </w:rPr>
          <w:t>, LCL = 0.</w:t>
        </w:r>
      </w:ins>
      <w:ins w:id="2640" w:author="Mason,David Steven" w:date="2023-02-18T14:48:00Z">
        <w:r w:rsidR="00F85F2D" w:rsidRPr="000418A2">
          <w:rPr>
            <w:color w:val="000000" w:themeColor="text1"/>
          </w:rPr>
          <w:t>44</w:t>
        </w:r>
      </w:ins>
      <w:ins w:id="2641" w:author="Mason,David Steven" w:date="2023-02-08T12:29:00Z">
        <w:r w:rsidR="00FA0E98" w:rsidRPr="000418A2">
          <w:rPr>
            <w:color w:val="000000" w:themeColor="text1"/>
          </w:rPr>
          <w:t xml:space="preserve">, UCL = </w:t>
        </w:r>
      </w:ins>
      <w:ins w:id="2642" w:author="Mason,David Steven" w:date="2023-02-18T14:49:00Z">
        <w:r w:rsidR="00F85F2D" w:rsidRPr="000418A2">
          <w:rPr>
            <w:color w:val="000000" w:themeColor="text1"/>
          </w:rPr>
          <w:t>1.26</w:t>
        </w:r>
      </w:ins>
      <w:ins w:id="2643" w:author="Mason,David Steven" w:date="2023-02-08T12:29:00Z">
        <w:r w:rsidR="00FA0E98" w:rsidRPr="000418A2">
          <w:rPr>
            <w:color w:val="000000" w:themeColor="text1"/>
            <w:lang w:val="en-GB"/>
          </w:rPr>
          <w:t>)</w:t>
        </w:r>
      </w:ins>
      <w:ins w:id="2644" w:author="Mason,David Steven" w:date="2023-02-08T12:27:00Z">
        <w:r w:rsidR="00FA0E98" w:rsidRPr="000418A2">
          <w:rPr>
            <w:color w:val="000000" w:themeColor="text1"/>
            <w:lang w:val="en-GB"/>
          </w:rPr>
          <w:t>, and control</w:t>
        </w:r>
      </w:ins>
      <w:ins w:id="2645" w:author="Mason,David Steven" w:date="2023-02-08T12:29:00Z">
        <w:r w:rsidR="00FA0E98" w:rsidRPr="000418A2">
          <w:rPr>
            <w:color w:val="000000" w:themeColor="text1"/>
            <w:lang w:val="en-GB"/>
          </w:rPr>
          <w:t xml:space="preserve"> (</w:t>
        </w:r>
        <w:r w:rsidR="00FA0E98" w:rsidRPr="000418A2">
          <w:rPr>
            <w:color w:val="000000" w:themeColor="text1"/>
          </w:rPr>
          <w:t>x̄ = 0.5</w:t>
        </w:r>
      </w:ins>
      <w:ins w:id="2646" w:author="Mason,David Steven" w:date="2023-02-18T14:49:00Z">
        <w:r w:rsidR="00F85F2D" w:rsidRPr="000418A2">
          <w:rPr>
            <w:color w:val="000000" w:themeColor="text1"/>
          </w:rPr>
          <w:t>4</w:t>
        </w:r>
      </w:ins>
      <w:ins w:id="2647" w:author="Mason,David Steven" w:date="2023-02-08T12:29:00Z">
        <w:r w:rsidR="00FA0E98" w:rsidRPr="000418A2">
          <w:rPr>
            <w:color w:val="000000" w:themeColor="text1"/>
          </w:rPr>
          <w:t>, LCL = 0.</w:t>
        </w:r>
      </w:ins>
      <w:ins w:id="2648" w:author="Mason,David Steven" w:date="2023-02-18T14:49:00Z">
        <w:r w:rsidR="00F85F2D" w:rsidRPr="000418A2">
          <w:rPr>
            <w:color w:val="000000" w:themeColor="text1"/>
          </w:rPr>
          <w:t>32</w:t>
        </w:r>
      </w:ins>
      <w:ins w:id="2649" w:author="Mason,David Steven" w:date="2023-02-08T12:29:00Z">
        <w:r w:rsidR="00FA0E98" w:rsidRPr="000418A2">
          <w:rPr>
            <w:color w:val="000000" w:themeColor="text1"/>
          </w:rPr>
          <w:t>, UCL = 0.</w:t>
        </w:r>
      </w:ins>
      <w:ins w:id="2650" w:author="Mason,David Steven" w:date="2023-02-18T14:49:00Z">
        <w:r w:rsidR="00F85F2D" w:rsidRPr="000418A2">
          <w:rPr>
            <w:color w:val="000000" w:themeColor="text1"/>
          </w:rPr>
          <w:t>93</w:t>
        </w:r>
      </w:ins>
      <w:ins w:id="2651" w:author="Mason,David Steven" w:date="2023-02-08T12:29:00Z">
        <w:r w:rsidR="00FA0E98" w:rsidRPr="000418A2">
          <w:rPr>
            <w:color w:val="000000" w:themeColor="text1"/>
            <w:lang w:val="en-GB"/>
          </w:rPr>
          <w:t>)</w:t>
        </w:r>
      </w:ins>
      <w:ins w:id="2652" w:author="Mason,David Steven" w:date="2023-02-08T12:27:00Z">
        <w:r w:rsidR="00FA0E98" w:rsidRPr="000418A2">
          <w:rPr>
            <w:color w:val="000000" w:themeColor="text1"/>
            <w:lang w:val="en-GB"/>
          </w:rPr>
          <w:t>.</w:t>
        </w:r>
      </w:ins>
      <w:ins w:id="2653" w:author="Mason,David Steven" w:date="2023-02-23T14:11:00Z">
        <w:r w:rsidR="007B6EEC" w:rsidRPr="000418A2">
          <w:rPr>
            <w:color w:val="000000" w:themeColor="text1"/>
            <w:lang w:val="en-GB"/>
          </w:rPr>
          <w:t xml:space="preserve"> </w:t>
        </w:r>
      </w:ins>
      <w:ins w:id="2654" w:author="Mason,David Steven" w:date="2023-02-14T12:49:00Z">
        <w:r w:rsidR="00F62EE2" w:rsidRPr="000418A2">
          <w:rPr>
            <w:color w:val="000000" w:themeColor="text1"/>
            <w:lang w:val="en-GB"/>
          </w:rPr>
          <w:t>With correction for mu</w:t>
        </w:r>
      </w:ins>
      <w:ins w:id="2655" w:author="Mason,David Steven" w:date="2023-02-14T12:50:00Z">
        <w:r w:rsidR="00F62EE2" w:rsidRPr="000418A2">
          <w:rPr>
            <w:color w:val="000000" w:themeColor="text1"/>
            <w:lang w:val="en-GB"/>
          </w:rPr>
          <w:t>ltiple comparisons, m</w:t>
        </w:r>
      </w:ins>
      <w:ins w:id="2656" w:author="Mason,David Steven" w:date="2023-02-10T21:33:00Z">
        <w:r w:rsidR="00F31AC8" w:rsidRPr="000418A2">
          <w:rPr>
            <w:color w:val="000000" w:themeColor="text1"/>
            <w:lang w:val="en-GB"/>
          </w:rPr>
          <w:t xml:space="preserve">ean </w:t>
        </w:r>
      </w:ins>
      <w:ins w:id="2657" w:author="Mason,David Steven" w:date="2023-02-08T12:36:00Z">
        <w:r w:rsidR="00FA0E98" w:rsidRPr="000418A2">
          <w:rPr>
            <w:color w:val="000000" w:themeColor="text1"/>
            <w:lang w:val="en-GB"/>
          </w:rPr>
          <w:t>w</w:t>
        </w:r>
      </w:ins>
      <w:ins w:id="2658" w:author="Mason,David Steven" w:date="2023-02-08T12:30:00Z">
        <w:r w:rsidR="00FA0E98" w:rsidRPr="000418A2">
          <w:rPr>
            <w:color w:val="000000" w:themeColor="text1"/>
            <w:lang w:val="en-GB"/>
          </w:rPr>
          <w:t>eekly bird richness at control feeders was</w:t>
        </w:r>
      </w:ins>
      <w:ins w:id="2659" w:author="Mason,David Steven" w:date="2023-02-08T12:32:00Z">
        <w:r w:rsidR="00FA0E98" w:rsidRPr="000418A2">
          <w:rPr>
            <w:color w:val="000000" w:themeColor="text1"/>
            <w:lang w:val="en-GB"/>
          </w:rPr>
          <w:t xml:space="preserve"> </w:t>
        </w:r>
      </w:ins>
      <w:ins w:id="2660" w:author="Mason,David Steven" w:date="2023-02-10T21:30:00Z">
        <w:r w:rsidR="00AC4D07" w:rsidRPr="000418A2">
          <w:rPr>
            <w:color w:val="000000" w:themeColor="text1"/>
            <w:lang w:val="en-GB"/>
          </w:rPr>
          <w:t xml:space="preserve">0.73 times </w:t>
        </w:r>
      </w:ins>
      <w:ins w:id="2661" w:author="Mason,David Steven" w:date="2023-02-08T12:32:00Z">
        <w:r w:rsidR="00FA0E98" w:rsidRPr="000418A2">
          <w:rPr>
            <w:color w:val="000000" w:themeColor="text1"/>
            <w:lang w:val="en-GB"/>
          </w:rPr>
          <w:t xml:space="preserve">less than at low </w:t>
        </w:r>
      </w:ins>
      <w:ins w:id="2662" w:author="Mason,David Steven" w:date="2023-02-08T12:33:00Z">
        <w:r w:rsidR="00FA0E98" w:rsidRPr="000418A2">
          <w:rPr>
            <w:color w:val="000000" w:themeColor="text1"/>
            <w:lang w:val="en-GB"/>
          </w:rPr>
          <w:t>(LCL = 0.48, UCL = 1.11, p = 0.</w:t>
        </w:r>
      </w:ins>
      <w:ins w:id="2663" w:author="Mason,David Steven" w:date="2023-02-18T14:49:00Z">
        <w:r w:rsidR="00F85F2D" w:rsidRPr="000418A2">
          <w:rPr>
            <w:color w:val="000000" w:themeColor="text1"/>
            <w:lang w:val="en-GB"/>
          </w:rPr>
          <w:t>179</w:t>
        </w:r>
      </w:ins>
      <w:ins w:id="2664" w:author="Mason,David Steven" w:date="2023-02-08T12:33:00Z">
        <w:r w:rsidR="00FA0E98" w:rsidRPr="000418A2">
          <w:rPr>
            <w:color w:val="000000" w:themeColor="text1"/>
            <w:lang w:val="en-GB"/>
          </w:rPr>
          <w:t>)</w:t>
        </w:r>
      </w:ins>
      <w:ins w:id="2665" w:author="Mason,David Steven" w:date="2023-02-08T12:31:00Z">
        <w:r w:rsidR="00FA0E98" w:rsidRPr="000418A2">
          <w:rPr>
            <w:color w:val="000000" w:themeColor="text1"/>
            <w:lang w:val="en-GB"/>
          </w:rPr>
          <w:t xml:space="preserve">, </w:t>
        </w:r>
      </w:ins>
      <w:ins w:id="2666" w:author="Mason,David Steven" w:date="2023-02-08T12:32:00Z">
        <w:r w:rsidR="00FA0E98" w:rsidRPr="000418A2">
          <w:rPr>
            <w:color w:val="000000" w:themeColor="text1"/>
            <w:lang w:val="en-GB"/>
          </w:rPr>
          <w:t>0.62</w:t>
        </w:r>
      </w:ins>
      <w:ins w:id="2667" w:author="Mason,David Steven" w:date="2023-02-10T21:30:00Z">
        <w:r w:rsidR="00AC4D07" w:rsidRPr="000418A2">
          <w:rPr>
            <w:color w:val="000000" w:themeColor="text1"/>
            <w:lang w:val="en-GB"/>
          </w:rPr>
          <w:t xml:space="preserve"> times less </w:t>
        </w:r>
      </w:ins>
      <w:ins w:id="2668" w:author="Mason,David Steven" w:date="2023-02-18T11:43:00Z">
        <w:r w:rsidR="00717390" w:rsidRPr="000418A2">
          <w:rPr>
            <w:color w:val="000000" w:themeColor="text1"/>
            <w:lang w:val="en-GB"/>
          </w:rPr>
          <w:t xml:space="preserve">than </w:t>
        </w:r>
      </w:ins>
      <w:ins w:id="2669" w:author="Mason,David Steven" w:date="2023-02-10T21:30:00Z">
        <w:r w:rsidR="00AC4D07" w:rsidRPr="000418A2">
          <w:rPr>
            <w:color w:val="000000" w:themeColor="text1"/>
            <w:lang w:val="en-GB"/>
          </w:rPr>
          <w:t xml:space="preserve">at medium </w:t>
        </w:r>
      </w:ins>
      <w:ins w:id="2670" w:author="Mason,David Steven" w:date="2023-02-08T12:33:00Z">
        <w:r w:rsidR="00FA0E98" w:rsidRPr="000418A2">
          <w:rPr>
            <w:color w:val="000000" w:themeColor="text1"/>
            <w:lang w:val="en-GB"/>
          </w:rPr>
          <w:t xml:space="preserve">(LCL = </w:t>
        </w:r>
      </w:ins>
      <w:ins w:id="2671" w:author="Mason,David Steven" w:date="2023-02-08T12:34:00Z">
        <w:r w:rsidR="00FA0E98" w:rsidRPr="000418A2">
          <w:rPr>
            <w:color w:val="000000" w:themeColor="text1"/>
            <w:lang w:val="en-GB"/>
          </w:rPr>
          <w:t xml:space="preserve">0.42, </w:t>
        </w:r>
      </w:ins>
      <w:ins w:id="2672" w:author="Mason,David Steven" w:date="2023-02-10T21:32:00Z">
        <w:r w:rsidR="00F31AC8" w:rsidRPr="000418A2">
          <w:rPr>
            <w:color w:val="000000" w:themeColor="text1"/>
            <w:lang w:val="en-GB"/>
          </w:rPr>
          <w:t xml:space="preserve">UCL = </w:t>
        </w:r>
      </w:ins>
      <w:ins w:id="2673" w:author="Mason,David Steven" w:date="2023-02-08T12:34:00Z">
        <w:r w:rsidR="00FA0E98" w:rsidRPr="000418A2">
          <w:rPr>
            <w:color w:val="000000" w:themeColor="text1"/>
            <w:lang w:val="en-GB"/>
          </w:rPr>
          <w:t>0.9</w:t>
        </w:r>
      </w:ins>
      <w:ins w:id="2674" w:author="Mason,David Steven" w:date="2023-02-18T14:51:00Z">
        <w:r w:rsidR="00F85F2D" w:rsidRPr="000418A2">
          <w:rPr>
            <w:color w:val="000000" w:themeColor="text1"/>
            <w:lang w:val="en-GB"/>
          </w:rPr>
          <w:t>3</w:t>
        </w:r>
      </w:ins>
      <w:ins w:id="2675" w:author="Mason,David Steven" w:date="2023-02-08T12:34:00Z">
        <w:r w:rsidR="00FA0E98" w:rsidRPr="000418A2">
          <w:rPr>
            <w:color w:val="000000" w:themeColor="text1"/>
            <w:lang w:val="en-GB"/>
          </w:rPr>
          <w:t>, p = 0.01</w:t>
        </w:r>
      </w:ins>
      <w:ins w:id="2676" w:author="Mason,David Steven" w:date="2023-02-18T14:49:00Z">
        <w:r w:rsidR="00F85F2D" w:rsidRPr="000418A2">
          <w:rPr>
            <w:color w:val="000000" w:themeColor="text1"/>
            <w:lang w:val="en-GB"/>
          </w:rPr>
          <w:t>2</w:t>
        </w:r>
      </w:ins>
      <w:ins w:id="2677" w:author="Mason,David Steven" w:date="2023-02-08T12:33:00Z">
        <w:r w:rsidR="00FA0E98" w:rsidRPr="000418A2">
          <w:rPr>
            <w:color w:val="000000" w:themeColor="text1"/>
            <w:lang w:val="en-GB"/>
          </w:rPr>
          <w:t>)</w:t>
        </w:r>
      </w:ins>
      <w:ins w:id="2678" w:author="Mason,David Steven" w:date="2023-02-08T12:31:00Z">
        <w:r w:rsidR="00FA0E98" w:rsidRPr="000418A2">
          <w:rPr>
            <w:color w:val="000000" w:themeColor="text1"/>
            <w:lang w:val="en-GB"/>
          </w:rPr>
          <w:t xml:space="preserve">, and </w:t>
        </w:r>
      </w:ins>
      <w:ins w:id="2679" w:author="Mason,David Steven" w:date="2023-02-10T21:30:00Z">
        <w:r w:rsidR="00AC4D07" w:rsidRPr="000418A2">
          <w:rPr>
            <w:color w:val="000000" w:themeColor="text1"/>
            <w:lang w:val="en-GB"/>
          </w:rPr>
          <w:t xml:space="preserve">0.66 times less </w:t>
        </w:r>
      </w:ins>
      <w:ins w:id="2680" w:author="Mason,David Steven" w:date="2023-02-08T12:32:00Z">
        <w:r w:rsidR="00FA0E98" w:rsidRPr="000418A2">
          <w:rPr>
            <w:color w:val="000000" w:themeColor="text1"/>
            <w:lang w:val="en-GB"/>
          </w:rPr>
          <w:t xml:space="preserve">than </w:t>
        </w:r>
      </w:ins>
      <w:ins w:id="2681" w:author="Mason,David Steven" w:date="2023-02-18T11:43:00Z">
        <w:r w:rsidR="00717390" w:rsidRPr="000418A2">
          <w:rPr>
            <w:color w:val="000000" w:themeColor="text1"/>
            <w:lang w:val="en-GB"/>
          </w:rPr>
          <w:t xml:space="preserve">at </w:t>
        </w:r>
      </w:ins>
      <w:ins w:id="2682" w:author="Mason,David Steven" w:date="2023-02-08T12:32:00Z">
        <w:r w:rsidR="00FA0E98" w:rsidRPr="000418A2">
          <w:rPr>
            <w:color w:val="000000" w:themeColor="text1"/>
            <w:lang w:val="en-GB"/>
          </w:rPr>
          <w:t xml:space="preserve">high feeders </w:t>
        </w:r>
      </w:ins>
      <w:ins w:id="2683" w:author="Mason,David Steven" w:date="2023-02-08T12:34:00Z">
        <w:r w:rsidR="00FA0E98" w:rsidRPr="000418A2">
          <w:rPr>
            <w:color w:val="000000" w:themeColor="text1"/>
            <w:lang w:val="en-GB"/>
          </w:rPr>
          <w:t>(</w:t>
        </w:r>
      </w:ins>
      <w:ins w:id="2684" w:author="Mason,David Steven" w:date="2023-02-08T12:35:00Z">
        <w:r w:rsidR="00FA0E98" w:rsidRPr="000418A2">
          <w:rPr>
            <w:color w:val="000000" w:themeColor="text1"/>
            <w:lang w:val="en-GB"/>
          </w:rPr>
          <w:t>LCL = 0.44, UCL = 1</w:t>
        </w:r>
      </w:ins>
      <w:ins w:id="2685" w:author="Mason,David Steven" w:date="2023-02-14T12:48:00Z">
        <w:r w:rsidR="00F62EE2" w:rsidRPr="000418A2">
          <w:rPr>
            <w:color w:val="000000" w:themeColor="text1"/>
            <w:lang w:val="en-GB"/>
          </w:rPr>
          <w:t>.00</w:t>
        </w:r>
      </w:ins>
      <w:ins w:id="2686" w:author="Mason,David Steven" w:date="2023-02-08T12:35:00Z">
        <w:r w:rsidR="00FA0E98" w:rsidRPr="000418A2">
          <w:rPr>
            <w:color w:val="000000" w:themeColor="text1"/>
            <w:lang w:val="en-GB"/>
          </w:rPr>
          <w:t>,</w:t>
        </w:r>
      </w:ins>
      <w:ins w:id="2687" w:author="Mason,David Steven" w:date="2023-02-08T12:34:00Z">
        <w:r w:rsidR="00FA0E98" w:rsidRPr="000418A2">
          <w:rPr>
            <w:color w:val="000000" w:themeColor="text1"/>
            <w:lang w:val="en-GB"/>
          </w:rPr>
          <w:t xml:space="preserve"> p = 0.04</w:t>
        </w:r>
      </w:ins>
      <w:ins w:id="2688" w:author="Mason,David Steven" w:date="2023-02-18T14:50:00Z">
        <w:r w:rsidR="00F85F2D" w:rsidRPr="000418A2">
          <w:rPr>
            <w:color w:val="000000" w:themeColor="text1"/>
            <w:lang w:val="en-GB"/>
          </w:rPr>
          <w:t>3</w:t>
        </w:r>
      </w:ins>
      <w:ins w:id="2689" w:author="Mason,David Steven" w:date="2023-02-08T12:34:00Z">
        <w:r w:rsidR="00FA0E98" w:rsidRPr="000418A2">
          <w:rPr>
            <w:color w:val="000000" w:themeColor="text1"/>
            <w:lang w:val="en-GB"/>
          </w:rPr>
          <w:t>)</w:t>
        </w:r>
      </w:ins>
      <w:ins w:id="2690" w:author="Mason,David Steven" w:date="2023-02-23T14:11:00Z">
        <w:r w:rsidR="007B6EEC" w:rsidRPr="000418A2">
          <w:rPr>
            <w:color w:val="000000" w:themeColor="text1"/>
            <w:lang w:val="en-GB"/>
          </w:rPr>
          <w:t xml:space="preserve">; and </w:t>
        </w:r>
      </w:ins>
      <w:ins w:id="2691" w:author="Mason,David Steven" w:date="2023-02-08T12:36:00Z">
        <w:r w:rsidR="00FA0E98" w:rsidRPr="000418A2">
          <w:rPr>
            <w:color w:val="000000" w:themeColor="text1"/>
            <w:lang w:val="en-GB"/>
          </w:rPr>
          <w:t>at low feeders</w:t>
        </w:r>
      </w:ins>
      <w:ins w:id="2692" w:author="Mason,David Steven" w:date="2023-02-23T14:11:00Z">
        <w:r w:rsidR="007B6EEC" w:rsidRPr="000418A2">
          <w:rPr>
            <w:color w:val="000000" w:themeColor="text1"/>
            <w:lang w:val="en-GB"/>
          </w:rPr>
          <w:t xml:space="preserve">, it </w:t>
        </w:r>
      </w:ins>
      <w:ins w:id="2693" w:author="Mason,David Steven" w:date="2023-02-08T12:36:00Z">
        <w:r w:rsidR="00FA0E98" w:rsidRPr="000418A2">
          <w:rPr>
            <w:color w:val="000000" w:themeColor="text1"/>
            <w:lang w:val="en-GB"/>
          </w:rPr>
          <w:t>was</w:t>
        </w:r>
      </w:ins>
      <w:ins w:id="2694" w:author="Mason,David Steven" w:date="2023-02-10T21:34:00Z">
        <w:r w:rsidR="00F31AC8" w:rsidRPr="000418A2">
          <w:rPr>
            <w:color w:val="000000" w:themeColor="text1"/>
            <w:lang w:val="en-GB"/>
          </w:rPr>
          <w:t xml:space="preserve"> 0.86 times</w:t>
        </w:r>
      </w:ins>
      <w:ins w:id="2695" w:author="Mason,David Steven" w:date="2023-02-08T12:36:00Z">
        <w:r w:rsidR="00FA0E98" w:rsidRPr="000418A2">
          <w:rPr>
            <w:color w:val="000000" w:themeColor="text1"/>
            <w:lang w:val="en-GB"/>
          </w:rPr>
          <w:t xml:space="preserve"> less than a</w:t>
        </w:r>
      </w:ins>
      <w:ins w:id="2696" w:author="Mason,David Steven" w:date="2023-02-08T12:37:00Z">
        <w:r w:rsidR="00FA0E98" w:rsidRPr="000418A2">
          <w:rPr>
            <w:color w:val="000000" w:themeColor="text1"/>
            <w:lang w:val="en-GB"/>
          </w:rPr>
          <w:t>t</w:t>
        </w:r>
      </w:ins>
      <w:ins w:id="2697" w:author="Mason,David Steven" w:date="2023-02-08T12:36:00Z">
        <w:r w:rsidR="00FA0E98" w:rsidRPr="000418A2">
          <w:rPr>
            <w:color w:val="000000" w:themeColor="text1"/>
            <w:lang w:val="en-GB"/>
          </w:rPr>
          <w:t xml:space="preserve"> medium (LCL = 0.59, UCL = 1.2</w:t>
        </w:r>
      </w:ins>
      <w:ins w:id="2698" w:author="Mason,David Steven" w:date="2023-02-18T14:51:00Z">
        <w:r w:rsidR="00F85F2D" w:rsidRPr="000418A2">
          <w:rPr>
            <w:color w:val="000000" w:themeColor="text1"/>
            <w:lang w:val="en-GB"/>
          </w:rPr>
          <w:t>4</w:t>
        </w:r>
      </w:ins>
      <w:ins w:id="2699" w:author="Mason,David Steven" w:date="2023-02-08T12:36:00Z">
        <w:r w:rsidR="00FA0E98" w:rsidRPr="000418A2">
          <w:rPr>
            <w:color w:val="000000" w:themeColor="text1"/>
            <w:lang w:val="en-GB"/>
          </w:rPr>
          <w:t>, p = 0.</w:t>
        </w:r>
      </w:ins>
      <w:ins w:id="2700" w:author="Mason,David Steven" w:date="2023-02-08T12:37:00Z">
        <w:r w:rsidR="00FA0E98" w:rsidRPr="000418A2">
          <w:rPr>
            <w:color w:val="000000" w:themeColor="text1"/>
            <w:lang w:val="en-GB"/>
          </w:rPr>
          <w:t>8</w:t>
        </w:r>
      </w:ins>
      <w:ins w:id="2701" w:author="Mason,David Steven" w:date="2023-02-18T14:50:00Z">
        <w:r w:rsidR="00F85F2D" w:rsidRPr="000418A2">
          <w:rPr>
            <w:color w:val="000000" w:themeColor="text1"/>
            <w:lang w:val="en-GB"/>
          </w:rPr>
          <w:t>14</w:t>
        </w:r>
      </w:ins>
      <w:ins w:id="2702" w:author="Mason,David Steven" w:date="2023-02-08T12:36:00Z">
        <w:r w:rsidR="00FA0E98" w:rsidRPr="000418A2">
          <w:rPr>
            <w:color w:val="000000" w:themeColor="text1"/>
            <w:lang w:val="en-GB"/>
          </w:rPr>
          <w:t>)</w:t>
        </w:r>
      </w:ins>
      <w:ins w:id="2703" w:author="Mason,David Steven" w:date="2023-02-08T12:37:00Z">
        <w:r w:rsidR="00FA0E98" w:rsidRPr="000418A2">
          <w:rPr>
            <w:color w:val="000000" w:themeColor="text1"/>
            <w:lang w:val="en-GB"/>
          </w:rPr>
          <w:t xml:space="preserve"> and </w:t>
        </w:r>
      </w:ins>
      <w:ins w:id="2704" w:author="Mason,David Steven" w:date="2023-02-10T21:35:00Z">
        <w:r w:rsidR="00F31AC8" w:rsidRPr="000418A2">
          <w:rPr>
            <w:color w:val="000000" w:themeColor="text1"/>
            <w:lang w:val="en-GB"/>
          </w:rPr>
          <w:t xml:space="preserve">0.91 times </w:t>
        </w:r>
      </w:ins>
      <w:ins w:id="2705" w:author="Mason,David Steven" w:date="2023-02-08T12:37:00Z">
        <w:r w:rsidR="00FA0E98" w:rsidRPr="000418A2">
          <w:rPr>
            <w:color w:val="000000" w:themeColor="text1"/>
            <w:lang w:val="en-GB"/>
          </w:rPr>
          <w:t xml:space="preserve">less than at </w:t>
        </w:r>
        <w:r w:rsidR="00EB297D" w:rsidRPr="000418A2">
          <w:rPr>
            <w:color w:val="000000" w:themeColor="text1"/>
            <w:lang w:val="en-GB"/>
          </w:rPr>
          <w:t xml:space="preserve">high feeders (LCL = </w:t>
        </w:r>
      </w:ins>
      <w:ins w:id="2706" w:author="Mason,David Steven" w:date="2023-02-08T12:38:00Z">
        <w:r w:rsidR="00EB297D" w:rsidRPr="000418A2">
          <w:rPr>
            <w:color w:val="000000" w:themeColor="text1"/>
            <w:lang w:val="en-GB"/>
          </w:rPr>
          <w:t>0.6</w:t>
        </w:r>
      </w:ins>
      <w:ins w:id="2707" w:author="Mason,David Steven" w:date="2023-02-18T14:51:00Z">
        <w:r w:rsidR="00F85F2D" w:rsidRPr="000418A2">
          <w:rPr>
            <w:color w:val="000000" w:themeColor="text1"/>
            <w:lang w:val="en-GB"/>
          </w:rPr>
          <w:t>3</w:t>
        </w:r>
      </w:ins>
      <w:ins w:id="2708" w:author="Mason,David Steven" w:date="2023-02-08T12:38:00Z">
        <w:r w:rsidR="00EB297D" w:rsidRPr="000418A2">
          <w:rPr>
            <w:color w:val="000000" w:themeColor="text1"/>
            <w:lang w:val="en-GB"/>
          </w:rPr>
          <w:t>, UCL = 1.3</w:t>
        </w:r>
      </w:ins>
      <w:ins w:id="2709" w:author="Mason,David Steven" w:date="2023-02-18T14:51:00Z">
        <w:r w:rsidR="00F85F2D" w:rsidRPr="000418A2">
          <w:rPr>
            <w:color w:val="000000" w:themeColor="text1"/>
            <w:lang w:val="en-GB"/>
          </w:rPr>
          <w:t>3</w:t>
        </w:r>
      </w:ins>
      <w:ins w:id="2710" w:author="Mason,David Steven" w:date="2023-02-08T12:38:00Z">
        <w:r w:rsidR="00EB297D" w:rsidRPr="000418A2">
          <w:rPr>
            <w:color w:val="000000" w:themeColor="text1"/>
            <w:lang w:val="en-GB"/>
          </w:rPr>
          <w:t>, p = 1</w:t>
        </w:r>
      </w:ins>
      <w:ins w:id="2711" w:author="Mason,David Steven" w:date="2023-02-14T12:49:00Z">
        <w:r w:rsidR="00F62EE2" w:rsidRPr="000418A2">
          <w:rPr>
            <w:color w:val="000000" w:themeColor="text1"/>
            <w:lang w:val="en-GB"/>
          </w:rPr>
          <w:t>.00</w:t>
        </w:r>
      </w:ins>
      <w:ins w:id="2712" w:author="Mason,David Steven" w:date="2023-02-08T12:38:00Z">
        <w:r w:rsidR="00EB297D" w:rsidRPr="000418A2">
          <w:rPr>
            <w:color w:val="000000" w:themeColor="text1"/>
            <w:lang w:val="en-GB"/>
          </w:rPr>
          <w:t>)</w:t>
        </w:r>
      </w:ins>
      <w:ins w:id="2713" w:author="Mason,David Steven" w:date="2023-02-23T14:11:00Z">
        <w:r w:rsidR="007B6EEC" w:rsidRPr="000418A2">
          <w:rPr>
            <w:color w:val="000000" w:themeColor="text1"/>
            <w:lang w:val="en-GB"/>
          </w:rPr>
          <w:t>;</w:t>
        </w:r>
      </w:ins>
      <w:ins w:id="2714" w:author="Mason,David Steven" w:date="2023-02-17T14:45:00Z">
        <w:r w:rsidR="00A1010B" w:rsidRPr="000418A2">
          <w:rPr>
            <w:color w:val="000000" w:themeColor="text1"/>
            <w:lang w:val="en-GB"/>
          </w:rPr>
          <w:t xml:space="preserve"> and</w:t>
        </w:r>
      </w:ins>
      <w:ins w:id="2715" w:author="Mason,David Steven" w:date="2023-02-08T12:38:00Z">
        <w:r w:rsidR="00EB297D" w:rsidRPr="000418A2">
          <w:rPr>
            <w:color w:val="000000" w:themeColor="text1"/>
            <w:lang w:val="en-GB"/>
          </w:rPr>
          <w:t xml:space="preserve"> </w:t>
        </w:r>
      </w:ins>
      <w:ins w:id="2716" w:author="Mason,David Steven" w:date="2023-02-17T14:45:00Z">
        <w:r w:rsidR="00A1010B" w:rsidRPr="000418A2">
          <w:rPr>
            <w:color w:val="000000" w:themeColor="text1"/>
            <w:lang w:val="en-GB"/>
          </w:rPr>
          <w:t>at</w:t>
        </w:r>
      </w:ins>
      <w:ins w:id="2717" w:author="Mason,David Steven" w:date="2023-02-08T12:38:00Z">
        <w:r w:rsidR="00EB297D" w:rsidRPr="000418A2">
          <w:rPr>
            <w:color w:val="000000" w:themeColor="text1"/>
            <w:lang w:val="en-GB"/>
          </w:rPr>
          <w:t xml:space="preserve"> medium feeders</w:t>
        </w:r>
      </w:ins>
      <w:ins w:id="2718" w:author="Mason,David Steven" w:date="2023-02-18T11:43:00Z">
        <w:r w:rsidR="00717390" w:rsidRPr="000418A2">
          <w:rPr>
            <w:color w:val="000000" w:themeColor="text1"/>
            <w:lang w:val="en-GB"/>
          </w:rPr>
          <w:t>,</w:t>
        </w:r>
      </w:ins>
      <w:ins w:id="2719" w:author="Mason,David Steven" w:date="2023-02-08T12:38:00Z">
        <w:r w:rsidR="00EB297D" w:rsidRPr="000418A2">
          <w:rPr>
            <w:color w:val="000000" w:themeColor="text1"/>
            <w:lang w:val="en-GB"/>
          </w:rPr>
          <w:t xml:space="preserve"> </w:t>
        </w:r>
      </w:ins>
      <w:ins w:id="2720" w:author="Mason,David Steven" w:date="2023-02-18T11:52:00Z">
        <w:r w:rsidR="00FD34F7" w:rsidRPr="000418A2">
          <w:rPr>
            <w:color w:val="000000" w:themeColor="text1"/>
            <w:lang w:val="en-GB"/>
          </w:rPr>
          <w:t xml:space="preserve">it </w:t>
        </w:r>
      </w:ins>
      <w:ins w:id="2721" w:author="Mason,David Steven" w:date="2023-02-18T11:43:00Z">
        <w:r w:rsidR="00717390" w:rsidRPr="000418A2">
          <w:rPr>
            <w:color w:val="000000" w:themeColor="text1"/>
            <w:lang w:val="en-GB"/>
          </w:rPr>
          <w:t xml:space="preserve">was </w:t>
        </w:r>
      </w:ins>
      <w:ins w:id="2722" w:author="Mason,David Steven" w:date="2023-02-10T21:35:00Z">
        <w:r w:rsidR="00F31AC8" w:rsidRPr="000418A2">
          <w:rPr>
            <w:color w:val="000000" w:themeColor="text1"/>
            <w:lang w:val="en-GB"/>
          </w:rPr>
          <w:t xml:space="preserve">1.07 times </w:t>
        </w:r>
      </w:ins>
      <w:ins w:id="2723" w:author="Mason,David Steven" w:date="2023-02-08T12:38:00Z">
        <w:r w:rsidR="00EB297D" w:rsidRPr="000418A2">
          <w:rPr>
            <w:color w:val="000000" w:themeColor="text1"/>
            <w:lang w:val="en-GB"/>
          </w:rPr>
          <w:t xml:space="preserve">greater than </w:t>
        </w:r>
      </w:ins>
      <w:ins w:id="2724" w:author="Mason,David Steven" w:date="2023-02-10T21:35:00Z">
        <w:r w:rsidR="00F31AC8" w:rsidRPr="000418A2">
          <w:rPr>
            <w:color w:val="000000" w:themeColor="text1"/>
            <w:lang w:val="en-GB"/>
          </w:rPr>
          <w:t xml:space="preserve">at </w:t>
        </w:r>
      </w:ins>
      <w:ins w:id="2725" w:author="Mason,David Steven" w:date="2023-02-08T12:38:00Z">
        <w:r w:rsidR="00EB297D" w:rsidRPr="000418A2">
          <w:rPr>
            <w:color w:val="000000" w:themeColor="text1"/>
            <w:lang w:val="en-GB"/>
          </w:rPr>
          <w:t xml:space="preserve">high feeders </w:t>
        </w:r>
      </w:ins>
      <w:ins w:id="2726" w:author="Mason,David Steven" w:date="2023-02-08T12:39:00Z">
        <w:r w:rsidR="00EB297D" w:rsidRPr="000418A2">
          <w:rPr>
            <w:color w:val="000000" w:themeColor="text1"/>
            <w:lang w:val="en-GB"/>
          </w:rPr>
          <w:t>(UCL = 0.74, UCL = 1.5</w:t>
        </w:r>
      </w:ins>
      <w:ins w:id="2727" w:author="Mason,David Steven" w:date="2023-02-18T14:51:00Z">
        <w:r w:rsidR="00F85F2D" w:rsidRPr="000418A2">
          <w:rPr>
            <w:color w:val="000000" w:themeColor="text1"/>
            <w:lang w:val="en-GB"/>
          </w:rPr>
          <w:t>3</w:t>
        </w:r>
      </w:ins>
      <w:ins w:id="2728" w:author="Mason,David Steven" w:date="2023-02-08T12:39:00Z">
        <w:r w:rsidR="00EB297D" w:rsidRPr="000418A2">
          <w:rPr>
            <w:color w:val="000000" w:themeColor="text1"/>
            <w:lang w:val="en-GB"/>
          </w:rPr>
          <w:t xml:space="preserve">, </w:t>
        </w:r>
      </w:ins>
      <w:ins w:id="2729" w:author="Mason,David Steven" w:date="2023-02-08T12:40:00Z">
        <w:r w:rsidR="00EB297D" w:rsidRPr="000418A2">
          <w:rPr>
            <w:color w:val="000000" w:themeColor="text1"/>
            <w:lang w:val="en-GB"/>
          </w:rPr>
          <w:t>p = 1</w:t>
        </w:r>
      </w:ins>
      <w:ins w:id="2730" w:author="Mason,David Steven" w:date="2023-02-14T12:49:00Z">
        <w:r w:rsidR="00F62EE2" w:rsidRPr="000418A2">
          <w:rPr>
            <w:color w:val="000000" w:themeColor="text1"/>
            <w:lang w:val="en-GB"/>
          </w:rPr>
          <w:t>.0</w:t>
        </w:r>
      </w:ins>
      <w:ins w:id="2731" w:author="Mason,David Steven" w:date="2023-03-08T17:52:00Z">
        <w:r w:rsidR="0056173B" w:rsidRPr="000418A2">
          <w:rPr>
            <w:color w:val="000000" w:themeColor="text1"/>
            <w:lang w:val="en-GB"/>
          </w:rPr>
          <w:t>0</w:t>
        </w:r>
      </w:ins>
      <w:ins w:id="2732" w:author="Mason,David Steven" w:date="2023-02-14T12:49:00Z">
        <w:r w:rsidR="00F62EE2" w:rsidRPr="000418A2">
          <w:rPr>
            <w:color w:val="000000" w:themeColor="text1"/>
            <w:lang w:val="en-GB"/>
          </w:rPr>
          <w:t>0</w:t>
        </w:r>
      </w:ins>
      <w:ins w:id="2733" w:author="Mason,David Steven" w:date="2023-02-08T12:39:00Z">
        <w:r w:rsidR="00EB297D" w:rsidRPr="000418A2">
          <w:rPr>
            <w:color w:val="000000" w:themeColor="text1"/>
            <w:lang w:val="en-GB"/>
          </w:rPr>
          <w:t>)</w:t>
        </w:r>
      </w:ins>
      <w:ins w:id="2734" w:author="Mason,David Steven" w:date="2023-02-08T12:40:00Z">
        <w:r w:rsidR="00EB297D" w:rsidRPr="000418A2">
          <w:rPr>
            <w:color w:val="000000" w:themeColor="text1"/>
            <w:lang w:val="en-GB"/>
          </w:rPr>
          <w:t xml:space="preserve">. Without </w:t>
        </w:r>
      </w:ins>
      <w:ins w:id="2735" w:author="Mason,David Steven" w:date="2023-02-08T12:41:00Z">
        <w:r w:rsidR="00EB297D" w:rsidRPr="000418A2">
          <w:rPr>
            <w:color w:val="000000" w:themeColor="text1"/>
            <w:lang w:val="en-GB"/>
          </w:rPr>
          <w:t xml:space="preserve">using the </w:t>
        </w:r>
      </w:ins>
      <w:ins w:id="2736" w:author="Mason,David Steven" w:date="2023-02-18T11:43:00Z">
        <w:r w:rsidR="00717390" w:rsidRPr="000418A2">
          <w:rPr>
            <w:color w:val="000000" w:themeColor="text1"/>
            <w:lang w:val="en-GB"/>
          </w:rPr>
          <w:t>H</w:t>
        </w:r>
      </w:ins>
      <w:ins w:id="2737" w:author="Mason,David Steven" w:date="2023-02-08T12:41:00Z">
        <w:r w:rsidR="00EB297D" w:rsidRPr="000418A2">
          <w:rPr>
            <w:color w:val="000000" w:themeColor="text1"/>
            <w:lang w:val="en-GB"/>
          </w:rPr>
          <w:t xml:space="preserve">olm method </w:t>
        </w:r>
      </w:ins>
      <w:ins w:id="2738" w:author="Mason,David Steven" w:date="2023-02-08T12:40:00Z">
        <w:r w:rsidR="00EB297D" w:rsidRPr="000418A2">
          <w:rPr>
            <w:color w:val="000000" w:themeColor="text1"/>
            <w:lang w:val="en-GB"/>
          </w:rPr>
          <w:t xml:space="preserve">for </w:t>
        </w:r>
      </w:ins>
      <w:ins w:id="2739" w:author="Mason,David Steven" w:date="2023-02-08T12:41:00Z">
        <w:r w:rsidR="00EB297D" w:rsidRPr="000418A2">
          <w:rPr>
            <w:color w:val="000000" w:themeColor="text1"/>
            <w:lang w:val="en-GB"/>
          </w:rPr>
          <w:t xml:space="preserve">multiple comparisons, the difference in </w:t>
        </w:r>
      </w:ins>
      <w:ins w:id="2740" w:author="Mason,David Steven" w:date="2023-02-10T21:36:00Z">
        <w:r w:rsidR="00F31AC8" w:rsidRPr="000418A2">
          <w:rPr>
            <w:color w:val="000000" w:themeColor="text1"/>
            <w:lang w:val="en-GB"/>
          </w:rPr>
          <w:t>mean</w:t>
        </w:r>
      </w:ins>
      <w:ins w:id="2741" w:author="Mason,David Steven" w:date="2023-02-08T12:41:00Z">
        <w:r w:rsidR="00EB297D" w:rsidRPr="000418A2">
          <w:rPr>
            <w:color w:val="000000" w:themeColor="text1"/>
            <w:lang w:val="en-GB"/>
          </w:rPr>
          <w:t xml:space="preserve"> weekly bird richness between </w:t>
        </w:r>
      </w:ins>
      <w:ins w:id="2742" w:author="Mason,David Steven" w:date="2023-02-08T12:42:00Z">
        <w:r w:rsidR="00EB297D" w:rsidRPr="000418A2">
          <w:rPr>
            <w:color w:val="000000" w:themeColor="text1"/>
            <w:lang w:val="en-GB"/>
          </w:rPr>
          <w:t>control</w:t>
        </w:r>
      </w:ins>
      <w:ins w:id="2743" w:author="Mason,David Steven" w:date="2023-02-08T12:41:00Z">
        <w:r w:rsidR="00EB297D" w:rsidRPr="000418A2">
          <w:rPr>
            <w:color w:val="000000" w:themeColor="text1"/>
            <w:lang w:val="en-GB"/>
          </w:rPr>
          <w:t xml:space="preserve"> and</w:t>
        </w:r>
      </w:ins>
      <w:ins w:id="2744" w:author="Mason,David Steven" w:date="2023-02-08T12:42:00Z">
        <w:r w:rsidR="00EB297D" w:rsidRPr="000418A2">
          <w:rPr>
            <w:color w:val="000000" w:themeColor="text1"/>
            <w:lang w:val="en-GB"/>
          </w:rPr>
          <w:t xml:space="preserve"> low feeders was significant (</w:t>
        </w:r>
      </w:ins>
      <w:ins w:id="2745" w:author="Mason,David Steven" w:date="2023-02-10T21:36:00Z">
        <w:r w:rsidR="00F31AC8" w:rsidRPr="000418A2">
          <w:rPr>
            <w:color w:val="000000" w:themeColor="text1"/>
            <w:lang w:val="en-GB"/>
          </w:rPr>
          <w:t xml:space="preserve">estimate = </w:t>
        </w:r>
      </w:ins>
      <w:ins w:id="2746" w:author="Mason,David Steven" w:date="2023-02-14T12:55:00Z">
        <w:r w:rsidR="00AC47A7" w:rsidRPr="000418A2">
          <w:rPr>
            <w:color w:val="000000" w:themeColor="text1"/>
            <w:lang w:val="en-GB"/>
          </w:rPr>
          <w:t>0.7</w:t>
        </w:r>
      </w:ins>
      <w:ins w:id="2747" w:author="Mason,David Steven" w:date="2023-02-18T14:52:00Z">
        <w:r w:rsidR="00F85F2D" w:rsidRPr="000418A2">
          <w:rPr>
            <w:color w:val="000000" w:themeColor="text1"/>
            <w:lang w:val="en-GB"/>
          </w:rPr>
          <w:t>3</w:t>
        </w:r>
      </w:ins>
      <w:ins w:id="2748" w:author="Mason,David Steven" w:date="2023-02-10T21:36:00Z">
        <w:r w:rsidR="00F31AC8" w:rsidRPr="000418A2">
          <w:rPr>
            <w:color w:val="000000" w:themeColor="text1"/>
            <w:lang w:val="en-GB"/>
          </w:rPr>
          <w:t xml:space="preserve">, LCL = </w:t>
        </w:r>
      </w:ins>
      <w:ins w:id="2749" w:author="Mason,David Steven" w:date="2023-02-10T21:37:00Z">
        <w:r w:rsidR="00F31AC8" w:rsidRPr="000418A2">
          <w:rPr>
            <w:color w:val="000000" w:themeColor="text1"/>
            <w:lang w:val="en-GB"/>
          </w:rPr>
          <w:t>0.</w:t>
        </w:r>
      </w:ins>
      <w:ins w:id="2750" w:author="Mason,David Steven" w:date="2023-02-19T18:49:00Z">
        <w:r w:rsidR="00376106" w:rsidRPr="000418A2">
          <w:rPr>
            <w:color w:val="000000" w:themeColor="text1"/>
            <w:lang w:val="en-GB"/>
          </w:rPr>
          <w:t>53</w:t>
        </w:r>
      </w:ins>
      <w:ins w:id="2751" w:author="Mason,David Steven" w:date="2023-02-10T21:36:00Z">
        <w:r w:rsidR="00F31AC8" w:rsidRPr="000418A2">
          <w:rPr>
            <w:color w:val="000000" w:themeColor="text1"/>
            <w:lang w:val="en-GB"/>
          </w:rPr>
          <w:t xml:space="preserve">, UCL = </w:t>
        </w:r>
      </w:ins>
      <w:ins w:id="2752" w:author="Mason,David Steven" w:date="2023-02-19T18:49:00Z">
        <w:r w:rsidR="00376106" w:rsidRPr="000418A2">
          <w:rPr>
            <w:color w:val="000000" w:themeColor="text1"/>
            <w:lang w:val="en-GB"/>
          </w:rPr>
          <w:t>0.99</w:t>
        </w:r>
      </w:ins>
      <w:ins w:id="2753" w:author="Mason,David Steven" w:date="2023-02-10T21:36:00Z">
        <w:r w:rsidR="00F31AC8" w:rsidRPr="000418A2">
          <w:rPr>
            <w:color w:val="000000" w:themeColor="text1"/>
            <w:lang w:val="en-GB"/>
          </w:rPr>
          <w:t xml:space="preserve">, </w:t>
        </w:r>
      </w:ins>
      <w:ins w:id="2754" w:author="Mason,David Steven" w:date="2023-02-08T12:42:00Z">
        <w:r w:rsidR="00EB297D" w:rsidRPr="000418A2">
          <w:rPr>
            <w:color w:val="000000" w:themeColor="text1"/>
            <w:lang w:val="en-GB"/>
          </w:rPr>
          <w:t>p = 0.0</w:t>
        </w:r>
      </w:ins>
      <w:ins w:id="2755" w:author="Mason,David Steven" w:date="2023-02-14T12:55:00Z">
        <w:r w:rsidR="00AC47A7" w:rsidRPr="000418A2">
          <w:rPr>
            <w:color w:val="000000" w:themeColor="text1"/>
            <w:lang w:val="en-GB"/>
          </w:rPr>
          <w:t>4</w:t>
        </w:r>
      </w:ins>
      <w:ins w:id="2756" w:author="Mason,David Steven" w:date="2023-02-18T14:52:00Z">
        <w:r w:rsidR="009D1AA5" w:rsidRPr="000418A2">
          <w:rPr>
            <w:color w:val="000000" w:themeColor="text1"/>
            <w:lang w:val="en-GB"/>
          </w:rPr>
          <w:t>5</w:t>
        </w:r>
      </w:ins>
      <w:ins w:id="2757" w:author="Mason,David Steven" w:date="2023-02-08T12:42:00Z">
        <w:r w:rsidR="00EB297D" w:rsidRPr="000418A2">
          <w:rPr>
            <w:color w:val="000000" w:themeColor="text1"/>
            <w:lang w:val="en-GB"/>
          </w:rPr>
          <w:t>).</w:t>
        </w:r>
      </w:ins>
      <w:ins w:id="2758" w:author="Mason,David Steven" w:date="2023-02-08T12:43:00Z">
        <w:r w:rsidR="00EB297D" w:rsidRPr="000418A2">
          <w:rPr>
            <w:color w:val="000000" w:themeColor="text1"/>
            <w:lang w:val="en-GB"/>
          </w:rPr>
          <w:t xml:space="preserve"> </w:t>
        </w:r>
      </w:ins>
      <w:ins w:id="2759" w:author="Mason,David Steven" w:date="2023-02-14T12:56:00Z">
        <w:r w:rsidR="00AC47A7" w:rsidRPr="000418A2">
          <w:rPr>
            <w:color w:val="000000" w:themeColor="text1"/>
            <w:lang w:val="en-GB"/>
          </w:rPr>
          <w:t xml:space="preserve"> </w:t>
        </w:r>
      </w:ins>
    </w:p>
    <w:p w14:paraId="053770EE" w14:textId="77777777" w:rsidR="00DA72CB" w:rsidRPr="000418A2" w:rsidRDefault="00DA72CB">
      <w:pPr>
        <w:spacing w:line="360" w:lineRule="auto"/>
        <w:rPr>
          <w:ins w:id="2760" w:author="Mason,David Steven" w:date="2023-02-14T13:47:00Z"/>
          <w:color w:val="000000" w:themeColor="text1"/>
          <w:lang w:val="en-GB"/>
        </w:rPr>
        <w:pPrChange w:id="2761" w:author="Mason,David Steven" w:date="2023-02-17T14:13:00Z">
          <w:pPr>
            <w:spacing w:line="480" w:lineRule="auto"/>
          </w:pPr>
        </w:pPrChange>
      </w:pPr>
    </w:p>
    <w:p w14:paraId="13FCA277" w14:textId="089E79C6" w:rsidR="00635D15" w:rsidRPr="000418A2" w:rsidRDefault="00AB36DA" w:rsidP="00CC3D03">
      <w:pPr>
        <w:spacing w:line="360" w:lineRule="auto"/>
        <w:rPr>
          <w:ins w:id="2762" w:author="Mason,David Steven" w:date="2023-02-17T14:33:00Z"/>
          <w:color w:val="000000" w:themeColor="text1"/>
          <w:lang w:val="en-GB"/>
        </w:rPr>
      </w:pPr>
      <w:ins w:id="2763" w:author="Mason,David Steven" w:date="2023-02-18T14:53:00Z">
        <w:r w:rsidRPr="000418A2">
          <w:rPr>
            <w:color w:val="000000" w:themeColor="text1"/>
            <w:lang w:val="en-GB"/>
          </w:rPr>
          <w:t>The</w:t>
        </w:r>
      </w:ins>
      <w:ins w:id="2764" w:author="Mason,David Steven" w:date="2023-02-08T12:43:00Z">
        <w:r w:rsidR="00EB297D" w:rsidRPr="000418A2">
          <w:rPr>
            <w:color w:val="000000" w:themeColor="text1"/>
            <w:lang w:val="en-GB"/>
          </w:rPr>
          <w:t xml:space="preserve"> coefficient for week since acclimatization </w:t>
        </w:r>
      </w:ins>
      <w:ins w:id="2765" w:author="Mason,David Steven" w:date="2023-02-17T14:31:00Z">
        <w:r w:rsidR="00635D15" w:rsidRPr="000418A2">
          <w:rPr>
            <w:color w:val="000000" w:themeColor="text1"/>
            <w:lang w:val="en-GB"/>
          </w:rPr>
          <w:t>was greatest for high</w:t>
        </w:r>
      </w:ins>
      <w:ins w:id="2766" w:author="Mason,David Steven" w:date="2023-02-18T11:44:00Z">
        <w:r w:rsidR="00717390" w:rsidRPr="000418A2">
          <w:rPr>
            <w:color w:val="000000" w:themeColor="text1"/>
            <w:lang w:val="en-GB"/>
          </w:rPr>
          <w:t>-</w:t>
        </w:r>
      </w:ins>
      <w:ins w:id="2767" w:author="Mason,David Steven" w:date="2023-02-17T14:31:00Z">
        <w:r w:rsidR="00635D15" w:rsidRPr="000418A2">
          <w:rPr>
            <w:color w:val="000000" w:themeColor="text1"/>
            <w:lang w:val="en-GB"/>
          </w:rPr>
          <w:t xml:space="preserve">richness feeders (estimate = 0.10, LCL = 0.03, UCL = 0.17), followed by </w:t>
        </w:r>
      </w:ins>
      <w:ins w:id="2768" w:author="Mason,David Steven" w:date="2023-02-17T14:32:00Z">
        <w:r w:rsidR="00635D15" w:rsidRPr="000418A2">
          <w:rPr>
            <w:color w:val="000000" w:themeColor="text1"/>
            <w:lang w:val="en-GB"/>
          </w:rPr>
          <w:t xml:space="preserve">low (estimate = 0.09, LCL = 0.02, UCL = 0.16), </w:t>
        </w:r>
      </w:ins>
      <w:ins w:id="2769" w:author="Mason,David Steven" w:date="2023-02-17T14:31:00Z">
        <w:r w:rsidR="00635D15" w:rsidRPr="000418A2">
          <w:rPr>
            <w:color w:val="000000" w:themeColor="text1"/>
            <w:lang w:val="en-GB"/>
          </w:rPr>
          <w:t>medium (estimate = 0.07, LCL = 0.01, UCL = 0.14),</w:t>
        </w:r>
      </w:ins>
      <w:ins w:id="2770" w:author="Mason,David Steven" w:date="2023-02-17T14:32:00Z">
        <w:r w:rsidR="00635D15" w:rsidRPr="000418A2">
          <w:rPr>
            <w:color w:val="000000" w:themeColor="text1"/>
            <w:lang w:val="en-GB"/>
          </w:rPr>
          <w:t xml:space="preserve"> and control feeders (estimate = 0.01, LCL = -0.07, UCL = 0.</w:t>
        </w:r>
      </w:ins>
      <w:ins w:id="2771" w:author="Mason,David Steven" w:date="2023-02-23T14:14:00Z">
        <w:r w:rsidR="007B6EEC" w:rsidRPr="000418A2">
          <w:rPr>
            <w:color w:val="000000" w:themeColor="text1"/>
            <w:lang w:val="en-GB"/>
          </w:rPr>
          <w:t>09</w:t>
        </w:r>
      </w:ins>
      <w:ins w:id="2772" w:author="Mason,David Steven" w:date="2023-02-17T14:32:00Z">
        <w:r w:rsidR="00635D15" w:rsidRPr="000418A2">
          <w:rPr>
            <w:color w:val="000000" w:themeColor="text1"/>
            <w:lang w:val="en-GB"/>
          </w:rPr>
          <w:t xml:space="preserve">; SI Figure 1B). </w:t>
        </w:r>
        <w:r w:rsidR="00635D15" w:rsidRPr="000418A2">
          <w:rPr>
            <w:color w:val="000000" w:themeColor="text1"/>
          </w:rPr>
          <w:t xml:space="preserve">No pairwise were significant with </w:t>
        </w:r>
      </w:ins>
      <w:ins w:id="2773" w:author="Mason,David Steven" w:date="2023-02-18T11:44:00Z">
        <w:r w:rsidR="00717390" w:rsidRPr="000418A2">
          <w:rPr>
            <w:color w:val="000000" w:themeColor="text1"/>
          </w:rPr>
          <w:t>or</w:t>
        </w:r>
      </w:ins>
      <w:ins w:id="2774" w:author="Mason,David Steven" w:date="2023-02-17T14:32:00Z">
        <w:r w:rsidR="00635D15" w:rsidRPr="000418A2">
          <w:rPr>
            <w:color w:val="000000" w:themeColor="text1"/>
          </w:rPr>
          <w:t xml:space="preserve"> without correcting for multiple comparisons.</w:t>
        </w:r>
      </w:ins>
      <w:ins w:id="2775" w:author="Mason,David Steven" w:date="2023-02-17T14:33:00Z">
        <w:r w:rsidR="00635D15" w:rsidRPr="000418A2">
          <w:rPr>
            <w:color w:val="000000" w:themeColor="text1"/>
            <w:lang w:val="en-GB"/>
          </w:rPr>
          <w:t xml:space="preserve"> </w:t>
        </w:r>
      </w:ins>
    </w:p>
    <w:p w14:paraId="6D2B257D" w14:textId="77777777" w:rsidR="00AB36DA" w:rsidRPr="000418A2" w:rsidRDefault="00AB36DA" w:rsidP="00CC3D03">
      <w:pPr>
        <w:spacing w:line="360" w:lineRule="auto"/>
        <w:rPr>
          <w:ins w:id="2776" w:author="Mason,David Steven" w:date="2023-02-18T15:01:00Z"/>
          <w:color w:val="000000" w:themeColor="text1"/>
          <w:lang w:val="en-GB"/>
        </w:rPr>
      </w:pPr>
    </w:p>
    <w:p w14:paraId="5ED93336" w14:textId="5CE565AE" w:rsidR="006D3119" w:rsidRPr="000418A2" w:rsidRDefault="00844B45">
      <w:pPr>
        <w:spacing w:line="360" w:lineRule="auto"/>
        <w:rPr>
          <w:ins w:id="2777" w:author="Mason,David Steven" w:date="2023-02-08T12:40:00Z"/>
          <w:color w:val="000000" w:themeColor="text1"/>
          <w:lang w:val="en-GB"/>
        </w:rPr>
        <w:pPrChange w:id="2778" w:author="Mason,David Steven" w:date="2023-02-17T14:13:00Z">
          <w:pPr>
            <w:spacing w:line="480" w:lineRule="auto"/>
          </w:pPr>
        </w:pPrChange>
      </w:pPr>
      <w:ins w:id="2779" w:author="Mason,David Steven" w:date="2023-02-10T21:44:00Z">
        <w:r w:rsidRPr="000418A2">
          <w:rPr>
            <w:color w:val="000000" w:themeColor="text1"/>
            <w:lang w:val="en-GB"/>
          </w:rPr>
          <w:t>I</w:t>
        </w:r>
        <w:r w:rsidR="00AF4098" w:rsidRPr="000418A2">
          <w:rPr>
            <w:color w:val="000000" w:themeColor="text1"/>
            <w:lang w:val="en-GB"/>
          </w:rPr>
          <w:t>n the weekly bird richness model</w:t>
        </w:r>
      </w:ins>
      <w:ins w:id="2780" w:author="Mason,David Steven" w:date="2023-02-18T11:45:00Z">
        <w:r w:rsidR="00717390" w:rsidRPr="000418A2">
          <w:rPr>
            <w:color w:val="000000" w:themeColor="text1"/>
            <w:lang w:val="en-GB"/>
          </w:rPr>
          <w:t>,</w:t>
        </w:r>
      </w:ins>
      <w:ins w:id="2781" w:author="Mason,David Steven" w:date="2023-02-14T13:10:00Z">
        <w:r w:rsidR="005E688B" w:rsidRPr="000418A2">
          <w:rPr>
            <w:color w:val="000000" w:themeColor="text1"/>
            <w:lang w:val="en-GB"/>
          </w:rPr>
          <w:t xml:space="preserve"> </w:t>
        </w:r>
      </w:ins>
      <w:ins w:id="2782" w:author="Mason,David Steven" w:date="2023-02-17T14:29:00Z">
        <w:r w:rsidR="00635D15" w:rsidRPr="000418A2">
          <w:rPr>
            <w:color w:val="000000" w:themeColor="text1"/>
            <w:lang w:val="en-GB"/>
          </w:rPr>
          <w:t>the</w:t>
        </w:r>
      </w:ins>
      <w:ins w:id="2783" w:author="Mason,David Steven" w:date="2023-02-18T15:02:00Z">
        <w:r w:rsidR="00AB36DA" w:rsidRPr="000418A2">
          <w:rPr>
            <w:color w:val="000000" w:themeColor="text1"/>
            <w:lang w:val="en-GB"/>
          </w:rPr>
          <w:t xml:space="preserve"> simulated</w:t>
        </w:r>
      </w:ins>
      <w:ins w:id="2784" w:author="Mason,David Steven" w:date="2023-02-17T14:29:00Z">
        <w:r w:rsidR="00635D15" w:rsidRPr="000418A2">
          <w:rPr>
            <w:color w:val="000000" w:themeColor="text1"/>
            <w:lang w:val="en-GB"/>
          </w:rPr>
          <w:t xml:space="preserve"> residuals </w:t>
        </w:r>
      </w:ins>
      <w:ins w:id="2785" w:author="Mason,David Steven" w:date="2023-02-18T15:08:00Z">
        <w:r w:rsidR="00224200" w:rsidRPr="000418A2">
          <w:rPr>
            <w:color w:val="000000" w:themeColor="text1"/>
            <w:lang w:val="en-GB"/>
          </w:rPr>
          <w:t>deviated from expected distribution (D = 0.0</w:t>
        </w:r>
      </w:ins>
      <w:ins w:id="2786" w:author="Mason,David Steven" w:date="2023-02-18T16:10:00Z">
        <w:r w:rsidR="007E40A0" w:rsidRPr="000418A2">
          <w:rPr>
            <w:color w:val="000000" w:themeColor="text1"/>
            <w:lang w:val="en-GB"/>
          </w:rPr>
          <w:t>8</w:t>
        </w:r>
      </w:ins>
      <w:ins w:id="2787" w:author="Mason,David Steven" w:date="2023-02-18T15:08:00Z">
        <w:r w:rsidR="00224200" w:rsidRPr="000418A2">
          <w:rPr>
            <w:color w:val="000000" w:themeColor="text1"/>
            <w:lang w:val="en-GB"/>
          </w:rPr>
          <w:t>, p = 0.018)</w:t>
        </w:r>
      </w:ins>
      <w:ins w:id="2788" w:author="Mason,David Steven" w:date="2023-02-18T15:09:00Z">
        <w:r w:rsidR="00224200" w:rsidRPr="000418A2">
          <w:rPr>
            <w:color w:val="000000" w:themeColor="text1"/>
            <w:lang w:val="en-GB"/>
          </w:rPr>
          <w:t>.</w:t>
        </w:r>
      </w:ins>
      <w:ins w:id="2789" w:author="Mason,David Steven" w:date="2023-02-10T21:58:00Z">
        <w:r w:rsidR="002330EF" w:rsidRPr="000418A2">
          <w:rPr>
            <w:color w:val="000000" w:themeColor="text1"/>
            <w:lang w:val="en-GB"/>
          </w:rPr>
          <w:t xml:space="preserve"> </w:t>
        </w:r>
      </w:ins>
      <w:ins w:id="2790" w:author="Mason,David Steven" w:date="2023-02-10T21:59:00Z">
        <w:r w:rsidR="002330EF" w:rsidRPr="000418A2">
          <w:rPr>
            <w:color w:val="000000" w:themeColor="text1"/>
            <w:lang w:val="en-GB"/>
          </w:rPr>
          <w:t xml:space="preserve">Feeder resource treatment and </w:t>
        </w:r>
      </w:ins>
      <w:ins w:id="2791" w:author="Mason,David Steven" w:date="2023-02-10T22:01:00Z">
        <w:r w:rsidR="002330EF" w:rsidRPr="000418A2">
          <w:rPr>
            <w:color w:val="000000" w:themeColor="text1"/>
            <w:lang w:val="en-GB"/>
          </w:rPr>
          <w:t>the interaction between treatment a</w:t>
        </w:r>
      </w:ins>
      <w:ins w:id="2792" w:author="Mason,David Steven" w:date="2023-02-10T22:02:00Z">
        <w:r w:rsidR="002330EF" w:rsidRPr="000418A2">
          <w:rPr>
            <w:color w:val="000000" w:themeColor="text1"/>
            <w:lang w:val="en-GB"/>
          </w:rPr>
          <w:t xml:space="preserve">nd </w:t>
        </w:r>
      </w:ins>
      <w:ins w:id="2793" w:author="Mason,David Steven" w:date="2023-02-10T21:59:00Z">
        <w:r w:rsidR="002330EF" w:rsidRPr="000418A2">
          <w:rPr>
            <w:color w:val="000000" w:themeColor="text1"/>
            <w:lang w:val="en-GB"/>
          </w:rPr>
          <w:lastRenderedPageBreak/>
          <w:t xml:space="preserve">weeks since </w:t>
        </w:r>
      </w:ins>
      <w:ins w:id="2794" w:author="Mason,David Steven" w:date="2023-02-10T22:02:00Z">
        <w:r w:rsidR="002330EF" w:rsidRPr="000418A2">
          <w:rPr>
            <w:color w:val="000000" w:themeColor="text1"/>
            <w:lang w:val="en-GB"/>
          </w:rPr>
          <w:t>acclimatization</w:t>
        </w:r>
      </w:ins>
      <w:ins w:id="2795" w:author="Mason,David Steven" w:date="2023-02-10T21:59:00Z">
        <w:r w:rsidR="002330EF" w:rsidRPr="000418A2">
          <w:rPr>
            <w:color w:val="000000" w:themeColor="text1"/>
            <w:lang w:val="en-GB"/>
          </w:rPr>
          <w:t xml:space="preserve"> </w:t>
        </w:r>
      </w:ins>
      <w:ins w:id="2796" w:author="Mason,David Steven" w:date="2023-02-10T22:00:00Z">
        <w:r w:rsidR="002330EF" w:rsidRPr="000418A2">
          <w:rPr>
            <w:color w:val="000000" w:themeColor="text1"/>
            <w:lang w:val="en-GB"/>
          </w:rPr>
          <w:t>exhibited collinearity</w:t>
        </w:r>
      </w:ins>
      <w:ins w:id="2797" w:author="Mason,David Steven" w:date="2023-02-10T22:03:00Z">
        <w:r w:rsidR="002330EF" w:rsidRPr="000418A2">
          <w:rPr>
            <w:color w:val="000000" w:themeColor="text1"/>
            <w:lang w:val="en-GB"/>
          </w:rPr>
          <w:t xml:space="preserve"> (</w:t>
        </w:r>
      </w:ins>
      <w:ins w:id="2798" w:author="Mason,David Steven" w:date="2023-02-10T22:01:00Z">
        <w:r w:rsidR="002330EF" w:rsidRPr="000418A2">
          <w:rPr>
            <w:color w:val="000000" w:themeColor="text1"/>
            <w:lang w:val="en-GB"/>
          </w:rPr>
          <w:t xml:space="preserve">corrected variance inflation factor </w:t>
        </w:r>
      </w:ins>
      <w:ins w:id="2799" w:author="Mason,David Steven" w:date="2023-02-10T22:02:00Z">
        <w:r w:rsidR="002330EF" w:rsidRPr="000418A2">
          <w:rPr>
            <w:color w:val="000000" w:themeColor="text1"/>
            <w:lang w:val="en-GB"/>
          </w:rPr>
          <w:t>for treatment</w:t>
        </w:r>
      </w:ins>
      <w:ins w:id="2800" w:author="Mason,David Steven" w:date="2023-02-10T22:03:00Z">
        <w:r w:rsidR="002330EF" w:rsidRPr="000418A2">
          <w:rPr>
            <w:color w:val="000000" w:themeColor="text1"/>
            <w:lang w:val="en-GB"/>
          </w:rPr>
          <w:t xml:space="preserve"> = 2.36,</w:t>
        </w:r>
      </w:ins>
      <w:ins w:id="2801" w:author="Mason,David Steven" w:date="2023-02-11T15:36:00Z">
        <w:r w:rsidR="00E57952" w:rsidRPr="000418A2">
          <w:rPr>
            <w:color w:val="000000" w:themeColor="text1"/>
            <w:lang w:val="en-GB"/>
          </w:rPr>
          <w:t xml:space="preserve"> </w:t>
        </w:r>
        <w:r w:rsidR="00E57952" w:rsidRPr="000418A2">
          <w:rPr>
            <w:color w:val="000000" w:themeColor="text1"/>
            <w:lang w:val="en-GB"/>
            <w:rPrChange w:id="2802" w:author="Mason,David Steven" w:date="2023-02-15T15:56:00Z">
              <w:rPr>
                <w:highlight w:val="yellow"/>
                <w:lang w:val="en-GB"/>
              </w:rPr>
            </w:rPrChange>
          </w:rPr>
          <w:t>weeks since acclimatization</w:t>
        </w:r>
        <w:r w:rsidR="00E57952" w:rsidRPr="000418A2">
          <w:rPr>
            <w:color w:val="000000" w:themeColor="text1"/>
            <w:lang w:val="en-GB"/>
          </w:rPr>
          <w:t xml:space="preserve"> = </w:t>
        </w:r>
      </w:ins>
      <w:ins w:id="2803" w:author="Mason,David Steven" w:date="2023-02-14T13:13:00Z">
        <w:r w:rsidR="003F6F9B" w:rsidRPr="000418A2">
          <w:rPr>
            <w:color w:val="000000" w:themeColor="text1"/>
            <w:lang w:val="en-GB"/>
          </w:rPr>
          <w:t>2.34</w:t>
        </w:r>
      </w:ins>
      <w:ins w:id="2804" w:author="Mason,David Steven" w:date="2023-02-11T15:36:00Z">
        <w:r w:rsidR="00E57952" w:rsidRPr="000418A2">
          <w:rPr>
            <w:color w:val="000000" w:themeColor="text1"/>
            <w:lang w:val="en-GB"/>
          </w:rPr>
          <w:t>,</w:t>
        </w:r>
      </w:ins>
      <w:ins w:id="2805" w:author="Mason,David Steven" w:date="2023-02-10T22:03:00Z">
        <w:r w:rsidR="002330EF" w:rsidRPr="000418A2">
          <w:rPr>
            <w:color w:val="000000" w:themeColor="text1"/>
            <w:lang w:val="en-GB"/>
          </w:rPr>
          <w:t xml:space="preserve"> interaction </w:t>
        </w:r>
      </w:ins>
      <w:ins w:id="2806" w:author="Mason,David Steven" w:date="2023-02-11T15:36:00Z">
        <w:r w:rsidR="00E57952" w:rsidRPr="000418A2">
          <w:rPr>
            <w:color w:val="000000" w:themeColor="text1"/>
            <w:lang w:val="en-GB"/>
          </w:rPr>
          <w:t xml:space="preserve">term </w:t>
        </w:r>
      </w:ins>
      <w:ins w:id="2807" w:author="Mason,David Steven" w:date="2023-02-10T22:03:00Z">
        <w:r w:rsidR="002330EF" w:rsidRPr="000418A2">
          <w:rPr>
            <w:color w:val="000000" w:themeColor="text1"/>
            <w:lang w:val="en-GB"/>
          </w:rPr>
          <w:t>= 2.65)</w:t>
        </w:r>
      </w:ins>
      <w:ins w:id="2808" w:author="Mason,David Steven" w:date="2023-02-18T11:45:00Z">
        <w:r w:rsidR="00717390" w:rsidRPr="000418A2">
          <w:rPr>
            <w:color w:val="000000" w:themeColor="text1"/>
            <w:lang w:val="en-GB"/>
          </w:rPr>
          <w:t>.</w:t>
        </w:r>
      </w:ins>
      <w:ins w:id="2809" w:author="Mason,David Steven" w:date="2023-02-23T14:24:00Z">
        <w:r w:rsidR="004C567B" w:rsidRPr="000418A2">
          <w:rPr>
            <w:color w:val="000000" w:themeColor="text1"/>
            <w:lang w:val="en-GB"/>
          </w:rPr>
          <w:t xml:space="preserve"> </w:t>
        </w:r>
      </w:ins>
    </w:p>
    <w:p w14:paraId="35F4878E" w14:textId="77777777" w:rsidR="003E0AC6" w:rsidRPr="000418A2" w:rsidRDefault="003E0AC6">
      <w:pPr>
        <w:spacing w:line="360" w:lineRule="auto"/>
        <w:rPr>
          <w:ins w:id="2810" w:author="Mason,David Steven" w:date="2023-02-07T19:15:00Z"/>
          <w:color w:val="000000" w:themeColor="text1"/>
          <w:lang w:val="en-GB"/>
        </w:rPr>
        <w:pPrChange w:id="2811" w:author="Mason,David Steven" w:date="2023-02-17T14:13:00Z">
          <w:pPr>
            <w:spacing w:line="480" w:lineRule="auto"/>
          </w:pPr>
        </w:pPrChange>
      </w:pPr>
    </w:p>
    <w:p w14:paraId="5701D45A" w14:textId="5E7A0AD3" w:rsidR="00C5740B" w:rsidRPr="000418A2" w:rsidDel="007E37F3" w:rsidRDefault="00C5740B">
      <w:pPr>
        <w:spacing w:line="360" w:lineRule="auto"/>
        <w:rPr>
          <w:del w:id="2812" w:author="Mason,David Steven" w:date="2023-02-08T12:47:00Z"/>
          <w:color w:val="000000" w:themeColor="text1"/>
          <w:rPrChange w:id="2813" w:author="Mason,David Steven" w:date="2023-02-15T15:56:00Z">
            <w:rPr>
              <w:del w:id="2814" w:author="Mason,David Steven" w:date="2023-02-08T12:47:00Z"/>
              <w:lang w:val="en-GB"/>
            </w:rPr>
          </w:rPrChange>
        </w:rPr>
        <w:pPrChange w:id="2815" w:author="Mason,David Steven" w:date="2023-02-17T14:13:00Z">
          <w:pPr>
            <w:spacing w:line="480" w:lineRule="auto"/>
          </w:pPr>
        </w:pPrChange>
      </w:pPr>
      <w:del w:id="2816" w:author="Mason,David Steven" w:date="2023-02-07T19:10:00Z">
        <w:r w:rsidRPr="000418A2" w:rsidDel="006D3119">
          <w:rPr>
            <w:color w:val="000000" w:themeColor="text1"/>
            <w:lang w:val="en-GB"/>
          </w:rPr>
          <w:delText>, but a majority of that was associated with the random effect of block (8</w:delText>
        </w:r>
      </w:del>
      <w:del w:id="2817" w:author="Mason,David Steven" w:date="2023-01-30T16:53:00Z">
        <w:r w:rsidR="00B16A68" w:rsidRPr="000418A2" w:rsidDel="00C5740B">
          <w:rPr>
            <w:color w:val="000000" w:themeColor="text1"/>
            <w:lang w:val="en-GB"/>
          </w:rPr>
          <w:delText>7</w:delText>
        </w:r>
      </w:del>
      <w:del w:id="2818" w:author="Mason,David Steven" w:date="2023-02-07T19:10:00Z">
        <w:r w:rsidRPr="000418A2" w:rsidDel="006D3119">
          <w:rPr>
            <w:color w:val="000000" w:themeColor="text1"/>
            <w:lang w:val="en-GB"/>
          </w:rPr>
          <w:delText xml:space="preserve">%). </w:delText>
        </w:r>
      </w:del>
      <w:del w:id="2819" w:author="Mason,David Steven" w:date="2023-02-07T19:11:00Z">
        <w:r w:rsidRPr="000418A2" w:rsidDel="006D3119">
          <w:rPr>
            <w:color w:val="000000" w:themeColor="text1"/>
            <w:lang w:val="en-GB"/>
          </w:rPr>
          <w:delText>B</w:delText>
        </w:r>
      </w:del>
      <w:del w:id="2820" w:author="Mason,David Steven" w:date="2023-02-08T12:47:00Z">
        <w:r w:rsidRPr="000418A2" w:rsidDel="007E37F3">
          <w:rPr>
            <w:color w:val="000000" w:themeColor="text1"/>
            <w:lang w:val="en-GB"/>
          </w:rPr>
          <w:delText>ird</w:delText>
        </w:r>
        <w:r w:rsidR="00276BBD" w:rsidRPr="000418A2" w:rsidDel="007E37F3">
          <w:rPr>
            <w:color w:val="000000" w:themeColor="text1"/>
            <w:lang w:val="en-GB"/>
          </w:rPr>
          <w:delText xml:space="preserve"> species</w:delText>
        </w:r>
        <w:r w:rsidRPr="000418A2" w:rsidDel="007E37F3">
          <w:rPr>
            <w:color w:val="000000" w:themeColor="text1"/>
            <w:lang w:val="en-GB"/>
          </w:rPr>
          <w:delText xml:space="preserve"> richness was greatest at the medium resource feeders (</w:delText>
        </w:r>
        <w:r w:rsidRPr="000418A2" w:rsidDel="007E37F3">
          <w:rPr>
            <w:color w:val="000000" w:themeColor="text1"/>
          </w:rPr>
          <w:delText>x̄ = 2.</w:delText>
        </w:r>
      </w:del>
      <w:del w:id="2821" w:author="Mason,David Steven" w:date="2023-01-30T16:54:00Z">
        <w:r w:rsidR="00B16A68" w:rsidRPr="000418A2" w:rsidDel="00C5740B">
          <w:rPr>
            <w:color w:val="000000" w:themeColor="text1"/>
          </w:rPr>
          <w:delText>8</w:delText>
        </w:r>
      </w:del>
      <w:del w:id="2822" w:author="Mason,David Steven" w:date="2023-02-08T12:47:00Z">
        <w:r w:rsidRPr="000418A2" w:rsidDel="007E37F3">
          <w:rPr>
            <w:color w:val="000000" w:themeColor="text1"/>
          </w:rPr>
          <w:delText>, LCL = 1.</w:delText>
        </w:r>
      </w:del>
      <w:del w:id="2823" w:author="Mason,David Steven" w:date="2023-01-30T16:54:00Z">
        <w:r w:rsidR="00B16A68" w:rsidRPr="000418A2" w:rsidDel="00C5740B">
          <w:rPr>
            <w:color w:val="000000" w:themeColor="text1"/>
          </w:rPr>
          <w:delText>93</w:delText>
        </w:r>
      </w:del>
      <w:del w:id="2824" w:author="Mason,David Steven" w:date="2023-02-08T12:47:00Z">
        <w:r w:rsidRPr="000418A2" w:rsidDel="007E37F3">
          <w:rPr>
            <w:color w:val="000000" w:themeColor="text1"/>
          </w:rPr>
          <w:delText>, UCL = 3.</w:delText>
        </w:r>
      </w:del>
      <w:del w:id="2825" w:author="Mason,David Steven" w:date="2023-01-30T16:54:00Z">
        <w:r w:rsidR="00B16A68" w:rsidRPr="000418A2" w:rsidDel="00C5740B">
          <w:rPr>
            <w:color w:val="000000" w:themeColor="text1"/>
          </w:rPr>
          <w:delText>67</w:delText>
        </w:r>
      </w:del>
      <w:del w:id="2826" w:author="Mason,David Steven" w:date="2023-02-08T12:47:00Z">
        <w:r w:rsidRPr="000418A2" w:rsidDel="007E37F3">
          <w:rPr>
            <w:color w:val="000000" w:themeColor="text1"/>
            <w:lang w:val="en-GB"/>
          </w:rPr>
          <w:delText>), followed by high (</w:delText>
        </w:r>
        <w:r w:rsidRPr="000418A2" w:rsidDel="007E37F3">
          <w:rPr>
            <w:color w:val="000000" w:themeColor="text1"/>
          </w:rPr>
          <w:delText>x̄ = 2.7, LCL = 1.8</w:delText>
        </w:r>
      </w:del>
      <w:del w:id="2827" w:author="Mason,David Steven" w:date="2023-01-30T16:54:00Z">
        <w:r w:rsidR="00B16A68" w:rsidRPr="000418A2" w:rsidDel="00C5740B">
          <w:rPr>
            <w:color w:val="000000" w:themeColor="text1"/>
          </w:rPr>
          <w:delText>3</w:delText>
        </w:r>
      </w:del>
      <w:del w:id="2828" w:author="Mason,David Steven" w:date="2023-02-08T12:47:00Z">
        <w:r w:rsidRPr="000418A2" w:rsidDel="007E37F3">
          <w:rPr>
            <w:color w:val="000000" w:themeColor="text1"/>
          </w:rPr>
          <w:delText>, UCL = 3.5</w:delText>
        </w:r>
      </w:del>
      <w:del w:id="2829" w:author="Mason,David Steven" w:date="2023-01-30T16:54:00Z">
        <w:r w:rsidR="00B16A68" w:rsidRPr="000418A2" w:rsidDel="00C5740B">
          <w:rPr>
            <w:color w:val="000000" w:themeColor="text1"/>
          </w:rPr>
          <w:delText>7</w:delText>
        </w:r>
      </w:del>
      <w:del w:id="2830" w:author="Mason,David Steven" w:date="2023-02-08T12:47:00Z">
        <w:r w:rsidRPr="000418A2" w:rsidDel="007E37F3">
          <w:rPr>
            <w:color w:val="000000" w:themeColor="text1"/>
          </w:rPr>
          <w:delText>)</w:delText>
        </w:r>
        <w:r w:rsidRPr="000418A2" w:rsidDel="007E37F3">
          <w:rPr>
            <w:color w:val="000000" w:themeColor="text1"/>
            <w:lang w:val="en-GB"/>
          </w:rPr>
          <w:delText>, control (</w:delText>
        </w:r>
        <w:r w:rsidR="00212B3C" w:rsidRPr="000418A2" w:rsidDel="007E37F3">
          <w:rPr>
            <w:color w:val="000000" w:themeColor="text1"/>
          </w:rPr>
          <w:delText>x̄ = 2.4, LCL = 1.5</w:delText>
        </w:r>
      </w:del>
      <w:del w:id="2831" w:author="Mason,David Steven" w:date="2023-01-30T16:55:00Z">
        <w:r w:rsidR="00B16A68" w:rsidRPr="000418A2" w:rsidDel="00212B3C">
          <w:rPr>
            <w:color w:val="000000" w:themeColor="text1"/>
          </w:rPr>
          <w:delText>3</w:delText>
        </w:r>
      </w:del>
      <w:del w:id="2832" w:author="Mason,David Steven" w:date="2023-02-08T12:47:00Z">
        <w:r w:rsidR="00212B3C" w:rsidRPr="000418A2" w:rsidDel="007E37F3">
          <w:rPr>
            <w:color w:val="000000" w:themeColor="text1"/>
          </w:rPr>
          <w:delText>, UCL = 3.2</w:delText>
        </w:r>
      </w:del>
      <w:del w:id="2833" w:author="Mason,David Steven" w:date="2023-01-30T16:55:00Z">
        <w:r w:rsidR="00B16A68" w:rsidRPr="000418A2" w:rsidDel="00212B3C">
          <w:rPr>
            <w:color w:val="000000" w:themeColor="text1"/>
          </w:rPr>
          <w:delText>7</w:delText>
        </w:r>
      </w:del>
      <w:del w:id="2834" w:author="Mason,David Steven" w:date="2023-02-08T12:47:00Z">
        <w:r w:rsidRPr="000418A2" w:rsidDel="007E37F3">
          <w:rPr>
            <w:color w:val="000000" w:themeColor="text1"/>
          </w:rPr>
          <w:delText>)</w:delText>
        </w:r>
        <w:r w:rsidRPr="000418A2" w:rsidDel="007E37F3">
          <w:rPr>
            <w:color w:val="000000" w:themeColor="text1"/>
            <w:lang w:val="en-GB"/>
          </w:rPr>
          <w:delText>, and low (</w:delText>
        </w:r>
        <w:r w:rsidRPr="000418A2" w:rsidDel="007E37F3">
          <w:rPr>
            <w:color w:val="000000" w:themeColor="text1"/>
          </w:rPr>
          <w:delText>x̄ = 2.</w:delText>
        </w:r>
      </w:del>
      <w:del w:id="2835" w:author="Mason,David Steven" w:date="2023-01-30T16:55:00Z">
        <w:r w:rsidR="00B16A68" w:rsidRPr="000418A2" w:rsidDel="00C5740B">
          <w:rPr>
            <w:color w:val="000000" w:themeColor="text1"/>
          </w:rPr>
          <w:delText>3</w:delText>
        </w:r>
      </w:del>
      <w:del w:id="2836" w:author="Mason,David Steven" w:date="2023-02-08T12:47:00Z">
        <w:r w:rsidRPr="000418A2" w:rsidDel="007E37F3">
          <w:rPr>
            <w:color w:val="000000" w:themeColor="text1"/>
          </w:rPr>
          <w:delText>, LCL = 1.</w:delText>
        </w:r>
      </w:del>
      <w:del w:id="2837" w:author="Mason,David Steven" w:date="2023-01-30T16:55:00Z">
        <w:r w:rsidR="00B16A68" w:rsidRPr="000418A2" w:rsidDel="00212B3C">
          <w:rPr>
            <w:color w:val="000000" w:themeColor="text1"/>
          </w:rPr>
          <w:delText>4</w:delText>
        </w:r>
        <w:r w:rsidR="00B16A68" w:rsidRPr="000418A2" w:rsidDel="00C5740B">
          <w:rPr>
            <w:color w:val="000000" w:themeColor="text1"/>
          </w:rPr>
          <w:delText>3</w:delText>
        </w:r>
      </w:del>
      <w:del w:id="2838" w:author="Mason,David Steven" w:date="2023-02-08T12:47:00Z">
        <w:r w:rsidRPr="000418A2" w:rsidDel="007E37F3">
          <w:rPr>
            <w:color w:val="000000" w:themeColor="text1"/>
          </w:rPr>
          <w:delText>, UCL = 3.</w:delText>
        </w:r>
        <w:r w:rsidR="00212B3C" w:rsidRPr="000418A2" w:rsidDel="007E37F3">
          <w:rPr>
            <w:color w:val="000000" w:themeColor="text1"/>
          </w:rPr>
          <w:delText>1</w:delText>
        </w:r>
      </w:del>
      <w:del w:id="2839" w:author="Mason,David Steven" w:date="2023-01-30T16:55:00Z">
        <w:r w:rsidR="00B16A68" w:rsidRPr="000418A2" w:rsidDel="00C5740B">
          <w:rPr>
            <w:color w:val="000000" w:themeColor="text1"/>
          </w:rPr>
          <w:delText>7</w:delText>
        </w:r>
      </w:del>
      <w:del w:id="2840" w:author="Mason,David Steven" w:date="2023-02-08T12:47:00Z">
        <w:r w:rsidRPr="000418A2" w:rsidDel="007E37F3">
          <w:rPr>
            <w:color w:val="000000" w:themeColor="text1"/>
          </w:rPr>
          <w:delText>)</w:delText>
        </w:r>
        <w:r w:rsidR="00212B3C" w:rsidRPr="000418A2" w:rsidDel="007E37F3">
          <w:rPr>
            <w:color w:val="000000" w:themeColor="text1"/>
            <w:lang w:val="en-GB"/>
          </w:rPr>
          <w:delText xml:space="preserve">. </w:delText>
        </w:r>
      </w:del>
      <w:del w:id="2841" w:author="Mason,David Steven" w:date="2023-01-30T17:00:00Z">
        <w:r w:rsidR="00B16A68" w:rsidRPr="000418A2" w:rsidDel="00212B3C">
          <w:rPr>
            <w:color w:val="000000" w:themeColor="text1"/>
            <w:lang w:val="en-GB"/>
          </w:rPr>
          <w:delText xml:space="preserve">The contrast between low and medium feeders was </w:delText>
        </w:r>
        <w:r w:rsidR="00B16A68" w:rsidRPr="000418A2" w:rsidDel="00B16A68">
          <w:rPr>
            <w:color w:val="000000" w:themeColor="text1"/>
            <w:lang w:val="en-GB"/>
          </w:rPr>
          <w:delText xml:space="preserve">statistically </w:delText>
        </w:r>
        <w:r w:rsidR="00B16A68" w:rsidRPr="000418A2" w:rsidDel="00212B3C">
          <w:rPr>
            <w:color w:val="000000" w:themeColor="text1"/>
            <w:lang w:val="en-GB"/>
          </w:rPr>
          <w:delText xml:space="preserve">significant (t ratio = -2.412, p = 0.02). The contrast between control and medium feeders (t ratio = -1.930, df = 27, p = 0.06) and low and high feeders (t ratio = -1.930, df = 27, p = 0.06) was marginally </w:delText>
        </w:r>
        <w:r w:rsidR="00B16A68" w:rsidRPr="000418A2" w:rsidDel="00B16A68">
          <w:rPr>
            <w:color w:val="000000" w:themeColor="text1"/>
            <w:lang w:val="en-GB"/>
          </w:rPr>
          <w:delText xml:space="preserve">statistically </w:delText>
        </w:r>
        <w:r w:rsidR="00B16A68" w:rsidRPr="000418A2" w:rsidDel="00212B3C">
          <w:rPr>
            <w:color w:val="000000" w:themeColor="text1"/>
            <w:lang w:val="en-GB"/>
          </w:rPr>
          <w:delText>significant.</w:delText>
        </w:r>
        <w:r w:rsidR="00B16A68" w:rsidRPr="000418A2" w:rsidDel="0024518E">
          <w:rPr>
            <w:color w:val="000000" w:themeColor="text1"/>
            <w:lang w:val="en-GB"/>
          </w:rPr>
          <w:delText xml:space="preserve"> </w:delText>
        </w:r>
        <w:r w:rsidR="00B16A68" w:rsidRPr="000418A2" w:rsidDel="0024518E">
          <w:rPr>
            <w:color w:val="000000" w:themeColor="text1"/>
            <w:rPrChange w:id="2842" w:author="Mason,David Steven" w:date="2023-02-15T15:56:00Z">
              <w:rPr/>
            </w:rPrChange>
          </w:rPr>
          <w:delText>I would add the effect sizes for each comparison just like above.</w:delText>
        </w:r>
      </w:del>
    </w:p>
    <w:p w14:paraId="59AD6E40" w14:textId="0AFE347F" w:rsidR="00212B3C" w:rsidRPr="000418A2" w:rsidDel="007E37F3" w:rsidRDefault="00212B3C">
      <w:pPr>
        <w:snapToGrid w:val="0"/>
        <w:spacing w:line="360" w:lineRule="auto"/>
        <w:rPr>
          <w:del w:id="2843" w:author="Mason,David Steven" w:date="2023-02-08T12:47:00Z"/>
          <w:rFonts w:cstheme="minorHAnsi"/>
          <w:color w:val="000000" w:themeColor="text1"/>
          <w:lang w:val="en-GB"/>
        </w:rPr>
        <w:pPrChange w:id="2844" w:author="Mason,David Steven" w:date="2023-02-17T14:13:00Z">
          <w:pPr>
            <w:snapToGrid w:val="0"/>
            <w:spacing w:line="480" w:lineRule="auto"/>
          </w:pPr>
        </w:pPrChange>
      </w:pPr>
    </w:p>
    <w:p w14:paraId="3C30AAFC" w14:textId="4DF1DA86" w:rsidR="001B001C" w:rsidRPr="000418A2" w:rsidRDefault="001B001C">
      <w:pPr>
        <w:snapToGrid w:val="0"/>
        <w:spacing w:line="360" w:lineRule="auto"/>
        <w:rPr>
          <w:rFonts w:cstheme="minorHAnsi"/>
          <w:color w:val="000000" w:themeColor="text1"/>
          <w:lang w:val="en-GB"/>
        </w:rPr>
        <w:pPrChange w:id="2845" w:author="Mason,David Steven" w:date="2023-02-17T14:13:00Z">
          <w:pPr>
            <w:snapToGrid w:val="0"/>
            <w:spacing w:line="480" w:lineRule="auto"/>
          </w:pPr>
        </w:pPrChange>
      </w:pPr>
      <w:r w:rsidRPr="000418A2">
        <w:rPr>
          <w:color w:val="000000" w:themeColor="text1"/>
          <w:lang w:val="en-GB"/>
        </w:rPr>
        <w:t xml:space="preserve">2.3 Seed </w:t>
      </w:r>
      <w:r w:rsidR="00B16A68" w:rsidRPr="000418A2">
        <w:rPr>
          <w:color w:val="000000" w:themeColor="text1"/>
          <w:lang w:val="en-GB"/>
        </w:rPr>
        <w:t>counts</w:t>
      </w:r>
      <w:r w:rsidRPr="000418A2">
        <w:rPr>
          <w:color w:val="000000" w:themeColor="text1"/>
          <w:lang w:val="en-GB"/>
        </w:rPr>
        <w:t>.</w:t>
      </w:r>
      <w:r w:rsidR="0043131F" w:rsidRPr="000418A2">
        <w:rPr>
          <w:color w:val="000000" w:themeColor="text1"/>
          <w:lang w:val="en-GB"/>
        </w:rPr>
        <w:t xml:space="preserve"> </w:t>
      </w:r>
    </w:p>
    <w:p w14:paraId="3D2793CB" w14:textId="469FD801" w:rsidR="00AD20AF" w:rsidRPr="000418A2" w:rsidRDefault="001B6373">
      <w:pPr>
        <w:snapToGrid w:val="0"/>
        <w:spacing w:line="360" w:lineRule="auto"/>
        <w:rPr>
          <w:ins w:id="2846" w:author="Mason,David Steven" w:date="2023-02-14T16:16:00Z"/>
          <w:color w:val="000000" w:themeColor="text1"/>
        </w:rPr>
        <w:pPrChange w:id="2847" w:author="Mason,David Steven" w:date="2023-02-17T14:13:00Z">
          <w:pPr>
            <w:snapToGrid w:val="0"/>
            <w:spacing w:line="480" w:lineRule="auto"/>
          </w:pPr>
        </w:pPrChange>
      </w:pPr>
      <w:del w:id="2848" w:author="Mason,David Steven" w:date="2023-01-31T01:00:00Z">
        <w:r w:rsidRPr="000418A2" w:rsidDel="001B6373">
          <w:rPr>
            <w:color w:val="000000" w:themeColor="text1"/>
            <w:lang w:val="en-GB"/>
          </w:rPr>
          <w:delText>Treatment (Res.df. = 196, Df.diff = 3, Test statistic = 99.39, p = 0.0</w:delText>
        </w:r>
        <w:r w:rsidRPr="000418A2" w:rsidDel="00FB378B">
          <w:rPr>
            <w:color w:val="000000" w:themeColor="text1"/>
            <w:lang w:val="en-GB"/>
          </w:rPr>
          <w:delText>6</w:delText>
        </w:r>
        <w:r w:rsidRPr="000418A2" w:rsidDel="001B6373">
          <w:rPr>
            <w:color w:val="000000" w:themeColor="text1"/>
            <w:lang w:val="en-GB"/>
          </w:rPr>
          <w:delText>) and sampling period (Res.df = 195, Df.diff = 1, Test statistic = 122.06, p = 0.001) were</w:delText>
        </w:r>
        <w:r w:rsidRPr="000418A2" w:rsidDel="00FB378B">
          <w:rPr>
            <w:color w:val="000000" w:themeColor="text1"/>
            <w:lang w:val="en-GB"/>
          </w:rPr>
          <w:delText xml:space="preserve"> </w:delText>
        </w:r>
        <w:r w:rsidRPr="000418A2" w:rsidDel="0024518E">
          <w:rPr>
            <w:color w:val="000000" w:themeColor="text1"/>
            <w:lang w:val="en-GB"/>
          </w:rPr>
          <w:delText xml:space="preserve">statistically </w:delText>
        </w:r>
        <w:r w:rsidRPr="000418A2" w:rsidDel="00FB378B">
          <w:rPr>
            <w:color w:val="000000" w:themeColor="text1"/>
            <w:lang w:val="en-GB"/>
          </w:rPr>
          <w:delText>marginal and</w:delText>
        </w:r>
        <w:r w:rsidRPr="000418A2" w:rsidDel="001B6373">
          <w:rPr>
            <w:color w:val="000000" w:themeColor="text1"/>
            <w:lang w:val="en-GB"/>
          </w:rPr>
          <w:delText xml:space="preserve"> significant predictors of seed detections</w:delText>
        </w:r>
        <w:r w:rsidRPr="000418A2" w:rsidDel="00FB378B">
          <w:rPr>
            <w:color w:val="000000" w:themeColor="text1"/>
            <w:lang w:val="en-GB"/>
          </w:rPr>
          <w:delText xml:space="preserve"> in the global model, respectively</w:delText>
        </w:r>
        <w:r w:rsidRPr="000418A2" w:rsidDel="001C6D33">
          <w:rPr>
            <w:color w:val="000000" w:themeColor="text1"/>
            <w:lang w:val="en-GB"/>
          </w:rPr>
          <w:delText xml:space="preserve"> (Figure </w:delText>
        </w:r>
        <w:r w:rsidRPr="000418A2" w:rsidDel="00540164">
          <w:rPr>
            <w:color w:val="000000" w:themeColor="text1"/>
            <w:lang w:val="en-GB"/>
          </w:rPr>
          <w:delText>3</w:delText>
        </w:r>
        <w:r w:rsidRPr="000418A2" w:rsidDel="00262E0C">
          <w:rPr>
            <w:color w:val="000000" w:themeColor="text1"/>
            <w:lang w:val="en-GB"/>
          </w:rPr>
          <w:delText>B</w:delText>
        </w:r>
        <w:r w:rsidRPr="000418A2" w:rsidDel="001C6D33">
          <w:rPr>
            <w:color w:val="000000" w:themeColor="text1"/>
            <w:lang w:val="en-GB"/>
          </w:rPr>
          <w:delText>)</w:delText>
        </w:r>
        <w:r w:rsidRPr="000418A2" w:rsidDel="001B6373">
          <w:rPr>
            <w:color w:val="000000" w:themeColor="text1"/>
            <w:lang w:val="en-GB"/>
          </w:rPr>
          <w:delText>.</w:delText>
        </w:r>
        <w:r w:rsidRPr="000418A2" w:rsidDel="00FB378B">
          <w:rPr>
            <w:color w:val="000000" w:themeColor="text1"/>
            <w:lang w:val="en-GB"/>
          </w:rPr>
          <w:delText xml:space="preserve"> However, those patterns of </w:delText>
        </w:r>
        <w:r w:rsidRPr="000418A2" w:rsidDel="00B16A68">
          <w:rPr>
            <w:color w:val="000000" w:themeColor="text1"/>
            <w:lang w:val="en-GB"/>
          </w:rPr>
          <w:delText xml:space="preserve">statistical </w:delText>
        </w:r>
        <w:r w:rsidRPr="000418A2" w:rsidDel="00FB378B">
          <w:rPr>
            <w:color w:val="000000" w:themeColor="text1"/>
            <w:lang w:val="en-GB"/>
          </w:rPr>
          <w:delText xml:space="preserve">significance from the global model were not reflected with individual species-specific models, with one exception. Sampling date was a </w:delText>
        </w:r>
        <w:r w:rsidRPr="000418A2" w:rsidDel="00B16A68">
          <w:rPr>
            <w:color w:val="000000" w:themeColor="text1"/>
            <w:lang w:val="en-GB"/>
          </w:rPr>
          <w:delText xml:space="preserve">statistically </w:delText>
        </w:r>
        <w:r w:rsidRPr="000418A2" w:rsidDel="00FB378B">
          <w:rPr>
            <w:color w:val="000000" w:themeColor="text1"/>
            <w:lang w:val="en-GB"/>
          </w:rPr>
          <w:delText xml:space="preserve">significant predictor of </w:delText>
        </w:r>
        <w:r w:rsidRPr="000418A2" w:rsidDel="001B7019">
          <w:rPr>
            <w:color w:val="000000" w:themeColor="text1"/>
            <w:lang w:val="en-GB"/>
          </w:rPr>
          <w:delText xml:space="preserve">sumac species </w:delText>
        </w:r>
        <w:r w:rsidRPr="000418A2" w:rsidDel="00FB378B">
          <w:rPr>
            <w:color w:val="000000" w:themeColor="text1"/>
            <w:lang w:val="en-GB"/>
          </w:rPr>
          <w:delText>detections in the single-species general linear model (Test statistic = 17.181, p = 0.001).</w:delText>
        </w:r>
        <w:r w:rsidRPr="000418A2" w:rsidDel="001C6D33">
          <w:rPr>
            <w:color w:val="000000" w:themeColor="text1"/>
            <w:lang w:val="en-GB"/>
          </w:rPr>
          <w:delText xml:space="preserve"> This species was only detected in the final sampling period. </w:delText>
        </w:r>
        <w:r w:rsidRPr="000418A2" w:rsidDel="00B16A68">
          <w:rPr>
            <w:color w:val="000000" w:themeColor="text1"/>
            <w:rPrChange w:id="2849" w:author="Mason,David Steven" w:date="2023-02-15T15:56:00Z">
              <w:rPr/>
            </w:rPrChange>
          </w:rPr>
          <w:delText>I would add the effect sizes for each comparison just like above.</w:delText>
        </w:r>
      </w:del>
      <w:ins w:id="2850" w:author="Mason,David Steven" w:date="2023-01-31T01:00:00Z">
        <w:r w:rsidR="1FFC4D70" w:rsidRPr="000418A2">
          <w:rPr>
            <w:color w:val="000000" w:themeColor="text1"/>
          </w:rPr>
          <w:t xml:space="preserve">Feeder resource level was </w:t>
        </w:r>
      </w:ins>
      <w:ins w:id="2851" w:author="Mason,David Steven" w:date="2023-01-31T01:01:00Z">
        <w:r w:rsidR="1FFC4D70" w:rsidRPr="000418A2">
          <w:rPr>
            <w:color w:val="000000" w:themeColor="text1"/>
          </w:rPr>
          <w:t xml:space="preserve">not a significant predictor of total seed </w:t>
        </w:r>
      </w:ins>
      <w:ins w:id="2852" w:author="Mason,David Steven" w:date="2023-02-14T19:49:00Z">
        <w:r w:rsidR="001876E6" w:rsidRPr="000418A2">
          <w:rPr>
            <w:color w:val="000000" w:themeColor="text1"/>
            <w:lang w:val="en-GB"/>
          </w:rPr>
          <w:t xml:space="preserve">counts </w:t>
        </w:r>
      </w:ins>
      <w:ins w:id="2853" w:author="Mason,David Steven" w:date="2023-01-31T01:01:00Z">
        <w:r w:rsidR="3D6F7318" w:rsidRPr="000418A2">
          <w:rPr>
            <w:color w:val="000000" w:themeColor="text1"/>
          </w:rPr>
          <w:t>(</w:t>
        </w:r>
      </w:ins>
      <w:ins w:id="2854" w:author="Mason,David Steven" w:date="2023-01-31T01:02:00Z">
        <w:r w:rsidR="3D6F7318" w:rsidRPr="000418A2">
          <w:rPr>
            <w:color w:val="000000" w:themeColor="text1"/>
            <w:lang w:val="en-GB"/>
          </w:rPr>
          <w:t xml:space="preserve">χ2 = </w:t>
        </w:r>
      </w:ins>
      <w:ins w:id="2855" w:author="Mason,David Steven" w:date="2023-02-18T16:12:00Z">
        <w:r w:rsidR="007E40A0" w:rsidRPr="000418A2">
          <w:rPr>
            <w:color w:val="000000" w:themeColor="text1"/>
            <w:lang w:val="en-GB"/>
          </w:rPr>
          <w:t>0</w:t>
        </w:r>
      </w:ins>
      <w:ins w:id="2856" w:author="Mason,David Steven" w:date="2023-02-09T13:57:00Z">
        <w:r w:rsidR="006A7106" w:rsidRPr="000418A2">
          <w:rPr>
            <w:color w:val="000000" w:themeColor="text1"/>
            <w:lang w:val="en-GB"/>
          </w:rPr>
          <w:t>.</w:t>
        </w:r>
      </w:ins>
      <w:ins w:id="2857" w:author="Mason,David Steven" w:date="2023-02-18T16:12:00Z">
        <w:r w:rsidR="007E40A0" w:rsidRPr="000418A2">
          <w:rPr>
            <w:color w:val="000000" w:themeColor="text1"/>
            <w:lang w:val="en-GB"/>
          </w:rPr>
          <w:t>8</w:t>
        </w:r>
      </w:ins>
      <w:ins w:id="2858" w:author="Mason,David Steven" w:date="2023-02-14T13:29:00Z">
        <w:r w:rsidR="00A22617" w:rsidRPr="000418A2">
          <w:rPr>
            <w:color w:val="000000" w:themeColor="text1"/>
            <w:lang w:val="en-GB"/>
          </w:rPr>
          <w:t>4</w:t>
        </w:r>
      </w:ins>
      <w:ins w:id="2859" w:author="Mason,David Steven" w:date="2023-01-31T01:02:00Z">
        <w:r w:rsidR="3D6F7318" w:rsidRPr="000418A2">
          <w:rPr>
            <w:color w:val="000000" w:themeColor="text1"/>
            <w:lang w:val="en-GB"/>
          </w:rPr>
          <w:t xml:space="preserve">, </w:t>
        </w:r>
        <w:proofErr w:type="spellStart"/>
        <w:r w:rsidR="3D6F7318" w:rsidRPr="000418A2">
          <w:rPr>
            <w:color w:val="000000" w:themeColor="text1"/>
            <w:lang w:val="en-GB"/>
          </w:rPr>
          <w:t>df</w:t>
        </w:r>
        <w:proofErr w:type="spellEnd"/>
        <w:r w:rsidR="3D6F7318" w:rsidRPr="000418A2">
          <w:rPr>
            <w:color w:val="000000" w:themeColor="text1"/>
            <w:lang w:val="en-GB"/>
          </w:rPr>
          <w:t xml:space="preserve"> = 3, p = 0.</w:t>
        </w:r>
      </w:ins>
      <w:ins w:id="2860" w:author="Mason,David Steven" w:date="2023-02-18T16:13:00Z">
        <w:r w:rsidR="007E40A0" w:rsidRPr="000418A2">
          <w:rPr>
            <w:color w:val="000000" w:themeColor="text1"/>
            <w:lang w:val="en-GB"/>
          </w:rPr>
          <w:t>839</w:t>
        </w:r>
      </w:ins>
      <w:ins w:id="2861" w:author="Mason,David Steven" w:date="2023-01-31T01:01:00Z">
        <w:r w:rsidR="3D6F7318" w:rsidRPr="000418A2">
          <w:rPr>
            <w:color w:val="000000" w:themeColor="text1"/>
          </w:rPr>
          <w:t>)</w:t>
        </w:r>
      </w:ins>
      <w:ins w:id="2862" w:author="Mason,David Steven" w:date="2023-02-18T16:13:00Z">
        <w:r w:rsidR="007E40A0" w:rsidRPr="000418A2">
          <w:rPr>
            <w:color w:val="000000" w:themeColor="text1"/>
          </w:rPr>
          <w:t>,</w:t>
        </w:r>
      </w:ins>
      <w:ins w:id="2863" w:author="Mason,David Steven" w:date="2023-01-31T01:01:00Z">
        <w:r w:rsidR="3D6F7318" w:rsidRPr="000418A2">
          <w:rPr>
            <w:color w:val="000000" w:themeColor="text1"/>
          </w:rPr>
          <w:t xml:space="preserve"> but </w:t>
        </w:r>
      </w:ins>
      <w:ins w:id="2864" w:author="Mason,David Steven" w:date="2023-02-18T16:13:00Z">
        <w:r w:rsidR="007E40A0" w:rsidRPr="000418A2">
          <w:rPr>
            <w:color w:val="000000" w:themeColor="text1"/>
          </w:rPr>
          <w:t>days since start of the experiment</w:t>
        </w:r>
      </w:ins>
      <w:ins w:id="2865" w:author="Mason,David Steven" w:date="2023-01-31T01:01:00Z">
        <w:r w:rsidR="3D6F7318" w:rsidRPr="000418A2">
          <w:rPr>
            <w:color w:val="000000" w:themeColor="text1"/>
          </w:rPr>
          <w:t xml:space="preserve"> (</w:t>
        </w:r>
      </w:ins>
      <w:ins w:id="2866" w:author="Mason,David Steven" w:date="2023-01-31T01:02:00Z">
        <w:r w:rsidR="3D6F7318" w:rsidRPr="000418A2">
          <w:rPr>
            <w:color w:val="000000" w:themeColor="text1"/>
            <w:lang w:val="en-GB"/>
          </w:rPr>
          <w:t xml:space="preserve">χ2 = </w:t>
        </w:r>
      </w:ins>
      <w:ins w:id="2867" w:author="Mason,David Steven" w:date="2023-02-18T16:13:00Z">
        <w:r w:rsidR="007E40A0" w:rsidRPr="000418A2">
          <w:rPr>
            <w:color w:val="000000" w:themeColor="text1"/>
            <w:lang w:val="en-GB"/>
          </w:rPr>
          <w:t>11</w:t>
        </w:r>
      </w:ins>
      <w:ins w:id="2868" w:author="Mason,David Steven" w:date="2023-02-09T13:58:00Z">
        <w:r w:rsidR="006A7106" w:rsidRPr="000418A2">
          <w:rPr>
            <w:color w:val="000000" w:themeColor="text1"/>
            <w:lang w:val="en-GB"/>
          </w:rPr>
          <w:t>.</w:t>
        </w:r>
      </w:ins>
      <w:ins w:id="2869" w:author="Mason,David Steven" w:date="2023-02-14T13:30:00Z">
        <w:r w:rsidR="00A22617" w:rsidRPr="000418A2">
          <w:rPr>
            <w:color w:val="000000" w:themeColor="text1"/>
            <w:lang w:val="en-GB"/>
          </w:rPr>
          <w:t>6</w:t>
        </w:r>
      </w:ins>
      <w:ins w:id="2870" w:author="Mason,David Steven" w:date="2023-02-18T16:13:00Z">
        <w:r w:rsidR="007E40A0" w:rsidRPr="000418A2">
          <w:rPr>
            <w:color w:val="000000" w:themeColor="text1"/>
            <w:lang w:val="en-GB"/>
          </w:rPr>
          <w:t>7</w:t>
        </w:r>
      </w:ins>
      <w:ins w:id="2871" w:author="Mason,David Steven" w:date="2023-01-31T01:02:00Z">
        <w:r w:rsidR="7E4D8C22" w:rsidRPr="000418A2">
          <w:rPr>
            <w:color w:val="000000" w:themeColor="text1"/>
            <w:lang w:val="en-GB"/>
          </w:rPr>
          <w:t xml:space="preserve">, </w:t>
        </w:r>
        <w:proofErr w:type="spellStart"/>
        <w:r w:rsidR="7E4D8C22" w:rsidRPr="000418A2">
          <w:rPr>
            <w:color w:val="000000" w:themeColor="text1"/>
            <w:lang w:val="en-GB"/>
          </w:rPr>
          <w:t>df</w:t>
        </w:r>
        <w:proofErr w:type="spellEnd"/>
        <w:r w:rsidR="7E4D8C22" w:rsidRPr="000418A2">
          <w:rPr>
            <w:color w:val="000000" w:themeColor="text1"/>
            <w:lang w:val="en-GB"/>
          </w:rPr>
          <w:t xml:space="preserve"> = </w:t>
        </w:r>
      </w:ins>
      <w:ins w:id="2872" w:author="Mason,David Steven" w:date="2023-02-09T13:58:00Z">
        <w:r w:rsidR="006A7106" w:rsidRPr="000418A2">
          <w:rPr>
            <w:color w:val="000000" w:themeColor="text1"/>
            <w:lang w:val="en-GB"/>
          </w:rPr>
          <w:t>1</w:t>
        </w:r>
      </w:ins>
      <w:ins w:id="2873" w:author="Mason,David Steven" w:date="2023-01-31T01:02:00Z">
        <w:r w:rsidR="7E4D8C22" w:rsidRPr="000418A2">
          <w:rPr>
            <w:color w:val="000000" w:themeColor="text1"/>
            <w:lang w:val="en-GB"/>
          </w:rPr>
          <w:t xml:space="preserve">, p </w:t>
        </w:r>
      </w:ins>
      <w:ins w:id="2874" w:author="Mason,David Steven" w:date="2023-02-18T16:13:00Z">
        <w:r w:rsidR="007E40A0" w:rsidRPr="000418A2">
          <w:rPr>
            <w:color w:val="000000" w:themeColor="text1"/>
            <w:lang w:val="en-GB"/>
          </w:rPr>
          <w:t>&lt;</w:t>
        </w:r>
      </w:ins>
      <w:ins w:id="2875" w:author="Mason,David Steven" w:date="2023-01-31T01:02:00Z">
        <w:r w:rsidR="7E4D8C22" w:rsidRPr="000418A2">
          <w:rPr>
            <w:color w:val="000000" w:themeColor="text1"/>
            <w:lang w:val="en-GB"/>
          </w:rPr>
          <w:t xml:space="preserve"> 0.00</w:t>
        </w:r>
      </w:ins>
      <w:ins w:id="2876" w:author="Mason,David Steven" w:date="2023-02-18T16:13:00Z">
        <w:r w:rsidR="007E40A0" w:rsidRPr="000418A2">
          <w:rPr>
            <w:color w:val="000000" w:themeColor="text1"/>
            <w:lang w:val="en-GB"/>
          </w:rPr>
          <w:t>1</w:t>
        </w:r>
      </w:ins>
      <w:ins w:id="2877" w:author="Mason,David Steven" w:date="2023-01-31T01:01:00Z">
        <w:r w:rsidR="3D6F7318" w:rsidRPr="000418A2">
          <w:rPr>
            <w:color w:val="000000" w:themeColor="text1"/>
          </w:rPr>
          <w:t>)</w:t>
        </w:r>
      </w:ins>
      <w:ins w:id="2878" w:author="Mason,David Steven" w:date="2023-02-09T13:57:00Z">
        <w:r w:rsidR="006A7106" w:rsidRPr="000418A2">
          <w:rPr>
            <w:color w:val="000000" w:themeColor="text1"/>
          </w:rPr>
          <w:t xml:space="preserve"> and the interaction between </w:t>
        </w:r>
      </w:ins>
      <w:ins w:id="2879" w:author="Mason,David Steven" w:date="2023-02-18T16:14:00Z">
        <w:r w:rsidR="007E40A0" w:rsidRPr="000418A2">
          <w:rPr>
            <w:color w:val="000000" w:themeColor="text1"/>
          </w:rPr>
          <w:t>days since start and</w:t>
        </w:r>
      </w:ins>
      <w:ins w:id="2880" w:author="Mason,David Steven" w:date="2023-02-09T13:57:00Z">
        <w:r w:rsidR="006A7106" w:rsidRPr="000418A2">
          <w:rPr>
            <w:color w:val="000000" w:themeColor="text1"/>
          </w:rPr>
          <w:t xml:space="preserve"> </w:t>
        </w:r>
      </w:ins>
      <w:ins w:id="2881" w:author="Mason,David Steven" w:date="2023-02-09T13:58:00Z">
        <w:r w:rsidR="006A7106" w:rsidRPr="000418A2">
          <w:rPr>
            <w:color w:val="000000" w:themeColor="text1"/>
          </w:rPr>
          <w:t xml:space="preserve">feeder resource level </w:t>
        </w:r>
      </w:ins>
      <w:ins w:id="2882" w:author="Mason,David Steven" w:date="2023-02-19T19:46:00Z">
        <w:r w:rsidR="00B45BED" w:rsidRPr="000418A2">
          <w:rPr>
            <w:color w:val="000000" w:themeColor="text1"/>
          </w:rPr>
          <w:t>were</w:t>
        </w:r>
      </w:ins>
      <w:ins w:id="2883" w:author="Mason,David Steven" w:date="2023-02-09T13:58:00Z">
        <w:r w:rsidR="00FA6BFF" w:rsidRPr="000418A2">
          <w:rPr>
            <w:color w:val="000000" w:themeColor="text1"/>
          </w:rPr>
          <w:t xml:space="preserve"> (</w:t>
        </w:r>
      </w:ins>
      <w:ins w:id="2884" w:author="Mason,David Steven" w:date="2023-02-09T13:59:00Z">
        <w:r w:rsidR="00FA6BFF" w:rsidRPr="000418A2">
          <w:rPr>
            <w:color w:val="000000" w:themeColor="text1"/>
            <w:lang w:val="en-GB"/>
          </w:rPr>
          <w:t xml:space="preserve">χ2 = </w:t>
        </w:r>
      </w:ins>
      <w:ins w:id="2885" w:author="Mason,David Steven" w:date="2023-02-18T16:14:00Z">
        <w:r w:rsidR="007E40A0" w:rsidRPr="000418A2">
          <w:rPr>
            <w:color w:val="000000" w:themeColor="text1"/>
            <w:lang w:val="en-GB"/>
          </w:rPr>
          <w:t>10.01</w:t>
        </w:r>
      </w:ins>
      <w:ins w:id="2886" w:author="Mason,David Steven" w:date="2023-02-09T13:59:00Z">
        <w:r w:rsidR="00FA6BFF" w:rsidRPr="000418A2">
          <w:rPr>
            <w:color w:val="000000" w:themeColor="text1"/>
            <w:lang w:val="en-GB"/>
          </w:rPr>
          <w:t xml:space="preserve">, </w:t>
        </w:r>
        <w:proofErr w:type="spellStart"/>
        <w:r w:rsidR="00FA6BFF" w:rsidRPr="000418A2">
          <w:rPr>
            <w:color w:val="000000" w:themeColor="text1"/>
            <w:lang w:val="en-GB"/>
          </w:rPr>
          <w:t>df</w:t>
        </w:r>
        <w:proofErr w:type="spellEnd"/>
        <w:r w:rsidR="00FA6BFF" w:rsidRPr="000418A2">
          <w:rPr>
            <w:color w:val="000000" w:themeColor="text1"/>
            <w:lang w:val="en-GB"/>
          </w:rPr>
          <w:t xml:space="preserve"> = 3, p = 0.0</w:t>
        </w:r>
      </w:ins>
      <w:ins w:id="2887" w:author="Mason,David Steven" w:date="2023-02-18T16:14:00Z">
        <w:r w:rsidR="007E40A0" w:rsidRPr="000418A2">
          <w:rPr>
            <w:color w:val="000000" w:themeColor="text1"/>
            <w:lang w:val="en-GB"/>
          </w:rPr>
          <w:t>19</w:t>
        </w:r>
      </w:ins>
      <w:ins w:id="2888" w:author="Mason,David Steven" w:date="2023-02-14T17:09:00Z">
        <w:r w:rsidR="00A86C0A" w:rsidRPr="000418A2">
          <w:rPr>
            <w:color w:val="000000" w:themeColor="text1"/>
            <w:lang w:val="en-GB"/>
          </w:rPr>
          <w:t>; SI Figure 1C</w:t>
        </w:r>
      </w:ins>
      <w:ins w:id="2889" w:author="Mason,David Steven" w:date="2023-02-09T13:58:00Z">
        <w:r w:rsidR="00FA6BFF" w:rsidRPr="000418A2">
          <w:rPr>
            <w:color w:val="000000" w:themeColor="text1"/>
          </w:rPr>
          <w:t>)</w:t>
        </w:r>
      </w:ins>
      <w:ins w:id="2890" w:author="Mason,David Steven" w:date="2023-01-31T01:01:00Z">
        <w:r w:rsidR="3D6F7318" w:rsidRPr="000418A2">
          <w:rPr>
            <w:color w:val="000000" w:themeColor="text1"/>
          </w:rPr>
          <w:t>.</w:t>
        </w:r>
        <w:r w:rsidR="1FFC4D70" w:rsidRPr="000418A2">
          <w:rPr>
            <w:color w:val="000000" w:themeColor="text1"/>
          </w:rPr>
          <w:t xml:space="preserve"> </w:t>
        </w:r>
      </w:ins>
      <w:ins w:id="2891" w:author="Mason,David Steven" w:date="2023-01-31T01:03:00Z">
        <w:r w:rsidR="67AFC588" w:rsidRPr="000418A2">
          <w:rPr>
            <w:color w:val="000000" w:themeColor="text1"/>
          </w:rPr>
          <w:t xml:space="preserve"> Collectively, the model explained </w:t>
        </w:r>
      </w:ins>
      <w:ins w:id="2892" w:author="Mason,David Steven" w:date="2023-02-18T16:17:00Z">
        <w:r w:rsidR="00FF15C6" w:rsidRPr="000418A2">
          <w:rPr>
            <w:color w:val="000000" w:themeColor="text1"/>
          </w:rPr>
          <w:t>6</w:t>
        </w:r>
      </w:ins>
      <w:ins w:id="2893" w:author="Mason,David Steven" w:date="2023-02-18T11:45:00Z">
        <w:r w:rsidR="00717390" w:rsidRPr="000418A2">
          <w:rPr>
            <w:color w:val="000000" w:themeColor="text1"/>
          </w:rPr>
          <w:t>–</w:t>
        </w:r>
      </w:ins>
      <w:ins w:id="2894" w:author="Mason,David Steven" w:date="2023-02-18T16:17:00Z">
        <w:r w:rsidR="00FF15C6" w:rsidRPr="000418A2">
          <w:rPr>
            <w:color w:val="000000" w:themeColor="text1"/>
          </w:rPr>
          <w:t>41</w:t>
        </w:r>
      </w:ins>
      <w:ins w:id="2895" w:author="Mason,David Steven" w:date="2023-01-31T01:03:00Z">
        <w:r w:rsidR="67AFC588" w:rsidRPr="000418A2">
          <w:rPr>
            <w:color w:val="000000" w:themeColor="text1"/>
          </w:rPr>
          <w:t xml:space="preserve">% of the variance in the data. </w:t>
        </w:r>
      </w:ins>
      <w:ins w:id="2896" w:author="Mason,David Steven" w:date="2023-02-09T14:00:00Z">
        <w:r w:rsidR="00FA6BFF" w:rsidRPr="000418A2">
          <w:rPr>
            <w:color w:val="000000" w:themeColor="text1"/>
          </w:rPr>
          <w:t xml:space="preserve">The fixed </w:t>
        </w:r>
      </w:ins>
      <w:ins w:id="2897" w:author="Mason,David Steven" w:date="2023-02-11T15:09:00Z">
        <w:r w:rsidR="00236ECB" w:rsidRPr="000418A2">
          <w:rPr>
            <w:color w:val="000000" w:themeColor="text1"/>
          </w:rPr>
          <w:t>effects accounted</w:t>
        </w:r>
      </w:ins>
      <w:ins w:id="2898" w:author="Mason,David Steven" w:date="2023-01-31T01:04:00Z">
        <w:r w:rsidR="67AFC588" w:rsidRPr="000418A2">
          <w:rPr>
            <w:color w:val="000000" w:themeColor="text1"/>
          </w:rPr>
          <w:t xml:space="preserve"> for </w:t>
        </w:r>
      </w:ins>
      <w:ins w:id="2899" w:author="Mason,David Steven" w:date="2023-02-09T14:00:00Z">
        <w:r w:rsidR="00FA6BFF" w:rsidRPr="000418A2">
          <w:rPr>
            <w:color w:val="000000" w:themeColor="text1"/>
          </w:rPr>
          <w:t>3</w:t>
        </w:r>
      </w:ins>
      <w:ins w:id="2900" w:author="Mason,David Steven" w:date="2023-02-18T11:45:00Z">
        <w:r w:rsidR="00717390" w:rsidRPr="000418A2">
          <w:rPr>
            <w:color w:val="000000" w:themeColor="text1"/>
          </w:rPr>
          <w:t>–</w:t>
        </w:r>
      </w:ins>
      <w:ins w:id="2901" w:author="Mason,David Steven" w:date="2023-02-09T14:00:00Z">
        <w:r w:rsidR="00FA6BFF" w:rsidRPr="000418A2">
          <w:rPr>
            <w:color w:val="000000" w:themeColor="text1"/>
          </w:rPr>
          <w:t>22</w:t>
        </w:r>
      </w:ins>
      <w:ins w:id="2902" w:author="Mason,David Steven" w:date="2023-01-31T01:04:00Z">
        <w:r w:rsidR="67AFC588" w:rsidRPr="000418A2">
          <w:rPr>
            <w:color w:val="000000" w:themeColor="text1"/>
          </w:rPr>
          <w:t xml:space="preserve">% of </w:t>
        </w:r>
      </w:ins>
      <w:ins w:id="2903" w:author="Mason,David Steven" w:date="2023-01-31T01:12:00Z">
        <w:r w:rsidR="23B4B265" w:rsidRPr="000418A2">
          <w:rPr>
            <w:color w:val="000000" w:themeColor="text1"/>
          </w:rPr>
          <w:t>this</w:t>
        </w:r>
      </w:ins>
      <w:ins w:id="2904" w:author="Mason,David Steven" w:date="2023-01-31T01:04:00Z">
        <w:r w:rsidR="6406951F" w:rsidRPr="000418A2">
          <w:rPr>
            <w:color w:val="000000" w:themeColor="text1"/>
          </w:rPr>
          <w:t xml:space="preserve"> </w:t>
        </w:r>
        <w:r w:rsidR="67AFC588" w:rsidRPr="000418A2">
          <w:rPr>
            <w:color w:val="000000" w:themeColor="text1"/>
          </w:rPr>
          <w:t>variance</w:t>
        </w:r>
        <w:r w:rsidR="66809513" w:rsidRPr="000418A2">
          <w:rPr>
            <w:color w:val="000000" w:themeColor="text1"/>
          </w:rPr>
          <w:t xml:space="preserve">, with the remaining </w:t>
        </w:r>
      </w:ins>
      <w:ins w:id="2905" w:author="Mason,David Steven" w:date="2023-02-18T16:18:00Z">
        <w:r w:rsidR="00FF15C6" w:rsidRPr="000418A2">
          <w:rPr>
            <w:color w:val="000000" w:themeColor="text1"/>
          </w:rPr>
          <w:t>3</w:t>
        </w:r>
      </w:ins>
      <w:ins w:id="2906" w:author="Mason,David Steven" w:date="2023-02-18T11:45:00Z">
        <w:r w:rsidR="00717390" w:rsidRPr="000418A2">
          <w:rPr>
            <w:color w:val="000000" w:themeColor="text1"/>
          </w:rPr>
          <w:t>–</w:t>
        </w:r>
      </w:ins>
      <w:ins w:id="2907" w:author="Mason,David Steven" w:date="2023-02-09T14:01:00Z">
        <w:r w:rsidR="00FA6BFF" w:rsidRPr="000418A2">
          <w:rPr>
            <w:color w:val="000000" w:themeColor="text1"/>
          </w:rPr>
          <w:t>1</w:t>
        </w:r>
      </w:ins>
      <w:ins w:id="2908" w:author="Mason,David Steven" w:date="2023-02-18T16:18:00Z">
        <w:r w:rsidR="00FF15C6" w:rsidRPr="000418A2">
          <w:rPr>
            <w:color w:val="000000" w:themeColor="text1"/>
          </w:rPr>
          <w:t>9</w:t>
        </w:r>
      </w:ins>
      <w:ins w:id="2909" w:author="Mason,David Steven" w:date="2023-02-09T14:01:00Z">
        <w:r w:rsidR="00FA6BFF" w:rsidRPr="000418A2">
          <w:rPr>
            <w:color w:val="000000" w:themeColor="text1"/>
          </w:rPr>
          <w:t>%</w:t>
        </w:r>
      </w:ins>
      <w:ins w:id="2910" w:author="Mason,David Steven" w:date="2023-01-31T01:04:00Z">
        <w:r w:rsidR="66809513" w:rsidRPr="000418A2">
          <w:rPr>
            <w:color w:val="000000" w:themeColor="text1"/>
          </w:rPr>
          <w:t xml:space="preserve"> attributable to the random effect of block. </w:t>
        </w:r>
      </w:ins>
      <w:ins w:id="2911" w:author="Mason,David Steven" w:date="2023-02-18T16:19:00Z">
        <w:r w:rsidR="00FF15C6" w:rsidRPr="000418A2">
          <w:rPr>
            <w:color w:val="000000" w:themeColor="text1"/>
          </w:rPr>
          <w:t>M</w:t>
        </w:r>
      </w:ins>
      <w:ins w:id="2912" w:author="Mason,David Steven" w:date="2023-01-31T01:12:00Z">
        <w:r w:rsidR="728E97C9" w:rsidRPr="000418A2">
          <w:rPr>
            <w:color w:val="000000" w:themeColor="text1"/>
          </w:rPr>
          <w:t>ean s</w:t>
        </w:r>
      </w:ins>
      <w:ins w:id="2913" w:author="Mason,David Steven" w:date="2023-01-31T01:06:00Z">
        <w:r w:rsidR="7BBBCCE7" w:rsidRPr="000418A2">
          <w:rPr>
            <w:color w:val="000000" w:themeColor="text1"/>
          </w:rPr>
          <w:t xml:space="preserve">eed </w:t>
        </w:r>
      </w:ins>
      <w:ins w:id="2914" w:author="Mason,David Steven" w:date="2023-02-14T19:49:00Z">
        <w:r w:rsidR="001876E6" w:rsidRPr="000418A2">
          <w:rPr>
            <w:color w:val="000000" w:themeColor="text1"/>
            <w:lang w:val="en-GB"/>
          </w:rPr>
          <w:t xml:space="preserve">counts </w:t>
        </w:r>
      </w:ins>
      <w:ins w:id="2915" w:author="Mason,David Steven" w:date="2023-01-31T01:06:00Z">
        <w:r w:rsidR="7BBBCCE7" w:rsidRPr="000418A2">
          <w:rPr>
            <w:color w:val="000000" w:themeColor="text1"/>
          </w:rPr>
          <w:t xml:space="preserve">were highest for the medium </w:t>
        </w:r>
      </w:ins>
      <w:ins w:id="2916" w:author="Mason,David Steven" w:date="2023-02-18T11:45:00Z">
        <w:r w:rsidR="00717390" w:rsidRPr="000418A2">
          <w:rPr>
            <w:color w:val="000000" w:themeColor="text1"/>
          </w:rPr>
          <w:t>feeders (</w:t>
        </w:r>
      </w:ins>
      <w:ins w:id="2917" w:author="Mason,David Steven" w:date="2023-01-31T01:08:00Z">
        <w:r w:rsidR="7A06CB30" w:rsidRPr="000418A2">
          <w:rPr>
            <w:color w:val="000000" w:themeColor="text1"/>
          </w:rPr>
          <w:t>x̄ =</w:t>
        </w:r>
        <w:r w:rsidR="1783DF3A" w:rsidRPr="000418A2">
          <w:rPr>
            <w:color w:val="000000" w:themeColor="text1"/>
          </w:rPr>
          <w:t xml:space="preserve"> 0.4</w:t>
        </w:r>
      </w:ins>
      <w:ins w:id="2918" w:author="Mason,David Steven" w:date="2023-02-18T16:19:00Z">
        <w:r w:rsidR="00FF15C6" w:rsidRPr="000418A2">
          <w:rPr>
            <w:color w:val="000000" w:themeColor="text1"/>
          </w:rPr>
          <w:t>5</w:t>
        </w:r>
      </w:ins>
      <w:ins w:id="2919" w:author="Mason,David Steven" w:date="2023-01-31T01:08:00Z">
        <w:r w:rsidR="7CAEC7B3" w:rsidRPr="000418A2">
          <w:rPr>
            <w:color w:val="000000" w:themeColor="text1"/>
          </w:rPr>
          <w:t xml:space="preserve">, LCL = </w:t>
        </w:r>
      </w:ins>
      <w:ins w:id="2920" w:author="Mason,David Steven" w:date="2023-01-31T01:09:00Z">
        <w:r w:rsidR="7CAEC7B3" w:rsidRPr="000418A2">
          <w:rPr>
            <w:color w:val="000000" w:themeColor="text1"/>
          </w:rPr>
          <w:t>0.</w:t>
        </w:r>
      </w:ins>
      <w:ins w:id="2921" w:author="Mason,David Steven" w:date="2023-02-09T14:06:00Z">
        <w:r w:rsidR="00FA6BFF" w:rsidRPr="000418A2">
          <w:rPr>
            <w:color w:val="000000" w:themeColor="text1"/>
          </w:rPr>
          <w:t>2</w:t>
        </w:r>
      </w:ins>
      <w:ins w:id="2922" w:author="Mason,David Steven" w:date="2023-02-18T16:19:00Z">
        <w:r w:rsidR="00FF15C6" w:rsidRPr="000418A2">
          <w:rPr>
            <w:color w:val="000000" w:themeColor="text1"/>
          </w:rPr>
          <w:t>0</w:t>
        </w:r>
      </w:ins>
      <w:ins w:id="2923" w:author="Mason,David Steven" w:date="2023-01-31T01:09:00Z">
        <w:r w:rsidR="4FB83FA6" w:rsidRPr="000418A2">
          <w:rPr>
            <w:color w:val="000000" w:themeColor="text1"/>
          </w:rPr>
          <w:t xml:space="preserve">, UCL = </w:t>
        </w:r>
      </w:ins>
      <w:ins w:id="2924" w:author="Mason,David Steven" w:date="2023-02-09T14:06:00Z">
        <w:r w:rsidR="00FA6BFF" w:rsidRPr="000418A2">
          <w:rPr>
            <w:color w:val="000000" w:themeColor="text1"/>
          </w:rPr>
          <w:t>1</w:t>
        </w:r>
      </w:ins>
      <w:ins w:id="2925" w:author="Mason,David Steven" w:date="2023-01-31T01:09:00Z">
        <w:r w:rsidR="4FB83FA6" w:rsidRPr="000418A2">
          <w:rPr>
            <w:color w:val="000000" w:themeColor="text1"/>
          </w:rPr>
          <w:t>.</w:t>
        </w:r>
      </w:ins>
      <w:ins w:id="2926" w:author="Mason,David Steven" w:date="2023-02-09T14:06:00Z">
        <w:r w:rsidR="00FA6BFF" w:rsidRPr="000418A2">
          <w:rPr>
            <w:color w:val="000000" w:themeColor="text1"/>
          </w:rPr>
          <w:t>0</w:t>
        </w:r>
      </w:ins>
      <w:ins w:id="2927" w:author="Mason,David Steven" w:date="2023-02-18T16:19:00Z">
        <w:r w:rsidR="00FF15C6" w:rsidRPr="000418A2">
          <w:rPr>
            <w:color w:val="000000" w:themeColor="text1"/>
          </w:rPr>
          <w:t>1</w:t>
        </w:r>
      </w:ins>
      <w:ins w:id="2928" w:author="Mason,David Steven" w:date="2023-01-31T01:07:00Z">
        <w:r w:rsidR="7BBBCCE7" w:rsidRPr="000418A2">
          <w:rPr>
            <w:color w:val="000000" w:themeColor="text1"/>
          </w:rPr>
          <w:t>)</w:t>
        </w:r>
      </w:ins>
      <w:ins w:id="2929" w:author="Mason,David Steven" w:date="2023-01-31T01:06:00Z">
        <w:r w:rsidR="7BBBCCE7" w:rsidRPr="000418A2">
          <w:rPr>
            <w:color w:val="000000" w:themeColor="text1"/>
          </w:rPr>
          <w:t>, followed by low</w:t>
        </w:r>
      </w:ins>
      <w:ins w:id="2930" w:author="Mason,David Steven" w:date="2023-01-31T01:07:00Z">
        <w:r w:rsidR="7BBBCCE7" w:rsidRPr="000418A2">
          <w:rPr>
            <w:color w:val="000000" w:themeColor="text1"/>
          </w:rPr>
          <w:t xml:space="preserve"> (</w:t>
        </w:r>
      </w:ins>
      <w:ins w:id="2931" w:author="Mason,David Steven" w:date="2023-01-31T01:08:00Z">
        <w:r w:rsidR="53095F8D" w:rsidRPr="000418A2">
          <w:rPr>
            <w:color w:val="000000" w:themeColor="text1"/>
          </w:rPr>
          <w:t>x̄ =</w:t>
        </w:r>
        <w:r w:rsidR="28AAB823" w:rsidRPr="000418A2">
          <w:rPr>
            <w:color w:val="000000" w:themeColor="text1"/>
          </w:rPr>
          <w:t xml:space="preserve"> 0.</w:t>
        </w:r>
      </w:ins>
      <w:ins w:id="2932" w:author="Mason,David Steven" w:date="2023-02-09T14:06:00Z">
        <w:r w:rsidR="00FA6BFF" w:rsidRPr="000418A2">
          <w:rPr>
            <w:color w:val="000000" w:themeColor="text1"/>
          </w:rPr>
          <w:t>4</w:t>
        </w:r>
      </w:ins>
      <w:ins w:id="2933" w:author="Mason,David Steven" w:date="2023-02-18T16:19:00Z">
        <w:r w:rsidR="00FF15C6" w:rsidRPr="000418A2">
          <w:rPr>
            <w:color w:val="000000" w:themeColor="text1"/>
          </w:rPr>
          <w:t>2</w:t>
        </w:r>
      </w:ins>
      <w:ins w:id="2934" w:author="Mason,David Steven" w:date="2023-01-31T01:09:00Z">
        <w:r w:rsidR="4BC6FB96" w:rsidRPr="000418A2">
          <w:rPr>
            <w:color w:val="000000" w:themeColor="text1"/>
          </w:rPr>
          <w:t>, LCL = 0.</w:t>
        </w:r>
      </w:ins>
      <w:ins w:id="2935" w:author="Mason,David Steven" w:date="2023-02-18T16:19:00Z">
        <w:r w:rsidR="00FF15C6" w:rsidRPr="000418A2">
          <w:rPr>
            <w:color w:val="000000" w:themeColor="text1"/>
          </w:rPr>
          <w:t>1</w:t>
        </w:r>
      </w:ins>
      <w:ins w:id="2936" w:author="Mason,David Steven" w:date="2023-02-19T19:47:00Z">
        <w:r w:rsidR="00B45BED" w:rsidRPr="000418A2">
          <w:rPr>
            <w:color w:val="000000" w:themeColor="text1"/>
          </w:rPr>
          <w:t>9</w:t>
        </w:r>
      </w:ins>
      <w:ins w:id="2937" w:author="Mason,David Steven" w:date="2023-01-31T01:09:00Z">
        <w:r w:rsidR="38B444D1" w:rsidRPr="000418A2">
          <w:rPr>
            <w:color w:val="000000" w:themeColor="text1"/>
          </w:rPr>
          <w:t xml:space="preserve">, </w:t>
        </w:r>
      </w:ins>
      <w:ins w:id="2938" w:author="Mason,David Steven" w:date="2023-01-31T01:10:00Z">
        <w:r w:rsidR="63B021D3" w:rsidRPr="000418A2">
          <w:rPr>
            <w:color w:val="000000" w:themeColor="text1"/>
          </w:rPr>
          <w:t>UCL = 0.</w:t>
        </w:r>
      </w:ins>
      <w:ins w:id="2939" w:author="Mason,David Steven" w:date="2023-02-09T14:06:00Z">
        <w:r w:rsidR="00FA6BFF" w:rsidRPr="000418A2">
          <w:rPr>
            <w:color w:val="000000" w:themeColor="text1"/>
          </w:rPr>
          <w:t>9</w:t>
        </w:r>
      </w:ins>
      <w:ins w:id="2940" w:author="Mason,David Steven" w:date="2023-02-18T16:19:00Z">
        <w:r w:rsidR="00FF15C6" w:rsidRPr="000418A2">
          <w:rPr>
            <w:color w:val="000000" w:themeColor="text1"/>
          </w:rPr>
          <w:t>2</w:t>
        </w:r>
      </w:ins>
      <w:ins w:id="2941" w:author="Mason,David Steven" w:date="2023-01-31T01:07:00Z">
        <w:r w:rsidR="7BBBCCE7" w:rsidRPr="000418A2">
          <w:rPr>
            <w:color w:val="000000" w:themeColor="text1"/>
          </w:rPr>
          <w:t>)</w:t>
        </w:r>
      </w:ins>
      <w:ins w:id="2942" w:author="Mason,David Steven" w:date="2023-01-31T01:06:00Z">
        <w:r w:rsidR="7BBBCCE7" w:rsidRPr="000418A2">
          <w:rPr>
            <w:color w:val="000000" w:themeColor="text1"/>
          </w:rPr>
          <w:t xml:space="preserve">, </w:t>
        </w:r>
      </w:ins>
      <w:ins w:id="2943" w:author="Mason,David Steven" w:date="2023-01-31T01:07:00Z">
        <w:r w:rsidR="7BBBCCE7" w:rsidRPr="000418A2">
          <w:rPr>
            <w:color w:val="000000" w:themeColor="text1"/>
          </w:rPr>
          <w:t>high (</w:t>
        </w:r>
      </w:ins>
      <w:ins w:id="2944" w:author="Mason,David Steven" w:date="2023-01-31T01:08:00Z">
        <w:r w:rsidR="42BFC21A" w:rsidRPr="000418A2">
          <w:rPr>
            <w:color w:val="000000" w:themeColor="text1"/>
          </w:rPr>
          <w:t>x̄ =</w:t>
        </w:r>
        <w:r w:rsidR="434408D6" w:rsidRPr="000418A2">
          <w:rPr>
            <w:color w:val="000000" w:themeColor="text1"/>
          </w:rPr>
          <w:t xml:space="preserve"> 0.</w:t>
        </w:r>
      </w:ins>
      <w:ins w:id="2945" w:author="Mason,David Steven" w:date="2023-02-09T14:06:00Z">
        <w:r w:rsidR="00FA6BFF" w:rsidRPr="000418A2">
          <w:rPr>
            <w:color w:val="000000" w:themeColor="text1"/>
          </w:rPr>
          <w:t>32</w:t>
        </w:r>
      </w:ins>
      <w:ins w:id="2946" w:author="Mason,David Steven" w:date="2023-01-31T01:09:00Z">
        <w:r w:rsidR="78FB10AE" w:rsidRPr="000418A2">
          <w:rPr>
            <w:color w:val="000000" w:themeColor="text1"/>
          </w:rPr>
          <w:t>, LCL = 0.1</w:t>
        </w:r>
      </w:ins>
      <w:ins w:id="2947" w:author="Mason,David Steven" w:date="2023-02-09T14:07:00Z">
        <w:r w:rsidR="00FA6BFF" w:rsidRPr="000418A2">
          <w:rPr>
            <w:color w:val="000000" w:themeColor="text1"/>
          </w:rPr>
          <w:t>3</w:t>
        </w:r>
      </w:ins>
      <w:ins w:id="2948" w:author="Mason,David Steven" w:date="2023-01-31T01:10:00Z">
        <w:r w:rsidR="43F37722" w:rsidRPr="000418A2">
          <w:rPr>
            <w:color w:val="000000" w:themeColor="text1"/>
          </w:rPr>
          <w:t>, UCL = 0.7</w:t>
        </w:r>
      </w:ins>
      <w:ins w:id="2949" w:author="Mason,David Steven" w:date="2023-02-18T16:19:00Z">
        <w:r w:rsidR="00FF15C6" w:rsidRPr="000418A2">
          <w:rPr>
            <w:color w:val="000000" w:themeColor="text1"/>
          </w:rPr>
          <w:t>5</w:t>
        </w:r>
      </w:ins>
      <w:ins w:id="2950" w:author="Mason,David Steven" w:date="2023-01-31T01:07:00Z">
        <w:r w:rsidR="7BBBCCE7" w:rsidRPr="000418A2">
          <w:rPr>
            <w:color w:val="000000" w:themeColor="text1"/>
          </w:rPr>
          <w:t>), and control (</w:t>
        </w:r>
      </w:ins>
      <w:ins w:id="2951" w:author="Mason,David Steven" w:date="2023-01-31T01:08:00Z">
        <w:r w:rsidR="2297B42B" w:rsidRPr="000418A2">
          <w:rPr>
            <w:color w:val="000000" w:themeColor="text1"/>
          </w:rPr>
          <w:t>x̄ =</w:t>
        </w:r>
        <w:r w:rsidR="6C1E1FE8" w:rsidRPr="000418A2">
          <w:rPr>
            <w:color w:val="000000" w:themeColor="text1"/>
          </w:rPr>
          <w:t xml:space="preserve"> 0.2</w:t>
        </w:r>
      </w:ins>
      <w:ins w:id="2952" w:author="Mason,David Steven" w:date="2023-02-18T16:20:00Z">
        <w:r w:rsidR="00FF15C6" w:rsidRPr="000418A2">
          <w:rPr>
            <w:color w:val="000000" w:themeColor="text1"/>
          </w:rPr>
          <w:t>5</w:t>
        </w:r>
      </w:ins>
      <w:ins w:id="2953" w:author="Mason,David Steven" w:date="2023-01-31T01:09:00Z">
        <w:r w:rsidR="6C10DCEA" w:rsidRPr="000418A2">
          <w:rPr>
            <w:color w:val="000000" w:themeColor="text1"/>
          </w:rPr>
          <w:t xml:space="preserve">, </w:t>
        </w:r>
      </w:ins>
      <w:ins w:id="2954" w:author="Mason,David Steven" w:date="2023-01-31T01:11:00Z">
        <w:r w:rsidR="6380CF62" w:rsidRPr="000418A2">
          <w:rPr>
            <w:color w:val="000000" w:themeColor="text1"/>
          </w:rPr>
          <w:t xml:space="preserve">LCL = </w:t>
        </w:r>
      </w:ins>
      <w:ins w:id="2955" w:author="Mason,David Steven" w:date="2023-01-31T01:09:00Z">
        <w:r w:rsidR="6C10DCEA" w:rsidRPr="000418A2">
          <w:rPr>
            <w:color w:val="000000" w:themeColor="text1"/>
          </w:rPr>
          <w:t>0.1</w:t>
        </w:r>
      </w:ins>
      <w:ins w:id="2956" w:author="Mason,David Steven" w:date="2023-02-19T19:47:00Z">
        <w:r w:rsidR="00B45BED" w:rsidRPr="000418A2">
          <w:rPr>
            <w:color w:val="000000" w:themeColor="text1"/>
          </w:rPr>
          <w:t>0</w:t>
        </w:r>
      </w:ins>
      <w:ins w:id="2957" w:author="Mason,David Steven" w:date="2023-01-31T01:11:00Z">
        <w:r w:rsidR="2871CFD4" w:rsidRPr="000418A2">
          <w:rPr>
            <w:color w:val="000000" w:themeColor="text1"/>
          </w:rPr>
          <w:t>, UCL = 0.</w:t>
        </w:r>
      </w:ins>
      <w:ins w:id="2958" w:author="Mason,David Steven" w:date="2023-02-18T16:20:00Z">
        <w:r w:rsidR="00FF15C6" w:rsidRPr="000418A2">
          <w:rPr>
            <w:color w:val="000000" w:themeColor="text1"/>
          </w:rPr>
          <w:t>58</w:t>
        </w:r>
      </w:ins>
      <w:ins w:id="2959" w:author="Mason,David Steven" w:date="2023-01-31T01:07:00Z">
        <w:r w:rsidR="7BBBCCE7" w:rsidRPr="000418A2">
          <w:rPr>
            <w:color w:val="000000" w:themeColor="text1"/>
          </w:rPr>
          <w:t>).</w:t>
        </w:r>
      </w:ins>
      <w:ins w:id="2960" w:author="Mason,David Steven" w:date="2023-01-31T01:11:00Z">
        <w:r w:rsidR="087AC096" w:rsidRPr="000418A2">
          <w:rPr>
            <w:color w:val="000000" w:themeColor="text1"/>
          </w:rPr>
          <w:t xml:space="preserve"> </w:t>
        </w:r>
      </w:ins>
      <w:ins w:id="2961" w:author="Mason,David Steven" w:date="2023-02-09T14:07:00Z">
        <w:r w:rsidR="00FA6BFF" w:rsidRPr="000418A2">
          <w:rPr>
            <w:color w:val="000000" w:themeColor="text1"/>
            <w:rPrChange w:id="2962" w:author="Mason,David Steven" w:date="2023-03-09T11:27:00Z">
              <w:rPr>
                <w:color w:val="FF0000"/>
              </w:rPr>
            </w:rPrChange>
          </w:rPr>
          <w:t xml:space="preserve">No pairwise comparisons of mean seed </w:t>
        </w:r>
      </w:ins>
      <w:ins w:id="2963" w:author="Mason,David Steven" w:date="2023-02-14T19:50:00Z">
        <w:r w:rsidR="001876E6" w:rsidRPr="000418A2">
          <w:rPr>
            <w:color w:val="000000" w:themeColor="text1"/>
            <w:lang w:val="en-GB"/>
            <w:rPrChange w:id="2964" w:author="Mason,David Steven" w:date="2023-03-09T11:27:00Z">
              <w:rPr>
                <w:lang w:val="en-GB"/>
              </w:rPr>
            </w:rPrChange>
          </w:rPr>
          <w:t xml:space="preserve">counts </w:t>
        </w:r>
      </w:ins>
      <w:ins w:id="2965" w:author="Mason,David Steven" w:date="2023-02-09T14:07:00Z">
        <w:r w:rsidR="00FA6BFF" w:rsidRPr="000418A2">
          <w:rPr>
            <w:color w:val="000000" w:themeColor="text1"/>
            <w:rPrChange w:id="2966" w:author="Mason,David Steven" w:date="2023-03-09T11:27:00Z">
              <w:rPr>
                <w:color w:val="FF0000"/>
              </w:rPr>
            </w:rPrChange>
          </w:rPr>
          <w:t>were significant</w:t>
        </w:r>
      </w:ins>
      <w:ins w:id="2967" w:author="Mason,David Steven" w:date="2023-02-14T13:35:00Z">
        <w:r w:rsidR="00A22617" w:rsidRPr="000418A2">
          <w:rPr>
            <w:color w:val="000000" w:themeColor="text1"/>
            <w:rPrChange w:id="2968" w:author="Mason,David Steven" w:date="2023-03-09T11:27:00Z">
              <w:rPr>
                <w:color w:val="FF0000"/>
              </w:rPr>
            </w:rPrChange>
          </w:rPr>
          <w:t xml:space="preserve"> with </w:t>
        </w:r>
      </w:ins>
      <w:ins w:id="2969" w:author="Mason,David Steven" w:date="2023-02-18T11:46:00Z">
        <w:r w:rsidR="00717390" w:rsidRPr="000418A2">
          <w:rPr>
            <w:color w:val="000000" w:themeColor="text1"/>
            <w:rPrChange w:id="2970" w:author="Mason,David Steven" w:date="2023-03-09T11:27:00Z">
              <w:rPr>
                <w:color w:val="FF0000"/>
              </w:rPr>
            </w:rPrChange>
          </w:rPr>
          <w:t>or</w:t>
        </w:r>
      </w:ins>
      <w:ins w:id="2971" w:author="Mason,David Steven" w:date="2023-02-14T13:35:00Z">
        <w:r w:rsidR="00A22617" w:rsidRPr="000418A2">
          <w:rPr>
            <w:color w:val="000000" w:themeColor="text1"/>
            <w:rPrChange w:id="2972" w:author="Mason,David Steven" w:date="2023-03-09T11:27:00Z">
              <w:rPr>
                <w:color w:val="FF0000"/>
              </w:rPr>
            </w:rPrChange>
          </w:rPr>
          <w:t xml:space="preserve"> without correcting for multiple comparisons</w:t>
        </w:r>
      </w:ins>
      <w:ins w:id="2973" w:author="Mason,David Steven" w:date="2023-02-14T13:46:00Z">
        <w:r w:rsidR="00DA72CB" w:rsidRPr="000418A2">
          <w:rPr>
            <w:color w:val="000000" w:themeColor="text1"/>
            <w:rPrChange w:id="2974" w:author="Mason,David Steven" w:date="2023-03-09T11:27:00Z">
              <w:rPr>
                <w:color w:val="FF0000"/>
              </w:rPr>
            </w:rPrChange>
          </w:rPr>
          <w:t xml:space="preserve"> (Figure 3C)</w:t>
        </w:r>
      </w:ins>
      <w:ins w:id="2975" w:author="Mason,David Steven" w:date="2023-02-09T14:07:00Z">
        <w:r w:rsidR="00FA6BFF" w:rsidRPr="000418A2">
          <w:rPr>
            <w:color w:val="000000" w:themeColor="text1"/>
            <w:rPrChange w:id="2976" w:author="Mason,David Steven" w:date="2023-03-09T11:27:00Z">
              <w:rPr>
                <w:color w:val="FF0000"/>
              </w:rPr>
            </w:rPrChange>
          </w:rPr>
          <w:t>.</w:t>
        </w:r>
        <w:r w:rsidR="00FA6BFF" w:rsidRPr="000418A2">
          <w:rPr>
            <w:color w:val="000000" w:themeColor="text1"/>
            <w:rPrChange w:id="2977" w:author="Mason,David Steven" w:date="2023-02-19T15:58:00Z">
              <w:rPr>
                <w:color w:val="FF0000"/>
              </w:rPr>
            </w:rPrChange>
          </w:rPr>
          <w:t xml:space="preserve"> </w:t>
        </w:r>
      </w:ins>
    </w:p>
    <w:p w14:paraId="6FCA969F" w14:textId="77777777" w:rsidR="00AD20AF" w:rsidRPr="000418A2" w:rsidRDefault="00AD20AF">
      <w:pPr>
        <w:snapToGrid w:val="0"/>
        <w:spacing w:line="360" w:lineRule="auto"/>
        <w:rPr>
          <w:ins w:id="2978" w:author="Mason,David Steven" w:date="2023-02-14T16:16:00Z"/>
          <w:color w:val="000000" w:themeColor="text1"/>
        </w:rPr>
        <w:pPrChange w:id="2979" w:author="Mason,David Steven" w:date="2023-02-17T14:13:00Z">
          <w:pPr>
            <w:snapToGrid w:val="0"/>
            <w:spacing w:line="480" w:lineRule="auto"/>
          </w:pPr>
        </w:pPrChange>
      </w:pPr>
    </w:p>
    <w:p w14:paraId="62FA159A" w14:textId="5C04A48A" w:rsidR="00F91C0D" w:rsidRPr="000418A2" w:rsidRDefault="00FA6BFF">
      <w:pPr>
        <w:snapToGrid w:val="0"/>
        <w:spacing w:line="360" w:lineRule="auto"/>
        <w:rPr>
          <w:ins w:id="2980" w:author="Mason,David Steven" w:date="2023-02-23T14:55:00Z"/>
          <w:color w:val="000000" w:themeColor="text1"/>
        </w:rPr>
      </w:pPr>
      <w:ins w:id="2981" w:author="Mason,David Steven" w:date="2023-02-09T14:07:00Z">
        <w:r w:rsidRPr="000418A2">
          <w:rPr>
            <w:color w:val="000000" w:themeColor="text1"/>
          </w:rPr>
          <w:t xml:space="preserve">The </w:t>
        </w:r>
      </w:ins>
      <w:ins w:id="2982" w:author="Mason,David Steven" w:date="2023-02-09T14:08:00Z">
        <w:r w:rsidRPr="000418A2">
          <w:rPr>
            <w:color w:val="000000" w:themeColor="text1"/>
          </w:rPr>
          <w:t xml:space="preserve">interactive effect of </w:t>
        </w:r>
      </w:ins>
      <w:ins w:id="2983" w:author="Mason,David Steven" w:date="2023-02-19T18:13:00Z">
        <w:r w:rsidR="00846E9A" w:rsidRPr="000418A2">
          <w:rPr>
            <w:color w:val="000000" w:themeColor="text1"/>
          </w:rPr>
          <w:t>days since start of the experiment</w:t>
        </w:r>
      </w:ins>
      <w:ins w:id="2984" w:author="Mason,David Steven" w:date="2023-02-09T14:08:00Z">
        <w:r w:rsidRPr="000418A2">
          <w:rPr>
            <w:color w:val="000000" w:themeColor="text1"/>
          </w:rPr>
          <w:t xml:space="preserve"> was greatest for high feeders (</w:t>
        </w:r>
      </w:ins>
      <w:ins w:id="2985" w:author="Mason,David Steven" w:date="2023-02-09T14:09:00Z">
        <w:r w:rsidRPr="000418A2">
          <w:rPr>
            <w:color w:val="000000" w:themeColor="text1"/>
          </w:rPr>
          <w:t>estimate = 0.</w:t>
        </w:r>
      </w:ins>
      <w:ins w:id="2986" w:author="Mason,David Steven" w:date="2023-02-18T16:23:00Z">
        <w:r w:rsidR="00FF15C6" w:rsidRPr="000418A2">
          <w:rPr>
            <w:color w:val="000000" w:themeColor="text1"/>
          </w:rPr>
          <w:t>044</w:t>
        </w:r>
      </w:ins>
      <w:ins w:id="2987" w:author="Mason,David Steven" w:date="2023-02-09T14:09:00Z">
        <w:r w:rsidR="00D91360" w:rsidRPr="000418A2">
          <w:rPr>
            <w:color w:val="000000" w:themeColor="text1"/>
          </w:rPr>
          <w:t>, LCL = 0.</w:t>
        </w:r>
      </w:ins>
      <w:ins w:id="2988" w:author="Mason,David Steven" w:date="2023-02-18T16:21:00Z">
        <w:r w:rsidR="00FF15C6" w:rsidRPr="000418A2">
          <w:rPr>
            <w:color w:val="000000" w:themeColor="text1"/>
          </w:rPr>
          <w:t>0</w:t>
        </w:r>
      </w:ins>
      <w:ins w:id="2989" w:author="Mason,David Steven" w:date="2023-02-18T16:23:00Z">
        <w:r w:rsidR="00FF15C6" w:rsidRPr="000418A2">
          <w:rPr>
            <w:color w:val="000000" w:themeColor="text1"/>
          </w:rPr>
          <w:t>20</w:t>
        </w:r>
      </w:ins>
      <w:ins w:id="2990" w:author="Mason,David Steven" w:date="2023-02-09T14:09:00Z">
        <w:r w:rsidR="00D91360" w:rsidRPr="000418A2">
          <w:rPr>
            <w:color w:val="000000" w:themeColor="text1"/>
          </w:rPr>
          <w:t xml:space="preserve">, UCL = </w:t>
        </w:r>
      </w:ins>
      <w:ins w:id="2991" w:author="Mason,David Steven" w:date="2023-02-18T16:21:00Z">
        <w:r w:rsidR="00FF15C6" w:rsidRPr="000418A2">
          <w:rPr>
            <w:color w:val="000000" w:themeColor="text1"/>
          </w:rPr>
          <w:t>0.0</w:t>
        </w:r>
      </w:ins>
      <w:ins w:id="2992" w:author="Mason,David Steven" w:date="2023-02-18T16:23:00Z">
        <w:r w:rsidR="00FF15C6" w:rsidRPr="000418A2">
          <w:rPr>
            <w:color w:val="000000" w:themeColor="text1"/>
          </w:rPr>
          <w:t>68</w:t>
        </w:r>
      </w:ins>
      <w:ins w:id="2993" w:author="Mason,David Steven" w:date="2023-02-09T14:08:00Z">
        <w:r w:rsidRPr="000418A2">
          <w:rPr>
            <w:color w:val="000000" w:themeColor="text1"/>
          </w:rPr>
          <w:t>), followed by medium</w:t>
        </w:r>
      </w:ins>
      <w:ins w:id="2994" w:author="Mason,David Steven" w:date="2023-02-09T14:09:00Z">
        <w:r w:rsidR="00D91360" w:rsidRPr="000418A2">
          <w:rPr>
            <w:color w:val="000000" w:themeColor="text1"/>
          </w:rPr>
          <w:t xml:space="preserve"> (estimate = 0.</w:t>
        </w:r>
      </w:ins>
      <w:ins w:id="2995" w:author="Mason,David Steven" w:date="2023-02-18T16:21:00Z">
        <w:r w:rsidR="00FF15C6" w:rsidRPr="000418A2">
          <w:rPr>
            <w:color w:val="000000" w:themeColor="text1"/>
          </w:rPr>
          <w:t>0</w:t>
        </w:r>
      </w:ins>
      <w:ins w:id="2996" w:author="Mason,David Steven" w:date="2023-02-18T16:23:00Z">
        <w:r w:rsidR="00FF15C6" w:rsidRPr="000418A2">
          <w:rPr>
            <w:color w:val="000000" w:themeColor="text1"/>
          </w:rPr>
          <w:t>29</w:t>
        </w:r>
      </w:ins>
      <w:ins w:id="2997" w:author="Mason,David Steven" w:date="2023-02-09T14:09:00Z">
        <w:r w:rsidR="00D91360" w:rsidRPr="000418A2">
          <w:rPr>
            <w:color w:val="000000" w:themeColor="text1"/>
          </w:rPr>
          <w:t>, LCL = 0.0</w:t>
        </w:r>
      </w:ins>
      <w:ins w:id="2998" w:author="Mason,David Steven" w:date="2023-02-18T16:23:00Z">
        <w:r w:rsidR="00FF15C6" w:rsidRPr="000418A2">
          <w:rPr>
            <w:color w:val="000000" w:themeColor="text1"/>
          </w:rPr>
          <w:t>06</w:t>
        </w:r>
      </w:ins>
      <w:ins w:id="2999" w:author="Mason,David Steven" w:date="2023-02-09T14:09:00Z">
        <w:r w:rsidR="00D91360" w:rsidRPr="000418A2">
          <w:rPr>
            <w:color w:val="000000" w:themeColor="text1"/>
          </w:rPr>
          <w:t xml:space="preserve">, UCL = </w:t>
        </w:r>
      </w:ins>
      <w:ins w:id="3000" w:author="Mason,David Steven" w:date="2023-02-09T14:10:00Z">
        <w:r w:rsidR="00D91360" w:rsidRPr="000418A2">
          <w:rPr>
            <w:color w:val="000000" w:themeColor="text1"/>
          </w:rPr>
          <w:t>0.</w:t>
        </w:r>
      </w:ins>
      <w:ins w:id="3001" w:author="Mason,David Steven" w:date="2023-02-18T16:22:00Z">
        <w:r w:rsidR="00FF15C6" w:rsidRPr="000418A2">
          <w:rPr>
            <w:color w:val="000000" w:themeColor="text1"/>
          </w:rPr>
          <w:t>05</w:t>
        </w:r>
      </w:ins>
      <w:ins w:id="3002" w:author="Mason,David Steven" w:date="2023-02-18T16:23:00Z">
        <w:r w:rsidR="00FF15C6" w:rsidRPr="000418A2">
          <w:rPr>
            <w:color w:val="000000" w:themeColor="text1"/>
          </w:rPr>
          <w:t>2</w:t>
        </w:r>
      </w:ins>
      <w:ins w:id="3003" w:author="Mason,David Steven" w:date="2023-02-09T14:09:00Z">
        <w:r w:rsidR="00D91360" w:rsidRPr="000418A2">
          <w:rPr>
            <w:color w:val="000000" w:themeColor="text1"/>
          </w:rPr>
          <w:t>)</w:t>
        </w:r>
      </w:ins>
      <w:ins w:id="3004" w:author="Mason,David Steven" w:date="2023-02-09T14:08:00Z">
        <w:r w:rsidRPr="000418A2">
          <w:rPr>
            <w:color w:val="000000" w:themeColor="text1"/>
          </w:rPr>
          <w:t>, low</w:t>
        </w:r>
      </w:ins>
      <w:ins w:id="3005" w:author="Mason,David Steven" w:date="2023-02-09T14:09:00Z">
        <w:r w:rsidR="00D91360" w:rsidRPr="000418A2">
          <w:rPr>
            <w:color w:val="000000" w:themeColor="text1"/>
          </w:rPr>
          <w:t xml:space="preserve"> (</w:t>
        </w:r>
      </w:ins>
      <w:ins w:id="3006" w:author="Mason,David Steven" w:date="2023-02-09T14:10:00Z">
        <w:r w:rsidR="00D91360" w:rsidRPr="000418A2">
          <w:rPr>
            <w:color w:val="000000" w:themeColor="text1"/>
          </w:rPr>
          <w:t>estimate = 0.</w:t>
        </w:r>
      </w:ins>
      <w:ins w:id="3007" w:author="Mason,David Steven" w:date="2023-02-18T16:22:00Z">
        <w:r w:rsidR="00FF15C6" w:rsidRPr="000418A2">
          <w:rPr>
            <w:color w:val="000000" w:themeColor="text1"/>
          </w:rPr>
          <w:t>02</w:t>
        </w:r>
      </w:ins>
      <w:ins w:id="3008" w:author="Mason,David Steven" w:date="2023-02-18T16:23:00Z">
        <w:r w:rsidR="00FF15C6" w:rsidRPr="000418A2">
          <w:rPr>
            <w:color w:val="000000" w:themeColor="text1"/>
          </w:rPr>
          <w:t>3</w:t>
        </w:r>
      </w:ins>
      <w:ins w:id="3009" w:author="Mason,David Steven" w:date="2023-02-09T14:10:00Z">
        <w:r w:rsidR="00D91360" w:rsidRPr="000418A2">
          <w:rPr>
            <w:color w:val="000000" w:themeColor="text1"/>
          </w:rPr>
          <w:t xml:space="preserve">, LCL = </w:t>
        </w:r>
      </w:ins>
      <w:ins w:id="3010" w:author="Mason,David Steven" w:date="2023-02-18T16:23:00Z">
        <w:r w:rsidR="00FF15C6" w:rsidRPr="000418A2">
          <w:rPr>
            <w:color w:val="000000" w:themeColor="text1"/>
          </w:rPr>
          <w:t>-</w:t>
        </w:r>
      </w:ins>
      <w:ins w:id="3011" w:author="Mason,David Steven" w:date="2023-02-09T14:10:00Z">
        <w:r w:rsidR="00D91360" w:rsidRPr="000418A2">
          <w:rPr>
            <w:color w:val="000000" w:themeColor="text1"/>
          </w:rPr>
          <w:t>0.0</w:t>
        </w:r>
      </w:ins>
      <w:ins w:id="3012" w:author="Mason,David Steven" w:date="2023-02-18T16:22:00Z">
        <w:r w:rsidR="00FF15C6" w:rsidRPr="000418A2">
          <w:rPr>
            <w:color w:val="000000" w:themeColor="text1"/>
          </w:rPr>
          <w:t>0</w:t>
        </w:r>
      </w:ins>
      <w:ins w:id="3013" w:author="Mason,David Steven" w:date="2023-02-18T16:23:00Z">
        <w:r w:rsidR="00FF15C6" w:rsidRPr="000418A2">
          <w:rPr>
            <w:color w:val="000000" w:themeColor="text1"/>
          </w:rPr>
          <w:t>2</w:t>
        </w:r>
      </w:ins>
      <w:ins w:id="3014" w:author="Mason,David Steven" w:date="2023-02-09T14:10:00Z">
        <w:r w:rsidR="00D91360" w:rsidRPr="000418A2">
          <w:rPr>
            <w:color w:val="000000" w:themeColor="text1"/>
          </w:rPr>
          <w:t>, UCL = 0.</w:t>
        </w:r>
      </w:ins>
      <w:ins w:id="3015" w:author="Mason,David Steven" w:date="2023-02-18T16:22:00Z">
        <w:r w:rsidR="00FF15C6" w:rsidRPr="000418A2">
          <w:rPr>
            <w:color w:val="000000" w:themeColor="text1"/>
          </w:rPr>
          <w:t>0</w:t>
        </w:r>
      </w:ins>
      <w:ins w:id="3016" w:author="Mason,David Steven" w:date="2023-02-18T16:24:00Z">
        <w:r w:rsidR="00FF15C6" w:rsidRPr="000418A2">
          <w:rPr>
            <w:color w:val="000000" w:themeColor="text1"/>
          </w:rPr>
          <w:t>48</w:t>
        </w:r>
      </w:ins>
      <w:ins w:id="3017" w:author="Mason,David Steven" w:date="2023-02-09T14:09:00Z">
        <w:r w:rsidR="00D91360" w:rsidRPr="000418A2">
          <w:rPr>
            <w:color w:val="000000" w:themeColor="text1"/>
          </w:rPr>
          <w:t>)</w:t>
        </w:r>
      </w:ins>
      <w:ins w:id="3018" w:author="Mason,David Steven" w:date="2023-02-09T14:08:00Z">
        <w:r w:rsidRPr="000418A2">
          <w:rPr>
            <w:color w:val="000000" w:themeColor="text1"/>
          </w:rPr>
          <w:t>, and control feeders (</w:t>
        </w:r>
      </w:ins>
      <w:ins w:id="3019" w:author="Mason,David Steven" w:date="2023-02-09T14:10:00Z">
        <w:r w:rsidR="00D91360" w:rsidRPr="000418A2">
          <w:rPr>
            <w:color w:val="000000" w:themeColor="text1"/>
          </w:rPr>
          <w:t>estimate = -0.</w:t>
        </w:r>
      </w:ins>
      <w:ins w:id="3020" w:author="Mason,David Steven" w:date="2023-02-18T16:24:00Z">
        <w:r w:rsidR="00FF15C6" w:rsidRPr="000418A2">
          <w:rPr>
            <w:color w:val="000000" w:themeColor="text1"/>
          </w:rPr>
          <w:t>020</w:t>
        </w:r>
      </w:ins>
      <w:ins w:id="3021" w:author="Mason,David Steven" w:date="2023-02-09T14:10:00Z">
        <w:r w:rsidR="00D91360" w:rsidRPr="000418A2">
          <w:rPr>
            <w:color w:val="000000" w:themeColor="text1"/>
          </w:rPr>
          <w:t xml:space="preserve">, </w:t>
        </w:r>
      </w:ins>
      <w:ins w:id="3022" w:author="Mason,David Steven" w:date="2023-02-18T16:24:00Z">
        <w:r w:rsidR="00FF15C6" w:rsidRPr="000418A2">
          <w:rPr>
            <w:color w:val="000000" w:themeColor="text1"/>
          </w:rPr>
          <w:t>LCL</w:t>
        </w:r>
      </w:ins>
      <w:ins w:id="3023" w:author="Mason,David Steven" w:date="2023-02-09T14:10:00Z">
        <w:r w:rsidR="00D91360" w:rsidRPr="000418A2">
          <w:rPr>
            <w:color w:val="000000" w:themeColor="text1"/>
          </w:rPr>
          <w:t xml:space="preserve"> = -0.</w:t>
        </w:r>
      </w:ins>
      <w:ins w:id="3024" w:author="Mason,David Steven" w:date="2023-02-18T16:24:00Z">
        <w:r w:rsidR="00FF15C6" w:rsidRPr="000418A2">
          <w:rPr>
            <w:color w:val="000000" w:themeColor="text1"/>
          </w:rPr>
          <w:t>052</w:t>
        </w:r>
      </w:ins>
      <w:ins w:id="3025" w:author="Mason,David Steven" w:date="2023-02-09T14:10:00Z">
        <w:r w:rsidR="00D91360" w:rsidRPr="000418A2">
          <w:rPr>
            <w:color w:val="000000" w:themeColor="text1"/>
          </w:rPr>
          <w:t>, UCL = 0.</w:t>
        </w:r>
      </w:ins>
      <w:ins w:id="3026" w:author="Mason,David Steven" w:date="2023-02-18T16:24:00Z">
        <w:r w:rsidR="00FF15C6" w:rsidRPr="000418A2">
          <w:rPr>
            <w:color w:val="000000" w:themeColor="text1"/>
          </w:rPr>
          <w:t>011</w:t>
        </w:r>
      </w:ins>
      <w:ins w:id="3027" w:author="Mason,David Steven" w:date="2023-02-14T17:07:00Z">
        <w:r w:rsidR="00A86C0A" w:rsidRPr="000418A2">
          <w:rPr>
            <w:color w:val="000000" w:themeColor="text1"/>
          </w:rPr>
          <w:t xml:space="preserve">; SI Figure </w:t>
        </w:r>
      </w:ins>
      <w:ins w:id="3028" w:author="Mason,David Steven" w:date="2023-02-14T17:10:00Z">
        <w:r w:rsidR="00A86C0A" w:rsidRPr="000418A2">
          <w:rPr>
            <w:color w:val="000000" w:themeColor="text1"/>
          </w:rPr>
          <w:t>1D</w:t>
        </w:r>
      </w:ins>
      <w:ins w:id="3029" w:author="Mason,David Steven" w:date="2023-02-09T14:08:00Z">
        <w:r w:rsidRPr="000418A2">
          <w:rPr>
            <w:color w:val="000000" w:themeColor="text1"/>
          </w:rPr>
          <w:t>).</w:t>
        </w:r>
      </w:ins>
      <w:ins w:id="3030" w:author="Mason,David Steven" w:date="2023-02-23T14:49:00Z">
        <w:r w:rsidR="00F91C0D" w:rsidRPr="000418A2">
          <w:rPr>
            <w:color w:val="000000" w:themeColor="text1"/>
          </w:rPr>
          <w:t xml:space="preserve"> </w:t>
        </w:r>
      </w:ins>
      <w:ins w:id="3031" w:author="Mason,David Steven" w:date="2023-01-31T01:18:00Z">
        <w:r w:rsidR="26E81168" w:rsidRPr="000418A2">
          <w:rPr>
            <w:color w:val="000000" w:themeColor="text1"/>
          </w:rPr>
          <w:t xml:space="preserve">With </w:t>
        </w:r>
      </w:ins>
      <w:ins w:id="3032" w:author="Mason,David Steven" w:date="2023-02-09T14:24:00Z">
        <w:r w:rsidR="00BE0305" w:rsidRPr="000418A2">
          <w:rPr>
            <w:color w:val="000000" w:themeColor="text1"/>
          </w:rPr>
          <w:t xml:space="preserve">Holm’s </w:t>
        </w:r>
      </w:ins>
      <w:ins w:id="3033" w:author="Mason,David Steven" w:date="2023-01-31T01:18:00Z">
        <w:r w:rsidR="26E81168" w:rsidRPr="000418A2">
          <w:rPr>
            <w:color w:val="000000" w:themeColor="text1"/>
          </w:rPr>
          <w:t xml:space="preserve">correction for multiple comparisons, </w:t>
        </w:r>
      </w:ins>
      <w:ins w:id="3034" w:author="Mason,David Steven" w:date="2023-02-09T14:12:00Z">
        <w:r w:rsidR="00D91360" w:rsidRPr="000418A2">
          <w:rPr>
            <w:color w:val="000000" w:themeColor="text1"/>
          </w:rPr>
          <w:t xml:space="preserve">the interactive effect </w:t>
        </w:r>
      </w:ins>
      <w:ins w:id="3035" w:author="Mason,David Steven" w:date="2023-02-09T14:13:00Z">
        <w:r w:rsidR="00D91360" w:rsidRPr="000418A2">
          <w:rPr>
            <w:color w:val="000000" w:themeColor="text1"/>
          </w:rPr>
          <w:t>o</w:t>
        </w:r>
      </w:ins>
      <w:ins w:id="3036" w:author="Mason,David Steven" w:date="2023-02-09T14:21:00Z">
        <w:r w:rsidR="00BE0305" w:rsidRPr="000418A2">
          <w:rPr>
            <w:color w:val="000000" w:themeColor="text1"/>
          </w:rPr>
          <w:t>n</w:t>
        </w:r>
      </w:ins>
      <w:ins w:id="3037" w:author="Mason,David Steven" w:date="2023-02-09T14:13:00Z">
        <w:r w:rsidR="00D91360" w:rsidRPr="000418A2">
          <w:rPr>
            <w:color w:val="000000" w:themeColor="text1"/>
          </w:rPr>
          <w:t xml:space="preserve"> </w:t>
        </w:r>
      </w:ins>
      <w:ins w:id="3038" w:author="Mason,David Steven" w:date="2023-01-31T01:18:00Z">
        <w:r w:rsidR="26E81168" w:rsidRPr="000418A2">
          <w:rPr>
            <w:color w:val="000000" w:themeColor="text1"/>
          </w:rPr>
          <w:t>m</w:t>
        </w:r>
      </w:ins>
      <w:ins w:id="3039" w:author="Mason,David Steven" w:date="2023-01-31T01:12:00Z">
        <w:r w:rsidR="3F493777" w:rsidRPr="000418A2">
          <w:rPr>
            <w:color w:val="000000" w:themeColor="text1"/>
          </w:rPr>
          <w:t xml:space="preserve">ean seed </w:t>
        </w:r>
      </w:ins>
      <w:ins w:id="3040" w:author="Mason,David Steven" w:date="2023-02-14T19:50:00Z">
        <w:r w:rsidR="001876E6" w:rsidRPr="000418A2">
          <w:rPr>
            <w:color w:val="000000" w:themeColor="text1"/>
            <w:lang w:val="en-GB"/>
          </w:rPr>
          <w:t xml:space="preserve">counts </w:t>
        </w:r>
      </w:ins>
      <w:ins w:id="3041" w:author="Mason,David Steven" w:date="2023-02-11T15:15:00Z">
        <w:r w:rsidR="00173AB5" w:rsidRPr="000418A2">
          <w:rPr>
            <w:color w:val="000000" w:themeColor="text1"/>
          </w:rPr>
          <w:t>at</w:t>
        </w:r>
      </w:ins>
      <w:ins w:id="3042" w:author="Mason,David Steven" w:date="2023-02-09T14:14:00Z">
        <w:r w:rsidR="00D91360" w:rsidRPr="000418A2">
          <w:rPr>
            <w:color w:val="000000" w:themeColor="text1"/>
          </w:rPr>
          <w:t xml:space="preserve"> control feeders</w:t>
        </w:r>
      </w:ins>
      <w:ins w:id="3043" w:author="Mason,David Steven" w:date="2023-01-31T01:12:00Z">
        <w:r w:rsidR="3F493777" w:rsidRPr="000418A2">
          <w:rPr>
            <w:color w:val="000000" w:themeColor="text1"/>
          </w:rPr>
          <w:t xml:space="preserve"> </w:t>
        </w:r>
      </w:ins>
      <w:ins w:id="3044" w:author="Mason,David Steven" w:date="2023-02-09T14:13:00Z">
        <w:r w:rsidR="00D91360" w:rsidRPr="000418A2">
          <w:rPr>
            <w:color w:val="000000" w:themeColor="text1"/>
          </w:rPr>
          <w:t xml:space="preserve">was </w:t>
        </w:r>
      </w:ins>
      <w:ins w:id="3045" w:author="Mason,David Steven" w:date="2023-02-18T16:26:00Z">
        <w:r w:rsidR="00FF15C6" w:rsidRPr="000418A2">
          <w:rPr>
            <w:color w:val="000000" w:themeColor="text1"/>
          </w:rPr>
          <w:t>0.064</w:t>
        </w:r>
      </w:ins>
      <w:ins w:id="3046" w:author="Mason,David Steven" w:date="2023-02-09T14:13:00Z">
        <w:r w:rsidR="00D91360" w:rsidRPr="000418A2">
          <w:rPr>
            <w:color w:val="000000" w:themeColor="text1"/>
          </w:rPr>
          <w:t xml:space="preserve"> </w:t>
        </w:r>
      </w:ins>
      <w:ins w:id="3047" w:author="Mason,David Steven" w:date="2023-02-11T15:15:00Z">
        <w:r w:rsidR="00173AB5" w:rsidRPr="000418A2">
          <w:rPr>
            <w:color w:val="000000" w:themeColor="text1"/>
          </w:rPr>
          <w:t>less</w:t>
        </w:r>
      </w:ins>
      <w:ins w:id="3048" w:author="Mason,David Steven" w:date="2023-02-09T14:14:00Z">
        <w:r w:rsidR="00D91360" w:rsidRPr="000418A2">
          <w:rPr>
            <w:color w:val="000000" w:themeColor="text1"/>
          </w:rPr>
          <w:t xml:space="preserve"> than </w:t>
        </w:r>
      </w:ins>
      <w:ins w:id="3049" w:author="Mason,David Steven" w:date="2023-02-11T15:15:00Z">
        <w:r w:rsidR="00173AB5" w:rsidRPr="000418A2">
          <w:rPr>
            <w:color w:val="000000" w:themeColor="text1"/>
          </w:rPr>
          <w:t xml:space="preserve">at </w:t>
        </w:r>
      </w:ins>
      <w:ins w:id="3050" w:author="Mason,David Steven" w:date="2023-02-09T14:14:00Z">
        <w:r w:rsidR="00D91360" w:rsidRPr="000418A2">
          <w:rPr>
            <w:color w:val="000000" w:themeColor="text1"/>
          </w:rPr>
          <w:t xml:space="preserve">high </w:t>
        </w:r>
      </w:ins>
      <w:ins w:id="3051" w:author="Mason,David Steven" w:date="2023-02-09T14:15:00Z">
        <w:r w:rsidR="00D91360" w:rsidRPr="000418A2">
          <w:rPr>
            <w:color w:val="000000" w:themeColor="text1"/>
          </w:rPr>
          <w:t>(</w:t>
        </w:r>
      </w:ins>
      <w:ins w:id="3052" w:author="Mason,David Steven" w:date="2023-02-09T14:19:00Z">
        <w:r w:rsidR="00D91360" w:rsidRPr="000418A2">
          <w:rPr>
            <w:color w:val="000000" w:themeColor="text1"/>
          </w:rPr>
          <w:t>LCL = -</w:t>
        </w:r>
      </w:ins>
      <w:ins w:id="3053" w:author="Mason,David Steven" w:date="2023-02-18T16:27:00Z">
        <w:r w:rsidR="00F6470B" w:rsidRPr="000418A2">
          <w:rPr>
            <w:color w:val="000000" w:themeColor="text1"/>
          </w:rPr>
          <w:t>0.118</w:t>
        </w:r>
      </w:ins>
      <w:ins w:id="3054" w:author="Mason,David Steven" w:date="2023-02-09T14:19:00Z">
        <w:r w:rsidR="00D91360" w:rsidRPr="000418A2">
          <w:rPr>
            <w:color w:val="000000" w:themeColor="text1"/>
          </w:rPr>
          <w:t xml:space="preserve">, UCL = </w:t>
        </w:r>
      </w:ins>
      <w:ins w:id="3055" w:author="Mason,David Steven" w:date="2023-02-11T15:15:00Z">
        <w:r w:rsidR="00173AB5" w:rsidRPr="000418A2">
          <w:rPr>
            <w:color w:val="000000" w:themeColor="text1"/>
          </w:rPr>
          <w:t>-</w:t>
        </w:r>
      </w:ins>
      <w:ins w:id="3056" w:author="Mason,David Steven" w:date="2023-02-18T16:27:00Z">
        <w:r w:rsidR="00F6470B" w:rsidRPr="000418A2">
          <w:rPr>
            <w:color w:val="000000" w:themeColor="text1"/>
          </w:rPr>
          <w:t>0.0</w:t>
        </w:r>
      </w:ins>
      <w:ins w:id="3057" w:author="Mason,David Steven" w:date="2023-02-18T16:28:00Z">
        <w:r w:rsidR="00F6470B" w:rsidRPr="000418A2">
          <w:rPr>
            <w:color w:val="000000" w:themeColor="text1"/>
          </w:rPr>
          <w:t>1</w:t>
        </w:r>
      </w:ins>
      <w:ins w:id="3058" w:author="Mason,David Steven" w:date="2023-02-18T16:29:00Z">
        <w:r w:rsidR="00F6470B" w:rsidRPr="000418A2">
          <w:rPr>
            <w:color w:val="000000" w:themeColor="text1"/>
          </w:rPr>
          <w:t>0</w:t>
        </w:r>
      </w:ins>
      <w:ins w:id="3059" w:author="Mason,David Steven" w:date="2023-02-09T14:19:00Z">
        <w:r w:rsidR="00D91360" w:rsidRPr="000418A2">
          <w:rPr>
            <w:color w:val="000000" w:themeColor="text1"/>
          </w:rPr>
          <w:t xml:space="preserve">, p = </w:t>
        </w:r>
      </w:ins>
      <w:ins w:id="3060" w:author="Mason,David Steven" w:date="2023-02-18T16:27:00Z">
        <w:r w:rsidR="00F6470B" w:rsidRPr="000418A2">
          <w:rPr>
            <w:color w:val="000000" w:themeColor="text1"/>
          </w:rPr>
          <w:t>0.011</w:t>
        </w:r>
      </w:ins>
      <w:ins w:id="3061" w:author="Mason,David Steven" w:date="2023-02-09T14:15:00Z">
        <w:r w:rsidR="00D91360" w:rsidRPr="000418A2">
          <w:rPr>
            <w:color w:val="000000" w:themeColor="text1"/>
          </w:rPr>
          <w:t>)</w:t>
        </w:r>
      </w:ins>
      <w:ins w:id="3062" w:author="Mason,David Steven" w:date="2023-02-09T14:14:00Z">
        <w:r w:rsidR="00D91360" w:rsidRPr="000418A2">
          <w:rPr>
            <w:color w:val="000000" w:themeColor="text1"/>
          </w:rPr>
          <w:t xml:space="preserve">, </w:t>
        </w:r>
      </w:ins>
      <w:ins w:id="3063" w:author="Mason,David Steven" w:date="2023-02-18T16:27:00Z">
        <w:r w:rsidR="00F6470B" w:rsidRPr="000418A2">
          <w:rPr>
            <w:color w:val="000000" w:themeColor="text1"/>
          </w:rPr>
          <w:t>0.049</w:t>
        </w:r>
      </w:ins>
      <w:ins w:id="3064" w:author="Mason,David Steven" w:date="2023-02-09T14:14:00Z">
        <w:r w:rsidR="00D91360" w:rsidRPr="000418A2">
          <w:rPr>
            <w:color w:val="000000" w:themeColor="text1"/>
          </w:rPr>
          <w:t xml:space="preserve"> </w:t>
        </w:r>
      </w:ins>
      <w:ins w:id="3065" w:author="Mason,David Steven" w:date="2023-02-11T15:16:00Z">
        <w:r w:rsidR="00173AB5" w:rsidRPr="000418A2">
          <w:rPr>
            <w:color w:val="000000" w:themeColor="text1"/>
          </w:rPr>
          <w:t>less</w:t>
        </w:r>
      </w:ins>
      <w:ins w:id="3066" w:author="Mason,David Steven" w:date="2023-02-09T14:14:00Z">
        <w:r w:rsidR="00D91360" w:rsidRPr="000418A2">
          <w:rPr>
            <w:color w:val="000000" w:themeColor="text1"/>
          </w:rPr>
          <w:t xml:space="preserve"> than </w:t>
        </w:r>
      </w:ins>
      <w:ins w:id="3067" w:author="Mason,David Steven" w:date="2023-02-11T15:16:00Z">
        <w:r w:rsidR="00173AB5" w:rsidRPr="000418A2">
          <w:rPr>
            <w:color w:val="000000" w:themeColor="text1"/>
          </w:rPr>
          <w:t xml:space="preserve">at </w:t>
        </w:r>
      </w:ins>
      <w:ins w:id="3068" w:author="Mason,David Steven" w:date="2023-02-09T14:14:00Z">
        <w:r w:rsidR="00D91360" w:rsidRPr="000418A2">
          <w:rPr>
            <w:color w:val="000000" w:themeColor="text1"/>
          </w:rPr>
          <w:t xml:space="preserve">medium </w:t>
        </w:r>
      </w:ins>
      <w:ins w:id="3069" w:author="Mason,David Steven" w:date="2023-02-09T14:19:00Z">
        <w:r w:rsidR="00D91360" w:rsidRPr="000418A2">
          <w:rPr>
            <w:color w:val="000000" w:themeColor="text1"/>
          </w:rPr>
          <w:t>(LCL = -</w:t>
        </w:r>
      </w:ins>
      <w:ins w:id="3070" w:author="Mason,David Steven" w:date="2023-02-18T16:28:00Z">
        <w:r w:rsidR="00F6470B" w:rsidRPr="000418A2">
          <w:rPr>
            <w:color w:val="000000" w:themeColor="text1"/>
          </w:rPr>
          <w:t>0.102</w:t>
        </w:r>
      </w:ins>
      <w:ins w:id="3071" w:author="Mason,David Steven" w:date="2023-02-09T14:19:00Z">
        <w:r w:rsidR="00D91360" w:rsidRPr="000418A2">
          <w:rPr>
            <w:color w:val="000000" w:themeColor="text1"/>
          </w:rPr>
          <w:t xml:space="preserve">, UCL = </w:t>
        </w:r>
      </w:ins>
      <w:ins w:id="3072" w:author="Mason,David Steven" w:date="2023-02-18T16:28:00Z">
        <w:r w:rsidR="00F6470B" w:rsidRPr="000418A2">
          <w:rPr>
            <w:color w:val="000000" w:themeColor="text1"/>
          </w:rPr>
          <w:t>0.003</w:t>
        </w:r>
      </w:ins>
      <w:ins w:id="3073" w:author="Mason,David Steven" w:date="2023-02-09T14:19:00Z">
        <w:r w:rsidR="00D91360" w:rsidRPr="000418A2">
          <w:rPr>
            <w:color w:val="000000" w:themeColor="text1"/>
          </w:rPr>
          <w:t xml:space="preserve">, p = </w:t>
        </w:r>
      </w:ins>
      <w:ins w:id="3074" w:author="Mason,David Steven" w:date="2023-02-18T16:27:00Z">
        <w:r w:rsidR="00F6470B" w:rsidRPr="000418A2">
          <w:rPr>
            <w:color w:val="000000" w:themeColor="text1"/>
          </w:rPr>
          <w:t>0.068</w:t>
        </w:r>
      </w:ins>
      <w:ins w:id="3075" w:author="Mason,David Steven" w:date="2023-02-09T14:20:00Z">
        <w:r w:rsidR="00D91360" w:rsidRPr="000418A2">
          <w:rPr>
            <w:color w:val="000000" w:themeColor="text1"/>
          </w:rPr>
          <w:t>)</w:t>
        </w:r>
      </w:ins>
      <w:ins w:id="3076" w:author="Mason,David Steven" w:date="2023-02-09T14:14:00Z">
        <w:r w:rsidR="00D91360" w:rsidRPr="000418A2">
          <w:rPr>
            <w:color w:val="000000" w:themeColor="text1"/>
          </w:rPr>
          <w:t>,</w:t>
        </w:r>
      </w:ins>
      <w:ins w:id="3077" w:author="Mason,David Steven" w:date="2023-02-09T14:15:00Z">
        <w:r w:rsidR="00D91360" w:rsidRPr="000418A2">
          <w:rPr>
            <w:color w:val="000000" w:themeColor="text1"/>
          </w:rPr>
          <w:t xml:space="preserve"> and </w:t>
        </w:r>
      </w:ins>
      <w:ins w:id="3078" w:author="Mason,David Steven" w:date="2023-02-18T16:28:00Z">
        <w:r w:rsidR="00F6470B" w:rsidRPr="000418A2">
          <w:rPr>
            <w:color w:val="000000" w:themeColor="text1"/>
          </w:rPr>
          <w:t>0.043</w:t>
        </w:r>
      </w:ins>
      <w:ins w:id="3079" w:author="Mason,David Steven" w:date="2023-02-09T14:15:00Z">
        <w:r w:rsidR="00D91360" w:rsidRPr="000418A2">
          <w:rPr>
            <w:color w:val="000000" w:themeColor="text1"/>
          </w:rPr>
          <w:t xml:space="preserve"> </w:t>
        </w:r>
      </w:ins>
      <w:ins w:id="3080" w:author="Mason,David Steven" w:date="2023-02-11T15:16:00Z">
        <w:r w:rsidR="00173AB5" w:rsidRPr="000418A2">
          <w:rPr>
            <w:color w:val="000000" w:themeColor="text1"/>
          </w:rPr>
          <w:t>less</w:t>
        </w:r>
      </w:ins>
      <w:ins w:id="3081" w:author="Mason,David Steven" w:date="2023-02-09T14:15:00Z">
        <w:r w:rsidR="00D91360" w:rsidRPr="000418A2">
          <w:rPr>
            <w:color w:val="000000" w:themeColor="text1"/>
          </w:rPr>
          <w:t xml:space="preserve"> than </w:t>
        </w:r>
      </w:ins>
      <w:ins w:id="3082" w:author="Mason,David Steven" w:date="2023-02-11T15:16:00Z">
        <w:r w:rsidR="00173AB5" w:rsidRPr="000418A2">
          <w:rPr>
            <w:color w:val="000000" w:themeColor="text1"/>
          </w:rPr>
          <w:t xml:space="preserve">at </w:t>
        </w:r>
      </w:ins>
      <w:ins w:id="3083" w:author="Mason,David Steven" w:date="2023-02-09T14:15:00Z">
        <w:r w:rsidR="00D91360" w:rsidRPr="000418A2">
          <w:rPr>
            <w:color w:val="000000" w:themeColor="text1"/>
          </w:rPr>
          <w:t>low feeders</w:t>
        </w:r>
      </w:ins>
      <w:ins w:id="3084" w:author="Mason,David Steven" w:date="2023-02-09T14:20:00Z">
        <w:r w:rsidR="00D91360" w:rsidRPr="000418A2">
          <w:rPr>
            <w:color w:val="000000" w:themeColor="text1"/>
          </w:rPr>
          <w:t xml:space="preserve"> (</w:t>
        </w:r>
        <w:r w:rsidR="00BE0305" w:rsidRPr="000418A2">
          <w:rPr>
            <w:color w:val="000000" w:themeColor="text1"/>
          </w:rPr>
          <w:t>LCL = -</w:t>
        </w:r>
      </w:ins>
      <w:ins w:id="3085" w:author="Mason,David Steven" w:date="2023-02-18T16:28:00Z">
        <w:r w:rsidR="00F6470B" w:rsidRPr="000418A2">
          <w:rPr>
            <w:color w:val="000000" w:themeColor="text1"/>
          </w:rPr>
          <w:t>0.098</w:t>
        </w:r>
      </w:ins>
      <w:ins w:id="3086" w:author="Mason,David Steven" w:date="2023-02-09T14:20:00Z">
        <w:r w:rsidR="00BE0305" w:rsidRPr="000418A2">
          <w:rPr>
            <w:color w:val="000000" w:themeColor="text1"/>
          </w:rPr>
          <w:t xml:space="preserve">, UCL = </w:t>
        </w:r>
      </w:ins>
      <w:ins w:id="3087" w:author="Mason,David Steven" w:date="2023-02-18T16:28:00Z">
        <w:r w:rsidR="00F6470B" w:rsidRPr="000418A2">
          <w:rPr>
            <w:color w:val="000000" w:themeColor="text1"/>
          </w:rPr>
          <w:t>0.01</w:t>
        </w:r>
      </w:ins>
      <w:ins w:id="3088" w:author="Mason,David Steven" w:date="2023-02-18T16:29:00Z">
        <w:r w:rsidR="00F6470B" w:rsidRPr="000418A2">
          <w:rPr>
            <w:color w:val="000000" w:themeColor="text1"/>
          </w:rPr>
          <w:t>2</w:t>
        </w:r>
      </w:ins>
      <w:ins w:id="3089" w:author="Mason,David Steven" w:date="2023-02-09T14:20:00Z">
        <w:r w:rsidR="00BE0305" w:rsidRPr="000418A2">
          <w:rPr>
            <w:color w:val="000000" w:themeColor="text1"/>
          </w:rPr>
          <w:t xml:space="preserve">, </w:t>
        </w:r>
        <w:r w:rsidR="00D91360" w:rsidRPr="000418A2">
          <w:rPr>
            <w:color w:val="000000" w:themeColor="text1"/>
          </w:rPr>
          <w:t xml:space="preserve">p = </w:t>
        </w:r>
      </w:ins>
      <w:ins w:id="3090" w:author="Mason,David Steven" w:date="2023-02-18T16:28:00Z">
        <w:r w:rsidR="00F6470B" w:rsidRPr="000418A2">
          <w:rPr>
            <w:color w:val="000000" w:themeColor="text1"/>
          </w:rPr>
          <w:t>0.14</w:t>
        </w:r>
      </w:ins>
      <w:ins w:id="3091" w:author="Mason,David Steven" w:date="2023-02-18T16:29:00Z">
        <w:r w:rsidR="00F6470B" w:rsidRPr="000418A2">
          <w:rPr>
            <w:color w:val="000000" w:themeColor="text1"/>
          </w:rPr>
          <w:t>9</w:t>
        </w:r>
      </w:ins>
      <w:ins w:id="3092" w:author="Mason,David Steven" w:date="2023-02-09T14:20:00Z">
        <w:r w:rsidR="00D91360" w:rsidRPr="000418A2">
          <w:rPr>
            <w:color w:val="000000" w:themeColor="text1"/>
          </w:rPr>
          <w:t>)</w:t>
        </w:r>
      </w:ins>
      <w:ins w:id="3093" w:author="Mason,David Steven" w:date="2023-02-18T11:47:00Z">
        <w:r w:rsidR="00717390" w:rsidRPr="000418A2">
          <w:rPr>
            <w:color w:val="000000" w:themeColor="text1"/>
          </w:rPr>
          <w:t>;</w:t>
        </w:r>
      </w:ins>
      <w:ins w:id="3094" w:author="Mason,David Steven" w:date="2023-02-18T16:42:00Z">
        <w:r w:rsidR="009F4F96" w:rsidRPr="000418A2">
          <w:rPr>
            <w:color w:val="000000" w:themeColor="text1"/>
          </w:rPr>
          <w:t xml:space="preserve"> </w:t>
        </w:r>
      </w:ins>
      <w:ins w:id="3095" w:author="Mason,David Steven" w:date="2023-02-17T15:25:00Z">
        <w:r w:rsidR="007B7A2F" w:rsidRPr="000418A2">
          <w:rPr>
            <w:color w:val="000000" w:themeColor="text1"/>
          </w:rPr>
          <w:t xml:space="preserve">and </w:t>
        </w:r>
      </w:ins>
      <w:ins w:id="3096" w:author="Mason,David Steven" w:date="2023-02-18T11:46:00Z">
        <w:r w:rsidR="00717390" w:rsidRPr="000418A2">
          <w:rPr>
            <w:color w:val="000000" w:themeColor="text1"/>
          </w:rPr>
          <w:t xml:space="preserve">at </w:t>
        </w:r>
      </w:ins>
      <w:ins w:id="3097" w:author="Mason,David Steven" w:date="2023-02-18T16:30:00Z">
        <w:r w:rsidR="00F6470B" w:rsidRPr="000418A2">
          <w:rPr>
            <w:color w:val="000000" w:themeColor="text1"/>
          </w:rPr>
          <w:t>low</w:t>
        </w:r>
      </w:ins>
      <w:ins w:id="3098" w:author="Mason,David Steven" w:date="2023-02-09T14:21:00Z">
        <w:r w:rsidR="00BE0305" w:rsidRPr="000418A2">
          <w:rPr>
            <w:color w:val="000000" w:themeColor="text1"/>
          </w:rPr>
          <w:t xml:space="preserve"> feeders</w:t>
        </w:r>
      </w:ins>
      <w:ins w:id="3099" w:author="Mason,David Steven" w:date="2023-02-18T11:47:00Z">
        <w:r w:rsidR="00717390" w:rsidRPr="000418A2">
          <w:rPr>
            <w:color w:val="000000" w:themeColor="text1"/>
          </w:rPr>
          <w:t>,</w:t>
        </w:r>
      </w:ins>
      <w:ins w:id="3100" w:author="Mason,David Steven" w:date="2023-02-09T14:21:00Z">
        <w:r w:rsidR="00BE0305" w:rsidRPr="000418A2">
          <w:rPr>
            <w:color w:val="000000" w:themeColor="text1"/>
          </w:rPr>
          <w:t xml:space="preserve"> </w:t>
        </w:r>
      </w:ins>
      <w:ins w:id="3101" w:author="Mason,David Steven" w:date="2023-02-18T11:52:00Z">
        <w:r w:rsidR="00FD34F7" w:rsidRPr="000418A2">
          <w:rPr>
            <w:color w:val="000000" w:themeColor="text1"/>
          </w:rPr>
          <w:t xml:space="preserve">it </w:t>
        </w:r>
      </w:ins>
      <w:ins w:id="3102" w:author="Mason,David Steven" w:date="2023-02-09T14:21:00Z">
        <w:r w:rsidR="00BE0305" w:rsidRPr="000418A2">
          <w:rPr>
            <w:color w:val="000000" w:themeColor="text1"/>
          </w:rPr>
          <w:t xml:space="preserve">was </w:t>
        </w:r>
      </w:ins>
      <w:ins w:id="3103" w:author="Mason,David Steven" w:date="2023-02-18T16:30:00Z">
        <w:r w:rsidR="00F6470B" w:rsidRPr="000418A2">
          <w:rPr>
            <w:color w:val="000000" w:themeColor="text1"/>
          </w:rPr>
          <w:t>0.00</w:t>
        </w:r>
      </w:ins>
      <w:ins w:id="3104" w:author="Mason,David Steven" w:date="2023-02-18T16:41:00Z">
        <w:r w:rsidR="009F4F96" w:rsidRPr="000418A2">
          <w:rPr>
            <w:color w:val="000000" w:themeColor="text1"/>
          </w:rPr>
          <w:t>6</w:t>
        </w:r>
      </w:ins>
      <w:ins w:id="3105" w:author="Mason,David Steven" w:date="2023-02-18T16:30:00Z">
        <w:r w:rsidR="00F6470B" w:rsidRPr="000418A2">
          <w:rPr>
            <w:color w:val="000000" w:themeColor="text1"/>
          </w:rPr>
          <w:t xml:space="preserve"> less</w:t>
        </w:r>
      </w:ins>
      <w:ins w:id="3106" w:author="Mason,David Steven" w:date="2023-02-09T14:21:00Z">
        <w:r w:rsidR="00BE0305" w:rsidRPr="000418A2">
          <w:rPr>
            <w:color w:val="000000" w:themeColor="text1"/>
          </w:rPr>
          <w:t xml:space="preserve"> than </w:t>
        </w:r>
      </w:ins>
      <w:ins w:id="3107" w:author="Mason,David Steven" w:date="2023-02-11T15:17:00Z">
        <w:r w:rsidR="00173AB5" w:rsidRPr="000418A2">
          <w:rPr>
            <w:color w:val="000000" w:themeColor="text1"/>
          </w:rPr>
          <w:t xml:space="preserve">at </w:t>
        </w:r>
      </w:ins>
      <w:ins w:id="3108" w:author="Mason,David Steven" w:date="2023-02-18T16:30:00Z">
        <w:r w:rsidR="00F6470B" w:rsidRPr="000418A2">
          <w:rPr>
            <w:color w:val="000000" w:themeColor="text1"/>
          </w:rPr>
          <w:t>medium</w:t>
        </w:r>
      </w:ins>
      <w:ins w:id="3109" w:author="Mason,David Steven" w:date="2023-02-09T14:21:00Z">
        <w:r w:rsidR="00BE0305" w:rsidRPr="000418A2">
          <w:rPr>
            <w:color w:val="000000" w:themeColor="text1"/>
          </w:rPr>
          <w:t xml:space="preserve"> </w:t>
        </w:r>
      </w:ins>
      <w:ins w:id="3110" w:author="Mason,David Steven" w:date="2023-02-09T14:22:00Z">
        <w:r w:rsidR="00BE0305" w:rsidRPr="000418A2">
          <w:rPr>
            <w:color w:val="000000" w:themeColor="text1"/>
          </w:rPr>
          <w:t>(</w:t>
        </w:r>
      </w:ins>
      <w:ins w:id="3111" w:author="Mason,David Steven" w:date="2023-02-09T14:23:00Z">
        <w:r w:rsidR="00BE0305" w:rsidRPr="000418A2">
          <w:rPr>
            <w:color w:val="000000" w:themeColor="text1"/>
          </w:rPr>
          <w:t>LCL = -</w:t>
        </w:r>
      </w:ins>
      <w:ins w:id="3112" w:author="Mason,David Steven" w:date="2023-02-18T16:31:00Z">
        <w:r w:rsidR="00F6470B" w:rsidRPr="000418A2">
          <w:rPr>
            <w:color w:val="000000" w:themeColor="text1"/>
          </w:rPr>
          <w:t>0.050</w:t>
        </w:r>
      </w:ins>
      <w:ins w:id="3113" w:author="Mason,David Steven" w:date="2023-02-09T14:23:00Z">
        <w:r w:rsidR="00BE0305" w:rsidRPr="000418A2">
          <w:rPr>
            <w:color w:val="000000" w:themeColor="text1"/>
          </w:rPr>
          <w:t xml:space="preserve">, UCL = </w:t>
        </w:r>
      </w:ins>
      <w:ins w:id="3114" w:author="Mason,David Steven" w:date="2023-02-18T16:31:00Z">
        <w:r w:rsidR="00F6470B" w:rsidRPr="000418A2">
          <w:rPr>
            <w:color w:val="000000" w:themeColor="text1"/>
          </w:rPr>
          <w:t>0.038</w:t>
        </w:r>
      </w:ins>
      <w:ins w:id="3115" w:author="Mason,David Steven" w:date="2023-02-09T14:23:00Z">
        <w:r w:rsidR="00BE0305" w:rsidRPr="000418A2">
          <w:rPr>
            <w:color w:val="000000" w:themeColor="text1"/>
          </w:rPr>
          <w:t xml:space="preserve">, </w:t>
        </w:r>
      </w:ins>
      <w:ins w:id="3116" w:author="Mason,David Steven" w:date="2023-02-09T14:22:00Z">
        <w:r w:rsidR="00BE0305" w:rsidRPr="000418A2">
          <w:rPr>
            <w:color w:val="000000" w:themeColor="text1"/>
          </w:rPr>
          <w:t xml:space="preserve">p = </w:t>
        </w:r>
      </w:ins>
      <w:ins w:id="3117" w:author="Mason,David Steven" w:date="2023-02-18T16:32:00Z">
        <w:r w:rsidR="00F6470B" w:rsidRPr="000418A2">
          <w:rPr>
            <w:color w:val="000000" w:themeColor="text1"/>
          </w:rPr>
          <w:t>0.752</w:t>
        </w:r>
      </w:ins>
      <w:ins w:id="3118" w:author="Mason,David Steven" w:date="2023-02-09T14:22:00Z">
        <w:r w:rsidR="00BE0305" w:rsidRPr="000418A2">
          <w:rPr>
            <w:color w:val="000000" w:themeColor="text1"/>
          </w:rPr>
          <w:t>)</w:t>
        </w:r>
      </w:ins>
      <w:ins w:id="3119" w:author="Mason,David Steven" w:date="2023-02-09T14:21:00Z">
        <w:r w:rsidR="00BE0305" w:rsidRPr="000418A2">
          <w:rPr>
            <w:color w:val="000000" w:themeColor="text1"/>
          </w:rPr>
          <w:t xml:space="preserve"> and </w:t>
        </w:r>
      </w:ins>
      <w:ins w:id="3120" w:author="Mason,David Steven" w:date="2023-02-18T16:31:00Z">
        <w:r w:rsidR="00F6470B" w:rsidRPr="000418A2">
          <w:rPr>
            <w:color w:val="000000" w:themeColor="text1"/>
          </w:rPr>
          <w:t>0.02</w:t>
        </w:r>
      </w:ins>
      <w:ins w:id="3121" w:author="Mason,David Steven" w:date="2023-02-18T16:42:00Z">
        <w:r w:rsidR="009F4F96" w:rsidRPr="000418A2">
          <w:rPr>
            <w:color w:val="000000" w:themeColor="text1"/>
          </w:rPr>
          <w:t>1</w:t>
        </w:r>
      </w:ins>
      <w:ins w:id="3122" w:author="Mason,David Steven" w:date="2023-02-09T14:22:00Z">
        <w:r w:rsidR="00BE0305" w:rsidRPr="000418A2">
          <w:rPr>
            <w:color w:val="000000" w:themeColor="text1"/>
          </w:rPr>
          <w:t xml:space="preserve"> </w:t>
        </w:r>
      </w:ins>
      <w:ins w:id="3123" w:author="Mason,David Steven" w:date="2023-02-18T16:31:00Z">
        <w:r w:rsidR="00F6470B" w:rsidRPr="000418A2">
          <w:rPr>
            <w:color w:val="000000" w:themeColor="text1"/>
          </w:rPr>
          <w:t>less</w:t>
        </w:r>
      </w:ins>
      <w:ins w:id="3124" w:author="Mason,David Steven" w:date="2023-02-09T14:22:00Z">
        <w:r w:rsidR="00BE0305" w:rsidRPr="000418A2">
          <w:rPr>
            <w:color w:val="000000" w:themeColor="text1"/>
          </w:rPr>
          <w:t xml:space="preserve"> than </w:t>
        </w:r>
      </w:ins>
      <w:ins w:id="3125" w:author="Mason,David Steven" w:date="2023-02-11T15:18:00Z">
        <w:r w:rsidR="00173AB5" w:rsidRPr="000418A2">
          <w:rPr>
            <w:color w:val="000000" w:themeColor="text1"/>
          </w:rPr>
          <w:t xml:space="preserve">at </w:t>
        </w:r>
      </w:ins>
      <w:ins w:id="3126" w:author="Mason,David Steven" w:date="2023-02-18T16:30:00Z">
        <w:r w:rsidR="00F6470B" w:rsidRPr="000418A2">
          <w:rPr>
            <w:color w:val="000000" w:themeColor="text1"/>
          </w:rPr>
          <w:t>high</w:t>
        </w:r>
      </w:ins>
      <w:ins w:id="3127" w:author="Mason,David Steven" w:date="2023-02-09T14:22:00Z">
        <w:r w:rsidR="00BE0305" w:rsidRPr="000418A2">
          <w:rPr>
            <w:color w:val="000000" w:themeColor="text1"/>
          </w:rPr>
          <w:t xml:space="preserve"> feeders (LCL </w:t>
        </w:r>
      </w:ins>
      <w:ins w:id="3128" w:author="Mason,David Steven" w:date="2023-02-23T14:49:00Z">
        <w:r w:rsidR="00F91C0D" w:rsidRPr="000418A2">
          <w:rPr>
            <w:color w:val="000000" w:themeColor="text1"/>
          </w:rPr>
          <w:t>= -</w:t>
        </w:r>
      </w:ins>
      <w:ins w:id="3129" w:author="Mason,David Steven" w:date="2023-02-18T16:31:00Z">
        <w:r w:rsidR="00F6470B" w:rsidRPr="000418A2">
          <w:rPr>
            <w:color w:val="000000" w:themeColor="text1"/>
          </w:rPr>
          <w:t>0.066</w:t>
        </w:r>
      </w:ins>
      <w:ins w:id="3130" w:author="Mason,David Steven" w:date="2023-02-09T14:22:00Z">
        <w:r w:rsidR="00BE0305" w:rsidRPr="000418A2">
          <w:rPr>
            <w:color w:val="000000" w:themeColor="text1"/>
          </w:rPr>
          <w:t xml:space="preserve">, UCL = </w:t>
        </w:r>
      </w:ins>
      <w:ins w:id="3131" w:author="Mason,David Steven" w:date="2023-02-18T16:31:00Z">
        <w:r w:rsidR="00F6470B" w:rsidRPr="000418A2">
          <w:rPr>
            <w:color w:val="000000" w:themeColor="text1"/>
          </w:rPr>
          <w:t>0.025</w:t>
        </w:r>
      </w:ins>
      <w:ins w:id="3132" w:author="Mason,David Steven" w:date="2023-02-09T14:22:00Z">
        <w:r w:rsidR="00BE0305" w:rsidRPr="000418A2">
          <w:rPr>
            <w:color w:val="000000" w:themeColor="text1"/>
          </w:rPr>
          <w:t xml:space="preserve">, p = </w:t>
        </w:r>
      </w:ins>
      <w:ins w:id="3133" w:author="Mason,David Steven" w:date="2023-02-18T16:31:00Z">
        <w:r w:rsidR="00F6470B" w:rsidRPr="000418A2">
          <w:rPr>
            <w:color w:val="000000" w:themeColor="text1"/>
          </w:rPr>
          <w:t>0.70</w:t>
        </w:r>
      </w:ins>
      <w:ins w:id="3134" w:author="Mason,David Steven" w:date="2023-02-18T16:42:00Z">
        <w:r w:rsidR="009F4F96" w:rsidRPr="000418A2">
          <w:rPr>
            <w:color w:val="000000" w:themeColor="text1"/>
          </w:rPr>
          <w:t>1</w:t>
        </w:r>
      </w:ins>
      <w:ins w:id="3135" w:author="Mason,David Steven" w:date="2023-02-09T14:22:00Z">
        <w:r w:rsidR="00BE0305" w:rsidRPr="000418A2">
          <w:rPr>
            <w:color w:val="000000" w:themeColor="text1"/>
          </w:rPr>
          <w:t>)</w:t>
        </w:r>
      </w:ins>
      <w:ins w:id="3136" w:author="Mason,David Steven" w:date="2023-02-17T14:35:00Z">
        <w:r w:rsidR="00635D15" w:rsidRPr="000418A2">
          <w:rPr>
            <w:color w:val="000000" w:themeColor="text1"/>
          </w:rPr>
          <w:t xml:space="preserve">; and at </w:t>
        </w:r>
      </w:ins>
      <w:ins w:id="3137" w:author="Mason,David Steven" w:date="2023-02-18T16:42:00Z">
        <w:r w:rsidR="009F4F96" w:rsidRPr="000418A2">
          <w:rPr>
            <w:color w:val="000000" w:themeColor="text1"/>
          </w:rPr>
          <w:t>medium</w:t>
        </w:r>
      </w:ins>
      <w:ins w:id="3138" w:author="Mason,David Steven" w:date="2023-02-09T14:23:00Z">
        <w:r w:rsidR="00BE0305" w:rsidRPr="000418A2">
          <w:rPr>
            <w:color w:val="000000" w:themeColor="text1"/>
          </w:rPr>
          <w:t xml:space="preserve"> feeders</w:t>
        </w:r>
      </w:ins>
      <w:ins w:id="3139" w:author="Mason,David Steven" w:date="2023-02-18T11:47:00Z">
        <w:r w:rsidR="00717390" w:rsidRPr="000418A2">
          <w:rPr>
            <w:color w:val="000000" w:themeColor="text1"/>
          </w:rPr>
          <w:t>,</w:t>
        </w:r>
      </w:ins>
      <w:ins w:id="3140" w:author="Mason,David Steven" w:date="2023-02-09T14:23:00Z">
        <w:r w:rsidR="00BE0305" w:rsidRPr="000418A2">
          <w:rPr>
            <w:color w:val="000000" w:themeColor="text1"/>
          </w:rPr>
          <w:t xml:space="preserve"> </w:t>
        </w:r>
      </w:ins>
      <w:ins w:id="3141" w:author="Mason,David Steven" w:date="2023-02-18T11:52:00Z">
        <w:r w:rsidR="00FD34F7" w:rsidRPr="000418A2">
          <w:rPr>
            <w:color w:val="000000" w:themeColor="text1"/>
          </w:rPr>
          <w:t xml:space="preserve">it </w:t>
        </w:r>
      </w:ins>
      <w:ins w:id="3142" w:author="Mason,David Steven" w:date="2023-02-09T14:23:00Z">
        <w:r w:rsidR="00BE0305" w:rsidRPr="000418A2">
          <w:rPr>
            <w:color w:val="000000" w:themeColor="text1"/>
          </w:rPr>
          <w:t xml:space="preserve">was </w:t>
        </w:r>
      </w:ins>
      <w:ins w:id="3143" w:author="Mason,David Steven" w:date="2023-02-18T16:42:00Z">
        <w:r w:rsidR="009F4F96" w:rsidRPr="000418A2">
          <w:rPr>
            <w:color w:val="000000" w:themeColor="text1"/>
          </w:rPr>
          <w:t>0.01</w:t>
        </w:r>
      </w:ins>
      <w:ins w:id="3144" w:author="Mason,David Steven" w:date="2023-02-18T16:43:00Z">
        <w:r w:rsidR="009F4F96" w:rsidRPr="000418A2">
          <w:rPr>
            <w:color w:val="000000" w:themeColor="text1"/>
          </w:rPr>
          <w:t>5</w:t>
        </w:r>
      </w:ins>
      <w:ins w:id="3145" w:author="Mason,David Steven" w:date="2023-02-09T14:23:00Z">
        <w:r w:rsidR="00BE0305" w:rsidRPr="000418A2">
          <w:rPr>
            <w:color w:val="000000" w:themeColor="text1"/>
          </w:rPr>
          <w:t xml:space="preserve"> less than</w:t>
        </w:r>
      </w:ins>
      <w:ins w:id="3146" w:author="Mason,David Steven" w:date="2023-02-11T15:19:00Z">
        <w:r w:rsidR="00173AB5" w:rsidRPr="000418A2">
          <w:rPr>
            <w:color w:val="000000" w:themeColor="text1"/>
          </w:rPr>
          <w:t xml:space="preserve"> at</w:t>
        </w:r>
      </w:ins>
      <w:ins w:id="3147" w:author="Mason,David Steven" w:date="2023-02-09T14:23:00Z">
        <w:r w:rsidR="00BE0305" w:rsidRPr="000418A2">
          <w:rPr>
            <w:color w:val="000000" w:themeColor="text1"/>
          </w:rPr>
          <w:t xml:space="preserve"> </w:t>
        </w:r>
      </w:ins>
      <w:ins w:id="3148" w:author="Mason,David Steven" w:date="2023-02-18T16:42:00Z">
        <w:r w:rsidR="009F4F96" w:rsidRPr="000418A2">
          <w:rPr>
            <w:color w:val="000000" w:themeColor="text1"/>
          </w:rPr>
          <w:t>high</w:t>
        </w:r>
      </w:ins>
      <w:ins w:id="3149" w:author="Mason,David Steven" w:date="2023-02-09T14:23:00Z">
        <w:r w:rsidR="00BE0305" w:rsidRPr="000418A2">
          <w:rPr>
            <w:color w:val="000000" w:themeColor="text1"/>
          </w:rPr>
          <w:t xml:space="preserve"> feeders (LCL = -</w:t>
        </w:r>
      </w:ins>
      <w:ins w:id="3150" w:author="Mason,David Steven" w:date="2023-02-18T16:43:00Z">
        <w:r w:rsidR="009F4F96" w:rsidRPr="000418A2">
          <w:rPr>
            <w:color w:val="000000" w:themeColor="text1"/>
          </w:rPr>
          <w:t>0.058</w:t>
        </w:r>
      </w:ins>
      <w:ins w:id="3151" w:author="Mason,David Steven" w:date="2023-02-09T14:23:00Z">
        <w:r w:rsidR="00BE0305" w:rsidRPr="000418A2">
          <w:rPr>
            <w:color w:val="000000" w:themeColor="text1"/>
          </w:rPr>
          <w:t xml:space="preserve">, UCL = </w:t>
        </w:r>
      </w:ins>
      <w:ins w:id="3152" w:author="Mason,David Steven" w:date="2023-02-18T16:43:00Z">
        <w:r w:rsidR="009F4F96" w:rsidRPr="000418A2">
          <w:rPr>
            <w:color w:val="000000" w:themeColor="text1"/>
          </w:rPr>
          <w:t>0.029</w:t>
        </w:r>
      </w:ins>
      <w:ins w:id="3153" w:author="Mason,David Steven" w:date="2023-02-09T14:24:00Z">
        <w:r w:rsidR="00BE0305" w:rsidRPr="000418A2">
          <w:rPr>
            <w:color w:val="000000" w:themeColor="text1"/>
          </w:rPr>
          <w:t xml:space="preserve">, p = </w:t>
        </w:r>
      </w:ins>
      <w:ins w:id="3154" w:author="Mason,David Steven" w:date="2023-02-18T16:42:00Z">
        <w:r w:rsidR="009F4F96" w:rsidRPr="000418A2">
          <w:rPr>
            <w:color w:val="000000" w:themeColor="text1"/>
          </w:rPr>
          <w:t>0.752</w:t>
        </w:r>
      </w:ins>
      <w:ins w:id="3155" w:author="Mason,David Steven" w:date="2023-02-09T14:23:00Z">
        <w:r w:rsidR="00BE0305" w:rsidRPr="000418A2">
          <w:rPr>
            <w:color w:val="000000" w:themeColor="text1"/>
          </w:rPr>
          <w:t>)</w:t>
        </w:r>
      </w:ins>
      <w:ins w:id="3156" w:author="Mason,David Steven" w:date="2023-02-09T14:24:00Z">
        <w:r w:rsidR="00BE0305" w:rsidRPr="000418A2">
          <w:rPr>
            <w:color w:val="000000" w:themeColor="text1"/>
          </w:rPr>
          <w:t>.</w:t>
        </w:r>
      </w:ins>
      <w:ins w:id="3157" w:author="Mason,David Steven" w:date="2023-02-23T14:55:00Z">
        <w:r w:rsidR="00F91C0D" w:rsidRPr="000418A2">
          <w:rPr>
            <w:color w:val="000000" w:themeColor="text1"/>
          </w:rPr>
          <w:t xml:space="preserve"> </w:t>
        </w:r>
      </w:ins>
      <w:ins w:id="3158" w:author="Mason,David Steven" w:date="2023-02-09T14:24:00Z">
        <w:r w:rsidR="00BE0305" w:rsidRPr="000418A2">
          <w:rPr>
            <w:color w:val="000000" w:themeColor="text1"/>
          </w:rPr>
          <w:t xml:space="preserve">Without Holm’s correction for multiple comparisons, </w:t>
        </w:r>
      </w:ins>
      <w:ins w:id="3159" w:author="Mason,David Steven" w:date="2023-02-09T14:25:00Z">
        <w:r w:rsidR="00BE0305" w:rsidRPr="000418A2">
          <w:rPr>
            <w:color w:val="000000" w:themeColor="text1"/>
          </w:rPr>
          <w:t xml:space="preserve">the difference in </w:t>
        </w:r>
      </w:ins>
      <w:ins w:id="3160" w:author="Mason,David Steven" w:date="2023-02-11T15:20:00Z">
        <w:r w:rsidR="00173AB5" w:rsidRPr="000418A2">
          <w:rPr>
            <w:color w:val="000000" w:themeColor="text1"/>
          </w:rPr>
          <w:t>the</w:t>
        </w:r>
      </w:ins>
      <w:ins w:id="3161" w:author="Mason,David Steven" w:date="2023-02-09T14:25:00Z">
        <w:r w:rsidR="00BE0305" w:rsidRPr="000418A2">
          <w:rPr>
            <w:color w:val="000000" w:themeColor="text1"/>
          </w:rPr>
          <w:t xml:space="preserve"> </w:t>
        </w:r>
      </w:ins>
      <w:ins w:id="3162" w:author="Mason,David Steven" w:date="2023-02-11T15:20:00Z">
        <w:r w:rsidR="00173AB5" w:rsidRPr="000418A2">
          <w:rPr>
            <w:color w:val="000000" w:themeColor="text1"/>
          </w:rPr>
          <w:t xml:space="preserve">interactive effect </w:t>
        </w:r>
      </w:ins>
      <w:ins w:id="3163" w:author="Mason,David Steven" w:date="2023-02-09T14:25:00Z">
        <w:r w:rsidR="00BE0305" w:rsidRPr="000418A2">
          <w:rPr>
            <w:color w:val="000000" w:themeColor="text1"/>
          </w:rPr>
          <w:t>was significant between control and low</w:t>
        </w:r>
      </w:ins>
      <w:ins w:id="3164" w:author="Mason,David Steven" w:date="2023-02-11T15:20:00Z">
        <w:r w:rsidR="00173AB5" w:rsidRPr="000418A2">
          <w:rPr>
            <w:color w:val="000000" w:themeColor="text1"/>
          </w:rPr>
          <w:t xml:space="preserve"> </w:t>
        </w:r>
      </w:ins>
      <w:ins w:id="3165" w:author="Mason,David Steven" w:date="2023-02-09T14:25:00Z">
        <w:r w:rsidR="00BE0305" w:rsidRPr="000418A2">
          <w:rPr>
            <w:color w:val="000000" w:themeColor="text1"/>
          </w:rPr>
          <w:t>(</w:t>
        </w:r>
      </w:ins>
      <w:ins w:id="3166" w:author="Mason,David Steven" w:date="2023-02-09T19:43:00Z">
        <w:r w:rsidR="0028365E" w:rsidRPr="000418A2">
          <w:rPr>
            <w:color w:val="000000" w:themeColor="text1"/>
          </w:rPr>
          <w:t>estimate</w:t>
        </w:r>
      </w:ins>
      <w:ins w:id="3167" w:author="Mason,David Steven" w:date="2023-02-11T15:20:00Z">
        <w:r w:rsidR="00173AB5" w:rsidRPr="000418A2">
          <w:rPr>
            <w:color w:val="000000" w:themeColor="text1"/>
          </w:rPr>
          <w:t xml:space="preserve"> = -</w:t>
        </w:r>
      </w:ins>
      <w:ins w:id="3168" w:author="Mason,David Steven" w:date="2023-02-18T16:45:00Z">
        <w:r w:rsidR="009F4F96" w:rsidRPr="000418A2">
          <w:rPr>
            <w:color w:val="000000" w:themeColor="text1"/>
          </w:rPr>
          <w:t>0.043</w:t>
        </w:r>
      </w:ins>
      <w:ins w:id="3169" w:author="Mason,David Steven" w:date="2023-02-09T19:43:00Z">
        <w:r w:rsidR="0028365E" w:rsidRPr="000418A2">
          <w:rPr>
            <w:color w:val="000000" w:themeColor="text1"/>
          </w:rPr>
          <w:t>, LCL</w:t>
        </w:r>
      </w:ins>
      <w:ins w:id="3170" w:author="Mason,David Steven" w:date="2023-02-11T15:21:00Z">
        <w:r w:rsidR="00173AB5" w:rsidRPr="000418A2">
          <w:rPr>
            <w:color w:val="000000" w:themeColor="text1"/>
          </w:rPr>
          <w:t xml:space="preserve"> = -</w:t>
        </w:r>
      </w:ins>
      <w:ins w:id="3171" w:author="Mason,David Steven" w:date="2023-02-18T16:46:00Z">
        <w:r w:rsidR="009F4F96" w:rsidRPr="000418A2">
          <w:rPr>
            <w:color w:val="000000" w:themeColor="text1"/>
          </w:rPr>
          <w:t>0.084</w:t>
        </w:r>
      </w:ins>
      <w:ins w:id="3172" w:author="Mason,David Steven" w:date="2023-02-09T19:43:00Z">
        <w:r w:rsidR="0028365E" w:rsidRPr="000418A2">
          <w:rPr>
            <w:color w:val="000000" w:themeColor="text1"/>
          </w:rPr>
          <w:t>, UCL</w:t>
        </w:r>
      </w:ins>
      <w:ins w:id="3173" w:author="Mason,David Steven" w:date="2023-02-11T15:21:00Z">
        <w:r w:rsidR="00173AB5" w:rsidRPr="000418A2">
          <w:rPr>
            <w:color w:val="000000" w:themeColor="text1"/>
          </w:rPr>
          <w:t xml:space="preserve"> = </w:t>
        </w:r>
      </w:ins>
      <w:ins w:id="3174" w:author="Mason,David Steven" w:date="2023-02-18T16:46:00Z">
        <w:r w:rsidR="009F4F96" w:rsidRPr="000418A2">
          <w:rPr>
            <w:color w:val="000000" w:themeColor="text1"/>
          </w:rPr>
          <w:t>-0.003</w:t>
        </w:r>
      </w:ins>
      <w:ins w:id="3175" w:author="Mason,David Steven" w:date="2023-02-09T19:43:00Z">
        <w:r w:rsidR="0028365E" w:rsidRPr="000418A2">
          <w:rPr>
            <w:color w:val="000000" w:themeColor="text1"/>
          </w:rPr>
          <w:t xml:space="preserve">, </w:t>
        </w:r>
      </w:ins>
      <w:ins w:id="3176" w:author="Mason,David Steven" w:date="2023-02-09T14:26:00Z">
        <w:r w:rsidR="00BE0305" w:rsidRPr="000418A2">
          <w:rPr>
            <w:color w:val="000000" w:themeColor="text1"/>
          </w:rPr>
          <w:t xml:space="preserve">p = </w:t>
        </w:r>
      </w:ins>
      <w:ins w:id="3177" w:author="Mason,David Steven" w:date="2023-02-18T16:45:00Z">
        <w:r w:rsidR="009F4F96" w:rsidRPr="000418A2">
          <w:rPr>
            <w:color w:val="000000" w:themeColor="text1"/>
          </w:rPr>
          <w:t>0.037</w:t>
        </w:r>
      </w:ins>
      <w:ins w:id="3178" w:author="Mason,David Steven" w:date="2023-02-09T14:25:00Z">
        <w:r w:rsidR="00BE0305" w:rsidRPr="000418A2">
          <w:rPr>
            <w:color w:val="000000" w:themeColor="text1"/>
          </w:rPr>
          <w:t>) and control and medium feeders (</w:t>
        </w:r>
      </w:ins>
      <w:ins w:id="3179" w:author="Mason,David Steven" w:date="2023-02-09T19:43:00Z">
        <w:r w:rsidR="0028365E" w:rsidRPr="000418A2">
          <w:rPr>
            <w:color w:val="000000" w:themeColor="text1"/>
          </w:rPr>
          <w:t>estimate</w:t>
        </w:r>
      </w:ins>
      <w:ins w:id="3180" w:author="Mason,David Steven" w:date="2023-02-11T15:21:00Z">
        <w:r w:rsidR="00173AB5" w:rsidRPr="000418A2">
          <w:rPr>
            <w:color w:val="000000" w:themeColor="text1"/>
          </w:rPr>
          <w:t xml:space="preserve"> = -</w:t>
        </w:r>
      </w:ins>
      <w:ins w:id="3181" w:author="Mason,David Steven" w:date="2023-02-18T16:45:00Z">
        <w:r w:rsidR="009F4F96" w:rsidRPr="000418A2">
          <w:rPr>
            <w:color w:val="000000" w:themeColor="text1"/>
          </w:rPr>
          <w:t>0.049</w:t>
        </w:r>
      </w:ins>
      <w:ins w:id="3182" w:author="Mason,David Steven" w:date="2023-02-09T19:43:00Z">
        <w:r w:rsidR="0028365E" w:rsidRPr="000418A2">
          <w:rPr>
            <w:color w:val="000000" w:themeColor="text1"/>
          </w:rPr>
          <w:t>, LCL</w:t>
        </w:r>
      </w:ins>
      <w:ins w:id="3183" w:author="Mason,David Steven" w:date="2023-02-11T15:21:00Z">
        <w:r w:rsidR="00173AB5" w:rsidRPr="000418A2">
          <w:rPr>
            <w:color w:val="000000" w:themeColor="text1"/>
          </w:rPr>
          <w:t xml:space="preserve"> = </w:t>
        </w:r>
        <w:r w:rsidR="006867B1" w:rsidRPr="000418A2">
          <w:rPr>
            <w:color w:val="000000" w:themeColor="text1"/>
          </w:rPr>
          <w:t>-</w:t>
        </w:r>
      </w:ins>
      <w:ins w:id="3184" w:author="Mason,David Steven" w:date="2023-02-18T16:46:00Z">
        <w:r w:rsidR="009F4F96" w:rsidRPr="000418A2">
          <w:rPr>
            <w:color w:val="000000" w:themeColor="text1"/>
          </w:rPr>
          <w:t xml:space="preserve"> 0.089</w:t>
        </w:r>
      </w:ins>
      <w:ins w:id="3185" w:author="Mason,David Steven" w:date="2023-02-09T19:43:00Z">
        <w:r w:rsidR="0028365E" w:rsidRPr="000418A2">
          <w:rPr>
            <w:color w:val="000000" w:themeColor="text1"/>
          </w:rPr>
          <w:t>, UCL</w:t>
        </w:r>
      </w:ins>
      <w:ins w:id="3186" w:author="Mason,David Steven" w:date="2023-02-11T15:21:00Z">
        <w:r w:rsidR="006867B1" w:rsidRPr="000418A2">
          <w:rPr>
            <w:color w:val="000000" w:themeColor="text1"/>
          </w:rPr>
          <w:t xml:space="preserve"> = -</w:t>
        </w:r>
      </w:ins>
      <w:ins w:id="3187" w:author="Mason,David Steven" w:date="2023-02-18T16:46:00Z">
        <w:r w:rsidR="009F4F96" w:rsidRPr="000418A2">
          <w:rPr>
            <w:color w:val="000000" w:themeColor="text1"/>
          </w:rPr>
          <w:t>0.010</w:t>
        </w:r>
      </w:ins>
      <w:ins w:id="3188" w:author="Mason,David Steven" w:date="2023-02-09T19:43:00Z">
        <w:r w:rsidR="0028365E" w:rsidRPr="000418A2">
          <w:rPr>
            <w:color w:val="000000" w:themeColor="text1"/>
          </w:rPr>
          <w:t xml:space="preserve">, </w:t>
        </w:r>
      </w:ins>
      <w:ins w:id="3189" w:author="Mason,David Steven" w:date="2023-02-09T14:26:00Z">
        <w:r w:rsidR="00BE0305" w:rsidRPr="000418A2">
          <w:rPr>
            <w:color w:val="000000" w:themeColor="text1"/>
          </w:rPr>
          <w:t xml:space="preserve">p = </w:t>
        </w:r>
      </w:ins>
      <w:ins w:id="3190" w:author="Mason,David Steven" w:date="2023-02-18T16:45:00Z">
        <w:r w:rsidR="009F4F96" w:rsidRPr="000418A2">
          <w:rPr>
            <w:color w:val="000000" w:themeColor="text1"/>
          </w:rPr>
          <w:t>0.014</w:t>
        </w:r>
      </w:ins>
      <w:ins w:id="3191" w:author="Mason,David Steven" w:date="2023-02-14T17:06:00Z">
        <w:r w:rsidR="00A86C0A" w:rsidRPr="000418A2">
          <w:rPr>
            <w:color w:val="000000" w:themeColor="text1"/>
          </w:rPr>
          <w:t>; SI Figure 2</w:t>
        </w:r>
      </w:ins>
      <w:ins w:id="3192" w:author="Mason,David Steven" w:date="2023-02-14T17:07:00Z">
        <w:r w:rsidR="00A86C0A" w:rsidRPr="000418A2">
          <w:rPr>
            <w:color w:val="000000" w:themeColor="text1"/>
          </w:rPr>
          <w:t>D</w:t>
        </w:r>
      </w:ins>
      <w:ins w:id="3193" w:author="Mason,David Steven" w:date="2023-02-09T14:25:00Z">
        <w:r w:rsidR="00BE0305" w:rsidRPr="000418A2">
          <w:rPr>
            <w:color w:val="000000" w:themeColor="text1"/>
          </w:rPr>
          <w:t>).</w:t>
        </w:r>
      </w:ins>
      <w:ins w:id="3194" w:author="Mason,David Steven" w:date="2023-02-10T14:03:00Z">
        <w:r w:rsidR="00397EF4" w:rsidRPr="000418A2">
          <w:rPr>
            <w:color w:val="000000" w:themeColor="text1"/>
          </w:rPr>
          <w:t xml:space="preserve"> </w:t>
        </w:r>
      </w:ins>
    </w:p>
    <w:p w14:paraId="448EA2F8" w14:textId="77777777" w:rsidR="00F91C0D" w:rsidRPr="000418A2" w:rsidRDefault="00F91C0D">
      <w:pPr>
        <w:snapToGrid w:val="0"/>
        <w:spacing w:line="360" w:lineRule="auto"/>
        <w:rPr>
          <w:ins w:id="3195" w:author="Mason,David Steven" w:date="2023-02-23T14:55:00Z"/>
          <w:color w:val="000000" w:themeColor="text1"/>
        </w:rPr>
      </w:pPr>
    </w:p>
    <w:p w14:paraId="09757130" w14:textId="7D901C4C" w:rsidR="00D2213B" w:rsidRPr="000418A2" w:rsidRDefault="00DF3035">
      <w:pPr>
        <w:snapToGrid w:val="0"/>
        <w:spacing w:line="360" w:lineRule="auto"/>
        <w:rPr>
          <w:ins w:id="3196" w:author="Mason,David Steven" w:date="2023-02-13T14:20:00Z"/>
          <w:color w:val="000000" w:themeColor="text1"/>
          <w:rPrChange w:id="3197" w:author="Mason,David Steven" w:date="2023-02-18T16:11:00Z">
            <w:rPr>
              <w:ins w:id="3198" w:author="Mason,David Steven" w:date="2023-02-13T14:20:00Z"/>
              <w:lang w:val="en-GB"/>
            </w:rPr>
          </w:rPrChange>
        </w:rPr>
        <w:pPrChange w:id="3199" w:author="Mason,David Steven" w:date="2023-02-17T14:13:00Z">
          <w:pPr>
            <w:snapToGrid w:val="0"/>
            <w:spacing w:line="480" w:lineRule="auto"/>
          </w:pPr>
        </w:pPrChange>
      </w:pPr>
      <w:ins w:id="3200" w:author="Mason,David Steven" w:date="2023-02-11T16:24:00Z">
        <w:r w:rsidRPr="000418A2">
          <w:rPr>
            <w:color w:val="000000" w:themeColor="text1"/>
          </w:rPr>
          <w:lastRenderedPageBreak/>
          <w:t>The residuals for this model were positively skewe</w:t>
        </w:r>
      </w:ins>
      <w:ins w:id="3201" w:author="Mason,David Steven" w:date="2023-02-11T18:34:00Z">
        <w:r w:rsidR="0017296D" w:rsidRPr="000418A2">
          <w:rPr>
            <w:color w:val="000000" w:themeColor="text1"/>
          </w:rPr>
          <w:t>d</w:t>
        </w:r>
      </w:ins>
      <w:ins w:id="3202" w:author="Mason,David Steven" w:date="2023-02-18T16:10:00Z">
        <w:r w:rsidR="007E40A0" w:rsidRPr="000418A2">
          <w:rPr>
            <w:color w:val="000000" w:themeColor="text1"/>
          </w:rPr>
          <w:t xml:space="preserve">, </w:t>
        </w:r>
      </w:ins>
      <w:ins w:id="3203" w:author="Mason,David Steven" w:date="2023-02-11T18:34:00Z">
        <w:r w:rsidR="0017296D" w:rsidRPr="000418A2">
          <w:rPr>
            <w:color w:val="000000" w:themeColor="text1"/>
          </w:rPr>
          <w:t xml:space="preserve">and </w:t>
        </w:r>
      </w:ins>
      <w:ins w:id="3204" w:author="Mason,David Steven" w:date="2023-02-18T16:10:00Z">
        <w:r w:rsidR="007E40A0" w:rsidRPr="000418A2">
          <w:rPr>
            <w:color w:val="000000" w:themeColor="text1"/>
            <w:lang w:val="en-GB"/>
          </w:rPr>
          <w:t xml:space="preserve">the simulated residuals deviated from </w:t>
        </w:r>
      </w:ins>
      <w:ins w:id="3205" w:author="Mason,David Steven" w:date="2023-03-08T17:54:00Z">
        <w:r w:rsidR="0056173B" w:rsidRPr="000418A2">
          <w:rPr>
            <w:color w:val="000000" w:themeColor="text1"/>
            <w:lang w:val="en-GB"/>
          </w:rPr>
          <w:t xml:space="preserve">the </w:t>
        </w:r>
      </w:ins>
      <w:ins w:id="3206" w:author="Mason,David Steven" w:date="2023-02-18T16:10:00Z">
        <w:r w:rsidR="007E40A0" w:rsidRPr="000418A2">
          <w:rPr>
            <w:color w:val="000000" w:themeColor="text1"/>
            <w:lang w:val="en-GB"/>
          </w:rPr>
          <w:t>expected distribution (D = 0.</w:t>
        </w:r>
      </w:ins>
      <w:ins w:id="3207" w:author="Mason,David Steven" w:date="2023-02-18T16:11:00Z">
        <w:r w:rsidR="007E40A0" w:rsidRPr="000418A2">
          <w:rPr>
            <w:color w:val="000000" w:themeColor="text1"/>
            <w:lang w:val="en-GB"/>
          </w:rPr>
          <w:t>10</w:t>
        </w:r>
      </w:ins>
      <w:ins w:id="3208" w:author="Mason,David Steven" w:date="2023-02-18T16:10:00Z">
        <w:r w:rsidR="007E40A0" w:rsidRPr="000418A2">
          <w:rPr>
            <w:color w:val="000000" w:themeColor="text1"/>
            <w:lang w:val="en-GB"/>
          </w:rPr>
          <w:t>, p = 0.0</w:t>
        </w:r>
      </w:ins>
      <w:ins w:id="3209" w:author="Mason,David Steven" w:date="2023-02-18T16:11:00Z">
        <w:r w:rsidR="007E40A0" w:rsidRPr="000418A2">
          <w:rPr>
            <w:color w:val="000000" w:themeColor="text1"/>
            <w:lang w:val="en-GB"/>
          </w:rPr>
          <w:t>34</w:t>
        </w:r>
      </w:ins>
      <w:ins w:id="3210" w:author="Mason,David Steven" w:date="2023-02-18T16:10:00Z">
        <w:r w:rsidR="007E40A0" w:rsidRPr="000418A2">
          <w:rPr>
            <w:color w:val="000000" w:themeColor="text1"/>
            <w:lang w:val="en-GB"/>
          </w:rPr>
          <w:t>).</w:t>
        </w:r>
      </w:ins>
      <w:ins w:id="3211" w:author="Mason,David Steven" w:date="2023-02-18T16:11:00Z">
        <w:r w:rsidR="007E40A0" w:rsidRPr="000418A2">
          <w:rPr>
            <w:color w:val="000000" w:themeColor="text1"/>
          </w:rPr>
          <w:t xml:space="preserve"> The model </w:t>
        </w:r>
      </w:ins>
      <w:ins w:id="3212" w:author="Mason,David Steven" w:date="2023-02-17T15:26:00Z">
        <w:r w:rsidR="007B7A2F" w:rsidRPr="000418A2">
          <w:rPr>
            <w:color w:val="000000" w:themeColor="text1"/>
            <w:lang w:val="en-GB"/>
          </w:rPr>
          <w:t xml:space="preserve">terms </w:t>
        </w:r>
      </w:ins>
      <w:ins w:id="3213" w:author="Mason,David Steven" w:date="2023-02-11T15:35:00Z">
        <w:r w:rsidR="00E57952" w:rsidRPr="000418A2">
          <w:rPr>
            <w:color w:val="000000" w:themeColor="text1"/>
            <w:lang w:val="en-GB"/>
          </w:rPr>
          <w:t xml:space="preserve">exhibited collinearity (corrected variance inflation factor for treatment = </w:t>
        </w:r>
      </w:ins>
      <w:ins w:id="3214" w:author="Mason,David Steven" w:date="2023-02-18T16:12:00Z">
        <w:r w:rsidR="007E40A0" w:rsidRPr="000418A2">
          <w:rPr>
            <w:color w:val="000000" w:themeColor="text1"/>
            <w:lang w:val="en-GB"/>
          </w:rPr>
          <w:t>1.70</w:t>
        </w:r>
      </w:ins>
      <w:ins w:id="3215" w:author="Mason,David Steven" w:date="2023-02-11T15:35:00Z">
        <w:r w:rsidR="00E57952" w:rsidRPr="000418A2">
          <w:rPr>
            <w:color w:val="000000" w:themeColor="text1"/>
            <w:lang w:val="en-GB"/>
          </w:rPr>
          <w:t>,</w:t>
        </w:r>
      </w:ins>
      <w:ins w:id="3216" w:author="Mason,David Steven" w:date="2023-02-11T15:36:00Z">
        <w:r w:rsidR="00E57952" w:rsidRPr="000418A2">
          <w:rPr>
            <w:color w:val="000000" w:themeColor="text1"/>
            <w:lang w:val="en-GB"/>
          </w:rPr>
          <w:t xml:space="preserve"> </w:t>
        </w:r>
      </w:ins>
      <w:ins w:id="3217" w:author="Mason,David Steven" w:date="2023-02-18T16:12:00Z">
        <w:r w:rsidR="007E40A0" w:rsidRPr="000418A2">
          <w:rPr>
            <w:color w:val="000000" w:themeColor="text1"/>
            <w:lang w:val="en-GB"/>
          </w:rPr>
          <w:t>days since start of experiment</w:t>
        </w:r>
      </w:ins>
      <w:ins w:id="3218" w:author="Mason,David Steven" w:date="2023-02-11T15:36:00Z">
        <w:r w:rsidR="00E57952" w:rsidRPr="000418A2">
          <w:rPr>
            <w:color w:val="000000" w:themeColor="text1"/>
            <w:lang w:val="en-GB"/>
          </w:rPr>
          <w:t xml:space="preserve"> = 2</w:t>
        </w:r>
      </w:ins>
      <w:ins w:id="3219" w:author="Mason,David Steven" w:date="2023-02-18T16:12:00Z">
        <w:r w:rsidR="007E40A0" w:rsidRPr="000418A2">
          <w:rPr>
            <w:color w:val="000000" w:themeColor="text1"/>
            <w:lang w:val="en-GB"/>
          </w:rPr>
          <w:t>.51</w:t>
        </w:r>
      </w:ins>
      <w:ins w:id="3220" w:author="Mason,David Steven" w:date="2023-02-11T15:36:00Z">
        <w:r w:rsidR="00E57952" w:rsidRPr="000418A2">
          <w:rPr>
            <w:color w:val="000000" w:themeColor="text1"/>
            <w:lang w:val="en-GB"/>
          </w:rPr>
          <w:t>,</w:t>
        </w:r>
      </w:ins>
      <w:ins w:id="3221" w:author="Mason,David Steven" w:date="2023-02-11T15:35:00Z">
        <w:r w:rsidR="00E57952" w:rsidRPr="000418A2">
          <w:rPr>
            <w:color w:val="000000" w:themeColor="text1"/>
            <w:lang w:val="en-GB"/>
          </w:rPr>
          <w:t xml:space="preserve"> </w:t>
        </w:r>
      </w:ins>
      <w:ins w:id="3222" w:author="Mason,David Steven" w:date="2023-02-18T17:57:00Z">
        <w:r w:rsidR="00A27B2E" w:rsidRPr="000418A2">
          <w:rPr>
            <w:color w:val="000000" w:themeColor="text1"/>
            <w:lang w:val="en-GB"/>
          </w:rPr>
          <w:t xml:space="preserve">and </w:t>
        </w:r>
      </w:ins>
      <w:ins w:id="3223" w:author="Mason,David Steven" w:date="2023-02-11T15:35:00Z">
        <w:r w:rsidR="00E57952" w:rsidRPr="000418A2">
          <w:rPr>
            <w:color w:val="000000" w:themeColor="text1"/>
            <w:lang w:val="en-GB"/>
          </w:rPr>
          <w:t>interaction term = 2.</w:t>
        </w:r>
      </w:ins>
      <w:ins w:id="3224" w:author="Mason,David Steven" w:date="2023-02-18T16:12:00Z">
        <w:r w:rsidR="007E40A0" w:rsidRPr="000418A2">
          <w:rPr>
            <w:color w:val="000000" w:themeColor="text1"/>
            <w:lang w:val="en-GB"/>
          </w:rPr>
          <w:t>0</w:t>
        </w:r>
      </w:ins>
      <w:ins w:id="3225" w:author="Mason,David Steven" w:date="2023-02-19T19:57:00Z">
        <w:r w:rsidR="004248A0" w:rsidRPr="000418A2">
          <w:rPr>
            <w:color w:val="000000" w:themeColor="text1"/>
            <w:lang w:val="en-GB"/>
          </w:rPr>
          <w:t>8</w:t>
        </w:r>
      </w:ins>
      <w:ins w:id="3226" w:author="Mason,David Steven" w:date="2023-02-11T15:35:00Z">
        <w:r w:rsidR="00E57952" w:rsidRPr="000418A2">
          <w:rPr>
            <w:color w:val="000000" w:themeColor="text1"/>
            <w:lang w:val="en-GB"/>
          </w:rPr>
          <w:t>)</w:t>
        </w:r>
      </w:ins>
      <w:ins w:id="3227" w:author="Mason,David Steven" w:date="2023-02-11T15:36:00Z">
        <w:r w:rsidR="00E57952" w:rsidRPr="000418A2">
          <w:rPr>
            <w:color w:val="000000" w:themeColor="text1"/>
            <w:lang w:val="en-GB"/>
          </w:rPr>
          <w:t>.</w:t>
        </w:r>
      </w:ins>
      <w:ins w:id="3228" w:author="Mason,David Steven" w:date="2023-02-17T15:26:00Z">
        <w:r w:rsidR="007B7A2F" w:rsidRPr="000418A2">
          <w:rPr>
            <w:color w:val="000000" w:themeColor="text1"/>
            <w:lang w:val="en-GB"/>
          </w:rPr>
          <w:t xml:space="preserve"> </w:t>
        </w:r>
      </w:ins>
      <w:ins w:id="3229" w:author="Mason,David Steven" w:date="2023-02-14T17:21:00Z">
        <w:r w:rsidR="00806520" w:rsidRPr="000418A2">
          <w:rPr>
            <w:color w:val="000000" w:themeColor="text1"/>
            <w:lang w:val="en-GB"/>
          </w:rPr>
          <w:t xml:space="preserve">The model </w:t>
        </w:r>
      </w:ins>
      <w:ins w:id="3230" w:author="Mason,David Steven" w:date="2023-02-18T11:48:00Z">
        <w:r w:rsidR="00FD34F7" w:rsidRPr="000418A2">
          <w:rPr>
            <w:color w:val="000000" w:themeColor="text1"/>
            <w:lang w:val="en-GB"/>
          </w:rPr>
          <w:t xml:space="preserve">based </w:t>
        </w:r>
      </w:ins>
      <w:ins w:id="3231" w:author="Mason,David Steven" w:date="2023-02-14T17:21:00Z">
        <w:r w:rsidR="00806520" w:rsidRPr="000418A2">
          <w:rPr>
            <w:color w:val="000000" w:themeColor="text1"/>
            <w:lang w:val="en-GB"/>
          </w:rPr>
          <w:t>on the filtered data</w:t>
        </w:r>
      </w:ins>
      <w:ins w:id="3232" w:author="Mason,David Steven" w:date="2023-03-08T17:55:00Z">
        <w:r w:rsidR="0056173B" w:rsidRPr="000418A2">
          <w:rPr>
            <w:color w:val="000000" w:themeColor="text1"/>
            <w:lang w:val="en-GB"/>
            <w:rPrChange w:id="3233" w:author="Mason,David Steven" w:date="2023-03-09T11:27:00Z">
              <w:rPr>
                <w:highlight w:val="yellow"/>
                <w:lang w:val="en-GB"/>
              </w:rPr>
            </w:rPrChange>
          </w:rPr>
          <w:t xml:space="preserve"> (e.g.</w:t>
        </w:r>
      </w:ins>
      <w:ins w:id="3234" w:author="Mason,David Steven" w:date="2023-03-10T13:29:00Z">
        <w:r w:rsidR="0078468A" w:rsidRPr="000418A2">
          <w:rPr>
            <w:color w:val="000000" w:themeColor="text1"/>
            <w:lang w:val="en-GB"/>
          </w:rPr>
          <w:t>,</w:t>
        </w:r>
      </w:ins>
      <w:ins w:id="3235" w:author="Mason,David Steven" w:date="2023-03-08T17:55:00Z">
        <w:r w:rsidR="0056173B" w:rsidRPr="000418A2">
          <w:rPr>
            <w:color w:val="000000" w:themeColor="text1"/>
            <w:lang w:val="en-GB"/>
            <w:rPrChange w:id="3236" w:author="Mason,David Steven" w:date="2023-03-09T11:27:00Z">
              <w:rPr>
                <w:highlight w:val="yellow"/>
                <w:lang w:val="en-GB"/>
              </w:rPr>
            </w:rPrChange>
          </w:rPr>
          <w:t xml:space="preserve"> no wind-dispersed, canopy, or </w:t>
        </w:r>
        <w:proofErr w:type="spellStart"/>
        <w:r w:rsidR="0056173B" w:rsidRPr="000418A2">
          <w:rPr>
            <w:color w:val="000000" w:themeColor="text1"/>
            <w:lang w:val="en-GB"/>
            <w:rPrChange w:id="3237" w:author="Mason,David Steven" w:date="2023-03-09T11:27:00Z">
              <w:rPr>
                <w:highlight w:val="yellow"/>
                <w:lang w:val="en-GB"/>
              </w:rPr>
            </w:rPrChange>
          </w:rPr>
          <w:t>epizoochorous</w:t>
        </w:r>
        <w:proofErr w:type="spellEnd"/>
        <w:r w:rsidR="0056173B" w:rsidRPr="000418A2">
          <w:rPr>
            <w:color w:val="000000" w:themeColor="text1"/>
            <w:lang w:val="en-GB"/>
            <w:rPrChange w:id="3238" w:author="Mason,David Steven" w:date="2023-03-09T11:27:00Z">
              <w:rPr>
                <w:highlight w:val="yellow"/>
                <w:lang w:val="en-GB"/>
              </w:rPr>
            </w:rPrChange>
          </w:rPr>
          <w:t xml:space="preserve"> seeds)</w:t>
        </w:r>
      </w:ins>
      <w:ins w:id="3239" w:author="Mason,David Steven" w:date="2023-02-14T17:21:00Z">
        <w:r w:rsidR="00806520" w:rsidRPr="000418A2">
          <w:rPr>
            <w:color w:val="000000" w:themeColor="text1"/>
            <w:lang w:val="en-GB"/>
          </w:rPr>
          <w:t xml:space="preserve"> produced similar </w:t>
        </w:r>
      </w:ins>
      <w:ins w:id="3240" w:author="Mason,David Steven" w:date="2023-02-14T17:22:00Z">
        <w:r w:rsidR="00806520" w:rsidRPr="000418A2">
          <w:rPr>
            <w:color w:val="000000" w:themeColor="text1"/>
            <w:lang w:val="en-GB"/>
          </w:rPr>
          <w:t xml:space="preserve">results </w:t>
        </w:r>
      </w:ins>
      <w:ins w:id="3241" w:author="Mason,David Steven" w:date="2023-02-14T17:23:00Z">
        <w:r w:rsidR="00806520" w:rsidRPr="000418A2">
          <w:rPr>
            <w:color w:val="000000" w:themeColor="text1"/>
            <w:lang w:val="en-GB"/>
          </w:rPr>
          <w:t>(</w:t>
        </w:r>
      </w:ins>
      <w:ins w:id="3242" w:author="Mason,David Steven" w:date="2023-02-14T17:24:00Z">
        <w:r w:rsidR="00806520" w:rsidRPr="000418A2">
          <w:rPr>
            <w:color w:val="000000" w:themeColor="text1"/>
            <w:lang w:val="en-GB"/>
          </w:rPr>
          <w:t>Supplementary Materials</w:t>
        </w:r>
      </w:ins>
      <w:ins w:id="3243" w:author="Mason,David Steven" w:date="2023-02-14T17:23:00Z">
        <w:r w:rsidR="00806520" w:rsidRPr="000418A2">
          <w:rPr>
            <w:color w:val="000000" w:themeColor="text1"/>
            <w:lang w:val="en-GB"/>
          </w:rPr>
          <w:t>)</w:t>
        </w:r>
      </w:ins>
      <w:ins w:id="3244" w:author="Mason,David Steven" w:date="2023-02-14T17:24:00Z">
        <w:r w:rsidR="00806520" w:rsidRPr="000418A2">
          <w:rPr>
            <w:color w:val="000000" w:themeColor="text1"/>
            <w:lang w:val="en-GB"/>
          </w:rPr>
          <w:t>.</w:t>
        </w:r>
      </w:ins>
      <w:ins w:id="3245" w:author="Mason,David Steven" w:date="2023-02-14T17:23:00Z">
        <w:r w:rsidR="00806520" w:rsidRPr="000418A2">
          <w:rPr>
            <w:color w:val="000000" w:themeColor="text1"/>
            <w:lang w:val="en-GB"/>
          </w:rPr>
          <w:t xml:space="preserve"> </w:t>
        </w:r>
      </w:ins>
    </w:p>
    <w:p w14:paraId="3FD8469E" w14:textId="779FCEAC" w:rsidR="00194654" w:rsidRPr="000418A2" w:rsidRDefault="00194654">
      <w:pPr>
        <w:spacing w:line="360" w:lineRule="auto"/>
        <w:rPr>
          <w:del w:id="3246" w:author="Mason,David Steven" w:date="2023-01-31T01:00:00Z"/>
          <w:color w:val="000000" w:themeColor="text1"/>
          <w:rPrChange w:id="3247" w:author="Mason,David Steven" w:date="2023-02-15T15:56:00Z">
            <w:rPr>
              <w:del w:id="3248" w:author="Mason,David Steven" w:date="2023-01-31T01:00:00Z"/>
              <w:lang w:val="en-GB"/>
            </w:rPr>
          </w:rPrChange>
        </w:rPr>
        <w:pPrChange w:id="3249" w:author="Mason,David Steven" w:date="2023-02-17T14:13:00Z">
          <w:pPr>
            <w:spacing w:line="480" w:lineRule="auto"/>
          </w:pPr>
        </w:pPrChange>
      </w:pPr>
    </w:p>
    <w:p w14:paraId="2FD1057B" w14:textId="77777777" w:rsidR="001B6373" w:rsidRPr="000418A2" w:rsidRDefault="001B6373">
      <w:pPr>
        <w:snapToGrid w:val="0"/>
        <w:spacing w:line="360" w:lineRule="auto"/>
        <w:rPr>
          <w:rFonts w:cstheme="minorHAnsi"/>
          <w:color w:val="000000" w:themeColor="text1"/>
          <w:lang w:val="en-GB"/>
        </w:rPr>
        <w:pPrChange w:id="3250" w:author="Mason,David Steven" w:date="2023-02-17T14:13:00Z">
          <w:pPr>
            <w:snapToGrid w:val="0"/>
            <w:spacing w:line="480" w:lineRule="auto"/>
          </w:pPr>
        </w:pPrChange>
      </w:pPr>
    </w:p>
    <w:p w14:paraId="69385E76" w14:textId="77777777" w:rsidR="00194654" w:rsidRPr="000418A2" w:rsidRDefault="001B001C">
      <w:pPr>
        <w:snapToGrid w:val="0"/>
        <w:spacing w:line="360" w:lineRule="auto"/>
        <w:rPr>
          <w:rFonts w:cstheme="minorHAnsi"/>
          <w:color w:val="000000" w:themeColor="text1"/>
          <w:lang w:val="en-GB"/>
        </w:rPr>
        <w:pPrChange w:id="3251" w:author="Mason,David Steven" w:date="2023-02-17T14:13:00Z">
          <w:pPr>
            <w:snapToGrid w:val="0"/>
            <w:spacing w:line="480" w:lineRule="auto"/>
          </w:pPr>
        </w:pPrChange>
      </w:pPr>
      <w:r w:rsidRPr="000418A2">
        <w:rPr>
          <w:rFonts w:cstheme="minorHAnsi"/>
          <w:color w:val="000000" w:themeColor="text1"/>
          <w:lang w:val="en-GB"/>
        </w:rPr>
        <w:t>2.4 Seed richness.</w:t>
      </w:r>
      <w:r w:rsidR="00194654" w:rsidRPr="000418A2">
        <w:rPr>
          <w:rFonts w:cstheme="minorHAnsi"/>
          <w:color w:val="000000" w:themeColor="text1"/>
          <w:lang w:val="en-GB"/>
        </w:rPr>
        <w:t xml:space="preserve"> </w:t>
      </w:r>
    </w:p>
    <w:p w14:paraId="1DEB40B0" w14:textId="2FE9334E" w:rsidR="00624B40" w:rsidRPr="000418A2" w:rsidRDefault="00521315">
      <w:pPr>
        <w:snapToGrid w:val="0"/>
        <w:spacing w:line="360" w:lineRule="auto"/>
        <w:rPr>
          <w:ins w:id="3252" w:author="Mason,David Steven" w:date="2023-02-13T17:02:00Z"/>
          <w:color w:val="000000" w:themeColor="text1"/>
          <w:lang w:val="en-GB"/>
        </w:rPr>
        <w:pPrChange w:id="3253" w:author="Mason,David Steven" w:date="2023-02-17T14:13:00Z">
          <w:pPr>
            <w:snapToGrid w:val="0"/>
            <w:spacing w:line="480" w:lineRule="auto"/>
          </w:pPr>
        </w:pPrChange>
      </w:pPr>
      <w:ins w:id="3254" w:author="Mason,David Steven" w:date="2023-02-09T16:30:00Z">
        <w:r w:rsidRPr="000418A2">
          <w:rPr>
            <w:color w:val="000000" w:themeColor="text1"/>
            <w:lang w:val="en-GB"/>
          </w:rPr>
          <w:t>Treatment was not a significant predictor of total seed richness (χ2 = 4.6</w:t>
        </w:r>
      </w:ins>
      <w:ins w:id="3255" w:author="Mason,David Steven" w:date="2023-02-14T15:42:00Z">
        <w:r w:rsidR="001C551C" w:rsidRPr="000418A2">
          <w:rPr>
            <w:color w:val="000000" w:themeColor="text1"/>
            <w:lang w:val="en-GB"/>
          </w:rPr>
          <w:t>4</w:t>
        </w:r>
      </w:ins>
      <w:ins w:id="3256" w:author="Mason,David Steven" w:date="2023-02-09T16:30:00Z">
        <w:r w:rsidRPr="000418A2">
          <w:rPr>
            <w:color w:val="000000" w:themeColor="text1"/>
            <w:lang w:val="en-GB"/>
          </w:rPr>
          <w:t xml:space="preserve">, </w:t>
        </w:r>
        <w:proofErr w:type="spellStart"/>
        <w:r w:rsidRPr="000418A2">
          <w:rPr>
            <w:color w:val="000000" w:themeColor="text1"/>
            <w:lang w:val="en-GB"/>
          </w:rPr>
          <w:t>df</w:t>
        </w:r>
        <w:proofErr w:type="spellEnd"/>
        <w:r w:rsidRPr="000418A2">
          <w:rPr>
            <w:color w:val="000000" w:themeColor="text1"/>
            <w:lang w:val="en-GB"/>
          </w:rPr>
          <w:t xml:space="preserve"> = 3, p = 0.201).</w:t>
        </w:r>
      </w:ins>
      <w:ins w:id="3257" w:author="Mason,David Steven" w:date="2023-02-09T16:42:00Z">
        <w:r w:rsidR="003C68D6" w:rsidRPr="000418A2">
          <w:rPr>
            <w:color w:val="000000" w:themeColor="text1"/>
            <w:lang w:val="en-GB"/>
          </w:rPr>
          <w:t xml:space="preserve"> The entire model explained 18</w:t>
        </w:r>
      </w:ins>
      <w:ins w:id="3258" w:author="Mason,David Steven" w:date="2023-02-18T11:49:00Z">
        <w:r w:rsidR="00FD34F7" w:rsidRPr="000418A2">
          <w:rPr>
            <w:color w:val="000000" w:themeColor="text1"/>
          </w:rPr>
          <w:t>–</w:t>
        </w:r>
      </w:ins>
      <w:ins w:id="3259" w:author="Mason,David Steven" w:date="2023-02-09T16:42:00Z">
        <w:r w:rsidR="003C68D6" w:rsidRPr="000418A2">
          <w:rPr>
            <w:color w:val="000000" w:themeColor="text1"/>
            <w:lang w:val="en-GB"/>
          </w:rPr>
          <w:t>29% of the variance in total seed</w:t>
        </w:r>
      </w:ins>
      <w:ins w:id="3260" w:author="Mason,David Steven" w:date="2023-02-11T16:26:00Z">
        <w:r w:rsidR="001344D0" w:rsidRPr="000418A2">
          <w:rPr>
            <w:color w:val="000000" w:themeColor="text1"/>
            <w:lang w:val="en-GB"/>
          </w:rPr>
          <w:t xml:space="preserve"> rain</w:t>
        </w:r>
      </w:ins>
      <w:ins w:id="3261" w:author="Mason,David Steven" w:date="2023-02-09T16:42:00Z">
        <w:r w:rsidR="003C68D6" w:rsidRPr="000418A2">
          <w:rPr>
            <w:color w:val="000000" w:themeColor="text1"/>
            <w:lang w:val="en-GB"/>
          </w:rPr>
          <w:t xml:space="preserve"> richness. The fixed effect of treatment explained 8</w:t>
        </w:r>
      </w:ins>
      <w:ins w:id="3262" w:author="Mason,David Steven" w:date="2023-02-18T11:49:00Z">
        <w:r w:rsidR="00FD34F7" w:rsidRPr="000418A2">
          <w:rPr>
            <w:color w:val="000000" w:themeColor="text1"/>
          </w:rPr>
          <w:t>–</w:t>
        </w:r>
      </w:ins>
      <w:ins w:id="3263" w:author="Mason,David Steven" w:date="2023-02-09T16:42:00Z">
        <w:r w:rsidR="003C68D6" w:rsidRPr="000418A2">
          <w:rPr>
            <w:color w:val="000000" w:themeColor="text1"/>
            <w:lang w:val="en-GB"/>
          </w:rPr>
          <w:t>13% of this variance, with the random effe</w:t>
        </w:r>
      </w:ins>
      <w:ins w:id="3264" w:author="Mason,David Steven" w:date="2023-02-09T16:43:00Z">
        <w:r w:rsidR="003C68D6" w:rsidRPr="000418A2">
          <w:rPr>
            <w:color w:val="000000" w:themeColor="text1"/>
            <w:lang w:val="en-GB"/>
          </w:rPr>
          <w:t>ct of block accounting for the remaining 10</w:t>
        </w:r>
      </w:ins>
      <w:ins w:id="3265" w:author="Mason,David Steven" w:date="2023-02-18T11:49:00Z">
        <w:r w:rsidR="00FD34F7" w:rsidRPr="000418A2">
          <w:rPr>
            <w:color w:val="000000" w:themeColor="text1"/>
          </w:rPr>
          <w:t>–</w:t>
        </w:r>
      </w:ins>
      <w:ins w:id="3266" w:author="Mason,David Steven" w:date="2023-02-09T16:43:00Z">
        <w:r w:rsidR="003C68D6" w:rsidRPr="000418A2">
          <w:rPr>
            <w:color w:val="000000" w:themeColor="text1"/>
            <w:lang w:val="en-GB"/>
          </w:rPr>
          <w:t xml:space="preserve">17%. </w:t>
        </w:r>
      </w:ins>
      <w:ins w:id="3267" w:author="Mason,David Steven" w:date="2023-02-09T16:45:00Z">
        <w:r w:rsidR="003C68D6" w:rsidRPr="000418A2">
          <w:rPr>
            <w:color w:val="000000" w:themeColor="text1"/>
            <w:lang w:val="en-GB"/>
          </w:rPr>
          <w:t>Mean total seed richness was greatest at high and medium feeders (</w:t>
        </w:r>
      </w:ins>
      <w:ins w:id="3268" w:author="Mason,David Steven" w:date="2023-02-09T16:46:00Z">
        <w:r w:rsidR="003C68D6" w:rsidRPr="000418A2">
          <w:rPr>
            <w:color w:val="000000" w:themeColor="text1"/>
          </w:rPr>
          <w:t xml:space="preserve">x̄ = 1.69, LCL = </w:t>
        </w:r>
      </w:ins>
      <w:ins w:id="3269" w:author="Mason,David Steven" w:date="2023-02-09T16:47:00Z">
        <w:r w:rsidR="003C68D6" w:rsidRPr="000418A2">
          <w:rPr>
            <w:color w:val="000000" w:themeColor="text1"/>
          </w:rPr>
          <w:t>1</w:t>
        </w:r>
      </w:ins>
      <w:ins w:id="3270" w:author="Mason,David Steven" w:date="2023-02-11T16:27:00Z">
        <w:r w:rsidR="001344D0" w:rsidRPr="000418A2">
          <w:rPr>
            <w:color w:val="000000" w:themeColor="text1"/>
          </w:rPr>
          <w:t>.00</w:t>
        </w:r>
      </w:ins>
      <w:ins w:id="3271" w:author="Mason,David Steven" w:date="2023-02-09T16:46:00Z">
        <w:r w:rsidR="003C68D6" w:rsidRPr="000418A2">
          <w:rPr>
            <w:color w:val="000000" w:themeColor="text1"/>
          </w:rPr>
          <w:t xml:space="preserve">, UCL = </w:t>
        </w:r>
      </w:ins>
      <w:ins w:id="3272" w:author="Mason,David Steven" w:date="2023-02-09T16:47:00Z">
        <w:r w:rsidR="003C68D6" w:rsidRPr="000418A2">
          <w:rPr>
            <w:color w:val="000000" w:themeColor="text1"/>
          </w:rPr>
          <w:t>2.85</w:t>
        </w:r>
      </w:ins>
      <w:ins w:id="3273" w:author="Mason,David Steven" w:date="2023-02-09T16:45:00Z">
        <w:r w:rsidR="003C68D6" w:rsidRPr="000418A2">
          <w:rPr>
            <w:color w:val="000000" w:themeColor="text1"/>
            <w:lang w:val="en-GB"/>
          </w:rPr>
          <w:t>)</w:t>
        </w:r>
      </w:ins>
      <w:ins w:id="3274" w:author="Mason,David Steven" w:date="2023-02-09T16:47:00Z">
        <w:r w:rsidR="003C68D6" w:rsidRPr="000418A2">
          <w:rPr>
            <w:color w:val="000000" w:themeColor="text1"/>
            <w:lang w:val="en-GB"/>
          </w:rPr>
          <w:t>, followed by low (</w:t>
        </w:r>
        <w:r w:rsidR="003C68D6" w:rsidRPr="000418A2">
          <w:rPr>
            <w:color w:val="000000" w:themeColor="text1"/>
          </w:rPr>
          <w:t>x̄ = 1.03, LCL = 0.55, UCL = 1.96</w:t>
        </w:r>
        <w:r w:rsidR="003C68D6" w:rsidRPr="000418A2">
          <w:rPr>
            <w:color w:val="000000" w:themeColor="text1"/>
            <w:lang w:val="en-GB"/>
          </w:rPr>
          <w:t>) and control feeders (</w:t>
        </w:r>
        <w:r w:rsidR="003C68D6" w:rsidRPr="000418A2">
          <w:rPr>
            <w:color w:val="000000" w:themeColor="text1"/>
          </w:rPr>
          <w:t>x̄ = 0.</w:t>
        </w:r>
      </w:ins>
      <w:ins w:id="3275" w:author="Mason,David Steven" w:date="2023-02-09T16:48:00Z">
        <w:r w:rsidR="003C68D6" w:rsidRPr="000418A2">
          <w:rPr>
            <w:color w:val="000000" w:themeColor="text1"/>
          </w:rPr>
          <w:t>85</w:t>
        </w:r>
      </w:ins>
      <w:ins w:id="3276" w:author="Mason,David Steven" w:date="2023-02-09T16:47:00Z">
        <w:r w:rsidR="003C68D6" w:rsidRPr="000418A2">
          <w:rPr>
            <w:color w:val="000000" w:themeColor="text1"/>
          </w:rPr>
          <w:t xml:space="preserve">, LCL = </w:t>
        </w:r>
      </w:ins>
      <w:ins w:id="3277" w:author="Mason,David Steven" w:date="2023-02-09T16:48:00Z">
        <w:r w:rsidR="003C68D6" w:rsidRPr="000418A2">
          <w:rPr>
            <w:color w:val="000000" w:themeColor="text1"/>
          </w:rPr>
          <w:t>0.42</w:t>
        </w:r>
      </w:ins>
      <w:ins w:id="3278" w:author="Mason,David Steven" w:date="2023-02-09T16:47:00Z">
        <w:r w:rsidR="003C68D6" w:rsidRPr="000418A2">
          <w:rPr>
            <w:color w:val="000000" w:themeColor="text1"/>
          </w:rPr>
          <w:t xml:space="preserve">, UCL = </w:t>
        </w:r>
      </w:ins>
      <w:ins w:id="3279" w:author="Mason,David Steven" w:date="2023-02-09T16:48:00Z">
        <w:r w:rsidR="003C68D6" w:rsidRPr="000418A2">
          <w:rPr>
            <w:color w:val="000000" w:themeColor="text1"/>
          </w:rPr>
          <w:t>1.7</w:t>
        </w:r>
      </w:ins>
      <w:ins w:id="3280" w:author="Mason,David Steven" w:date="2023-02-11T16:27:00Z">
        <w:r w:rsidR="001344D0" w:rsidRPr="000418A2">
          <w:rPr>
            <w:color w:val="000000" w:themeColor="text1"/>
          </w:rPr>
          <w:t>0</w:t>
        </w:r>
      </w:ins>
      <w:ins w:id="3281" w:author="Mason,David Steven" w:date="2023-02-14T15:47:00Z">
        <w:r w:rsidR="00FD01A6" w:rsidRPr="000418A2">
          <w:rPr>
            <w:color w:val="000000" w:themeColor="text1"/>
          </w:rPr>
          <w:t>; Figure 3D</w:t>
        </w:r>
      </w:ins>
      <w:ins w:id="3282" w:author="Mason,David Steven" w:date="2023-02-09T16:47:00Z">
        <w:r w:rsidR="003C68D6" w:rsidRPr="000418A2">
          <w:rPr>
            <w:color w:val="000000" w:themeColor="text1"/>
            <w:lang w:val="en-GB"/>
          </w:rPr>
          <w:t>).</w:t>
        </w:r>
      </w:ins>
      <w:ins w:id="3283" w:author="Mason,David Steven" w:date="2023-02-09T16:48:00Z">
        <w:r w:rsidR="003C68D6" w:rsidRPr="000418A2">
          <w:rPr>
            <w:color w:val="000000" w:themeColor="text1"/>
            <w:lang w:val="en-GB"/>
          </w:rPr>
          <w:t xml:space="preserve"> </w:t>
        </w:r>
      </w:ins>
      <w:ins w:id="3284" w:author="Mason,David Steven" w:date="2023-02-11T16:28:00Z">
        <w:r w:rsidR="001344D0" w:rsidRPr="000418A2">
          <w:rPr>
            <w:color w:val="000000" w:themeColor="text1"/>
            <w:lang w:val="en-GB"/>
          </w:rPr>
          <w:t>With</w:t>
        </w:r>
      </w:ins>
      <w:ins w:id="3285" w:author="Mason,David Steven" w:date="2023-02-09T16:48:00Z">
        <w:r w:rsidR="003C68D6" w:rsidRPr="000418A2">
          <w:rPr>
            <w:color w:val="000000" w:themeColor="text1"/>
            <w:lang w:val="en-GB"/>
          </w:rPr>
          <w:t xml:space="preserve"> Holm’s correction for multiple comparisons, the differences between </w:t>
        </w:r>
      </w:ins>
      <w:ins w:id="3286" w:author="Mason,David Steven" w:date="2023-02-09T16:49:00Z">
        <w:r w:rsidR="003C68D6" w:rsidRPr="000418A2">
          <w:rPr>
            <w:color w:val="000000" w:themeColor="text1"/>
            <w:lang w:val="en-GB"/>
          </w:rPr>
          <w:t xml:space="preserve">total seed richness at feeders </w:t>
        </w:r>
      </w:ins>
      <w:ins w:id="3287" w:author="Mason,David Steven" w:date="2023-02-18T11:49:00Z">
        <w:r w:rsidR="00FD34F7" w:rsidRPr="000418A2">
          <w:rPr>
            <w:color w:val="000000" w:themeColor="text1"/>
            <w:lang w:val="en-GB"/>
          </w:rPr>
          <w:t>were</w:t>
        </w:r>
      </w:ins>
      <w:ins w:id="3288" w:author="Mason,David Steven" w:date="2023-02-09T16:49:00Z">
        <w:r w:rsidR="003C68D6" w:rsidRPr="000418A2">
          <w:rPr>
            <w:color w:val="000000" w:themeColor="text1"/>
            <w:lang w:val="en-GB"/>
          </w:rPr>
          <w:t xml:space="preserve"> not significant.</w:t>
        </w:r>
      </w:ins>
      <w:ins w:id="3289" w:author="Mason,David Steven" w:date="2023-02-23T20:39:00Z">
        <w:r w:rsidR="00B05DBC" w:rsidRPr="000418A2">
          <w:rPr>
            <w:color w:val="000000" w:themeColor="text1"/>
            <w:lang w:val="en-GB"/>
          </w:rPr>
          <w:t xml:space="preserve"> </w:t>
        </w:r>
      </w:ins>
      <w:ins w:id="3290" w:author="Mason,David Steven" w:date="2023-02-09T16:49:00Z">
        <w:r w:rsidR="003C68D6" w:rsidRPr="000418A2">
          <w:rPr>
            <w:color w:val="000000" w:themeColor="text1"/>
            <w:lang w:val="en-GB"/>
          </w:rPr>
          <w:t>Without correcting for multiple comparisons,</w:t>
        </w:r>
      </w:ins>
      <w:ins w:id="3291" w:author="Mason,David Steven" w:date="2023-02-09T16:50:00Z">
        <w:r w:rsidR="00512EF1" w:rsidRPr="000418A2">
          <w:rPr>
            <w:color w:val="000000" w:themeColor="text1"/>
            <w:lang w:val="en-GB"/>
          </w:rPr>
          <w:t xml:space="preserve"> total</w:t>
        </w:r>
      </w:ins>
      <w:ins w:id="3292" w:author="Mason,David Steven" w:date="2023-02-09T16:49:00Z">
        <w:r w:rsidR="003C68D6" w:rsidRPr="000418A2">
          <w:rPr>
            <w:color w:val="000000" w:themeColor="text1"/>
            <w:lang w:val="en-GB"/>
          </w:rPr>
          <w:t xml:space="preserve"> species richness at </w:t>
        </w:r>
      </w:ins>
      <w:ins w:id="3293" w:author="Mason,David Steven" w:date="2023-02-11T16:30:00Z">
        <w:r w:rsidR="001344D0" w:rsidRPr="000418A2">
          <w:rPr>
            <w:color w:val="000000" w:themeColor="text1"/>
            <w:lang w:val="en-GB"/>
          </w:rPr>
          <w:t>high feeders was 2</w:t>
        </w:r>
      </w:ins>
      <w:ins w:id="3294" w:author="Mason,David Steven" w:date="2023-02-11T16:31:00Z">
        <w:r w:rsidR="001344D0" w:rsidRPr="000418A2">
          <w:rPr>
            <w:color w:val="000000" w:themeColor="text1"/>
            <w:lang w:val="en-GB"/>
          </w:rPr>
          <w:t>.00</w:t>
        </w:r>
      </w:ins>
      <w:ins w:id="3295" w:author="Mason,David Steven" w:date="2023-02-11T16:30:00Z">
        <w:r w:rsidR="001344D0" w:rsidRPr="000418A2">
          <w:rPr>
            <w:color w:val="000000" w:themeColor="text1"/>
            <w:lang w:val="en-GB"/>
          </w:rPr>
          <w:t xml:space="preserve"> times </w:t>
        </w:r>
      </w:ins>
      <w:ins w:id="3296" w:author="Mason,David Steven" w:date="2023-02-15T11:58:00Z">
        <w:r w:rsidR="00D720D4" w:rsidRPr="000418A2">
          <w:rPr>
            <w:color w:val="000000" w:themeColor="text1"/>
            <w:lang w:val="en-GB"/>
          </w:rPr>
          <w:t>greater</w:t>
        </w:r>
      </w:ins>
      <w:ins w:id="3297" w:author="Mason,David Steven" w:date="2023-02-11T16:30:00Z">
        <w:r w:rsidR="001344D0" w:rsidRPr="000418A2">
          <w:rPr>
            <w:color w:val="000000" w:themeColor="text1"/>
            <w:lang w:val="en-GB"/>
          </w:rPr>
          <w:t xml:space="preserve"> </w:t>
        </w:r>
      </w:ins>
      <w:ins w:id="3298" w:author="Mason,David Steven" w:date="2023-02-11T16:31:00Z">
        <w:r w:rsidR="001344D0" w:rsidRPr="000418A2">
          <w:rPr>
            <w:color w:val="000000" w:themeColor="text1"/>
            <w:lang w:val="en-GB"/>
          </w:rPr>
          <w:t xml:space="preserve">than at control </w:t>
        </w:r>
      </w:ins>
      <w:ins w:id="3299" w:author="Mason,David Steven" w:date="2023-02-11T16:32:00Z">
        <w:r w:rsidR="001344D0" w:rsidRPr="000418A2">
          <w:rPr>
            <w:color w:val="000000" w:themeColor="text1"/>
            <w:lang w:val="en-GB"/>
          </w:rPr>
          <w:t>(LCL = 0.90, UCL = 4.43, p = 0.087)</w:t>
        </w:r>
      </w:ins>
      <w:ins w:id="3300" w:author="Mason,David Steven" w:date="2023-02-11T16:31:00Z">
        <w:r w:rsidR="001344D0" w:rsidRPr="000418A2">
          <w:rPr>
            <w:color w:val="000000" w:themeColor="text1"/>
            <w:lang w:val="en-GB"/>
          </w:rPr>
          <w:t xml:space="preserve">, </w:t>
        </w:r>
      </w:ins>
      <w:ins w:id="3301" w:author="Mason,David Steven" w:date="2023-02-11T16:32:00Z">
        <w:r w:rsidR="001344D0" w:rsidRPr="000418A2">
          <w:rPr>
            <w:color w:val="000000" w:themeColor="text1"/>
            <w:lang w:val="en-GB"/>
          </w:rPr>
          <w:t>1.6</w:t>
        </w:r>
      </w:ins>
      <w:ins w:id="3302" w:author="Mason,David Steven" w:date="2023-03-09T11:08:00Z">
        <w:r w:rsidR="003E23A7" w:rsidRPr="000418A2">
          <w:rPr>
            <w:color w:val="000000" w:themeColor="text1"/>
            <w:lang w:val="en-GB"/>
          </w:rPr>
          <w:t>3</w:t>
        </w:r>
      </w:ins>
      <w:ins w:id="3303" w:author="Mason,David Steven" w:date="2023-02-11T16:32:00Z">
        <w:r w:rsidR="001344D0" w:rsidRPr="000418A2">
          <w:rPr>
            <w:color w:val="000000" w:themeColor="text1"/>
            <w:lang w:val="en-GB"/>
          </w:rPr>
          <w:t xml:space="preserve"> times </w:t>
        </w:r>
      </w:ins>
      <w:ins w:id="3304" w:author="Mason,David Steven" w:date="2023-02-15T11:58:00Z">
        <w:r w:rsidR="00D720D4" w:rsidRPr="000418A2">
          <w:rPr>
            <w:color w:val="000000" w:themeColor="text1"/>
            <w:lang w:val="en-GB"/>
          </w:rPr>
          <w:t>greater</w:t>
        </w:r>
      </w:ins>
      <w:ins w:id="3305" w:author="Mason,David Steven" w:date="2023-02-11T16:32:00Z">
        <w:r w:rsidR="001344D0" w:rsidRPr="000418A2">
          <w:rPr>
            <w:color w:val="000000" w:themeColor="text1"/>
            <w:lang w:val="en-GB"/>
          </w:rPr>
          <w:t xml:space="preserve"> than at low </w:t>
        </w:r>
      </w:ins>
      <w:ins w:id="3306" w:author="Mason,David Steven" w:date="2023-02-11T16:33:00Z">
        <w:r w:rsidR="001344D0" w:rsidRPr="000418A2">
          <w:rPr>
            <w:color w:val="000000" w:themeColor="text1"/>
            <w:lang w:val="en-GB"/>
          </w:rPr>
          <w:t>(LCL = 0.78, UCL = 3.45, p = 0.195)</w:t>
        </w:r>
      </w:ins>
      <w:ins w:id="3307" w:author="Mason,David Steven" w:date="2023-02-11T16:32:00Z">
        <w:r w:rsidR="001344D0" w:rsidRPr="000418A2">
          <w:rPr>
            <w:color w:val="000000" w:themeColor="text1"/>
            <w:lang w:val="en-GB"/>
          </w:rPr>
          <w:t xml:space="preserve">, and </w:t>
        </w:r>
      </w:ins>
      <w:ins w:id="3308" w:author="Mason,David Steven" w:date="2023-02-12T15:13:00Z">
        <w:r w:rsidR="00F56042" w:rsidRPr="000418A2">
          <w:rPr>
            <w:color w:val="000000" w:themeColor="text1"/>
            <w:lang w:val="en-GB"/>
          </w:rPr>
          <w:t>equal to</w:t>
        </w:r>
      </w:ins>
      <w:ins w:id="3309" w:author="Mason,David Steven" w:date="2023-02-11T16:31:00Z">
        <w:r w:rsidR="001344D0" w:rsidRPr="000418A2">
          <w:rPr>
            <w:color w:val="000000" w:themeColor="text1"/>
            <w:lang w:val="en-GB"/>
          </w:rPr>
          <w:t xml:space="preserve"> medium feeders</w:t>
        </w:r>
      </w:ins>
      <w:ins w:id="3310" w:author="Mason,David Steven" w:date="2023-02-11T16:33:00Z">
        <w:r w:rsidR="001344D0" w:rsidRPr="000418A2">
          <w:rPr>
            <w:color w:val="000000" w:themeColor="text1"/>
            <w:lang w:val="en-GB"/>
          </w:rPr>
          <w:t xml:space="preserve"> (LCL = 0.52, UCL = 1.91</w:t>
        </w:r>
      </w:ins>
      <w:ins w:id="3311" w:author="Mason,David Steven" w:date="2023-02-11T17:00:00Z">
        <w:r w:rsidR="001A1E6C" w:rsidRPr="000418A2">
          <w:rPr>
            <w:color w:val="000000" w:themeColor="text1"/>
            <w:lang w:val="en-GB"/>
          </w:rPr>
          <w:t>, p</w:t>
        </w:r>
      </w:ins>
      <w:ins w:id="3312" w:author="Mason,David Steven" w:date="2023-02-11T16:33:00Z">
        <w:r w:rsidR="001344D0" w:rsidRPr="000418A2">
          <w:rPr>
            <w:color w:val="000000" w:themeColor="text1"/>
            <w:lang w:val="en-GB"/>
          </w:rPr>
          <w:t xml:space="preserve"> = 1.000)</w:t>
        </w:r>
      </w:ins>
      <w:ins w:id="3313" w:author="Mason,David Steven" w:date="2023-02-17T15:27:00Z">
        <w:r w:rsidR="007B7A2F" w:rsidRPr="000418A2">
          <w:rPr>
            <w:color w:val="000000" w:themeColor="text1"/>
            <w:lang w:val="en-GB"/>
          </w:rPr>
          <w:t>;</w:t>
        </w:r>
      </w:ins>
      <w:ins w:id="3314" w:author="Mason,David Steven" w:date="2023-02-18T11:52:00Z">
        <w:r w:rsidR="00FD34F7" w:rsidRPr="000418A2">
          <w:rPr>
            <w:color w:val="000000" w:themeColor="text1"/>
            <w:lang w:val="en-GB"/>
          </w:rPr>
          <w:t xml:space="preserve"> and</w:t>
        </w:r>
      </w:ins>
      <w:ins w:id="3315" w:author="Mason,David Steven" w:date="2023-02-17T15:27:00Z">
        <w:r w:rsidR="007B7A2F" w:rsidRPr="000418A2">
          <w:rPr>
            <w:color w:val="000000" w:themeColor="text1"/>
            <w:lang w:val="en-GB"/>
          </w:rPr>
          <w:t xml:space="preserve"> </w:t>
        </w:r>
      </w:ins>
      <w:ins w:id="3316" w:author="Mason,David Steven" w:date="2023-02-09T16:55:00Z">
        <w:r w:rsidR="00512EF1" w:rsidRPr="000418A2">
          <w:rPr>
            <w:color w:val="000000" w:themeColor="text1"/>
            <w:lang w:val="en-GB"/>
          </w:rPr>
          <w:t xml:space="preserve">at </w:t>
        </w:r>
      </w:ins>
      <w:ins w:id="3317" w:author="Mason,David Steven" w:date="2023-02-11T16:34:00Z">
        <w:r w:rsidR="001344D0" w:rsidRPr="000418A2">
          <w:rPr>
            <w:color w:val="000000" w:themeColor="text1"/>
            <w:lang w:val="en-GB"/>
          </w:rPr>
          <w:t>control</w:t>
        </w:r>
      </w:ins>
      <w:ins w:id="3318" w:author="Mason,David Steven" w:date="2023-02-09T16:55:00Z">
        <w:r w:rsidR="00512EF1" w:rsidRPr="000418A2">
          <w:rPr>
            <w:color w:val="000000" w:themeColor="text1"/>
            <w:lang w:val="en-GB"/>
          </w:rPr>
          <w:t xml:space="preserve"> feeders</w:t>
        </w:r>
      </w:ins>
      <w:ins w:id="3319" w:author="Mason,David Steven" w:date="2023-02-18T11:52:00Z">
        <w:r w:rsidR="00FD34F7" w:rsidRPr="000418A2">
          <w:rPr>
            <w:color w:val="000000" w:themeColor="text1"/>
            <w:lang w:val="en-GB"/>
          </w:rPr>
          <w:t>, it</w:t>
        </w:r>
      </w:ins>
      <w:ins w:id="3320" w:author="Mason,David Steven" w:date="2023-02-09T16:55:00Z">
        <w:r w:rsidR="00512EF1" w:rsidRPr="000418A2">
          <w:rPr>
            <w:color w:val="000000" w:themeColor="text1"/>
            <w:lang w:val="en-GB"/>
          </w:rPr>
          <w:t xml:space="preserve"> was 0.</w:t>
        </w:r>
      </w:ins>
      <w:ins w:id="3321" w:author="Mason,David Steven" w:date="2023-02-11T16:34:00Z">
        <w:r w:rsidR="001344D0" w:rsidRPr="000418A2">
          <w:rPr>
            <w:color w:val="000000" w:themeColor="text1"/>
            <w:lang w:val="en-GB"/>
          </w:rPr>
          <w:t>82</w:t>
        </w:r>
      </w:ins>
      <w:ins w:id="3322" w:author="Mason,David Steven" w:date="2023-02-09T16:55:00Z">
        <w:r w:rsidR="00512EF1" w:rsidRPr="000418A2">
          <w:rPr>
            <w:color w:val="000000" w:themeColor="text1"/>
            <w:lang w:val="en-GB"/>
          </w:rPr>
          <w:t xml:space="preserve"> times </w:t>
        </w:r>
      </w:ins>
      <w:ins w:id="3323" w:author="Mason,David Steven" w:date="2023-02-11T16:34:00Z">
        <w:r w:rsidR="001344D0" w:rsidRPr="000418A2">
          <w:rPr>
            <w:color w:val="000000" w:themeColor="text1"/>
            <w:lang w:val="en-GB"/>
          </w:rPr>
          <w:t xml:space="preserve">less than </w:t>
        </w:r>
      </w:ins>
      <w:ins w:id="3324" w:author="Mason,David Steven" w:date="2023-02-09T16:55:00Z">
        <w:r w:rsidR="00512EF1" w:rsidRPr="000418A2">
          <w:rPr>
            <w:color w:val="000000" w:themeColor="text1"/>
            <w:lang w:val="en-GB"/>
          </w:rPr>
          <w:t xml:space="preserve">at </w:t>
        </w:r>
      </w:ins>
      <w:ins w:id="3325" w:author="Mason,David Steven" w:date="2023-02-11T16:34:00Z">
        <w:r w:rsidR="001344D0" w:rsidRPr="000418A2">
          <w:rPr>
            <w:color w:val="000000" w:themeColor="text1"/>
            <w:lang w:val="en-GB"/>
          </w:rPr>
          <w:t>low</w:t>
        </w:r>
      </w:ins>
      <w:ins w:id="3326" w:author="Mason,David Steven" w:date="2023-02-09T16:55:00Z">
        <w:r w:rsidR="00512EF1" w:rsidRPr="000418A2">
          <w:rPr>
            <w:color w:val="000000" w:themeColor="text1"/>
            <w:lang w:val="en-GB"/>
          </w:rPr>
          <w:t xml:space="preserve"> (LCL = 0.</w:t>
        </w:r>
      </w:ins>
      <w:ins w:id="3327" w:author="Mason,David Steven" w:date="2023-02-11T16:35:00Z">
        <w:r w:rsidR="001344D0" w:rsidRPr="000418A2">
          <w:rPr>
            <w:color w:val="000000" w:themeColor="text1"/>
            <w:lang w:val="en-GB"/>
          </w:rPr>
          <w:t>34</w:t>
        </w:r>
      </w:ins>
      <w:ins w:id="3328" w:author="Mason,David Steven" w:date="2023-02-09T16:55:00Z">
        <w:r w:rsidR="00512EF1" w:rsidRPr="000418A2">
          <w:rPr>
            <w:color w:val="000000" w:themeColor="text1"/>
            <w:lang w:val="en-GB"/>
          </w:rPr>
          <w:t xml:space="preserve">, </w:t>
        </w:r>
      </w:ins>
      <w:ins w:id="3329" w:author="Mason,David Steven" w:date="2023-02-09T16:56:00Z">
        <w:r w:rsidR="00512EF1" w:rsidRPr="000418A2">
          <w:rPr>
            <w:color w:val="000000" w:themeColor="text1"/>
            <w:lang w:val="en-GB"/>
          </w:rPr>
          <w:t>UCL = 1.</w:t>
        </w:r>
      </w:ins>
      <w:ins w:id="3330" w:author="Mason,David Steven" w:date="2023-02-11T16:35:00Z">
        <w:r w:rsidR="001344D0" w:rsidRPr="000418A2">
          <w:rPr>
            <w:color w:val="000000" w:themeColor="text1"/>
            <w:lang w:val="en-GB"/>
          </w:rPr>
          <w:t>96</w:t>
        </w:r>
      </w:ins>
      <w:ins w:id="3331" w:author="Mason,David Steven" w:date="2023-02-09T16:56:00Z">
        <w:r w:rsidR="00512EF1" w:rsidRPr="000418A2">
          <w:rPr>
            <w:color w:val="000000" w:themeColor="text1"/>
            <w:lang w:val="en-GB"/>
          </w:rPr>
          <w:t>, p = 0.</w:t>
        </w:r>
      </w:ins>
      <w:ins w:id="3332" w:author="Mason,David Steven" w:date="2023-02-11T16:35:00Z">
        <w:r w:rsidR="001344D0" w:rsidRPr="000418A2">
          <w:rPr>
            <w:color w:val="000000" w:themeColor="text1"/>
            <w:lang w:val="en-GB"/>
          </w:rPr>
          <w:t>653</w:t>
        </w:r>
      </w:ins>
      <w:ins w:id="3333" w:author="Mason,David Steven" w:date="2023-02-09T16:55:00Z">
        <w:r w:rsidR="00512EF1" w:rsidRPr="000418A2">
          <w:rPr>
            <w:color w:val="000000" w:themeColor="text1"/>
            <w:lang w:val="en-GB"/>
          </w:rPr>
          <w:t>)</w:t>
        </w:r>
      </w:ins>
      <w:ins w:id="3334" w:author="Mason,David Steven" w:date="2023-02-11T16:34:00Z">
        <w:r w:rsidR="001344D0" w:rsidRPr="000418A2">
          <w:rPr>
            <w:color w:val="000000" w:themeColor="text1"/>
            <w:lang w:val="en-GB"/>
          </w:rPr>
          <w:t xml:space="preserve"> </w:t>
        </w:r>
      </w:ins>
      <w:ins w:id="3335" w:author="Mason,David Steven" w:date="2023-02-11T16:35:00Z">
        <w:r w:rsidR="001344D0" w:rsidRPr="000418A2">
          <w:rPr>
            <w:color w:val="000000" w:themeColor="text1"/>
            <w:lang w:val="en-GB"/>
          </w:rPr>
          <w:t>and 0.50 times less than at medium feeders (</w:t>
        </w:r>
      </w:ins>
      <w:ins w:id="3336" w:author="Mason,David Steven" w:date="2023-02-11T16:36:00Z">
        <w:r w:rsidR="0085222C" w:rsidRPr="000418A2">
          <w:rPr>
            <w:color w:val="000000" w:themeColor="text1"/>
            <w:lang w:val="en-GB"/>
          </w:rPr>
          <w:t>LCL = 0.23, UCL = 1.11,</w:t>
        </w:r>
      </w:ins>
      <w:ins w:id="3337" w:author="Mason,David Steven" w:date="2023-02-11T16:35:00Z">
        <w:r w:rsidR="001344D0" w:rsidRPr="000418A2">
          <w:rPr>
            <w:color w:val="000000" w:themeColor="text1"/>
            <w:lang w:val="en-GB"/>
          </w:rPr>
          <w:t xml:space="preserve"> p = 0.087)</w:t>
        </w:r>
      </w:ins>
      <w:ins w:id="3338" w:author="Mason,David Steven" w:date="2023-02-17T15:27:00Z">
        <w:r w:rsidR="007B7A2F" w:rsidRPr="000418A2">
          <w:rPr>
            <w:color w:val="000000" w:themeColor="text1"/>
            <w:lang w:val="en-GB"/>
          </w:rPr>
          <w:t xml:space="preserve">; and </w:t>
        </w:r>
      </w:ins>
      <w:ins w:id="3339" w:author="Mason,David Steven" w:date="2023-02-11T16:36:00Z">
        <w:r w:rsidR="0085222C" w:rsidRPr="000418A2">
          <w:rPr>
            <w:color w:val="000000" w:themeColor="text1"/>
            <w:lang w:val="en-GB"/>
          </w:rPr>
          <w:t>at low feeders</w:t>
        </w:r>
      </w:ins>
      <w:ins w:id="3340" w:author="Mason,David Steven" w:date="2023-02-18T11:52:00Z">
        <w:r w:rsidR="00FD34F7" w:rsidRPr="000418A2">
          <w:rPr>
            <w:color w:val="000000" w:themeColor="text1"/>
            <w:lang w:val="en-GB"/>
          </w:rPr>
          <w:t>, it</w:t>
        </w:r>
      </w:ins>
      <w:ins w:id="3341" w:author="Mason,David Steven" w:date="2023-02-11T16:36:00Z">
        <w:r w:rsidR="0085222C" w:rsidRPr="000418A2">
          <w:rPr>
            <w:color w:val="000000" w:themeColor="text1"/>
            <w:lang w:val="en-GB"/>
          </w:rPr>
          <w:t xml:space="preserve"> was 0.61 times less than at </w:t>
        </w:r>
      </w:ins>
      <w:ins w:id="3342" w:author="Mason,David Steven" w:date="2023-02-11T16:51:00Z">
        <w:r w:rsidR="000446D8" w:rsidRPr="000418A2">
          <w:rPr>
            <w:color w:val="000000" w:themeColor="text1"/>
            <w:lang w:val="en-GB"/>
          </w:rPr>
          <w:t>medium</w:t>
        </w:r>
      </w:ins>
      <w:ins w:id="3343" w:author="Mason,David Steven" w:date="2023-02-11T16:36:00Z">
        <w:r w:rsidR="0085222C" w:rsidRPr="000418A2">
          <w:rPr>
            <w:color w:val="000000" w:themeColor="text1"/>
            <w:lang w:val="en-GB"/>
          </w:rPr>
          <w:t xml:space="preserve"> feeders (LCL = 0.29, UCL = 1.29, p = 0.</w:t>
        </w:r>
      </w:ins>
      <w:ins w:id="3344" w:author="Mason,David Steven" w:date="2023-02-11T16:37:00Z">
        <w:r w:rsidR="0085222C" w:rsidRPr="000418A2">
          <w:rPr>
            <w:color w:val="000000" w:themeColor="text1"/>
            <w:lang w:val="en-GB"/>
          </w:rPr>
          <w:t>195</w:t>
        </w:r>
      </w:ins>
      <w:ins w:id="3345" w:author="Mason,David Steven" w:date="2023-02-11T16:36:00Z">
        <w:r w:rsidR="0085222C" w:rsidRPr="000418A2">
          <w:rPr>
            <w:color w:val="000000" w:themeColor="text1"/>
            <w:lang w:val="en-GB"/>
          </w:rPr>
          <w:t>)</w:t>
        </w:r>
      </w:ins>
      <w:ins w:id="3346" w:author="Mason,David Steven" w:date="2023-02-11T16:37:00Z">
        <w:r w:rsidR="0085222C" w:rsidRPr="000418A2">
          <w:rPr>
            <w:color w:val="000000" w:themeColor="text1"/>
            <w:lang w:val="en-GB"/>
          </w:rPr>
          <w:t>.</w:t>
        </w:r>
      </w:ins>
      <w:ins w:id="3347" w:author="Mason,David Steven" w:date="2023-02-11T16:49:00Z">
        <w:r w:rsidR="000446D8" w:rsidRPr="000418A2">
          <w:rPr>
            <w:color w:val="000000" w:themeColor="text1"/>
            <w:lang w:val="en-GB"/>
          </w:rPr>
          <w:t xml:space="preserve"> </w:t>
        </w:r>
      </w:ins>
      <w:ins w:id="3348" w:author="Mason,David Steven" w:date="2023-02-11T16:51:00Z">
        <w:r w:rsidR="000446D8" w:rsidRPr="000418A2">
          <w:rPr>
            <w:color w:val="000000" w:themeColor="text1"/>
            <w:lang w:val="en-GB"/>
          </w:rPr>
          <w:t xml:space="preserve">This model exhibited quantile deviations between simulated residuals and </w:t>
        </w:r>
      </w:ins>
      <w:ins w:id="3349" w:author="Mason,David Steven" w:date="2023-02-11T16:52:00Z">
        <w:r w:rsidR="000446D8" w:rsidRPr="000418A2">
          <w:rPr>
            <w:color w:val="000000" w:themeColor="text1"/>
            <w:lang w:val="en-GB"/>
          </w:rPr>
          <w:t>predicted variables (p &lt; 0.001)</w:t>
        </w:r>
      </w:ins>
      <w:ins w:id="3350" w:author="Mason,David Steven" w:date="2023-02-19T20:36:00Z">
        <w:r w:rsidR="00EF5BB6" w:rsidRPr="000418A2">
          <w:rPr>
            <w:color w:val="000000" w:themeColor="text1"/>
            <w:lang w:val="en-GB"/>
          </w:rPr>
          <w:t xml:space="preserve"> and there were influential </w:t>
        </w:r>
      </w:ins>
      <w:ins w:id="3351" w:author="Mason,David Steven" w:date="2023-02-23T15:16:00Z">
        <w:r w:rsidR="0041750A" w:rsidRPr="000418A2">
          <w:rPr>
            <w:color w:val="000000" w:themeColor="text1"/>
            <w:lang w:val="en-GB"/>
          </w:rPr>
          <w:t>observations</w:t>
        </w:r>
      </w:ins>
      <w:ins w:id="3352" w:author="Mason,David Steven" w:date="2023-02-19T20:36:00Z">
        <w:r w:rsidR="00EF5BB6" w:rsidRPr="000418A2">
          <w:rPr>
            <w:color w:val="000000" w:themeColor="text1"/>
            <w:lang w:val="en-GB"/>
          </w:rPr>
          <w:t>.</w:t>
        </w:r>
      </w:ins>
    </w:p>
    <w:p w14:paraId="557336AB" w14:textId="77777777" w:rsidR="00CA7EE1" w:rsidRPr="000418A2" w:rsidRDefault="00CA7EE1">
      <w:pPr>
        <w:snapToGrid w:val="0"/>
        <w:spacing w:line="360" w:lineRule="auto"/>
        <w:rPr>
          <w:ins w:id="3353" w:author="Mason,David Steven" w:date="2023-02-09T19:14:00Z"/>
          <w:color w:val="000000" w:themeColor="text1"/>
          <w:lang w:val="en-GB"/>
        </w:rPr>
        <w:pPrChange w:id="3354" w:author="Mason,David Steven" w:date="2023-02-17T14:13:00Z">
          <w:pPr>
            <w:snapToGrid w:val="0"/>
            <w:spacing w:line="480" w:lineRule="auto"/>
          </w:pPr>
        </w:pPrChange>
      </w:pPr>
    </w:p>
    <w:p w14:paraId="3C85EFF6" w14:textId="5F103C66" w:rsidR="00AD20AF" w:rsidRPr="000418A2" w:rsidRDefault="00624B40">
      <w:pPr>
        <w:snapToGrid w:val="0"/>
        <w:spacing w:line="360" w:lineRule="auto"/>
        <w:rPr>
          <w:ins w:id="3355" w:author="Mason,David Steven" w:date="2023-02-14T16:11:00Z"/>
          <w:color w:val="000000" w:themeColor="text1"/>
          <w:lang w:val="en-GB"/>
        </w:rPr>
        <w:pPrChange w:id="3356" w:author="Mason,David Steven" w:date="2023-02-17T14:13:00Z">
          <w:pPr>
            <w:snapToGrid w:val="0"/>
            <w:spacing w:line="480" w:lineRule="auto"/>
          </w:pPr>
        </w:pPrChange>
      </w:pPr>
      <w:ins w:id="3357" w:author="Mason,David Steven" w:date="2023-02-09T19:15:00Z">
        <w:r w:rsidRPr="000418A2">
          <w:rPr>
            <w:color w:val="000000" w:themeColor="text1"/>
            <w:lang w:val="en-GB"/>
          </w:rPr>
          <w:t>Resource richness t</w:t>
        </w:r>
      </w:ins>
      <w:ins w:id="3358" w:author="Mason,David Steven" w:date="2023-02-09T19:14:00Z">
        <w:r w:rsidRPr="000418A2">
          <w:rPr>
            <w:color w:val="000000" w:themeColor="text1"/>
            <w:lang w:val="en-GB"/>
          </w:rPr>
          <w:t xml:space="preserve">reatment was not a </w:t>
        </w:r>
      </w:ins>
      <w:ins w:id="3359" w:author="Mason,David Steven" w:date="2023-02-17T15:28:00Z">
        <w:r w:rsidR="007B7A2F" w:rsidRPr="000418A2">
          <w:rPr>
            <w:color w:val="000000" w:themeColor="text1"/>
            <w:lang w:val="en-GB"/>
          </w:rPr>
          <w:t xml:space="preserve">significant </w:t>
        </w:r>
      </w:ins>
      <w:ins w:id="3360" w:author="Mason,David Steven" w:date="2023-02-09T19:15:00Z">
        <w:r w:rsidRPr="000418A2">
          <w:rPr>
            <w:color w:val="000000" w:themeColor="text1"/>
            <w:lang w:val="en-GB"/>
          </w:rPr>
          <w:t xml:space="preserve">predictor of mean </w:t>
        </w:r>
      </w:ins>
      <w:ins w:id="3361" w:author="Mason,David Steven" w:date="2023-02-19T20:36:00Z">
        <w:r w:rsidR="00EF5BB6" w:rsidRPr="000418A2">
          <w:rPr>
            <w:color w:val="000000" w:themeColor="text1"/>
            <w:lang w:val="en-GB"/>
          </w:rPr>
          <w:t>seed richness</w:t>
        </w:r>
      </w:ins>
      <w:ins w:id="3362" w:author="Mason,David Steven" w:date="2023-03-09T11:13:00Z">
        <w:r w:rsidR="003E23A7" w:rsidRPr="000418A2">
          <w:rPr>
            <w:color w:val="000000" w:themeColor="text1"/>
            <w:lang w:val="en-GB"/>
          </w:rPr>
          <w:t xml:space="preserve"> per sample</w:t>
        </w:r>
      </w:ins>
      <w:ins w:id="3363" w:author="Mason,David Steven" w:date="2023-02-09T19:15:00Z">
        <w:r w:rsidRPr="000418A2">
          <w:rPr>
            <w:color w:val="000000" w:themeColor="text1"/>
            <w:lang w:val="en-GB"/>
          </w:rPr>
          <w:t xml:space="preserve"> (</w:t>
        </w:r>
      </w:ins>
      <w:ins w:id="3364" w:author="Mason,David Steven" w:date="2023-02-09T19:16:00Z">
        <w:r w:rsidRPr="000418A2">
          <w:rPr>
            <w:color w:val="000000" w:themeColor="text1"/>
            <w:lang w:val="en-GB"/>
          </w:rPr>
          <w:t xml:space="preserve">χ2 = </w:t>
        </w:r>
      </w:ins>
      <w:ins w:id="3365" w:author="Mason,David Steven" w:date="2023-02-18T17:37:00Z">
        <w:r w:rsidR="00657989" w:rsidRPr="000418A2">
          <w:rPr>
            <w:color w:val="000000" w:themeColor="text1"/>
            <w:lang w:val="en-GB"/>
          </w:rPr>
          <w:t>1.</w:t>
        </w:r>
      </w:ins>
      <w:ins w:id="3366" w:author="Mason,David Steven" w:date="2023-02-19T20:47:00Z">
        <w:r w:rsidR="00156630" w:rsidRPr="000418A2">
          <w:rPr>
            <w:color w:val="000000" w:themeColor="text1"/>
            <w:lang w:val="en-GB"/>
          </w:rPr>
          <w:t>44</w:t>
        </w:r>
      </w:ins>
      <w:ins w:id="3367" w:author="Mason,David Steven" w:date="2023-02-09T19:16:00Z">
        <w:r w:rsidRPr="000418A2">
          <w:rPr>
            <w:color w:val="000000" w:themeColor="text1"/>
            <w:lang w:val="en-GB"/>
          </w:rPr>
          <w:t xml:space="preserve">, </w:t>
        </w:r>
        <w:proofErr w:type="spellStart"/>
        <w:r w:rsidRPr="000418A2">
          <w:rPr>
            <w:color w:val="000000" w:themeColor="text1"/>
            <w:lang w:val="en-GB"/>
          </w:rPr>
          <w:t>df</w:t>
        </w:r>
        <w:proofErr w:type="spellEnd"/>
        <w:r w:rsidRPr="000418A2">
          <w:rPr>
            <w:color w:val="000000" w:themeColor="text1"/>
            <w:lang w:val="en-GB"/>
          </w:rPr>
          <w:t xml:space="preserve"> = 3, p = 0.</w:t>
        </w:r>
      </w:ins>
      <w:ins w:id="3368" w:author="Mason,David Steven" w:date="2023-02-18T17:38:00Z">
        <w:r w:rsidR="00657989" w:rsidRPr="000418A2">
          <w:rPr>
            <w:color w:val="000000" w:themeColor="text1"/>
            <w:lang w:val="en-GB"/>
          </w:rPr>
          <w:t>697</w:t>
        </w:r>
      </w:ins>
      <w:ins w:id="3369" w:author="Mason,David Steven" w:date="2023-02-09T19:15:00Z">
        <w:r w:rsidRPr="000418A2">
          <w:rPr>
            <w:color w:val="000000" w:themeColor="text1"/>
            <w:lang w:val="en-GB"/>
          </w:rPr>
          <w:t xml:space="preserve">), but </w:t>
        </w:r>
      </w:ins>
      <w:ins w:id="3370" w:author="Mason,David Steven" w:date="2023-02-19T18:14:00Z">
        <w:r w:rsidR="00846E9A" w:rsidRPr="000418A2">
          <w:rPr>
            <w:color w:val="000000" w:themeColor="text1"/>
            <w:lang w:val="en-GB"/>
          </w:rPr>
          <w:t>days since the start of the experiment</w:t>
        </w:r>
      </w:ins>
      <w:ins w:id="3371" w:author="Mason,David Steven" w:date="2023-02-09T19:16:00Z">
        <w:r w:rsidRPr="000418A2">
          <w:rPr>
            <w:color w:val="000000" w:themeColor="text1"/>
            <w:lang w:val="en-GB"/>
          </w:rPr>
          <w:t xml:space="preserve"> (χ2 = </w:t>
        </w:r>
      </w:ins>
      <w:ins w:id="3372" w:author="Mason,David Steven" w:date="2023-02-18T17:38:00Z">
        <w:r w:rsidR="00657989" w:rsidRPr="000418A2">
          <w:rPr>
            <w:color w:val="000000" w:themeColor="text1"/>
            <w:lang w:val="en-GB"/>
          </w:rPr>
          <w:t>20.27</w:t>
        </w:r>
      </w:ins>
      <w:ins w:id="3373" w:author="Mason,David Steven" w:date="2023-02-09T19:16:00Z">
        <w:r w:rsidRPr="000418A2">
          <w:rPr>
            <w:color w:val="000000" w:themeColor="text1"/>
            <w:lang w:val="en-GB"/>
          </w:rPr>
          <w:t xml:space="preserve">, </w:t>
        </w:r>
        <w:proofErr w:type="spellStart"/>
        <w:r w:rsidRPr="000418A2">
          <w:rPr>
            <w:color w:val="000000" w:themeColor="text1"/>
            <w:lang w:val="en-GB"/>
          </w:rPr>
          <w:t>df</w:t>
        </w:r>
        <w:proofErr w:type="spellEnd"/>
        <w:r w:rsidRPr="000418A2">
          <w:rPr>
            <w:color w:val="000000" w:themeColor="text1"/>
            <w:lang w:val="en-GB"/>
          </w:rPr>
          <w:t xml:space="preserve"> = </w:t>
        </w:r>
      </w:ins>
      <w:ins w:id="3374" w:author="Mason,David Steven" w:date="2023-02-09T19:17:00Z">
        <w:r w:rsidRPr="000418A2">
          <w:rPr>
            <w:color w:val="000000" w:themeColor="text1"/>
            <w:lang w:val="en-GB"/>
          </w:rPr>
          <w:t>1</w:t>
        </w:r>
      </w:ins>
      <w:ins w:id="3375" w:author="Mason,David Steven" w:date="2023-02-09T19:16:00Z">
        <w:r w:rsidRPr="000418A2">
          <w:rPr>
            <w:color w:val="000000" w:themeColor="text1"/>
            <w:lang w:val="en-GB"/>
          </w:rPr>
          <w:t xml:space="preserve">, p </w:t>
        </w:r>
      </w:ins>
      <w:ins w:id="3376" w:author="Mason,David Steven" w:date="2023-02-09T19:17:00Z">
        <w:r w:rsidRPr="000418A2">
          <w:rPr>
            <w:color w:val="000000" w:themeColor="text1"/>
            <w:lang w:val="en-GB"/>
          </w:rPr>
          <w:t>&lt;</w:t>
        </w:r>
      </w:ins>
      <w:ins w:id="3377" w:author="Mason,David Steven" w:date="2023-02-09T19:16:00Z">
        <w:r w:rsidRPr="000418A2">
          <w:rPr>
            <w:color w:val="000000" w:themeColor="text1"/>
            <w:lang w:val="en-GB"/>
          </w:rPr>
          <w:t xml:space="preserve"> 0.00</w:t>
        </w:r>
      </w:ins>
      <w:ins w:id="3378" w:author="Mason,David Steven" w:date="2023-02-09T19:17:00Z">
        <w:r w:rsidRPr="000418A2">
          <w:rPr>
            <w:color w:val="000000" w:themeColor="text1"/>
            <w:lang w:val="en-GB"/>
          </w:rPr>
          <w:t>1</w:t>
        </w:r>
      </w:ins>
      <w:ins w:id="3379" w:author="Mason,David Steven" w:date="2023-02-09T19:16:00Z">
        <w:r w:rsidRPr="000418A2">
          <w:rPr>
            <w:color w:val="000000" w:themeColor="text1"/>
            <w:lang w:val="en-GB"/>
          </w:rPr>
          <w:t>)</w:t>
        </w:r>
      </w:ins>
      <w:ins w:id="3380" w:author="Mason,David Steven" w:date="2023-02-18T17:38:00Z">
        <w:r w:rsidR="00657989" w:rsidRPr="000418A2">
          <w:rPr>
            <w:color w:val="000000" w:themeColor="text1"/>
            <w:lang w:val="en-GB"/>
          </w:rPr>
          <w:t xml:space="preserve"> </w:t>
        </w:r>
      </w:ins>
      <w:ins w:id="3381" w:author="Mason,David Steven" w:date="2023-02-09T19:15:00Z">
        <w:r w:rsidRPr="000418A2">
          <w:rPr>
            <w:color w:val="000000" w:themeColor="text1"/>
            <w:lang w:val="en-GB"/>
          </w:rPr>
          <w:t>and the interaction between tre</w:t>
        </w:r>
      </w:ins>
      <w:ins w:id="3382" w:author="Mason,David Steven" w:date="2023-02-09T19:16:00Z">
        <w:r w:rsidRPr="000418A2">
          <w:rPr>
            <w:color w:val="000000" w:themeColor="text1"/>
            <w:lang w:val="en-GB"/>
          </w:rPr>
          <w:t xml:space="preserve">atment and </w:t>
        </w:r>
      </w:ins>
      <w:ins w:id="3383" w:author="Mason,David Steven" w:date="2023-02-19T18:14:00Z">
        <w:r w:rsidR="00846E9A" w:rsidRPr="000418A2">
          <w:rPr>
            <w:color w:val="000000" w:themeColor="text1"/>
            <w:lang w:val="en-GB"/>
          </w:rPr>
          <w:t>days</w:t>
        </w:r>
      </w:ins>
      <w:ins w:id="3384" w:author="Mason,David Steven" w:date="2023-02-09T19:16:00Z">
        <w:r w:rsidRPr="000418A2">
          <w:rPr>
            <w:color w:val="000000" w:themeColor="text1"/>
            <w:lang w:val="en-GB"/>
          </w:rPr>
          <w:t xml:space="preserve"> were</w:t>
        </w:r>
      </w:ins>
      <w:ins w:id="3385" w:author="Mason,David Steven" w:date="2023-02-11T18:24:00Z">
        <w:r w:rsidR="00FD3966" w:rsidRPr="000418A2">
          <w:rPr>
            <w:color w:val="000000" w:themeColor="text1"/>
            <w:lang w:val="en-GB"/>
          </w:rPr>
          <w:t xml:space="preserve"> </w:t>
        </w:r>
      </w:ins>
      <w:ins w:id="3386" w:author="Mason,David Steven" w:date="2023-02-09T19:16:00Z">
        <w:r w:rsidRPr="000418A2">
          <w:rPr>
            <w:color w:val="000000" w:themeColor="text1"/>
            <w:lang w:val="en-GB"/>
          </w:rPr>
          <w:t xml:space="preserve">(χ2 = </w:t>
        </w:r>
      </w:ins>
      <w:ins w:id="3387" w:author="Mason,David Steven" w:date="2023-02-18T17:38:00Z">
        <w:r w:rsidR="00657989" w:rsidRPr="000418A2">
          <w:rPr>
            <w:color w:val="000000" w:themeColor="text1"/>
            <w:lang w:val="en-GB"/>
          </w:rPr>
          <w:t>9.70</w:t>
        </w:r>
      </w:ins>
      <w:ins w:id="3388" w:author="Mason,David Steven" w:date="2023-02-09T19:16:00Z">
        <w:r w:rsidRPr="000418A2">
          <w:rPr>
            <w:color w:val="000000" w:themeColor="text1"/>
            <w:lang w:val="en-GB"/>
          </w:rPr>
          <w:t xml:space="preserve">, </w:t>
        </w:r>
        <w:proofErr w:type="spellStart"/>
        <w:r w:rsidRPr="000418A2">
          <w:rPr>
            <w:color w:val="000000" w:themeColor="text1"/>
            <w:lang w:val="en-GB"/>
          </w:rPr>
          <w:t>df</w:t>
        </w:r>
        <w:proofErr w:type="spellEnd"/>
        <w:r w:rsidRPr="000418A2">
          <w:rPr>
            <w:color w:val="000000" w:themeColor="text1"/>
            <w:lang w:val="en-GB"/>
          </w:rPr>
          <w:t xml:space="preserve"> = 3, p </w:t>
        </w:r>
      </w:ins>
      <w:ins w:id="3389" w:author="Mason,David Steven" w:date="2023-02-18T17:38:00Z">
        <w:r w:rsidR="00657989" w:rsidRPr="000418A2">
          <w:rPr>
            <w:color w:val="000000" w:themeColor="text1"/>
            <w:lang w:val="en-GB"/>
          </w:rPr>
          <w:t>= 0.021</w:t>
        </w:r>
      </w:ins>
      <w:ins w:id="3390" w:author="Mason,David Steven" w:date="2023-02-14T17:10:00Z">
        <w:r w:rsidR="00A86C0A" w:rsidRPr="000418A2">
          <w:rPr>
            <w:color w:val="000000" w:themeColor="text1"/>
            <w:lang w:val="en-GB"/>
          </w:rPr>
          <w:t xml:space="preserve">; </w:t>
        </w:r>
        <w:r w:rsidR="00A86C0A" w:rsidRPr="000418A2">
          <w:rPr>
            <w:color w:val="000000" w:themeColor="text1"/>
          </w:rPr>
          <w:t>SI Figure 1E</w:t>
        </w:r>
      </w:ins>
      <w:ins w:id="3391" w:author="Mason,David Steven" w:date="2023-02-09T19:16:00Z">
        <w:r w:rsidRPr="000418A2">
          <w:rPr>
            <w:color w:val="000000" w:themeColor="text1"/>
            <w:lang w:val="en-GB"/>
          </w:rPr>
          <w:t xml:space="preserve">). </w:t>
        </w:r>
      </w:ins>
      <w:ins w:id="3392" w:author="Mason,David Steven" w:date="2023-02-09T19:18:00Z">
        <w:r w:rsidRPr="000418A2">
          <w:rPr>
            <w:color w:val="000000" w:themeColor="text1"/>
            <w:lang w:val="en-GB"/>
          </w:rPr>
          <w:t xml:space="preserve">The fixed effects in the model explained </w:t>
        </w:r>
      </w:ins>
      <w:ins w:id="3393" w:author="Mason,David Steven" w:date="2023-02-18T17:40:00Z">
        <w:r w:rsidR="00632625" w:rsidRPr="000418A2">
          <w:rPr>
            <w:color w:val="000000" w:themeColor="text1"/>
            <w:lang w:val="en-GB"/>
          </w:rPr>
          <w:t>4</w:t>
        </w:r>
        <w:r w:rsidR="00632625" w:rsidRPr="000418A2">
          <w:rPr>
            <w:color w:val="000000" w:themeColor="text1"/>
          </w:rPr>
          <w:t>–</w:t>
        </w:r>
        <w:r w:rsidR="00632625" w:rsidRPr="000418A2">
          <w:rPr>
            <w:color w:val="000000" w:themeColor="text1"/>
            <w:lang w:val="en-GB"/>
          </w:rPr>
          <w:t>23</w:t>
        </w:r>
      </w:ins>
      <w:ins w:id="3394" w:author="Mason,David Steven" w:date="2023-02-09T19:20:00Z">
        <w:r w:rsidRPr="000418A2">
          <w:rPr>
            <w:color w:val="000000" w:themeColor="text1"/>
            <w:lang w:val="en-GB"/>
          </w:rPr>
          <w:t>% of the variance in seed richness</w:t>
        </w:r>
      </w:ins>
      <w:ins w:id="3395" w:author="Mason,David Steven" w:date="2023-03-09T11:13:00Z">
        <w:r w:rsidR="003E23A7" w:rsidRPr="000418A2">
          <w:rPr>
            <w:color w:val="000000" w:themeColor="text1"/>
            <w:lang w:val="en-GB"/>
          </w:rPr>
          <w:t xml:space="preserve"> per sample</w:t>
        </w:r>
      </w:ins>
      <w:ins w:id="3396" w:author="Mason,David Steven" w:date="2023-02-18T17:40:00Z">
        <w:r w:rsidR="00632625" w:rsidRPr="000418A2">
          <w:rPr>
            <w:color w:val="000000" w:themeColor="text1"/>
            <w:lang w:val="en-GB"/>
          </w:rPr>
          <w:t xml:space="preserve">, with the random effect of block accounting for </w:t>
        </w:r>
      </w:ins>
      <w:ins w:id="3397" w:author="Mason,David Steven" w:date="2023-02-18T17:41:00Z">
        <w:r w:rsidR="00632625" w:rsidRPr="000418A2">
          <w:rPr>
            <w:color w:val="000000" w:themeColor="text1"/>
            <w:lang w:val="en-GB"/>
          </w:rPr>
          <w:t>1</w:t>
        </w:r>
      </w:ins>
      <w:ins w:id="3398" w:author="Mason,David Steven" w:date="2023-02-18T17:40:00Z">
        <w:r w:rsidR="00632625" w:rsidRPr="000418A2">
          <w:rPr>
            <w:color w:val="000000" w:themeColor="text1"/>
          </w:rPr>
          <w:t>–</w:t>
        </w:r>
        <w:r w:rsidR="00632625" w:rsidRPr="000418A2">
          <w:rPr>
            <w:color w:val="000000" w:themeColor="text1"/>
            <w:lang w:val="en-GB"/>
          </w:rPr>
          <w:t>7% (</w:t>
        </w:r>
      </w:ins>
      <w:ins w:id="3399" w:author="Mason,David Steven" w:date="2023-02-18T17:41:00Z">
        <w:r w:rsidR="00632625" w:rsidRPr="000418A2">
          <w:rPr>
            <w:color w:val="000000" w:themeColor="text1"/>
            <w:lang w:val="en-GB"/>
          </w:rPr>
          <w:t>5</w:t>
        </w:r>
        <w:r w:rsidR="00632625" w:rsidRPr="000418A2">
          <w:rPr>
            <w:color w:val="000000" w:themeColor="text1"/>
          </w:rPr>
          <w:t>–30% total</w:t>
        </w:r>
      </w:ins>
      <w:ins w:id="3400" w:author="Mason,David Steven" w:date="2023-02-18T17:40:00Z">
        <w:r w:rsidR="00632625" w:rsidRPr="000418A2">
          <w:rPr>
            <w:color w:val="000000" w:themeColor="text1"/>
            <w:lang w:val="en-GB"/>
          </w:rPr>
          <w:t>)</w:t>
        </w:r>
      </w:ins>
      <w:ins w:id="3401" w:author="Mason,David Steven" w:date="2023-02-09T19:20:00Z">
        <w:r w:rsidRPr="000418A2">
          <w:rPr>
            <w:color w:val="000000" w:themeColor="text1"/>
            <w:lang w:val="en-GB"/>
          </w:rPr>
          <w:t xml:space="preserve">. </w:t>
        </w:r>
      </w:ins>
      <w:ins w:id="3402" w:author="Mason,David Steven" w:date="2023-02-23T15:19:00Z">
        <w:r w:rsidR="0041750A" w:rsidRPr="000418A2">
          <w:rPr>
            <w:color w:val="000000" w:themeColor="text1"/>
            <w:lang w:val="en-GB"/>
          </w:rPr>
          <w:t xml:space="preserve">Mean </w:t>
        </w:r>
      </w:ins>
      <w:ins w:id="3403" w:author="Mason,David Steven" w:date="2023-02-09T19:24:00Z">
        <w:r w:rsidRPr="000418A2">
          <w:rPr>
            <w:color w:val="000000" w:themeColor="text1"/>
            <w:lang w:val="en-GB"/>
          </w:rPr>
          <w:t xml:space="preserve">seed </w:t>
        </w:r>
      </w:ins>
      <w:ins w:id="3404" w:author="Mason,David Steven" w:date="2023-03-09T11:14:00Z">
        <w:r w:rsidR="003E23A7" w:rsidRPr="000418A2">
          <w:rPr>
            <w:color w:val="000000" w:themeColor="text1"/>
            <w:lang w:val="en-GB"/>
          </w:rPr>
          <w:t xml:space="preserve">per sample </w:t>
        </w:r>
      </w:ins>
      <w:ins w:id="3405" w:author="Mason,David Steven" w:date="2023-02-09T19:24:00Z">
        <w:r w:rsidRPr="000418A2">
          <w:rPr>
            <w:color w:val="000000" w:themeColor="text1"/>
            <w:lang w:val="en-GB"/>
          </w:rPr>
          <w:t>richness was greatest in medium feeders</w:t>
        </w:r>
      </w:ins>
      <w:ins w:id="3406" w:author="Mason,David Steven" w:date="2023-02-09T19:25:00Z">
        <w:r w:rsidRPr="000418A2">
          <w:rPr>
            <w:color w:val="000000" w:themeColor="text1"/>
            <w:lang w:val="en-GB"/>
          </w:rPr>
          <w:t xml:space="preserve"> (</w:t>
        </w:r>
      </w:ins>
      <w:ins w:id="3407" w:author="Mason,David Steven" w:date="2023-02-09T19:27:00Z">
        <w:r w:rsidR="00621C38" w:rsidRPr="000418A2">
          <w:rPr>
            <w:color w:val="000000" w:themeColor="text1"/>
          </w:rPr>
          <w:t>x̄ = 0.2</w:t>
        </w:r>
      </w:ins>
      <w:ins w:id="3408" w:author="Mason,David Steven" w:date="2023-02-18T17:42:00Z">
        <w:r w:rsidR="00632625" w:rsidRPr="000418A2">
          <w:rPr>
            <w:color w:val="000000" w:themeColor="text1"/>
          </w:rPr>
          <w:t>8</w:t>
        </w:r>
      </w:ins>
      <w:ins w:id="3409" w:author="Mason,David Steven" w:date="2023-02-09T19:27:00Z">
        <w:r w:rsidR="00621C38" w:rsidRPr="000418A2">
          <w:rPr>
            <w:color w:val="000000" w:themeColor="text1"/>
          </w:rPr>
          <w:t>, LCL = 0.1</w:t>
        </w:r>
      </w:ins>
      <w:ins w:id="3410" w:author="Mason,David Steven" w:date="2023-02-18T17:42:00Z">
        <w:r w:rsidR="00632625" w:rsidRPr="000418A2">
          <w:rPr>
            <w:color w:val="000000" w:themeColor="text1"/>
          </w:rPr>
          <w:t>5</w:t>
        </w:r>
      </w:ins>
      <w:ins w:id="3411" w:author="Mason,David Steven" w:date="2023-02-09T19:27:00Z">
        <w:r w:rsidR="00621C38" w:rsidRPr="000418A2">
          <w:rPr>
            <w:color w:val="000000" w:themeColor="text1"/>
          </w:rPr>
          <w:t>, UCL = 0.</w:t>
        </w:r>
      </w:ins>
      <w:ins w:id="3412" w:author="Mason,David Steven" w:date="2023-02-18T17:42:00Z">
        <w:r w:rsidR="00632625" w:rsidRPr="000418A2">
          <w:rPr>
            <w:color w:val="000000" w:themeColor="text1"/>
          </w:rPr>
          <w:t>53</w:t>
        </w:r>
      </w:ins>
      <w:ins w:id="3413" w:author="Mason,David Steven" w:date="2023-02-09T19:25:00Z">
        <w:r w:rsidRPr="000418A2">
          <w:rPr>
            <w:color w:val="000000" w:themeColor="text1"/>
            <w:lang w:val="en-GB"/>
          </w:rPr>
          <w:t>)</w:t>
        </w:r>
      </w:ins>
      <w:ins w:id="3414" w:author="Mason,David Steven" w:date="2023-02-09T19:24:00Z">
        <w:r w:rsidRPr="000418A2">
          <w:rPr>
            <w:color w:val="000000" w:themeColor="text1"/>
            <w:lang w:val="en-GB"/>
          </w:rPr>
          <w:t xml:space="preserve">, followed by </w:t>
        </w:r>
        <w:r w:rsidRPr="000418A2">
          <w:rPr>
            <w:color w:val="000000" w:themeColor="text1"/>
            <w:lang w:val="en-GB"/>
          </w:rPr>
          <w:lastRenderedPageBreak/>
          <w:t>high (</w:t>
        </w:r>
      </w:ins>
      <w:ins w:id="3415" w:author="Mason,David Steven" w:date="2023-02-09T19:28:00Z">
        <w:r w:rsidR="00621C38" w:rsidRPr="000418A2">
          <w:rPr>
            <w:color w:val="000000" w:themeColor="text1"/>
          </w:rPr>
          <w:t>x̄ = 0.2</w:t>
        </w:r>
      </w:ins>
      <w:ins w:id="3416" w:author="Mason,David Steven" w:date="2023-02-18T17:42:00Z">
        <w:r w:rsidR="00632625" w:rsidRPr="000418A2">
          <w:rPr>
            <w:color w:val="000000" w:themeColor="text1"/>
          </w:rPr>
          <w:t>6</w:t>
        </w:r>
      </w:ins>
      <w:ins w:id="3417" w:author="Mason,David Steven" w:date="2023-02-09T19:28:00Z">
        <w:r w:rsidR="00621C38" w:rsidRPr="000418A2">
          <w:rPr>
            <w:color w:val="000000" w:themeColor="text1"/>
          </w:rPr>
          <w:t>, LCL = 0.1</w:t>
        </w:r>
      </w:ins>
      <w:ins w:id="3418" w:author="Mason,David Steven" w:date="2023-02-18T17:42:00Z">
        <w:r w:rsidR="00632625" w:rsidRPr="000418A2">
          <w:rPr>
            <w:color w:val="000000" w:themeColor="text1"/>
          </w:rPr>
          <w:t>4</w:t>
        </w:r>
      </w:ins>
      <w:ins w:id="3419" w:author="Mason,David Steven" w:date="2023-02-09T19:28:00Z">
        <w:r w:rsidR="00621C38" w:rsidRPr="000418A2">
          <w:rPr>
            <w:color w:val="000000" w:themeColor="text1"/>
          </w:rPr>
          <w:t>, UCL = 0.</w:t>
        </w:r>
      </w:ins>
      <w:ins w:id="3420" w:author="Mason,David Steven" w:date="2023-02-18T17:42:00Z">
        <w:r w:rsidR="00632625" w:rsidRPr="000418A2">
          <w:rPr>
            <w:color w:val="000000" w:themeColor="text1"/>
          </w:rPr>
          <w:t>51</w:t>
        </w:r>
      </w:ins>
      <w:ins w:id="3421" w:author="Mason,David Steven" w:date="2023-02-09T19:24:00Z">
        <w:r w:rsidRPr="000418A2">
          <w:rPr>
            <w:color w:val="000000" w:themeColor="text1"/>
            <w:lang w:val="en-GB"/>
          </w:rPr>
          <w:t>), low (</w:t>
        </w:r>
      </w:ins>
      <w:ins w:id="3422" w:author="Mason,David Steven" w:date="2023-02-09T19:28:00Z">
        <w:r w:rsidR="00621C38" w:rsidRPr="000418A2">
          <w:rPr>
            <w:color w:val="000000" w:themeColor="text1"/>
          </w:rPr>
          <w:t>x̄ = 0.2</w:t>
        </w:r>
      </w:ins>
      <w:ins w:id="3423" w:author="Mason,David Steven" w:date="2023-02-18T17:42:00Z">
        <w:r w:rsidR="00632625" w:rsidRPr="000418A2">
          <w:rPr>
            <w:color w:val="000000" w:themeColor="text1"/>
          </w:rPr>
          <w:t>3</w:t>
        </w:r>
      </w:ins>
      <w:ins w:id="3424" w:author="Mason,David Steven" w:date="2023-02-09T19:28:00Z">
        <w:r w:rsidR="00621C38" w:rsidRPr="000418A2">
          <w:rPr>
            <w:color w:val="000000" w:themeColor="text1"/>
          </w:rPr>
          <w:t>, LCL = 0.1</w:t>
        </w:r>
      </w:ins>
      <w:ins w:id="3425" w:author="Mason,David Steven" w:date="2023-02-18T17:42:00Z">
        <w:r w:rsidR="00632625" w:rsidRPr="000418A2">
          <w:rPr>
            <w:color w:val="000000" w:themeColor="text1"/>
          </w:rPr>
          <w:t>2</w:t>
        </w:r>
      </w:ins>
      <w:ins w:id="3426" w:author="Mason,David Steven" w:date="2023-02-09T19:28:00Z">
        <w:r w:rsidR="00621C38" w:rsidRPr="000418A2">
          <w:rPr>
            <w:color w:val="000000" w:themeColor="text1"/>
          </w:rPr>
          <w:t>, UCL = 0.</w:t>
        </w:r>
      </w:ins>
      <w:ins w:id="3427" w:author="Mason,David Steven" w:date="2023-02-18T17:42:00Z">
        <w:r w:rsidR="00632625" w:rsidRPr="000418A2">
          <w:rPr>
            <w:color w:val="000000" w:themeColor="text1"/>
          </w:rPr>
          <w:t>45</w:t>
        </w:r>
      </w:ins>
      <w:ins w:id="3428" w:author="Mason,David Steven" w:date="2023-02-09T19:24:00Z">
        <w:r w:rsidRPr="000418A2">
          <w:rPr>
            <w:color w:val="000000" w:themeColor="text1"/>
            <w:lang w:val="en-GB"/>
          </w:rPr>
          <w:t>), and control feeders (</w:t>
        </w:r>
      </w:ins>
      <w:ins w:id="3429" w:author="Mason,David Steven" w:date="2023-02-09T19:28:00Z">
        <w:r w:rsidR="00621C38" w:rsidRPr="000418A2">
          <w:rPr>
            <w:color w:val="000000" w:themeColor="text1"/>
          </w:rPr>
          <w:t>x̄ = 0.1</w:t>
        </w:r>
      </w:ins>
      <w:ins w:id="3430" w:author="Mason,David Steven" w:date="2023-02-18T17:42:00Z">
        <w:r w:rsidR="00632625" w:rsidRPr="000418A2">
          <w:rPr>
            <w:color w:val="000000" w:themeColor="text1"/>
          </w:rPr>
          <w:t>8</w:t>
        </w:r>
      </w:ins>
      <w:ins w:id="3431" w:author="Mason,David Steven" w:date="2023-02-09T19:28:00Z">
        <w:r w:rsidR="00621C38" w:rsidRPr="000418A2">
          <w:rPr>
            <w:color w:val="000000" w:themeColor="text1"/>
          </w:rPr>
          <w:t>, LCL = 0.0</w:t>
        </w:r>
      </w:ins>
      <w:ins w:id="3432" w:author="Mason,David Steven" w:date="2023-02-18T17:42:00Z">
        <w:r w:rsidR="00632625" w:rsidRPr="000418A2">
          <w:rPr>
            <w:color w:val="000000" w:themeColor="text1"/>
          </w:rPr>
          <w:t>9</w:t>
        </w:r>
      </w:ins>
      <w:ins w:id="3433" w:author="Mason,David Steven" w:date="2023-02-09T19:28:00Z">
        <w:r w:rsidR="00621C38" w:rsidRPr="000418A2">
          <w:rPr>
            <w:color w:val="000000" w:themeColor="text1"/>
          </w:rPr>
          <w:t>, UCL = 0.3</w:t>
        </w:r>
      </w:ins>
      <w:ins w:id="3434" w:author="Mason,David Steven" w:date="2023-02-18T17:43:00Z">
        <w:r w:rsidR="00632625" w:rsidRPr="000418A2">
          <w:rPr>
            <w:color w:val="000000" w:themeColor="text1"/>
          </w:rPr>
          <w:t>8</w:t>
        </w:r>
      </w:ins>
      <w:ins w:id="3435" w:author="Mason,David Steven" w:date="2023-02-09T19:24:00Z">
        <w:r w:rsidRPr="000418A2">
          <w:rPr>
            <w:color w:val="000000" w:themeColor="text1"/>
            <w:lang w:val="en-GB"/>
          </w:rPr>
          <w:t>).</w:t>
        </w:r>
      </w:ins>
      <w:ins w:id="3436" w:author="Mason,David Steven" w:date="2023-02-09T19:25:00Z">
        <w:r w:rsidRPr="000418A2">
          <w:rPr>
            <w:color w:val="000000" w:themeColor="text1"/>
            <w:lang w:val="en-GB"/>
          </w:rPr>
          <w:t xml:space="preserve"> None of the pairwise comparisons </w:t>
        </w:r>
        <w:r w:rsidR="00621C38" w:rsidRPr="000418A2">
          <w:rPr>
            <w:color w:val="000000" w:themeColor="text1"/>
            <w:lang w:val="en-GB"/>
          </w:rPr>
          <w:t>were significant</w:t>
        </w:r>
      </w:ins>
      <w:ins w:id="3437" w:author="Mason,David Steven" w:date="2023-02-13T16:38:00Z">
        <w:r w:rsidR="00FB18A2" w:rsidRPr="000418A2">
          <w:rPr>
            <w:color w:val="000000" w:themeColor="text1"/>
            <w:lang w:val="en-GB"/>
          </w:rPr>
          <w:t xml:space="preserve"> with or without correction for multiple comparisons</w:t>
        </w:r>
      </w:ins>
      <w:ins w:id="3438" w:author="Mason,David Steven" w:date="2023-02-09T19:25:00Z">
        <w:r w:rsidR="00621C38" w:rsidRPr="000418A2">
          <w:rPr>
            <w:color w:val="000000" w:themeColor="text1"/>
            <w:lang w:val="en-GB"/>
          </w:rPr>
          <w:t>.</w:t>
        </w:r>
      </w:ins>
      <w:ins w:id="3439" w:author="Mason,David Steven" w:date="2023-02-09T19:29:00Z">
        <w:r w:rsidR="00621C38" w:rsidRPr="000418A2">
          <w:rPr>
            <w:color w:val="000000" w:themeColor="text1"/>
            <w:lang w:val="en-GB"/>
          </w:rPr>
          <w:t xml:space="preserve"> </w:t>
        </w:r>
      </w:ins>
    </w:p>
    <w:p w14:paraId="69C9BB88" w14:textId="77777777" w:rsidR="00AD20AF" w:rsidRPr="000418A2" w:rsidRDefault="00AD20AF">
      <w:pPr>
        <w:snapToGrid w:val="0"/>
        <w:spacing w:line="360" w:lineRule="auto"/>
        <w:rPr>
          <w:ins w:id="3440" w:author="Mason,David Steven" w:date="2023-02-14T16:11:00Z"/>
          <w:color w:val="000000" w:themeColor="text1"/>
          <w:lang w:val="en-GB"/>
        </w:rPr>
        <w:pPrChange w:id="3441" w:author="Mason,David Steven" w:date="2023-02-17T14:13:00Z">
          <w:pPr>
            <w:snapToGrid w:val="0"/>
            <w:spacing w:line="480" w:lineRule="auto"/>
          </w:pPr>
        </w:pPrChange>
      </w:pPr>
    </w:p>
    <w:p w14:paraId="1A6A2A91" w14:textId="7F2A7F2C" w:rsidR="0041750A" w:rsidRPr="000418A2" w:rsidRDefault="00621C38">
      <w:pPr>
        <w:spacing w:line="360" w:lineRule="auto"/>
        <w:rPr>
          <w:ins w:id="3442" w:author="Mason,David Steven" w:date="2023-02-23T15:20:00Z"/>
          <w:color w:val="000000" w:themeColor="text1"/>
        </w:rPr>
      </w:pPr>
      <w:ins w:id="3443" w:author="Mason,David Steven" w:date="2023-02-09T19:29:00Z">
        <w:r w:rsidRPr="000418A2">
          <w:rPr>
            <w:color w:val="000000" w:themeColor="text1"/>
          </w:rPr>
          <w:t xml:space="preserve">The interactive effect of </w:t>
        </w:r>
      </w:ins>
      <w:ins w:id="3444" w:author="Mason,David Steven" w:date="2023-02-19T18:14:00Z">
        <w:r w:rsidR="00846E9A" w:rsidRPr="000418A2">
          <w:rPr>
            <w:color w:val="000000" w:themeColor="text1"/>
          </w:rPr>
          <w:t xml:space="preserve">days since start of the experiment </w:t>
        </w:r>
      </w:ins>
      <w:ins w:id="3445" w:author="Mason,David Steven" w:date="2023-02-09T19:29:00Z">
        <w:r w:rsidRPr="000418A2">
          <w:rPr>
            <w:color w:val="000000" w:themeColor="text1"/>
          </w:rPr>
          <w:t>on mean seed richness</w:t>
        </w:r>
      </w:ins>
      <w:ins w:id="3446" w:author="Mason,David Steven" w:date="2023-03-11T17:44:00Z">
        <w:r w:rsidR="00966391" w:rsidRPr="000418A2">
          <w:rPr>
            <w:color w:val="000000" w:themeColor="text1"/>
          </w:rPr>
          <w:t xml:space="preserve"> per sample</w:t>
        </w:r>
      </w:ins>
      <w:ins w:id="3447" w:author="Mason,David Steven" w:date="2023-02-09T19:29:00Z">
        <w:r w:rsidRPr="000418A2">
          <w:rPr>
            <w:color w:val="000000" w:themeColor="text1"/>
          </w:rPr>
          <w:t xml:space="preserve"> was </w:t>
        </w:r>
      </w:ins>
      <w:ins w:id="3448" w:author="Mason,David Steven" w:date="2023-02-17T15:29:00Z">
        <w:r w:rsidR="007B7A2F" w:rsidRPr="000418A2">
          <w:rPr>
            <w:color w:val="000000" w:themeColor="text1"/>
          </w:rPr>
          <w:t>greatest</w:t>
        </w:r>
      </w:ins>
      <w:ins w:id="3449" w:author="Mason,David Steven" w:date="2023-02-09T19:29:00Z">
        <w:r w:rsidRPr="000418A2">
          <w:rPr>
            <w:color w:val="000000" w:themeColor="text1"/>
          </w:rPr>
          <w:t xml:space="preserve"> for </w:t>
        </w:r>
      </w:ins>
      <w:ins w:id="3450" w:author="Mason,David Steven" w:date="2023-02-09T19:30:00Z">
        <w:r w:rsidRPr="000418A2">
          <w:rPr>
            <w:color w:val="000000" w:themeColor="text1"/>
          </w:rPr>
          <w:t>high feeders (estimate = 0.</w:t>
        </w:r>
      </w:ins>
      <w:ins w:id="3451" w:author="Mason,David Steven" w:date="2023-02-18T17:44:00Z">
        <w:r w:rsidR="00632625" w:rsidRPr="000418A2">
          <w:rPr>
            <w:color w:val="000000" w:themeColor="text1"/>
          </w:rPr>
          <w:t>03</w:t>
        </w:r>
      </w:ins>
      <w:ins w:id="3452" w:author="Mason,David Steven" w:date="2023-02-19T20:50:00Z">
        <w:r w:rsidR="00156630" w:rsidRPr="000418A2">
          <w:rPr>
            <w:color w:val="000000" w:themeColor="text1"/>
          </w:rPr>
          <w:t>4</w:t>
        </w:r>
      </w:ins>
      <w:ins w:id="3453" w:author="Mason,David Steven" w:date="2023-02-09T19:30:00Z">
        <w:r w:rsidRPr="000418A2">
          <w:rPr>
            <w:color w:val="000000" w:themeColor="text1"/>
          </w:rPr>
          <w:t xml:space="preserve">, LCL = </w:t>
        </w:r>
      </w:ins>
      <w:ins w:id="3454" w:author="Mason,David Steven" w:date="2023-02-18T17:44:00Z">
        <w:r w:rsidR="00632625" w:rsidRPr="000418A2">
          <w:rPr>
            <w:color w:val="000000" w:themeColor="text1"/>
          </w:rPr>
          <w:t>0.01</w:t>
        </w:r>
      </w:ins>
      <w:ins w:id="3455" w:author="Mason,David Steven" w:date="2023-02-18T17:45:00Z">
        <w:r w:rsidR="00632625" w:rsidRPr="000418A2">
          <w:rPr>
            <w:color w:val="000000" w:themeColor="text1"/>
          </w:rPr>
          <w:t>6</w:t>
        </w:r>
      </w:ins>
      <w:ins w:id="3456" w:author="Mason,David Steven" w:date="2023-02-09T19:30:00Z">
        <w:r w:rsidRPr="000418A2">
          <w:rPr>
            <w:color w:val="000000" w:themeColor="text1"/>
          </w:rPr>
          <w:t xml:space="preserve">, UCL = </w:t>
        </w:r>
      </w:ins>
      <w:ins w:id="3457" w:author="Mason,David Steven" w:date="2023-02-18T17:44:00Z">
        <w:r w:rsidR="00632625" w:rsidRPr="000418A2">
          <w:rPr>
            <w:color w:val="000000" w:themeColor="text1"/>
          </w:rPr>
          <w:t>0.052</w:t>
        </w:r>
      </w:ins>
      <w:ins w:id="3458" w:author="Mason,David Steven" w:date="2023-02-09T19:30:00Z">
        <w:r w:rsidRPr="000418A2">
          <w:rPr>
            <w:color w:val="000000" w:themeColor="text1"/>
          </w:rPr>
          <w:t xml:space="preserve">), followed by medium (estimate = </w:t>
        </w:r>
      </w:ins>
      <w:ins w:id="3459" w:author="Mason,David Steven" w:date="2023-02-18T17:44:00Z">
        <w:r w:rsidR="00632625" w:rsidRPr="000418A2">
          <w:rPr>
            <w:color w:val="000000" w:themeColor="text1"/>
          </w:rPr>
          <w:t>0.030</w:t>
        </w:r>
      </w:ins>
      <w:ins w:id="3460" w:author="Mason,David Steven" w:date="2023-02-09T19:30:00Z">
        <w:r w:rsidRPr="000418A2">
          <w:rPr>
            <w:color w:val="000000" w:themeColor="text1"/>
          </w:rPr>
          <w:t xml:space="preserve">, LCL = </w:t>
        </w:r>
      </w:ins>
      <w:ins w:id="3461" w:author="Mason,David Steven" w:date="2023-02-18T17:44:00Z">
        <w:r w:rsidR="00632625" w:rsidRPr="000418A2">
          <w:rPr>
            <w:color w:val="000000" w:themeColor="text1"/>
          </w:rPr>
          <w:t>0.01</w:t>
        </w:r>
      </w:ins>
      <w:ins w:id="3462" w:author="Mason,David Steven" w:date="2023-02-18T17:45:00Z">
        <w:r w:rsidR="00632625" w:rsidRPr="000418A2">
          <w:rPr>
            <w:color w:val="000000" w:themeColor="text1"/>
          </w:rPr>
          <w:t>3</w:t>
        </w:r>
      </w:ins>
      <w:ins w:id="3463" w:author="Mason,David Steven" w:date="2023-02-18T17:44:00Z">
        <w:r w:rsidR="00632625" w:rsidRPr="000418A2">
          <w:rPr>
            <w:color w:val="000000" w:themeColor="text1"/>
          </w:rPr>
          <w:t xml:space="preserve">, </w:t>
        </w:r>
      </w:ins>
      <w:ins w:id="3464" w:author="Mason,David Steven" w:date="2023-02-09T19:30:00Z">
        <w:r w:rsidRPr="000418A2">
          <w:rPr>
            <w:color w:val="000000" w:themeColor="text1"/>
          </w:rPr>
          <w:t xml:space="preserve">UCL = </w:t>
        </w:r>
      </w:ins>
      <w:ins w:id="3465" w:author="Mason,David Steven" w:date="2023-02-18T17:44:00Z">
        <w:r w:rsidR="00632625" w:rsidRPr="000418A2">
          <w:rPr>
            <w:color w:val="000000" w:themeColor="text1"/>
          </w:rPr>
          <w:t>0.048</w:t>
        </w:r>
      </w:ins>
      <w:ins w:id="3466" w:author="Mason,David Steven" w:date="2023-02-09T19:30:00Z">
        <w:r w:rsidRPr="000418A2">
          <w:rPr>
            <w:color w:val="000000" w:themeColor="text1"/>
          </w:rPr>
          <w:t>), low</w:t>
        </w:r>
      </w:ins>
      <w:ins w:id="3467" w:author="Mason,David Steven" w:date="2023-02-09T19:31:00Z">
        <w:r w:rsidRPr="000418A2">
          <w:rPr>
            <w:color w:val="000000" w:themeColor="text1"/>
          </w:rPr>
          <w:t xml:space="preserve"> (estimate = </w:t>
        </w:r>
      </w:ins>
      <w:ins w:id="3468" w:author="Mason,David Steven" w:date="2023-02-18T17:45:00Z">
        <w:r w:rsidR="00632625" w:rsidRPr="000418A2">
          <w:rPr>
            <w:color w:val="000000" w:themeColor="text1"/>
          </w:rPr>
          <w:t>0.018</w:t>
        </w:r>
      </w:ins>
      <w:ins w:id="3469" w:author="Mason,David Steven" w:date="2023-02-09T19:31:00Z">
        <w:r w:rsidRPr="000418A2">
          <w:rPr>
            <w:color w:val="000000" w:themeColor="text1"/>
          </w:rPr>
          <w:t>, LCL = -</w:t>
        </w:r>
      </w:ins>
      <w:ins w:id="3470" w:author="Mason,David Steven" w:date="2023-02-18T17:44:00Z">
        <w:r w:rsidR="00632625" w:rsidRPr="000418A2">
          <w:rPr>
            <w:color w:val="000000" w:themeColor="text1"/>
          </w:rPr>
          <w:t>0.002</w:t>
        </w:r>
      </w:ins>
      <w:ins w:id="3471" w:author="Mason,David Steven" w:date="2023-02-09T19:31:00Z">
        <w:r w:rsidRPr="000418A2">
          <w:rPr>
            <w:color w:val="000000" w:themeColor="text1"/>
          </w:rPr>
          <w:t xml:space="preserve">, UCL = </w:t>
        </w:r>
      </w:ins>
      <w:ins w:id="3472" w:author="Mason,David Steven" w:date="2023-02-18T17:44:00Z">
        <w:r w:rsidR="00632625" w:rsidRPr="000418A2">
          <w:rPr>
            <w:color w:val="000000" w:themeColor="text1"/>
          </w:rPr>
          <w:t>0.038</w:t>
        </w:r>
      </w:ins>
      <w:ins w:id="3473" w:author="Mason,David Steven" w:date="2023-02-09T19:31:00Z">
        <w:r w:rsidRPr="000418A2">
          <w:rPr>
            <w:color w:val="000000" w:themeColor="text1"/>
          </w:rPr>
          <w:t>)</w:t>
        </w:r>
      </w:ins>
      <w:ins w:id="3474" w:author="Mason,David Steven" w:date="2023-02-09T19:30:00Z">
        <w:r w:rsidRPr="000418A2">
          <w:rPr>
            <w:color w:val="000000" w:themeColor="text1"/>
          </w:rPr>
          <w:t>, and control feeders (</w:t>
        </w:r>
      </w:ins>
      <w:ins w:id="3475" w:author="Mason,David Steven" w:date="2023-02-09T19:31:00Z">
        <w:r w:rsidRPr="000418A2">
          <w:rPr>
            <w:color w:val="000000" w:themeColor="text1"/>
          </w:rPr>
          <w:t>estimate = -</w:t>
        </w:r>
      </w:ins>
      <w:ins w:id="3476" w:author="Mason,David Steven" w:date="2023-02-18T17:45:00Z">
        <w:r w:rsidR="00632625" w:rsidRPr="000418A2">
          <w:rPr>
            <w:color w:val="000000" w:themeColor="text1"/>
          </w:rPr>
          <w:t>0.022</w:t>
        </w:r>
      </w:ins>
      <w:ins w:id="3477" w:author="Mason,David Steven" w:date="2023-02-09T19:31:00Z">
        <w:r w:rsidRPr="000418A2">
          <w:rPr>
            <w:color w:val="000000" w:themeColor="text1"/>
          </w:rPr>
          <w:t>, LCL = -</w:t>
        </w:r>
      </w:ins>
      <w:ins w:id="3478" w:author="Mason,David Steven" w:date="2023-02-18T17:45:00Z">
        <w:r w:rsidR="00632625" w:rsidRPr="000418A2">
          <w:rPr>
            <w:color w:val="000000" w:themeColor="text1"/>
          </w:rPr>
          <w:t>0.055</w:t>
        </w:r>
      </w:ins>
      <w:ins w:id="3479" w:author="Mason,David Steven" w:date="2023-02-09T19:31:00Z">
        <w:r w:rsidRPr="000418A2">
          <w:rPr>
            <w:color w:val="000000" w:themeColor="text1"/>
          </w:rPr>
          <w:t xml:space="preserve">, UCL = </w:t>
        </w:r>
      </w:ins>
      <w:ins w:id="3480" w:author="Mason,David Steven" w:date="2023-02-18T17:45:00Z">
        <w:r w:rsidR="00632625" w:rsidRPr="000418A2">
          <w:rPr>
            <w:color w:val="000000" w:themeColor="text1"/>
          </w:rPr>
          <w:t>0.010</w:t>
        </w:r>
      </w:ins>
      <w:ins w:id="3481" w:author="Mason,David Steven" w:date="2023-02-14T17:10:00Z">
        <w:r w:rsidR="00A86C0A" w:rsidRPr="000418A2">
          <w:rPr>
            <w:color w:val="000000" w:themeColor="text1"/>
          </w:rPr>
          <w:t>; SI Figure 1F</w:t>
        </w:r>
      </w:ins>
      <w:ins w:id="3482" w:author="Mason,David Steven" w:date="2023-02-09T19:30:00Z">
        <w:r w:rsidRPr="000418A2">
          <w:rPr>
            <w:color w:val="000000" w:themeColor="text1"/>
          </w:rPr>
          <w:t>).</w:t>
        </w:r>
      </w:ins>
      <w:ins w:id="3483" w:author="Mason,David Steven" w:date="2023-02-23T15:22:00Z">
        <w:r w:rsidR="0041750A" w:rsidRPr="000418A2">
          <w:rPr>
            <w:color w:val="000000" w:themeColor="text1"/>
          </w:rPr>
          <w:t xml:space="preserve"> </w:t>
        </w:r>
      </w:ins>
      <w:ins w:id="3484" w:author="Mason,David Steven" w:date="2023-02-09T19:40:00Z">
        <w:r w:rsidR="0028365E" w:rsidRPr="000418A2">
          <w:rPr>
            <w:color w:val="000000" w:themeColor="text1"/>
          </w:rPr>
          <w:t xml:space="preserve">With </w:t>
        </w:r>
      </w:ins>
      <w:ins w:id="3485" w:author="Mason,David Steven" w:date="2023-02-17T15:29:00Z">
        <w:r w:rsidR="007B7A2F" w:rsidRPr="000418A2">
          <w:rPr>
            <w:color w:val="000000" w:themeColor="text1"/>
          </w:rPr>
          <w:t>Holm’s correction</w:t>
        </w:r>
      </w:ins>
      <w:ins w:id="3486" w:author="Mason,David Steven" w:date="2023-02-09T19:40:00Z">
        <w:r w:rsidR="0028365E" w:rsidRPr="000418A2">
          <w:rPr>
            <w:color w:val="000000" w:themeColor="text1"/>
          </w:rPr>
          <w:t xml:space="preserve"> for multiple comparisons,</w:t>
        </w:r>
      </w:ins>
      <w:ins w:id="3487" w:author="Mason,David Steven" w:date="2023-02-09T19:33:00Z">
        <w:r w:rsidRPr="000418A2">
          <w:rPr>
            <w:color w:val="000000" w:themeColor="text1"/>
          </w:rPr>
          <w:t xml:space="preserve"> </w:t>
        </w:r>
      </w:ins>
      <w:ins w:id="3488" w:author="Mason,David Steven" w:date="2023-02-09T19:40:00Z">
        <w:r w:rsidR="0028365E" w:rsidRPr="000418A2">
          <w:rPr>
            <w:color w:val="000000" w:themeColor="text1"/>
          </w:rPr>
          <w:t>t</w:t>
        </w:r>
      </w:ins>
      <w:ins w:id="3489" w:author="Mason,David Steven" w:date="2023-02-09T19:33:00Z">
        <w:r w:rsidRPr="000418A2">
          <w:rPr>
            <w:color w:val="000000" w:themeColor="text1"/>
          </w:rPr>
          <w:t xml:space="preserve">he </w:t>
        </w:r>
      </w:ins>
      <w:ins w:id="3490" w:author="Mason,David Steven" w:date="2023-02-19T18:14:00Z">
        <w:r w:rsidR="00846E9A" w:rsidRPr="000418A2">
          <w:rPr>
            <w:color w:val="000000" w:themeColor="text1"/>
          </w:rPr>
          <w:t xml:space="preserve">interactive </w:t>
        </w:r>
      </w:ins>
      <w:ins w:id="3491" w:author="Mason,David Steven" w:date="2023-02-09T19:33:00Z">
        <w:r w:rsidRPr="000418A2">
          <w:rPr>
            <w:color w:val="000000" w:themeColor="text1"/>
          </w:rPr>
          <w:t xml:space="preserve">effect at control feeders was </w:t>
        </w:r>
      </w:ins>
      <w:ins w:id="3492" w:author="Mason,David Steven" w:date="2023-02-18T17:46:00Z">
        <w:r w:rsidR="00632625" w:rsidRPr="000418A2">
          <w:rPr>
            <w:color w:val="000000" w:themeColor="text1"/>
          </w:rPr>
          <w:t>0.040</w:t>
        </w:r>
      </w:ins>
      <w:ins w:id="3493" w:author="Mason,David Steven" w:date="2023-02-18T17:48:00Z">
        <w:r w:rsidR="00632625" w:rsidRPr="000418A2">
          <w:rPr>
            <w:color w:val="000000" w:themeColor="text1"/>
          </w:rPr>
          <w:t xml:space="preserve"> </w:t>
        </w:r>
      </w:ins>
      <w:ins w:id="3494" w:author="Mason,David Steven" w:date="2023-02-09T19:33:00Z">
        <w:r w:rsidRPr="000418A2">
          <w:rPr>
            <w:color w:val="000000" w:themeColor="text1"/>
          </w:rPr>
          <w:t xml:space="preserve">less than at low </w:t>
        </w:r>
      </w:ins>
      <w:ins w:id="3495" w:author="Mason,David Steven" w:date="2023-02-09T19:34:00Z">
        <w:r w:rsidRPr="000418A2">
          <w:rPr>
            <w:color w:val="000000" w:themeColor="text1"/>
          </w:rPr>
          <w:t>(</w:t>
        </w:r>
      </w:ins>
      <w:ins w:id="3496" w:author="Mason,David Steven" w:date="2023-02-09T19:35:00Z">
        <w:r w:rsidR="0028365E" w:rsidRPr="000418A2">
          <w:rPr>
            <w:color w:val="000000" w:themeColor="text1"/>
          </w:rPr>
          <w:t>LCL = -</w:t>
        </w:r>
      </w:ins>
      <w:ins w:id="3497" w:author="Mason,David Steven" w:date="2023-02-18T17:47:00Z">
        <w:r w:rsidR="00632625" w:rsidRPr="000418A2">
          <w:rPr>
            <w:color w:val="000000" w:themeColor="text1"/>
          </w:rPr>
          <w:t>0.09</w:t>
        </w:r>
      </w:ins>
      <w:ins w:id="3498" w:author="Mason,David Steven" w:date="2023-02-18T17:48:00Z">
        <w:r w:rsidR="00632625" w:rsidRPr="000418A2">
          <w:rPr>
            <w:color w:val="000000" w:themeColor="text1"/>
          </w:rPr>
          <w:t>2</w:t>
        </w:r>
      </w:ins>
      <w:ins w:id="3499" w:author="Mason,David Steven" w:date="2023-02-09T19:35:00Z">
        <w:r w:rsidR="0028365E" w:rsidRPr="000418A2">
          <w:rPr>
            <w:color w:val="000000" w:themeColor="text1"/>
          </w:rPr>
          <w:t xml:space="preserve">, UCL = </w:t>
        </w:r>
      </w:ins>
      <w:ins w:id="3500" w:author="Mason,David Steven" w:date="2023-02-18T17:47:00Z">
        <w:r w:rsidR="00632625" w:rsidRPr="000418A2">
          <w:rPr>
            <w:color w:val="000000" w:themeColor="text1"/>
          </w:rPr>
          <w:t>0.011</w:t>
        </w:r>
      </w:ins>
      <w:ins w:id="3501" w:author="Mason,David Steven" w:date="2023-02-09T19:35:00Z">
        <w:r w:rsidR="0028365E" w:rsidRPr="000418A2">
          <w:rPr>
            <w:color w:val="000000" w:themeColor="text1"/>
          </w:rPr>
          <w:t xml:space="preserve">, p = </w:t>
        </w:r>
      </w:ins>
      <w:ins w:id="3502" w:author="Mason,David Steven" w:date="2023-02-18T17:47:00Z">
        <w:r w:rsidR="00632625" w:rsidRPr="000418A2">
          <w:rPr>
            <w:color w:val="000000" w:themeColor="text1"/>
          </w:rPr>
          <w:t>0.160</w:t>
        </w:r>
      </w:ins>
      <w:ins w:id="3503" w:author="Mason,David Steven" w:date="2023-02-09T19:34:00Z">
        <w:r w:rsidRPr="000418A2">
          <w:rPr>
            <w:color w:val="000000" w:themeColor="text1"/>
          </w:rPr>
          <w:t xml:space="preserve">), </w:t>
        </w:r>
      </w:ins>
      <w:ins w:id="3504" w:author="Mason,David Steven" w:date="2023-02-18T17:46:00Z">
        <w:r w:rsidR="00632625" w:rsidRPr="000418A2">
          <w:rPr>
            <w:color w:val="000000" w:themeColor="text1"/>
          </w:rPr>
          <w:t>0.05</w:t>
        </w:r>
      </w:ins>
      <w:ins w:id="3505" w:author="Mason,David Steven" w:date="2023-02-18T17:48:00Z">
        <w:r w:rsidR="00632625" w:rsidRPr="000418A2">
          <w:rPr>
            <w:color w:val="000000" w:themeColor="text1"/>
          </w:rPr>
          <w:t>3</w:t>
        </w:r>
      </w:ins>
      <w:ins w:id="3506" w:author="Mason,David Steven" w:date="2023-02-09T19:34:00Z">
        <w:r w:rsidRPr="000418A2">
          <w:rPr>
            <w:color w:val="000000" w:themeColor="text1"/>
          </w:rPr>
          <w:t xml:space="preserve"> less than at medium (</w:t>
        </w:r>
      </w:ins>
      <w:ins w:id="3507" w:author="Mason,David Steven" w:date="2023-02-09T19:35:00Z">
        <w:r w:rsidR="0028365E" w:rsidRPr="000418A2">
          <w:rPr>
            <w:color w:val="000000" w:themeColor="text1"/>
          </w:rPr>
          <w:t>LCL = -</w:t>
        </w:r>
      </w:ins>
      <w:ins w:id="3508" w:author="Mason,David Steven" w:date="2023-02-18T17:47:00Z">
        <w:r w:rsidR="00632625" w:rsidRPr="000418A2">
          <w:rPr>
            <w:color w:val="000000" w:themeColor="text1"/>
          </w:rPr>
          <w:t>0.10</w:t>
        </w:r>
      </w:ins>
      <w:ins w:id="3509" w:author="Mason,David Steven" w:date="2023-02-18T17:48:00Z">
        <w:r w:rsidR="00632625" w:rsidRPr="000418A2">
          <w:rPr>
            <w:color w:val="000000" w:themeColor="text1"/>
          </w:rPr>
          <w:t>3</w:t>
        </w:r>
      </w:ins>
      <w:ins w:id="3510" w:author="Mason,David Steven" w:date="2023-02-09T19:35:00Z">
        <w:r w:rsidR="0028365E" w:rsidRPr="000418A2">
          <w:rPr>
            <w:color w:val="000000" w:themeColor="text1"/>
          </w:rPr>
          <w:t>, UCL = -</w:t>
        </w:r>
      </w:ins>
      <w:ins w:id="3511" w:author="Mason,David Steven" w:date="2023-02-18T17:48:00Z">
        <w:r w:rsidR="00632625" w:rsidRPr="000418A2">
          <w:rPr>
            <w:color w:val="000000" w:themeColor="text1"/>
          </w:rPr>
          <w:t>0.003</w:t>
        </w:r>
      </w:ins>
      <w:ins w:id="3512" w:author="Mason,David Steven" w:date="2023-02-09T19:36:00Z">
        <w:r w:rsidR="0028365E" w:rsidRPr="000418A2">
          <w:rPr>
            <w:color w:val="000000" w:themeColor="text1"/>
          </w:rPr>
          <w:t xml:space="preserve">, p = </w:t>
        </w:r>
      </w:ins>
      <w:ins w:id="3513" w:author="Mason,David Steven" w:date="2023-02-18T17:47:00Z">
        <w:r w:rsidR="00632625" w:rsidRPr="000418A2">
          <w:rPr>
            <w:color w:val="000000" w:themeColor="text1"/>
          </w:rPr>
          <w:t>0.02</w:t>
        </w:r>
      </w:ins>
      <w:ins w:id="3514" w:author="Mason,David Steven" w:date="2023-02-18T17:48:00Z">
        <w:r w:rsidR="00632625" w:rsidRPr="000418A2">
          <w:rPr>
            <w:color w:val="000000" w:themeColor="text1"/>
          </w:rPr>
          <w:t>7</w:t>
        </w:r>
      </w:ins>
      <w:ins w:id="3515" w:author="Mason,David Steven" w:date="2023-02-09T19:34:00Z">
        <w:r w:rsidRPr="000418A2">
          <w:rPr>
            <w:color w:val="000000" w:themeColor="text1"/>
          </w:rPr>
          <w:t xml:space="preserve">), and </w:t>
        </w:r>
      </w:ins>
      <w:ins w:id="3516" w:author="Mason,David Steven" w:date="2023-02-18T17:46:00Z">
        <w:r w:rsidR="00632625" w:rsidRPr="000418A2">
          <w:rPr>
            <w:color w:val="000000" w:themeColor="text1"/>
          </w:rPr>
          <w:t>0.056</w:t>
        </w:r>
      </w:ins>
      <w:ins w:id="3517" w:author="Mason,David Steven" w:date="2023-02-09T19:34:00Z">
        <w:r w:rsidRPr="000418A2">
          <w:rPr>
            <w:color w:val="000000" w:themeColor="text1"/>
          </w:rPr>
          <w:t xml:space="preserve"> less than at high feeders (</w:t>
        </w:r>
      </w:ins>
      <w:ins w:id="3518" w:author="Mason,David Steven" w:date="2023-02-09T19:36:00Z">
        <w:r w:rsidR="0028365E" w:rsidRPr="000418A2">
          <w:rPr>
            <w:color w:val="000000" w:themeColor="text1"/>
          </w:rPr>
          <w:t>LCL = -</w:t>
        </w:r>
      </w:ins>
      <w:ins w:id="3519" w:author="Mason,David Steven" w:date="2023-02-18T17:48:00Z">
        <w:r w:rsidR="00632625" w:rsidRPr="000418A2">
          <w:rPr>
            <w:color w:val="000000" w:themeColor="text1"/>
          </w:rPr>
          <w:t>0.106</w:t>
        </w:r>
      </w:ins>
      <w:ins w:id="3520" w:author="Mason,David Steven" w:date="2023-02-09T19:36:00Z">
        <w:r w:rsidR="0028365E" w:rsidRPr="000418A2">
          <w:rPr>
            <w:color w:val="000000" w:themeColor="text1"/>
          </w:rPr>
          <w:t>, UCL = -</w:t>
        </w:r>
      </w:ins>
      <w:ins w:id="3521" w:author="Mason,David Steven" w:date="2023-02-18T17:48:00Z">
        <w:r w:rsidR="00632625" w:rsidRPr="000418A2">
          <w:rPr>
            <w:color w:val="000000" w:themeColor="text1"/>
          </w:rPr>
          <w:t>0.006</w:t>
        </w:r>
      </w:ins>
      <w:ins w:id="3522" w:author="Mason,David Steven" w:date="2023-02-09T19:36:00Z">
        <w:r w:rsidR="0028365E" w:rsidRPr="000418A2">
          <w:rPr>
            <w:color w:val="000000" w:themeColor="text1"/>
          </w:rPr>
          <w:t xml:space="preserve">, p = </w:t>
        </w:r>
      </w:ins>
      <w:ins w:id="3523" w:author="Mason,David Steven" w:date="2023-02-18T17:47:00Z">
        <w:r w:rsidR="00632625" w:rsidRPr="000418A2">
          <w:rPr>
            <w:color w:val="000000" w:themeColor="text1"/>
          </w:rPr>
          <w:t>0.019</w:t>
        </w:r>
      </w:ins>
      <w:ins w:id="3524" w:author="Mason,David Steven" w:date="2023-02-09T19:34:00Z">
        <w:r w:rsidRPr="000418A2">
          <w:rPr>
            <w:color w:val="000000" w:themeColor="text1"/>
          </w:rPr>
          <w:t>)</w:t>
        </w:r>
      </w:ins>
      <w:ins w:id="3525" w:author="Mason,David Steven" w:date="2023-02-17T15:29:00Z">
        <w:r w:rsidR="007B7A2F" w:rsidRPr="000418A2">
          <w:rPr>
            <w:color w:val="000000" w:themeColor="text1"/>
          </w:rPr>
          <w:t>;</w:t>
        </w:r>
      </w:ins>
      <w:ins w:id="3526" w:author="Mason,David Steven" w:date="2023-02-09T19:34:00Z">
        <w:r w:rsidRPr="000418A2">
          <w:rPr>
            <w:color w:val="000000" w:themeColor="text1"/>
          </w:rPr>
          <w:t xml:space="preserve"> </w:t>
        </w:r>
      </w:ins>
      <w:ins w:id="3527" w:author="Mason,David Steven" w:date="2023-02-18T11:50:00Z">
        <w:r w:rsidR="00FD34F7" w:rsidRPr="000418A2">
          <w:rPr>
            <w:color w:val="000000" w:themeColor="text1"/>
          </w:rPr>
          <w:t xml:space="preserve">and </w:t>
        </w:r>
      </w:ins>
      <w:ins w:id="3528" w:author="Mason,David Steven" w:date="2023-02-09T19:37:00Z">
        <w:r w:rsidR="0028365E" w:rsidRPr="000418A2">
          <w:rPr>
            <w:color w:val="000000" w:themeColor="text1"/>
          </w:rPr>
          <w:t>at low feeders</w:t>
        </w:r>
      </w:ins>
      <w:ins w:id="3529" w:author="Mason,David Steven" w:date="2023-02-18T11:50:00Z">
        <w:r w:rsidR="00FD34F7" w:rsidRPr="000418A2">
          <w:rPr>
            <w:color w:val="000000" w:themeColor="text1"/>
          </w:rPr>
          <w:t>,</w:t>
        </w:r>
      </w:ins>
      <w:ins w:id="3530" w:author="Mason,David Steven" w:date="2023-02-09T19:37:00Z">
        <w:r w:rsidR="0028365E" w:rsidRPr="000418A2">
          <w:rPr>
            <w:color w:val="000000" w:themeColor="text1"/>
          </w:rPr>
          <w:t xml:space="preserve"> </w:t>
        </w:r>
      </w:ins>
      <w:ins w:id="3531" w:author="Mason,David Steven" w:date="2023-02-18T11:51:00Z">
        <w:r w:rsidR="00FD34F7" w:rsidRPr="000418A2">
          <w:rPr>
            <w:color w:val="000000" w:themeColor="text1"/>
          </w:rPr>
          <w:t xml:space="preserve">it </w:t>
        </w:r>
      </w:ins>
      <w:ins w:id="3532" w:author="Mason,David Steven" w:date="2023-02-09T19:37:00Z">
        <w:r w:rsidR="0028365E" w:rsidRPr="000418A2">
          <w:rPr>
            <w:color w:val="000000" w:themeColor="text1"/>
          </w:rPr>
          <w:t xml:space="preserve">was </w:t>
        </w:r>
      </w:ins>
      <w:ins w:id="3533" w:author="Mason,David Steven" w:date="2023-02-18T17:49:00Z">
        <w:r w:rsidR="00632625" w:rsidRPr="000418A2">
          <w:rPr>
            <w:color w:val="000000" w:themeColor="text1"/>
          </w:rPr>
          <w:t>0.012</w:t>
        </w:r>
      </w:ins>
      <w:ins w:id="3534" w:author="Mason,David Steven" w:date="2023-02-18T17:50:00Z">
        <w:r w:rsidR="00632625" w:rsidRPr="000418A2">
          <w:rPr>
            <w:color w:val="000000" w:themeColor="text1"/>
          </w:rPr>
          <w:t xml:space="preserve"> </w:t>
        </w:r>
      </w:ins>
      <w:ins w:id="3535" w:author="Mason,David Steven" w:date="2023-02-09T19:37:00Z">
        <w:r w:rsidR="0028365E" w:rsidRPr="000418A2">
          <w:rPr>
            <w:color w:val="000000" w:themeColor="text1"/>
          </w:rPr>
          <w:t>less than for medium (LCL = -</w:t>
        </w:r>
      </w:ins>
      <w:ins w:id="3536" w:author="Mason,David Steven" w:date="2023-02-18T17:49:00Z">
        <w:r w:rsidR="00632625" w:rsidRPr="000418A2">
          <w:rPr>
            <w:color w:val="000000" w:themeColor="text1"/>
          </w:rPr>
          <w:t>0.048</w:t>
        </w:r>
      </w:ins>
      <w:ins w:id="3537" w:author="Mason,David Steven" w:date="2023-02-09T19:37:00Z">
        <w:r w:rsidR="0028365E" w:rsidRPr="000418A2">
          <w:rPr>
            <w:color w:val="000000" w:themeColor="text1"/>
          </w:rPr>
          <w:t>,</w:t>
        </w:r>
      </w:ins>
      <w:ins w:id="3538" w:author="Mason,David Steven" w:date="2023-02-09T19:38:00Z">
        <w:r w:rsidR="0028365E" w:rsidRPr="000418A2">
          <w:rPr>
            <w:color w:val="000000" w:themeColor="text1"/>
          </w:rPr>
          <w:t xml:space="preserve"> UCL = </w:t>
        </w:r>
      </w:ins>
      <w:ins w:id="3539" w:author="Mason,David Steven" w:date="2023-02-18T17:49:00Z">
        <w:r w:rsidR="00632625" w:rsidRPr="000418A2">
          <w:rPr>
            <w:color w:val="000000" w:themeColor="text1"/>
          </w:rPr>
          <w:t>0.02</w:t>
        </w:r>
      </w:ins>
      <w:ins w:id="3540" w:author="Mason,David Steven" w:date="2023-02-18T17:50:00Z">
        <w:r w:rsidR="00632625" w:rsidRPr="000418A2">
          <w:rPr>
            <w:color w:val="000000" w:themeColor="text1"/>
          </w:rPr>
          <w:t>4</w:t>
        </w:r>
      </w:ins>
      <w:ins w:id="3541" w:author="Mason,David Steven" w:date="2023-02-09T19:38:00Z">
        <w:r w:rsidR="0028365E" w:rsidRPr="000418A2">
          <w:rPr>
            <w:color w:val="000000" w:themeColor="text1"/>
          </w:rPr>
          <w:t xml:space="preserve">, p = </w:t>
        </w:r>
      </w:ins>
      <w:ins w:id="3542" w:author="Mason,David Steven" w:date="2023-02-18T17:50:00Z">
        <w:r w:rsidR="00632625" w:rsidRPr="000418A2">
          <w:rPr>
            <w:color w:val="000000" w:themeColor="text1"/>
          </w:rPr>
          <w:t>0.744</w:t>
        </w:r>
      </w:ins>
      <w:ins w:id="3543" w:author="Mason,David Steven" w:date="2023-02-09T19:37:00Z">
        <w:r w:rsidR="0028365E" w:rsidRPr="000418A2">
          <w:rPr>
            <w:color w:val="000000" w:themeColor="text1"/>
          </w:rPr>
          <w:t xml:space="preserve">) and </w:t>
        </w:r>
      </w:ins>
      <w:ins w:id="3544" w:author="Mason,David Steven" w:date="2023-02-18T17:49:00Z">
        <w:r w:rsidR="00632625" w:rsidRPr="000418A2">
          <w:rPr>
            <w:color w:val="000000" w:themeColor="text1"/>
          </w:rPr>
          <w:t>0.01</w:t>
        </w:r>
      </w:ins>
      <w:ins w:id="3545" w:author="Mason,David Steven" w:date="2023-02-18T17:50:00Z">
        <w:r w:rsidR="00632625" w:rsidRPr="000418A2">
          <w:rPr>
            <w:color w:val="000000" w:themeColor="text1"/>
          </w:rPr>
          <w:t>6</w:t>
        </w:r>
      </w:ins>
      <w:ins w:id="3546" w:author="Mason,David Steven" w:date="2023-02-18T17:49:00Z">
        <w:r w:rsidR="00632625" w:rsidRPr="000418A2">
          <w:rPr>
            <w:color w:val="000000" w:themeColor="text1"/>
          </w:rPr>
          <w:t xml:space="preserve"> </w:t>
        </w:r>
      </w:ins>
      <w:ins w:id="3547" w:author="Mason,David Steven" w:date="2023-02-09T19:37:00Z">
        <w:r w:rsidR="0028365E" w:rsidRPr="000418A2">
          <w:rPr>
            <w:color w:val="000000" w:themeColor="text1"/>
          </w:rPr>
          <w:t>less than high feeders (</w:t>
        </w:r>
      </w:ins>
      <w:ins w:id="3548" w:author="Mason,David Steven" w:date="2023-02-09T19:38:00Z">
        <w:r w:rsidR="0028365E" w:rsidRPr="000418A2">
          <w:rPr>
            <w:color w:val="000000" w:themeColor="text1"/>
          </w:rPr>
          <w:t>LCL = -</w:t>
        </w:r>
      </w:ins>
      <w:ins w:id="3549" w:author="Mason,David Steven" w:date="2023-02-18T17:49:00Z">
        <w:r w:rsidR="00632625" w:rsidRPr="000418A2">
          <w:rPr>
            <w:color w:val="000000" w:themeColor="text1"/>
          </w:rPr>
          <w:t>0.052</w:t>
        </w:r>
      </w:ins>
      <w:ins w:id="3550" w:author="Mason,David Steven" w:date="2023-02-09T19:38:00Z">
        <w:r w:rsidR="0028365E" w:rsidRPr="000418A2">
          <w:rPr>
            <w:color w:val="000000" w:themeColor="text1"/>
          </w:rPr>
          <w:t xml:space="preserve">, UCL = </w:t>
        </w:r>
      </w:ins>
      <w:ins w:id="3551" w:author="Mason,David Steven" w:date="2023-02-18T17:49:00Z">
        <w:r w:rsidR="00632625" w:rsidRPr="000418A2">
          <w:rPr>
            <w:color w:val="000000" w:themeColor="text1"/>
          </w:rPr>
          <w:t>0.020</w:t>
        </w:r>
      </w:ins>
      <w:ins w:id="3552" w:author="Mason,David Steven" w:date="2023-02-09T19:38:00Z">
        <w:r w:rsidR="0028365E" w:rsidRPr="000418A2">
          <w:rPr>
            <w:color w:val="000000" w:themeColor="text1"/>
          </w:rPr>
          <w:t xml:space="preserve">, p = </w:t>
        </w:r>
      </w:ins>
      <w:ins w:id="3553" w:author="Mason,David Steven" w:date="2023-02-18T17:50:00Z">
        <w:r w:rsidR="00632625" w:rsidRPr="000418A2">
          <w:rPr>
            <w:color w:val="000000" w:themeColor="text1"/>
          </w:rPr>
          <w:t>0.744</w:t>
        </w:r>
      </w:ins>
      <w:ins w:id="3554" w:author="Mason,David Steven" w:date="2023-02-09T19:37:00Z">
        <w:r w:rsidR="0028365E" w:rsidRPr="000418A2">
          <w:rPr>
            <w:color w:val="000000" w:themeColor="text1"/>
          </w:rPr>
          <w:t>)</w:t>
        </w:r>
      </w:ins>
      <w:ins w:id="3555" w:author="Mason,David Steven" w:date="2023-02-17T15:29:00Z">
        <w:r w:rsidR="007B7A2F" w:rsidRPr="000418A2">
          <w:rPr>
            <w:color w:val="000000" w:themeColor="text1"/>
          </w:rPr>
          <w:t xml:space="preserve">; </w:t>
        </w:r>
      </w:ins>
      <w:ins w:id="3556" w:author="Mason,David Steven" w:date="2023-02-17T15:30:00Z">
        <w:r w:rsidR="007B7A2F" w:rsidRPr="000418A2">
          <w:rPr>
            <w:color w:val="000000" w:themeColor="text1"/>
          </w:rPr>
          <w:t xml:space="preserve">and at </w:t>
        </w:r>
      </w:ins>
      <w:ins w:id="3557" w:author="Mason,David Steven" w:date="2023-02-09T19:39:00Z">
        <w:r w:rsidR="0028365E" w:rsidRPr="000418A2">
          <w:rPr>
            <w:color w:val="000000" w:themeColor="text1"/>
          </w:rPr>
          <w:t>medium feeders</w:t>
        </w:r>
      </w:ins>
      <w:ins w:id="3558" w:author="Mason,David Steven" w:date="2023-02-18T11:50:00Z">
        <w:r w:rsidR="00FD34F7" w:rsidRPr="000418A2">
          <w:rPr>
            <w:color w:val="000000" w:themeColor="text1"/>
          </w:rPr>
          <w:t>,</w:t>
        </w:r>
      </w:ins>
      <w:ins w:id="3559" w:author="Mason,David Steven" w:date="2023-02-09T19:39:00Z">
        <w:r w:rsidR="0028365E" w:rsidRPr="000418A2">
          <w:rPr>
            <w:color w:val="000000" w:themeColor="text1"/>
          </w:rPr>
          <w:t xml:space="preserve"> </w:t>
        </w:r>
      </w:ins>
      <w:ins w:id="3560" w:author="Mason,David Steven" w:date="2023-02-18T11:51:00Z">
        <w:r w:rsidR="00FD34F7" w:rsidRPr="000418A2">
          <w:rPr>
            <w:color w:val="000000" w:themeColor="text1"/>
          </w:rPr>
          <w:t xml:space="preserve">it </w:t>
        </w:r>
      </w:ins>
      <w:ins w:id="3561" w:author="Mason,David Steven" w:date="2023-02-09T19:39:00Z">
        <w:r w:rsidR="0028365E" w:rsidRPr="000418A2">
          <w:rPr>
            <w:color w:val="000000" w:themeColor="text1"/>
          </w:rPr>
          <w:t xml:space="preserve">was </w:t>
        </w:r>
      </w:ins>
      <w:ins w:id="3562" w:author="Mason,David Steven" w:date="2023-02-18T17:51:00Z">
        <w:r w:rsidR="00632625" w:rsidRPr="000418A2">
          <w:rPr>
            <w:color w:val="000000" w:themeColor="text1"/>
          </w:rPr>
          <w:t xml:space="preserve">0.004 </w:t>
        </w:r>
      </w:ins>
      <w:ins w:id="3563" w:author="Mason,David Steven" w:date="2023-02-09T19:39:00Z">
        <w:r w:rsidR="0028365E" w:rsidRPr="000418A2">
          <w:rPr>
            <w:color w:val="000000" w:themeColor="text1"/>
          </w:rPr>
          <w:t>less than at high feeders (LCL = -</w:t>
        </w:r>
      </w:ins>
      <w:ins w:id="3564" w:author="Mason,David Steven" w:date="2023-02-18T17:51:00Z">
        <w:r w:rsidR="00632625" w:rsidRPr="000418A2">
          <w:rPr>
            <w:color w:val="000000" w:themeColor="text1"/>
          </w:rPr>
          <w:t>0.037</w:t>
        </w:r>
      </w:ins>
      <w:ins w:id="3565" w:author="Mason,David Steven" w:date="2023-02-09T19:39:00Z">
        <w:r w:rsidR="0028365E" w:rsidRPr="000418A2">
          <w:rPr>
            <w:color w:val="000000" w:themeColor="text1"/>
          </w:rPr>
          <w:t xml:space="preserve">, UCL = </w:t>
        </w:r>
      </w:ins>
      <w:ins w:id="3566" w:author="Mason,David Steven" w:date="2023-02-18T17:51:00Z">
        <w:r w:rsidR="00632625" w:rsidRPr="000418A2">
          <w:rPr>
            <w:color w:val="000000" w:themeColor="text1"/>
          </w:rPr>
          <w:t>0.030</w:t>
        </w:r>
      </w:ins>
      <w:ins w:id="3567" w:author="Mason,David Steven" w:date="2023-02-09T19:39:00Z">
        <w:r w:rsidR="0028365E" w:rsidRPr="000418A2">
          <w:rPr>
            <w:color w:val="000000" w:themeColor="text1"/>
          </w:rPr>
          <w:t xml:space="preserve">, p = </w:t>
        </w:r>
      </w:ins>
      <w:ins w:id="3568" w:author="Mason,David Steven" w:date="2023-02-18T17:50:00Z">
        <w:r w:rsidR="00632625" w:rsidRPr="000418A2">
          <w:rPr>
            <w:color w:val="000000" w:themeColor="text1"/>
          </w:rPr>
          <w:t>0.78</w:t>
        </w:r>
      </w:ins>
      <w:ins w:id="3569" w:author="Mason,David Steven" w:date="2023-02-18T17:51:00Z">
        <w:r w:rsidR="00632625" w:rsidRPr="000418A2">
          <w:rPr>
            <w:color w:val="000000" w:themeColor="text1"/>
          </w:rPr>
          <w:t>5</w:t>
        </w:r>
      </w:ins>
      <w:ins w:id="3570" w:author="Mason,David Steven" w:date="2023-02-09T19:39:00Z">
        <w:r w:rsidR="0028365E" w:rsidRPr="000418A2">
          <w:rPr>
            <w:color w:val="000000" w:themeColor="text1"/>
          </w:rPr>
          <w:t xml:space="preserve">). </w:t>
        </w:r>
      </w:ins>
      <w:ins w:id="3571" w:author="Mason,David Steven" w:date="2023-02-09T19:40:00Z">
        <w:r w:rsidR="0028365E" w:rsidRPr="000418A2">
          <w:rPr>
            <w:color w:val="000000" w:themeColor="text1"/>
          </w:rPr>
          <w:t xml:space="preserve">Without correcting for multiple comparisons, the </w:t>
        </w:r>
      </w:ins>
      <w:ins w:id="3572" w:author="Mason,David Steven" w:date="2023-02-17T15:30:00Z">
        <w:r w:rsidR="007B7A2F" w:rsidRPr="000418A2">
          <w:rPr>
            <w:color w:val="000000" w:themeColor="text1"/>
          </w:rPr>
          <w:t xml:space="preserve">pairwise contrast </w:t>
        </w:r>
      </w:ins>
      <w:ins w:id="3573" w:author="Mason,David Steven" w:date="2023-02-09T19:41:00Z">
        <w:r w:rsidR="0028365E" w:rsidRPr="000418A2">
          <w:rPr>
            <w:color w:val="000000" w:themeColor="text1"/>
          </w:rPr>
          <w:t>between control and low feeders was significant (</w:t>
        </w:r>
      </w:ins>
      <w:ins w:id="3574" w:author="Mason,David Steven" w:date="2023-02-09T19:43:00Z">
        <w:r w:rsidR="0028365E" w:rsidRPr="000418A2">
          <w:rPr>
            <w:color w:val="000000" w:themeColor="text1"/>
          </w:rPr>
          <w:t>estimate = -</w:t>
        </w:r>
      </w:ins>
      <w:ins w:id="3575" w:author="Mason,David Steven" w:date="2023-02-18T17:52:00Z">
        <w:r w:rsidR="00A27B2E" w:rsidRPr="000418A2">
          <w:rPr>
            <w:color w:val="000000" w:themeColor="text1"/>
          </w:rPr>
          <w:t>0.040</w:t>
        </w:r>
      </w:ins>
      <w:ins w:id="3576" w:author="Mason,David Steven" w:date="2023-02-09T19:43:00Z">
        <w:r w:rsidR="0028365E" w:rsidRPr="000418A2">
          <w:rPr>
            <w:color w:val="000000" w:themeColor="text1"/>
          </w:rPr>
          <w:t>, LCL = -</w:t>
        </w:r>
      </w:ins>
      <w:ins w:id="3577" w:author="Mason,David Steven" w:date="2023-02-18T17:52:00Z">
        <w:r w:rsidR="00A27B2E" w:rsidRPr="000418A2">
          <w:rPr>
            <w:color w:val="000000" w:themeColor="text1"/>
          </w:rPr>
          <w:t>0.079</w:t>
        </w:r>
      </w:ins>
      <w:ins w:id="3578" w:author="Mason,David Steven" w:date="2023-02-09T19:43:00Z">
        <w:r w:rsidR="0028365E" w:rsidRPr="000418A2">
          <w:rPr>
            <w:color w:val="000000" w:themeColor="text1"/>
          </w:rPr>
          <w:t>, UCL = -</w:t>
        </w:r>
      </w:ins>
      <w:ins w:id="3579" w:author="Mason,David Steven" w:date="2023-02-18T17:52:00Z">
        <w:r w:rsidR="00A27B2E" w:rsidRPr="000418A2">
          <w:rPr>
            <w:color w:val="000000" w:themeColor="text1"/>
          </w:rPr>
          <w:t>0.002</w:t>
        </w:r>
      </w:ins>
      <w:ins w:id="3580" w:author="Mason,David Steven" w:date="2023-02-09T19:43:00Z">
        <w:r w:rsidR="0028365E" w:rsidRPr="000418A2">
          <w:rPr>
            <w:color w:val="000000" w:themeColor="text1"/>
          </w:rPr>
          <w:t xml:space="preserve">, </w:t>
        </w:r>
      </w:ins>
      <w:ins w:id="3581" w:author="Mason,David Steven" w:date="2023-02-09T19:41:00Z">
        <w:r w:rsidR="0028365E" w:rsidRPr="000418A2">
          <w:rPr>
            <w:color w:val="000000" w:themeColor="text1"/>
          </w:rPr>
          <w:t xml:space="preserve">p = </w:t>
        </w:r>
      </w:ins>
      <w:ins w:id="3582" w:author="Mason,David Steven" w:date="2023-02-18T17:51:00Z">
        <w:r w:rsidR="00A27B2E" w:rsidRPr="000418A2">
          <w:rPr>
            <w:color w:val="000000" w:themeColor="text1"/>
          </w:rPr>
          <w:t>0.040</w:t>
        </w:r>
      </w:ins>
      <w:ins w:id="3583" w:author="Mason,David Steven" w:date="2023-02-09T19:41:00Z">
        <w:r w:rsidR="0028365E" w:rsidRPr="000418A2">
          <w:rPr>
            <w:color w:val="000000" w:themeColor="text1"/>
          </w:rPr>
          <w:t>).</w:t>
        </w:r>
      </w:ins>
      <w:ins w:id="3584" w:author="Mason,David Steven" w:date="2023-02-09T19:44:00Z">
        <w:r w:rsidR="0028365E" w:rsidRPr="000418A2">
          <w:rPr>
            <w:color w:val="000000" w:themeColor="text1"/>
          </w:rPr>
          <w:t xml:space="preserve"> </w:t>
        </w:r>
      </w:ins>
    </w:p>
    <w:p w14:paraId="658BFC22" w14:textId="77777777" w:rsidR="0041750A" w:rsidRPr="000418A2" w:rsidRDefault="0041750A">
      <w:pPr>
        <w:spacing w:line="360" w:lineRule="auto"/>
        <w:rPr>
          <w:ins w:id="3585" w:author="Mason,David Steven" w:date="2023-02-23T15:20:00Z"/>
          <w:color w:val="000000" w:themeColor="text1"/>
        </w:rPr>
      </w:pPr>
    </w:p>
    <w:p w14:paraId="543CDB82" w14:textId="4F615F25" w:rsidR="00430925" w:rsidRPr="000418A2" w:rsidDel="00E61F73" w:rsidRDefault="0017296D" w:rsidP="00CC3D03">
      <w:pPr>
        <w:spacing w:line="360" w:lineRule="auto"/>
        <w:rPr>
          <w:del w:id="3586" w:author="Mason,David Steven" w:date="2023-02-09T19:44:00Z"/>
          <w:color w:val="000000" w:themeColor="text1"/>
        </w:rPr>
      </w:pPr>
      <w:ins w:id="3587" w:author="Mason,David Steven" w:date="2023-02-11T18:34:00Z">
        <w:r w:rsidRPr="000418A2">
          <w:rPr>
            <w:color w:val="000000" w:themeColor="text1"/>
          </w:rPr>
          <w:t xml:space="preserve">The residuals for </w:t>
        </w:r>
      </w:ins>
      <w:ins w:id="3588" w:author="Mason,David Steven" w:date="2023-02-17T15:31:00Z">
        <w:r w:rsidR="007B7A2F" w:rsidRPr="000418A2">
          <w:rPr>
            <w:color w:val="000000" w:themeColor="text1"/>
          </w:rPr>
          <w:t>the weekly richness model were positively skewed</w:t>
        </w:r>
      </w:ins>
      <w:ins w:id="3589" w:author="Mason,David Steven" w:date="2023-02-18T11:54:00Z">
        <w:r w:rsidR="00FD34F7" w:rsidRPr="000418A2">
          <w:rPr>
            <w:color w:val="000000" w:themeColor="text1"/>
          </w:rPr>
          <w:t>,</w:t>
        </w:r>
      </w:ins>
      <w:ins w:id="3590" w:author="Mason,David Steven" w:date="2023-02-17T15:31:00Z">
        <w:r w:rsidR="007B7A2F" w:rsidRPr="000418A2">
          <w:rPr>
            <w:color w:val="000000" w:themeColor="text1"/>
          </w:rPr>
          <w:t xml:space="preserve"> and the predictors</w:t>
        </w:r>
        <w:r w:rsidR="007B7A2F" w:rsidRPr="000418A2">
          <w:rPr>
            <w:color w:val="000000" w:themeColor="text1"/>
            <w:lang w:val="en-GB"/>
          </w:rPr>
          <w:t xml:space="preserve"> </w:t>
        </w:r>
      </w:ins>
      <w:ins w:id="3591" w:author="Mason,David Steven" w:date="2023-02-11T18:34:00Z">
        <w:r w:rsidRPr="000418A2">
          <w:rPr>
            <w:color w:val="000000" w:themeColor="text1"/>
            <w:lang w:val="en-GB"/>
          </w:rPr>
          <w:t xml:space="preserve">exhibited collinearity (corrected variance inflation factor for treatment = </w:t>
        </w:r>
      </w:ins>
      <w:ins w:id="3592" w:author="Mason,David Steven" w:date="2023-02-18T17:56:00Z">
        <w:r w:rsidR="00A27B2E" w:rsidRPr="000418A2">
          <w:rPr>
            <w:color w:val="000000" w:themeColor="text1"/>
            <w:lang w:val="en-GB"/>
          </w:rPr>
          <w:t>1.95</w:t>
        </w:r>
      </w:ins>
      <w:ins w:id="3593" w:author="Mason,David Steven" w:date="2023-02-11T18:34:00Z">
        <w:r w:rsidRPr="000418A2">
          <w:rPr>
            <w:color w:val="000000" w:themeColor="text1"/>
            <w:lang w:val="en-GB"/>
          </w:rPr>
          <w:t xml:space="preserve">, </w:t>
        </w:r>
      </w:ins>
      <w:ins w:id="3594" w:author="Mason,David Steven" w:date="2023-02-19T18:15:00Z">
        <w:r w:rsidR="00846E9A" w:rsidRPr="000418A2">
          <w:rPr>
            <w:color w:val="000000" w:themeColor="text1"/>
            <w:lang w:val="en-GB"/>
          </w:rPr>
          <w:t>days since start of the experiment</w:t>
        </w:r>
      </w:ins>
      <w:ins w:id="3595" w:author="Mason,David Steven" w:date="2023-02-11T18:34:00Z">
        <w:r w:rsidRPr="000418A2">
          <w:rPr>
            <w:color w:val="000000" w:themeColor="text1"/>
            <w:lang w:val="en-GB"/>
          </w:rPr>
          <w:t xml:space="preserve"> = 1.</w:t>
        </w:r>
      </w:ins>
      <w:ins w:id="3596" w:author="Mason,David Steven" w:date="2023-02-18T17:56:00Z">
        <w:r w:rsidR="00A27B2E" w:rsidRPr="000418A2">
          <w:rPr>
            <w:color w:val="000000" w:themeColor="text1"/>
            <w:lang w:val="en-GB"/>
          </w:rPr>
          <w:t>24, and</w:t>
        </w:r>
      </w:ins>
      <w:ins w:id="3597" w:author="Mason,David Steven" w:date="2023-02-11T18:35:00Z">
        <w:r w:rsidRPr="000418A2">
          <w:rPr>
            <w:color w:val="000000" w:themeColor="text1"/>
            <w:lang w:val="en-GB"/>
          </w:rPr>
          <w:t xml:space="preserve"> </w:t>
        </w:r>
      </w:ins>
      <w:ins w:id="3598" w:author="Mason,David Steven" w:date="2023-02-11T18:34:00Z">
        <w:r w:rsidRPr="000418A2">
          <w:rPr>
            <w:color w:val="000000" w:themeColor="text1"/>
            <w:lang w:val="en-GB"/>
          </w:rPr>
          <w:t>interaction term = 2.</w:t>
        </w:r>
      </w:ins>
      <w:ins w:id="3599" w:author="Mason,David Steven" w:date="2023-02-18T17:56:00Z">
        <w:r w:rsidR="00A27B2E" w:rsidRPr="000418A2">
          <w:rPr>
            <w:color w:val="000000" w:themeColor="text1"/>
            <w:lang w:val="en-GB"/>
          </w:rPr>
          <w:t>03</w:t>
        </w:r>
      </w:ins>
      <w:ins w:id="3600" w:author="Mason,David Steven" w:date="2023-02-11T18:34:00Z">
        <w:r w:rsidRPr="000418A2">
          <w:rPr>
            <w:color w:val="000000" w:themeColor="text1"/>
            <w:lang w:val="en-GB"/>
          </w:rPr>
          <w:t>).</w:t>
        </w:r>
      </w:ins>
      <w:ins w:id="3601" w:author="Mason,David Steven" w:date="2023-02-18T18:09:00Z">
        <w:r w:rsidR="00E61F73" w:rsidRPr="000418A2">
          <w:rPr>
            <w:color w:val="000000" w:themeColor="text1"/>
            <w:lang w:val="en-GB"/>
          </w:rPr>
          <w:t xml:space="preserve"> </w:t>
        </w:r>
      </w:ins>
      <w:ins w:id="3602" w:author="Mason,David Steven" w:date="2023-02-18T18:11:00Z">
        <w:r w:rsidR="00E61F73" w:rsidRPr="000418A2">
          <w:rPr>
            <w:color w:val="000000" w:themeColor="text1"/>
            <w:lang w:val="en-GB"/>
          </w:rPr>
          <w:t xml:space="preserve">Individual observations and blocks influenced the model outcome. </w:t>
        </w:r>
      </w:ins>
      <w:del w:id="3603" w:author="Mason,David Steven" w:date="2023-02-09T19:44:00Z">
        <w:r w:rsidR="00194654" w:rsidRPr="000418A2" w:rsidDel="0028365E">
          <w:rPr>
            <w:color w:val="000000" w:themeColor="text1"/>
            <w:lang w:val="en-GB"/>
          </w:rPr>
          <w:delText>The feeder resource level treatment and sampling period</w:delText>
        </w:r>
        <w:r w:rsidR="00B16A68" w:rsidRPr="000418A2" w:rsidDel="0028365E">
          <w:rPr>
            <w:color w:val="000000" w:themeColor="text1"/>
            <w:lang w:val="en-GB"/>
          </w:rPr>
          <w:delText xml:space="preserve"> interaction effect</w:delText>
        </w:r>
        <w:r w:rsidR="00194654" w:rsidRPr="000418A2" w:rsidDel="0028365E">
          <w:rPr>
            <w:color w:val="000000" w:themeColor="text1"/>
            <w:lang w:val="en-GB"/>
          </w:rPr>
          <w:delText xml:space="preserve"> (χ2 = 11.9069, df = 3, p &lt; 0.008) and sampling period</w:delText>
        </w:r>
        <w:r w:rsidR="00B16A68" w:rsidRPr="000418A2" w:rsidDel="0028365E">
          <w:rPr>
            <w:color w:val="000000" w:themeColor="text1"/>
            <w:lang w:val="en-GB"/>
          </w:rPr>
          <w:delText xml:space="preserve"> effect</w:delText>
        </w:r>
        <w:r w:rsidR="00194654" w:rsidRPr="000418A2" w:rsidDel="0028365E">
          <w:rPr>
            <w:color w:val="000000" w:themeColor="text1"/>
            <w:lang w:val="en-GB"/>
          </w:rPr>
          <w:delText xml:space="preserve"> (χ2 = 9.3373, df = 1, p &lt; 0.002) were </w:delText>
        </w:r>
        <w:r w:rsidR="00B16A68" w:rsidRPr="000418A2" w:rsidDel="0028365E">
          <w:rPr>
            <w:color w:val="000000" w:themeColor="text1"/>
            <w:lang w:val="en-GB"/>
          </w:rPr>
          <w:delText xml:space="preserve">statistically </w:delText>
        </w:r>
        <w:r w:rsidR="00194654" w:rsidRPr="000418A2" w:rsidDel="0028365E">
          <w:rPr>
            <w:color w:val="000000" w:themeColor="text1"/>
            <w:lang w:val="en-GB"/>
          </w:rPr>
          <w:delText>significant predictors of</w:delText>
        </w:r>
        <w:r w:rsidR="00276BBD" w:rsidRPr="000418A2" w:rsidDel="0028365E">
          <w:rPr>
            <w:color w:val="000000" w:themeColor="text1"/>
            <w:lang w:val="en-GB"/>
          </w:rPr>
          <w:delText xml:space="preserve"> species</w:delText>
        </w:r>
        <w:r w:rsidR="00194654" w:rsidRPr="000418A2" w:rsidDel="0028365E">
          <w:rPr>
            <w:color w:val="000000" w:themeColor="text1"/>
            <w:lang w:val="en-GB"/>
          </w:rPr>
          <w:delText xml:space="preserve"> richness of seeds arriving at traps. The effect of the feeder resource level treatment alone was not</w:delText>
        </w:r>
        <w:r w:rsidR="00B16A68" w:rsidRPr="000418A2" w:rsidDel="0028365E">
          <w:rPr>
            <w:color w:val="000000" w:themeColor="text1"/>
            <w:lang w:val="en-GB"/>
          </w:rPr>
          <w:delText xml:space="preserve"> statistically</w:delText>
        </w:r>
        <w:r w:rsidR="00194654" w:rsidRPr="000418A2" w:rsidDel="0028365E">
          <w:rPr>
            <w:color w:val="000000" w:themeColor="text1"/>
            <w:lang w:val="en-GB"/>
          </w:rPr>
          <w:delText xml:space="preserve"> significant (χ2 = 2.1257, df = 3, p &lt; 0.547). Collectively, the fixed effects accounted for </w:delText>
        </w:r>
        <w:r w:rsidR="00C11EE2" w:rsidRPr="000418A2" w:rsidDel="0028365E">
          <w:rPr>
            <w:color w:val="000000" w:themeColor="text1"/>
            <w:lang w:val="en-GB"/>
          </w:rPr>
          <w:delText>4-24%</w:delText>
        </w:r>
        <w:r w:rsidR="00194654" w:rsidRPr="000418A2" w:rsidDel="0028365E">
          <w:rPr>
            <w:color w:val="000000" w:themeColor="text1"/>
            <w:lang w:val="en-GB"/>
          </w:rPr>
          <w:delText xml:space="preserve"> model variance. The random effect of </w:delText>
        </w:r>
        <w:r w:rsidR="00C11EE2" w:rsidRPr="000418A2" w:rsidDel="0028365E">
          <w:rPr>
            <w:color w:val="000000" w:themeColor="text1"/>
            <w:lang w:val="en-GB"/>
          </w:rPr>
          <w:delText>experimental block</w:delText>
        </w:r>
        <w:r w:rsidR="00194654" w:rsidRPr="000418A2" w:rsidDel="0028365E">
          <w:rPr>
            <w:color w:val="000000" w:themeColor="text1"/>
            <w:lang w:val="en-GB"/>
          </w:rPr>
          <w:delText xml:space="preserve"> explained </w:delText>
        </w:r>
        <w:r w:rsidR="00C11EE2" w:rsidRPr="000418A2" w:rsidDel="0028365E">
          <w:rPr>
            <w:color w:val="000000" w:themeColor="text1"/>
            <w:lang w:val="en-GB"/>
          </w:rPr>
          <w:delText>4-26</w:delText>
        </w:r>
        <w:r w:rsidR="00194654" w:rsidRPr="000418A2" w:rsidDel="0028365E">
          <w:rPr>
            <w:color w:val="000000" w:themeColor="text1"/>
            <w:lang w:val="en-GB"/>
          </w:rPr>
          <w:delText>% of the remaining variance in seed arrival (</w:delText>
        </w:r>
        <w:r w:rsidR="00C11EE2" w:rsidRPr="000418A2" w:rsidDel="0028365E">
          <w:rPr>
            <w:color w:val="000000" w:themeColor="text1"/>
            <w:lang w:val="en-GB"/>
          </w:rPr>
          <w:delText>8-50</w:delText>
        </w:r>
        <w:r w:rsidR="00194654" w:rsidRPr="000418A2" w:rsidDel="0028365E">
          <w:rPr>
            <w:color w:val="000000" w:themeColor="text1"/>
            <w:lang w:val="en-GB"/>
          </w:rPr>
          <w:delText>% total).</w:delText>
        </w:r>
        <w:r w:rsidR="00C11EE2" w:rsidRPr="000418A2" w:rsidDel="0028365E">
          <w:rPr>
            <w:color w:val="000000" w:themeColor="text1"/>
            <w:lang w:val="en-GB"/>
          </w:rPr>
          <w:delText xml:space="preserve"> The mean arrival of each treatment did not significantly differ</w:delText>
        </w:r>
        <w:r w:rsidR="00B16A68" w:rsidRPr="000418A2" w:rsidDel="0028365E">
          <w:rPr>
            <w:color w:val="000000" w:themeColor="text1"/>
            <w:lang w:val="en-GB"/>
          </w:rPr>
          <w:delText xml:space="preserve"> statistically</w:delText>
        </w:r>
        <w:r w:rsidR="00647AE2" w:rsidRPr="000418A2" w:rsidDel="0028365E">
          <w:rPr>
            <w:color w:val="000000" w:themeColor="text1"/>
            <w:lang w:val="en-GB"/>
          </w:rPr>
          <w:delText xml:space="preserve"> (SI Table 1)</w:delText>
        </w:r>
        <w:r w:rsidR="00C11EE2" w:rsidRPr="000418A2" w:rsidDel="0028365E">
          <w:rPr>
            <w:color w:val="000000" w:themeColor="text1"/>
            <w:lang w:val="en-GB"/>
          </w:rPr>
          <w:delText>.</w:delText>
        </w:r>
        <w:r w:rsidR="00647AE2" w:rsidRPr="000418A2" w:rsidDel="0028365E">
          <w:rPr>
            <w:color w:val="000000" w:themeColor="text1"/>
            <w:lang w:val="en-GB"/>
          </w:rPr>
          <w:delText xml:space="preserve"> However,</w:delText>
        </w:r>
        <w:r w:rsidR="00C11EE2" w:rsidRPr="000418A2" w:rsidDel="0028365E">
          <w:rPr>
            <w:color w:val="000000" w:themeColor="text1"/>
            <w:lang w:val="en-GB"/>
          </w:rPr>
          <w:delText xml:space="preserve"> </w:delText>
        </w:r>
        <w:r w:rsidR="00647AE2" w:rsidRPr="000418A2" w:rsidDel="0028365E">
          <w:rPr>
            <w:color w:val="000000" w:themeColor="text1"/>
            <w:lang w:val="en-GB"/>
          </w:rPr>
          <w:delText xml:space="preserve">sampling period </w:delText>
        </w:r>
        <w:r w:rsidR="00FD78D6" w:rsidRPr="000418A2" w:rsidDel="0028365E">
          <w:rPr>
            <w:color w:val="000000" w:themeColor="text1"/>
            <w:lang w:val="en-GB"/>
          </w:rPr>
          <w:delText>influenced</w:delText>
        </w:r>
        <w:r w:rsidR="00540164" w:rsidRPr="000418A2" w:rsidDel="0028365E">
          <w:rPr>
            <w:color w:val="000000" w:themeColor="text1"/>
            <w:lang w:val="en-GB"/>
          </w:rPr>
          <w:delText xml:space="preserve"> treatments differently. The</w:delText>
        </w:r>
        <w:r w:rsidR="00C11EE2" w:rsidRPr="000418A2" w:rsidDel="0028365E">
          <w:rPr>
            <w:color w:val="000000" w:themeColor="text1"/>
            <w:lang w:val="en-GB"/>
          </w:rPr>
          <w:delText xml:space="preserve"> </w:delText>
        </w:r>
        <w:r w:rsidR="00B31835" w:rsidRPr="000418A2" w:rsidDel="0028365E">
          <w:rPr>
            <w:color w:val="000000" w:themeColor="text1"/>
            <w:lang w:val="en-GB"/>
          </w:rPr>
          <w:delText xml:space="preserve">effect of sampling period on control (estimate = -0.668, LCL = -0.822, UCL = 0.0875) did not significantly differ from low resource level treatment (estimate = 0.301, LCL = -0.110, UCL = 0.7123, p = 0.142) but did for medium (estimate = 0.494, LCL = 0.127, UCL = 0.8615, p = 0.02), and high (estimate = 0.619, LCL = 0.230, UCL = 1.0081, p = 0.007) resource level treatments (Figure </w:delText>
        </w:r>
        <w:r w:rsidR="00540164" w:rsidRPr="000418A2" w:rsidDel="0028365E">
          <w:rPr>
            <w:color w:val="000000" w:themeColor="text1"/>
            <w:lang w:val="en-GB"/>
          </w:rPr>
          <w:delText>3</w:delText>
        </w:r>
        <w:r w:rsidR="00262E0C" w:rsidRPr="000418A2" w:rsidDel="0028365E">
          <w:rPr>
            <w:color w:val="000000" w:themeColor="text1"/>
            <w:lang w:val="en-GB"/>
          </w:rPr>
          <w:delText>B</w:delText>
        </w:r>
        <w:r w:rsidR="00B31835" w:rsidRPr="000418A2" w:rsidDel="0028365E">
          <w:rPr>
            <w:color w:val="000000" w:themeColor="text1"/>
            <w:lang w:val="en-GB"/>
          </w:rPr>
          <w:delText>).</w:delText>
        </w:r>
      </w:del>
    </w:p>
    <w:p w14:paraId="45182EAE" w14:textId="0837E0E1" w:rsidR="00806520" w:rsidRPr="000418A2" w:rsidRDefault="0056173B">
      <w:pPr>
        <w:spacing w:line="360" w:lineRule="auto"/>
        <w:rPr>
          <w:ins w:id="3604" w:author="Mason,David Steven" w:date="2023-02-14T17:24:00Z"/>
          <w:color w:val="000000" w:themeColor="text1"/>
          <w:lang w:val="en-GB"/>
        </w:rPr>
        <w:pPrChange w:id="3605" w:author="Mason,David Steven" w:date="2023-02-17T14:13:00Z">
          <w:pPr>
            <w:spacing w:line="480" w:lineRule="auto"/>
          </w:pPr>
        </w:pPrChange>
      </w:pPr>
      <w:ins w:id="3606" w:author="Mason,David Steven" w:date="2023-03-08T17:56:00Z">
        <w:r w:rsidRPr="000418A2">
          <w:rPr>
            <w:color w:val="000000" w:themeColor="text1"/>
            <w:lang w:val="en-GB"/>
            <w:rPrChange w:id="3607" w:author="Mason,David Steven" w:date="2023-03-09T11:28:00Z">
              <w:rPr>
                <w:highlight w:val="yellow"/>
                <w:lang w:val="en-GB"/>
              </w:rPr>
            </w:rPrChange>
          </w:rPr>
          <w:t>The model based on the filtered data (e.g.</w:t>
        </w:r>
      </w:ins>
      <w:ins w:id="3608" w:author="Mason,David Steven" w:date="2023-03-10T13:32:00Z">
        <w:r w:rsidR="0078468A" w:rsidRPr="000418A2">
          <w:rPr>
            <w:color w:val="000000" w:themeColor="text1"/>
            <w:lang w:val="en-GB"/>
          </w:rPr>
          <w:t>,</w:t>
        </w:r>
      </w:ins>
      <w:ins w:id="3609" w:author="Mason,David Steven" w:date="2023-03-08T17:56:00Z">
        <w:r w:rsidRPr="000418A2">
          <w:rPr>
            <w:color w:val="000000" w:themeColor="text1"/>
            <w:lang w:val="en-GB"/>
            <w:rPrChange w:id="3610" w:author="Mason,David Steven" w:date="2023-03-09T11:28:00Z">
              <w:rPr>
                <w:highlight w:val="yellow"/>
                <w:lang w:val="en-GB"/>
              </w:rPr>
            </w:rPrChange>
          </w:rPr>
          <w:t xml:space="preserve"> no wind-dispersed, canopy, or </w:t>
        </w:r>
        <w:proofErr w:type="spellStart"/>
        <w:r w:rsidRPr="000418A2">
          <w:rPr>
            <w:color w:val="000000" w:themeColor="text1"/>
            <w:lang w:val="en-GB"/>
            <w:rPrChange w:id="3611" w:author="Mason,David Steven" w:date="2023-03-09T11:28:00Z">
              <w:rPr>
                <w:highlight w:val="yellow"/>
                <w:lang w:val="en-GB"/>
              </w:rPr>
            </w:rPrChange>
          </w:rPr>
          <w:t>epizoochorous</w:t>
        </w:r>
        <w:proofErr w:type="spellEnd"/>
        <w:r w:rsidRPr="000418A2">
          <w:rPr>
            <w:color w:val="000000" w:themeColor="text1"/>
            <w:lang w:val="en-GB"/>
            <w:rPrChange w:id="3612" w:author="Mason,David Steven" w:date="2023-03-09T11:28:00Z">
              <w:rPr>
                <w:highlight w:val="yellow"/>
                <w:lang w:val="en-GB"/>
              </w:rPr>
            </w:rPrChange>
          </w:rPr>
          <w:t xml:space="preserve"> seeds) produced similar results </w:t>
        </w:r>
      </w:ins>
      <w:ins w:id="3613" w:author="Mason,David Steven" w:date="2023-03-10T13:34:00Z">
        <w:r w:rsidR="0078468A" w:rsidRPr="000418A2">
          <w:rPr>
            <w:color w:val="000000" w:themeColor="text1"/>
            <w:lang w:val="en-GB"/>
          </w:rPr>
          <w:t xml:space="preserve">but </w:t>
        </w:r>
        <w:r w:rsidR="00FB06DB" w:rsidRPr="000418A2">
          <w:rPr>
            <w:color w:val="000000" w:themeColor="text1"/>
            <w:lang w:val="en-GB"/>
          </w:rPr>
          <w:t xml:space="preserve">with more </w:t>
        </w:r>
      </w:ins>
      <w:ins w:id="3614" w:author="Mason,David Steven" w:date="2023-03-10T13:35:00Z">
        <w:r w:rsidR="00FB06DB" w:rsidRPr="000418A2">
          <w:rPr>
            <w:color w:val="000000" w:themeColor="text1"/>
            <w:lang w:val="en-GB"/>
          </w:rPr>
          <w:t>significant</w:t>
        </w:r>
      </w:ins>
      <w:ins w:id="3615" w:author="Mason,David Steven" w:date="2023-03-10T13:34:00Z">
        <w:r w:rsidR="00FB06DB" w:rsidRPr="000418A2">
          <w:rPr>
            <w:color w:val="000000" w:themeColor="text1"/>
            <w:lang w:val="en-GB"/>
          </w:rPr>
          <w:t xml:space="preserve"> differe</w:t>
        </w:r>
      </w:ins>
      <w:ins w:id="3616" w:author="Mason,David Steven" w:date="2023-03-10T13:35:00Z">
        <w:r w:rsidR="00FB06DB" w:rsidRPr="000418A2">
          <w:rPr>
            <w:color w:val="000000" w:themeColor="text1"/>
            <w:lang w:val="en-GB"/>
          </w:rPr>
          <w:t>nces</w:t>
        </w:r>
      </w:ins>
      <w:ins w:id="3617" w:author="Mason,David Steven" w:date="2023-03-10T13:34:00Z">
        <w:r w:rsidR="00FB06DB" w:rsidRPr="000418A2">
          <w:rPr>
            <w:color w:val="000000" w:themeColor="text1"/>
            <w:lang w:val="en-GB"/>
          </w:rPr>
          <w:t xml:space="preserve"> in total seed richness</w:t>
        </w:r>
      </w:ins>
      <w:ins w:id="3618" w:author="Mason,David Steven" w:date="2023-02-14T17:24:00Z">
        <w:r w:rsidR="00806520" w:rsidRPr="000418A2">
          <w:rPr>
            <w:color w:val="000000" w:themeColor="text1"/>
            <w:lang w:val="en-GB"/>
          </w:rPr>
          <w:t xml:space="preserve"> (Supplementary Materials).</w:t>
        </w:r>
      </w:ins>
    </w:p>
    <w:p w14:paraId="5BF731D4" w14:textId="77777777" w:rsidR="00194654" w:rsidRPr="000418A2" w:rsidRDefault="00194654">
      <w:pPr>
        <w:spacing w:line="360" w:lineRule="auto"/>
        <w:rPr>
          <w:rFonts w:cstheme="minorHAnsi"/>
          <w:b/>
          <w:bCs/>
          <w:color w:val="000000" w:themeColor="text1"/>
          <w:lang w:val="en-GB"/>
        </w:rPr>
        <w:pPrChange w:id="3619" w:author="Mason,David Steven" w:date="2023-02-17T14:13:00Z">
          <w:pPr/>
        </w:pPrChange>
      </w:pPr>
    </w:p>
    <w:p w14:paraId="398BA6F9" w14:textId="328CBB38" w:rsidR="0006199B" w:rsidRPr="000418A2" w:rsidDel="00541F20" w:rsidRDefault="0006199B">
      <w:pPr>
        <w:spacing w:line="360" w:lineRule="auto"/>
        <w:rPr>
          <w:del w:id="3620" w:author="Mason,David Steven" w:date="2023-02-14T17:33:00Z"/>
          <w:rFonts w:cstheme="minorHAnsi"/>
          <w:b/>
          <w:bCs/>
          <w:color w:val="000000" w:themeColor="text1"/>
          <w:lang w:val="en-GB"/>
        </w:rPr>
        <w:pPrChange w:id="3621" w:author="Mason,David Steven" w:date="2023-02-17T14:13:00Z">
          <w:pPr/>
        </w:pPrChange>
      </w:pPr>
      <w:r w:rsidRPr="000418A2">
        <w:rPr>
          <w:rFonts w:cstheme="minorHAnsi"/>
          <w:b/>
          <w:bCs/>
          <w:color w:val="000000" w:themeColor="text1"/>
          <w:lang w:val="en-GB"/>
        </w:rPr>
        <w:t>DISCUSSION</w:t>
      </w:r>
    </w:p>
    <w:p w14:paraId="5A124999" w14:textId="0A9E691F" w:rsidR="0006199B" w:rsidRPr="000418A2" w:rsidRDefault="0006199B">
      <w:pPr>
        <w:spacing w:line="360" w:lineRule="auto"/>
        <w:rPr>
          <w:rFonts w:cstheme="minorHAnsi"/>
          <w:b/>
          <w:bCs/>
          <w:color w:val="000000" w:themeColor="text1"/>
          <w:lang w:val="en-GB"/>
        </w:rPr>
        <w:pPrChange w:id="3622" w:author="Mason,David Steven" w:date="2023-02-17T14:13:00Z">
          <w:pPr/>
        </w:pPrChange>
      </w:pPr>
    </w:p>
    <w:p w14:paraId="1D3849F7" w14:textId="4137697E" w:rsidR="00CB2182" w:rsidRPr="000418A2" w:rsidRDefault="00A07773">
      <w:pPr>
        <w:spacing w:line="360" w:lineRule="auto"/>
        <w:ind w:firstLine="720"/>
        <w:rPr>
          <w:rFonts w:cstheme="minorHAnsi"/>
          <w:b/>
          <w:bCs/>
          <w:color w:val="000000" w:themeColor="text1"/>
        </w:rPr>
        <w:pPrChange w:id="3623" w:author="Mason,David Steven" w:date="2023-02-17T14:13:00Z">
          <w:pPr>
            <w:spacing w:line="480" w:lineRule="auto"/>
            <w:ind w:firstLine="720"/>
          </w:pPr>
        </w:pPrChange>
      </w:pPr>
      <w:r w:rsidRPr="000418A2">
        <w:rPr>
          <w:color w:val="000000" w:themeColor="text1"/>
        </w:rPr>
        <w:t>Our experiments support our prediction that</w:t>
      </w:r>
      <w:r w:rsidR="005D5F0E" w:rsidRPr="000418A2">
        <w:rPr>
          <w:color w:val="000000" w:themeColor="text1"/>
        </w:rPr>
        <w:t xml:space="preserve"> a positive relationship </w:t>
      </w:r>
      <w:del w:id="3624" w:author="Mason,David Steven" w:date="2023-02-17T19:37:00Z">
        <w:r w:rsidR="005D5F0E" w:rsidRPr="000418A2" w:rsidDel="00C5035E">
          <w:rPr>
            <w:color w:val="000000" w:themeColor="text1"/>
          </w:rPr>
          <w:delText xml:space="preserve">among </w:delText>
        </w:r>
      </w:del>
      <w:ins w:id="3625" w:author="Mason,David Steven" w:date="2023-02-17T19:37:00Z">
        <w:r w:rsidR="00C5035E" w:rsidRPr="000418A2">
          <w:rPr>
            <w:color w:val="000000" w:themeColor="text1"/>
          </w:rPr>
          <w:t xml:space="preserve">between </w:t>
        </w:r>
      </w:ins>
      <w:r w:rsidR="005D5F0E" w:rsidRPr="000418A2">
        <w:rPr>
          <w:color w:val="000000" w:themeColor="text1"/>
        </w:rPr>
        <w:t>food</w:t>
      </w:r>
      <w:ins w:id="3626" w:author="Mason,David Steven" w:date="2023-02-17T19:35:00Z">
        <w:r w:rsidR="00C5035E" w:rsidRPr="000418A2">
          <w:rPr>
            <w:color w:val="000000" w:themeColor="text1"/>
          </w:rPr>
          <w:t>-</w:t>
        </w:r>
      </w:ins>
      <w:del w:id="3627" w:author="Mason,David Steven" w:date="2023-02-17T19:35:00Z">
        <w:r w:rsidR="005D5F0E" w:rsidRPr="000418A2" w:rsidDel="00C5035E">
          <w:rPr>
            <w:color w:val="000000" w:themeColor="text1"/>
          </w:rPr>
          <w:delText xml:space="preserve"> </w:delText>
        </w:r>
      </w:del>
      <w:r w:rsidR="005D5F0E" w:rsidRPr="000418A2">
        <w:rPr>
          <w:color w:val="000000" w:themeColor="text1"/>
        </w:rPr>
        <w:t xml:space="preserve">resource and </w:t>
      </w:r>
      <w:r w:rsidR="0007439C" w:rsidRPr="000418A2">
        <w:rPr>
          <w:color w:val="000000" w:themeColor="text1"/>
        </w:rPr>
        <w:t>s</w:t>
      </w:r>
      <w:r w:rsidR="005D5F0E" w:rsidRPr="000418A2">
        <w:rPr>
          <w:color w:val="000000" w:themeColor="text1"/>
        </w:rPr>
        <w:t>eed</w:t>
      </w:r>
      <w:ins w:id="3628" w:author="Mason,David Steven" w:date="2023-02-17T19:35:00Z">
        <w:r w:rsidR="00C5035E" w:rsidRPr="000418A2">
          <w:rPr>
            <w:color w:val="000000" w:themeColor="text1"/>
          </w:rPr>
          <w:t>-</w:t>
        </w:r>
      </w:ins>
      <w:del w:id="3629" w:author="Mason,David Steven" w:date="2023-02-17T19:35:00Z">
        <w:r w:rsidR="005D5F0E" w:rsidRPr="000418A2" w:rsidDel="00C5035E">
          <w:rPr>
            <w:color w:val="000000" w:themeColor="text1"/>
          </w:rPr>
          <w:delText xml:space="preserve"> </w:delText>
        </w:r>
      </w:del>
      <w:r w:rsidR="0007439C" w:rsidRPr="000418A2">
        <w:rPr>
          <w:color w:val="000000" w:themeColor="text1"/>
        </w:rPr>
        <w:t xml:space="preserve">rain </w:t>
      </w:r>
      <w:r w:rsidR="00276BBD" w:rsidRPr="000418A2">
        <w:rPr>
          <w:color w:val="000000" w:themeColor="text1"/>
        </w:rPr>
        <w:t xml:space="preserve">species </w:t>
      </w:r>
      <w:r w:rsidR="0007439C" w:rsidRPr="000418A2">
        <w:rPr>
          <w:color w:val="000000" w:themeColor="text1"/>
        </w:rPr>
        <w:t xml:space="preserve">richness </w:t>
      </w:r>
      <w:r w:rsidRPr="000418A2">
        <w:rPr>
          <w:color w:val="000000" w:themeColor="text1"/>
        </w:rPr>
        <w:t xml:space="preserve">is </w:t>
      </w:r>
      <w:r w:rsidR="0007439C" w:rsidRPr="000418A2">
        <w:rPr>
          <w:color w:val="000000" w:themeColor="text1"/>
        </w:rPr>
        <w:t>mediated by resource</w:t>
      </w:r>
      <w:ins w:id="3630" w:author="Mason,David Steven" w:date="2023-02-17T19:35:00Z">
        <w:r w:rsidR="00C5035E" w:rsidRPr="000418A2">
          <w:rPr>
            <w:color w:val="000000" w:themeColor="text1"/>
          </w:rPr>
          <w:t>-</w:t>
        </w:r>
      </w:ins>
      <w:del w:id="3631" w:author="Mason,David Steven" w:date="2023-02-17T19:35:00Z">
        <w:r w:rsidR="0007439C" w:rsidRPr="000418A2" w:rsidDel="00C5035E">
          <w:rPr>
            <w:color w:val="000000" w:themeColor="text1"/>
          </w:rPr>
          <w:delText xml:space="preserve"> </w:delText>
        </w:r>
      </w:del>
      <w:r w:rsidR="0007439C" w:rsidRPr="000418A2">
        <w:rPr>
          <w:color w:val="000000" w:themeColor="text1"/>
        </w:rPr>
        <w:t xml:space="preserve">tracking avian </w:t>
      </w:r>
      <w:del w:id="3632" w:author="Mason,David Steven" w:date="2023-03-10T13:58:00Z">
        <w:r w:rsidR="0007439C" w:rsidRPr="000418A2" w:rsidDel="00D31954">
          <w:rPr>
            <w:color w:val="000000" w:themeColor="text1"/>
          </w:rPr>
          <w:delText>vectors</w:delText>
        </w:r>
        <w:r w:rsidR="005D5F0E" w:rsidRPr="000418A2" w:rsidDel="00D31954">
          <w:rPr>
            <w:color w:val="000000" w:themeColor="text1"/>
          </w:rPr>
          <w:delText>.</w:delText>
        </w:r>
      </w:del>
      <w:del w:id="3633" w:author="Mason,David Steven" w:date="2023-03-10T13:50:00Z">
        <w:r w:rsidR="005D5F0E" w:rsidRPr="000418A2" w:rsidDel="004C29B5">
          <w:rPr>
            <w:color w:val="000000" w:themeColor="text1"/>
          </w:rPr>
          <w:delText xml:space="preserve"> </w:delText>
        </w:r>
      </w:del>
      <w:del w:id="3634" w:author="Mason,David Steven" w:date="2023-03-10T13:58:00Z">
        <w:r w:rsidR="00CB2182" w:rsidRPr="000418A2" w:rsidDel="00D31954">
          <w:rPr>
            <w:color w:val="000000" w:themeColor="text1"/>
          </w:rPr>
          <w:delText>Whereas</w:delText>
        </w:r>
      </w:del>
      <w:ins w:id="3635" w:author="Mason,David Steven" w:date="2023-03-10T13:58:00Z">
        <w:r w:rsidR="00D31954" w:rsidRPr="000418A2">
          <w:rPr>
            <w:color w:val="000000" w:themeColor="text1"/>
          </w:rPr>
          <w:t>vectors. Whereas</w:t>
        </w:r>
      </w:ins>
      <w:r w:rsidR="00CB2182" w:rsidRPr="000418A2">
        <w:rPr>
          <w:color w:val="000000" w:themeColor="text1"/>
        </w:rPr>
        <w:t xml:space="preserve"> </w:t>
      </w:r>
      <w:del w:id="3636" w:author="Mason,David Steven" w:date="2023-02-17T19:36:00Z">
        <w:r w:rsidR="00B51FEB" w:rsidRPr="000418A2" w:rsidDel="00C5035E">
          <w:rPr>
            <w:color w:val="000000" w:themeColor="text1"/>
          </w:rPr>
          <w:delText>copious</w:delText>
        </w:r>
        <w:r w:rsidR="0073215C" w:rsidRPr="000418A2" w:rsidDel="00C5035E">
          <w:rPr>
            <w:color w:val="000000" w:themeColor="text1"/>
          </w:rPr>
          <w:delText xml:space="preserve"> </w:delText>
        </w:r>
        <w:r w:rsidR="004A5FF6" w:rsidRPr="000418A2" w:rsidDel="00C5035E">
          <w:rPr>
            <w:color w:val="000000" w:themeColor="text1"/>
          </w:rPr>
          <w:delText xml:space="preserve">amounts of </w:delText>
        </w:r>
      </w:del>
      <w:r w:rsidR="00CB2182" w:rsidRPr="000418A2">
        <w:rPr>
          <w:color w:val="000000" w:themeColor="text1"/>
        </w:rPr>
        <w:t xml:space="preserve">previous research </w:t>
      </w:r>
      <w:del w:id="3637" w:author="Mason,David Steven" w:date="2023-02-17T19:38:00Z">
        <w:r w:rsidR="00CB2182" w:rsidRPr="000418A2" w:rsidDel="00C5035E">
          <w:rPr>
            <w:color w:val="000000" w:themeColor="text1"/>
          </w:rPr>
          <w:delText xml:space="preserve">is </w:delText>
        </w:r>
      </w:del>
      <w:ins w:id="3638" w:author="Mason,David Steven" w:date="2023-02-17T19:38:00Z">
        <w:r w:rsidR="00C5035E" w:rsidRPr="000418A2">
          <w:rPr>
            <w:color w:val="000000" w:themeColor="text1"/>
          </w:rPr>
          <w:t xml:space="preserve">has been </w:t>
        </w:r>
      </w:ins>
      <w:r w:rsidR="00CB2182" w:rsidRPr="000418A2">
        <w:rPr>
          <w:color w:val="000000" w:themeColor="text1"/>
        </w:rPr>
        <w:t xml:space="preserve">grounded in the top-down effect of losing </w:t>
      </w:r>
      <w:r w:rsidR="0007439C" w:rsidRPr="000418A2">
        <w:rPr>
          <w:color w:val="000000" w:themeColor="text1"/>
        </w:rPr>
        <w:t>species</w:t>
      </w:r>
      <w:r w:rsidR="00CB2182" w:rsidRPr="000418A2">
        <w:rPr>
          <w:color w:val="000000" w:themeColor="text1"/>
        </w:rPr>
        <w:t xml:space="preserve"> </w:t>
      </w:r>
      <w:r w:rsidR="005D5F0E" w:rsidRPr="000418A2">
        <w:rPr>
          <w:color w:val="000000" w:themeColor="text1"/>
        </w:rPr>
        <w:fldChar w:fldCharType="begin"/>
      </w:r>
      <w:r w:rsidR="005D1203" w:rsidRPr="000418A2">
        <w:rPr>
          <w:color w:val="000000" w:themeColor="text1"/>
        </w:rPr>
        <w:instrText xml:space="preserve"> ADDIN ZOTERO_ITEM CSL_CITATION {"citationID":"HkjFYILO","properties":{"formattedCitation":"(Mokany et al., 2014; Naniwadekar et al., 2019)","plainCitation":"(Mokany et al., 2014; Naniwadekar et al., 2019)","dontUpdate":true,"noteIndex":0},"citationItems":[{"id":86,"uris":["http://zotero.org/users/local/ud9bfypS/items/5PPU2Q3A"],"itemData":{"id":86,"type":"article-journal","abstract":"The capacity of species to track shifting climates into the future will strongly influence outcomes for biodiversity under a rapidly changing climate. However, we know remarkably little about the dispersal abilities of most species and how these may be influenced by climate change. Here we show that climate change is projected to substantially reduce the seed dispersal services provided by frugivorous vertebrates in rainforests across the Australian Wet Tropics. Our model projections show reductions in both median and long-distance seed dispersal, which may markedly reduce the capacity of many rainforest plant species to track shifts in suitable habitat under climate change. However, our analyses suggest that active management to maintain the abundances of a small set of important frugivores under climate change could markedly reduce the projected loss of seed dispersal services and facilitate shifting distributions of rainforest plant species.","container-title":"Nature Communications","DOI":"10.1038/ncomms4971","ISSN":"2041-1723","issue":"1","journalAbbreviation":"Nat Commun","language":"en","license":"2014 Nature Publishing Group, a division of Macmillan Publishers Limited. All Rights Reserved.","note":"Bandiera_abtest: a\nCg_type: Nature Research Journals\nnumber: 1\nPrimary_atype: Research\npublisher: Nature Publishing Group\nSubject_term: Biodiversity;Climate-change ecology;Seed distribution\nSubject_term_id: biodiversity;climate-change-ecology;seed-distribution","page":"3971","source":"www.nature.com","title":"Loss of frugivore seed dispersal services under climate change","volume":"5","author":[{"family":"Mokany","given":"Karel"},{"family":"Prasad","given":"Soumya"},{"family":"Westcott","given":"David A."}],"issued":{"date-parts":[["2014",5,27]]}}},{"id":92,"uris":["http://zotero.org/users/local/ud9bfypS/items/9QHALI4G"],"itemData":{"id":92,"type":"article-journal","abstract":"While large avian frugivores are known to be key dispersers for large-seeded tree species, their role in community-wide plant-disperser networks is still poorly known. Large avian frugivores are also among the most threatened due to anthropogenic impacts. We evaluated the role of large avian frugivores in a plant-disperser community by (a) determining whether the plant-disperser community was modular, with a distinct community of large frugivores (thereby highlighting their importance), (b) determining relative qualitative and quantitative roles played by large-bodied frugivores vis-à-vis other frugivores and (c) determining impacts of large-bodied frugivore loss on the plant-disperser community. The study was carried out at a tropical forest site in north-east India, which is part of the Eastern Himalaya Biodiversity Hotspot. We collected tree watch data (20:55 hr) from 46 tree species, which represented 85% of tree species that are predominantly bird-dispersed in the area. We found that the plant-disperser community was modular, with a distinct module of large-seeded tree species and large frugivores. Intermediate-sized frugivores such as barbets and bulbuls were the most connected, while large-sized frugivores, such as hornbills and imperial pigeons, were moderately well connected. Qualitative and quantitative roles played by different dispersers varied across the gradient of frugivore body size. Hornbills, the largest avian frugivores, consumed a significantly greater number of fruits and swallowed larger proportions of fruits compared with other avian groups. In comparison with similar-sized frugivores, imperial pigeons fed on larger-sized fruits, highlighting their importance for dispersal of large-seeded plants. Under simulated extinction scenarios, larger extinction cascades were not necessarily caused by larger frugivores; however, extinctions of certain large-bodied frugivores (hornbills, imperial pigeons) caused extinction cascades. Integrating information from networks and seed dispersal effectiveness approaches enabled a better understanding of large frugivore role in a plant-disperser community. While large-bodied frugivores may not be playing a central role in plant-disperser communities, they are crucial as seed dispersal service providers for large-seeded plants. In conjunction with the reported local extinctions of large frugivores like hornbills from the south Asian region, this study’s findings highlight the irreplaceable quantitative and qualitative impacts that tropical plant communities are likely to experience in the future.","container-title":"Journal of Animal Ecology","DOI":"10.1111/1365-2656.13005","ISSN":"1365-2656","issue":"8","language":"en","note":"_eprint: https://onlinelibrary.wiley.com/doi/pdf/10.1111/1365-2656.13005","page":"1250-1262","source":"Wiley Online Library","title":"Large frugivores matter: Insights from network and seed dispersal effectiveness approaches","title-short":"Large frugivores matter","volume":"88","author":[{"family":"Naniwadekar","given":"Rohit"},{"family":"Chaplod","given":"Saniya"},{"family":"Datta","given":"Aparajita"},{"family":"Rathore","given":"Akanksha"},{"family":"Sridhar","given":"Hari"}],"issued":{"date-parts":[["2019"]]}}}],"schema":"https://github.com/citation-style-language/schema/raw/master/csl-citation.json"} </w:instrText>
      </w:r>
      <w:r w:rsidR="005D5F0E" w:rsidRPr="000418A2">
        <w:rPr>
          <w:color w:val="000000" w:themeColor="text1"/>
        </w:rPr>
        <w:fldChar w:fldCharType="separate"/>
      </w:r>
      <w:r w:rsidR="00D76584" w:rsidRPr="000418A2">
        <w:rPr>
          <w:noProof/>
          <w:color w:val="000000" w:themeColor="text1"/>
        </w:rPr>
        <w:t>(</w:t>
      </w:r>
      <w:r w:rsidR="000D2DC7" w:rsidRPr="000418A2">
        <w:rPr>
          <w:noProof/>
          <w:color w:val="000000" w:themeColor="text1"/>
        </w:rPr>
        <w:t>e.g., see</w:t>
      </w:r>
      <w:ins w:id="3639" w:author="Mason,David Steven" w:date="2023-02-27T14:15:00Z">
        <w:r w:rsidR="0077118D" w:rsidRPr="000418A2">
          <w:rPr>
            <w:noProof/>
            <w:color w:val="000000" w:themeColor="text1"/>
          </w:rPr>
          <w:t xml:space="preserve"> Cramer et al., 2007;</w:t>
        </w:r>
      </w:ins>
      <w:ins w:id="3640" w:author="Mason,David Steven" w:date="2023-02-27T14:17:00Z">
        <w:r w:rsidR="0077118D" w:rsidRPr="000418A2">
          <w:rPr>
            <w:noProof/>
            <w:color w:val="000000" w:themeColor="text1"/>
          </w:rPr>
          <w:t xml:space="preserve"> Donoso et al., 2020;</w:t>
        </w:r>
      </w:ins>
      <w:r w:rsidR="000D2DC7" w:rsidRPr="000418A2">
        <w:rPr>
          <w:noProof/>
          <w:color w:val="000000" w:themeColor="text1"/>
        </w:rPr>
        <w:t xml:space="preserve"> </w:t>
      </w:r>
      <w:del w:id="3641" w:author="Mason,David Steven" w:date="2023-02-27T14:09:00Z">
        <w:r w:rsidR="00D76584" w:rsidRPr="000418A2" w:rsidDel="00853429">
          <w:rPr>
            <w:noProof/>
            <w:color w:val="000000" w:themeColor="text1"/>
          </w:rPr>
          <w:delText xml:space="preserve">Mokany et al., 2014; </w:delText>
        </w:r>
      </w:del>
      <w:r w:rsidR="00D76584" w:rsidRPr="000418A2">
        <w:rPr>
          <w:noProof/>
          <w:color w:val="000000" w:themeColor="text1"/>
        </w:rPr>
        <w:t>Naniwadekar et al., 2019</w:t>
      </w:r>
      <w:ins w:id="3642" w:author="Mason,David Steven" w:date="2023-02-27T14:18:00Z">
        <w:r w:rsidR="0077118D" w:rsidRPr="000418A2">
          <w:rPr>
            <w:noProof/>
            <w:color w:val="000000" w:themeColor="text1"/>
          </w:rPr>
          <w:t>;</w:t>
        </w:r>
        <w:r w:rsidR="0077118D" w:rsidRPr="000418A2">
          <w:rPr>
            <w:noProof/>
            <w:color w:val="000000" w:themeColor="text1"/>
            <w:shd w:val="clear" w:color="auto" w:fill="FFFFFF" w:themeFill="background1"/>
            <w:rPrChange w:id="3643" w:author="Mason,David Steven" w:date="2023-03-09T11:20:00Z">
              <w:rPr>
                <w:noProof/>
              </w:rPr>
            </w:rPrChange>
          </w:rPr>
          <w:t xml:space="preserve"> </w:t>
        </w:r>
        <w:r w:rsidR="0077118D" w:rsidRPr="000418A2">
          <w:rPr>
            <w:color w:val="000000" w:themeColor="text1"/>
            <w:rPrChange w:id="3644" w:author="Mason,David Steven" w:date="2023-03-09T11:20:00Z">
              <w:rPr>
                <w:highlight w:val="yellow"/>
              </w:rPr>
            </w:rPrChange>
          </w:rPr>
          <w:t>Pérez-Méndez</w:t>
        </w:r>
        <w:r w:rsidR="0077118D" w:rsidRPr="000418A2">
          <w:rPr>
            <w:color w:val="000000" w:themeColor="text1"/>
            <w:shd w:val="clear" w:color="auto" w:fill="FFFFFF" w:themeFill="background1"/>
            <w:rPrChange w:id="3645" w:author="Mason,David Steven" w:date="2023-03-09T11:20:00Z">
              <w:rPr/>
            </w:rPrChange>
          </w:rPr>
          <w:t xml:space="preserve"> </w:t>
        </w:r>
        <w:r w:rsidR="0077118D" w:rsidRPr="00D551F0">
          <w:rPr>
            <w:color w:val="000000" w:themeColor="text1"/>
            <w:shd w:val="clear" w:color="auto" w:fill="FFFFFF" w:themeFill="background1"/>
            <w:rPrChange w:id="3646" w:author="Mason,David Steven" w:date="2023-03-09T11:20:00Z">
              <w:rPr>
                <w:i/>
                <w:iCs/>
              </w:rPr>
            </w:rPrChange>
          </w:rPr>
          <w:t>e</w:t>
        </w:r>
        <w:r w:rsidR="0077118D" w:rsidRPr="00D551F0">
          <w:rPr>
            <w:color w:val="000000" w:themeColor="text1"/>
          </w:rPr>
          <w:t>t al.</w:t>
        </w:r>
        <w:r w:rsidR="0077118D" w:rsidRPr="000418A2">
          <w:rPr>
            <w:color w:val="000000" w:themeColor="text1"/>
          </w:rPr>
          <w:t xml:space="preserve">, </w:t>
        </w:r>
        <w:r w:rsidR="0077118D" w:rsidRPr="000418A2">
          <w:rPr>
            <w:color w:val="000000" w:themeColor="text1"/>
          </w:rPr>
          <w:lastRenderedPageBreak/>
          <w:t>2016</w:t>
        </w:r>
      </w:ins>
      <w:r w:rsidR="00D76584" w:rsidRPr="000418A2">
        <w:rPr>
          <w:noProof/>
          <w:color w:val="000000" w:themeColor="text1"/>
        </w:rPr>
        <w:t>)</w:t>
      </w:r>
      <w:r w:rsidR="005D5F0E" w:rsidRPr="000418A2">
        <w:rPr>
          <w:color w:val="000000" w:themeColor="text1"/>
        </w:rPr>
        <w:fldChar w:fldCharType="end"/>
      </w:r>
      <w:r w:rsidR="00CB2182" w:rsidRPr="000418A2">
        <w:rPr>
          <w:color w:val="000000" w:themeColor="text1"/>
        </w:rPr>
        <w:t xml:space="preserve">, we present a </w:t>
      </w:r>
      <w:r w:rsidR="005D5F0E" w:rsidRPr="000418A2">
        <w:rPr>
          <w:color w:val="000000" w:themeColor="text1"/>
        </w:rPr>
        <w:t xml:space="preserve">bottom-up </w:t>
      </w:r>
      <w:r w:rsidR="00CB2182" w:rsidRPr="000418A2">
        <w:rPr>
          <w:color w:val="000000" w:themeColor="text1"/>
        </w:rPr>
        <w:t>frame</w:t>
      </w:r>
      <w:r w:rsidR="005D5F0E" w:rsidRPr="000418A2">
        <w:rPr>
          <w:color w:val="000000" w:themeColor="text1"/>
        </w:rPr>
        <w:t xml:space="preserve">work </w:t>
      </w:r>
      <w:del w:id="3647" w:author="Mason,David Steven" w:date="2023-02-17T19:36:00Z">
        <w:r w:rsidR="00CB2182" w:rsidRPr="000418A2" w:rsidDel="00C5035E">
          <w:rPr>
            <w:color w:val="000000" w:themeColor="text1"/>
          </w:rPr>
          <w:delText xml:space="preserve">built </w:delText>
        </w:r>
      </w:del>
      <w:ins w:id="3648" w:author="Mason,David Steven" w:date="2023-02-17T19:36:00Z">
        <w:r w:rsidR="00C5035E" w:rsidRPr="000418A2">
          <w:rPr>
            <w:color w:val="000000" w:themeColor="text1"/>
          </w:rPr>
          <w:t xml:space="preserve">based </w:t>
        </w:r>
      </w:ins>
      <w:r w:rsidR="0007439C" w:rsidRPr="000418A2">
        <w:rPr>
          <w:color w:val="000000" w:themeColor="text1"/>
        </w:rPr>
        <w:t xml:space="preserve">on </w:t>
      </w:r>
      <w:r w:rsidR="00CB2182" w:rsidRPr="000418A2">
        <w:rPr>
          <w:color w:val="000000" w:themeColor="text1"/>
        </w:rPr>
        <w:t xml:space="preserve">the </w:t>
      </w:r>
      <w:r w:rsidR="0007439C" w:rsidRPr="000418A2">
        <w:rPr>
          <w:color w:val="000000" w:themeColor="text1"/>
        </w:rPr>
        <w:t xml:space="preserve">food </w:t>
      </w:r>
      <w:r w:rsidR="00CB2182" w:rsidRPr="000418A2">
        <w:rPr>
          <w:color w:val="000000" w:themeColor="text1"/>
        </w:rPr>
        <w:t xml:space="preserve">resources that </w:t>
      </w:r>
      <w:r w:rsidR="0007439C" w:rsidRPr="000418A2">
        <w:rPr>
          <w:color w:val="000000" w:themeColor="text1"/>
        </w:rPr>
        <w:t>support diversity in diffuse mutualisms</w:t>
      </w:r>
      <w:r w:rsidR="00CB2182" w:rsidRPr="000418A2">
        <w:rPr>
          <w:color w:val="000000" w:themeColor="text1"/>
        </w:rPr>
        <w:t xml:space="preserve">. </w:t>
      </w:r>
      <w:r w:rsidR="005D5F0E" w:rsidRPr="000418A2">
        <w:rPr>
          <w:color w:val="000000" w:themeColor="text1"/>
        </w:rPr>
        <w:t>This framework</w:t>
      </w:r>
      <w:r w:rsidRPr="000418A2">
        <w:rPr>
          <w:color w:val="000000" w:themeColor="text1"/>
        </w:rPr>
        <w:t xml:space="preserve"> </w:t>
      </w:r>
      <w:del w:id="3649" w:author="Mason,David Steven" w:date="2023-02-17T19:39:00Z">
        <w:r w:rsidRPr="000418A2" w:rsidDel="00C5035E">
          <w:rPr>
            <w:color w:val="000000" w:themeColor="text1"/>
          </w:rPr>
          <w:delText>may</w:delText>
        </w:r>
        <w:r w:rsidR="005D5F0E" w:rsidRPr="000418A2" w:rsidDel="00C5035E">
          <w:rPr>
            <w:color w:val="000000" w:themeColor="text1"/>
          </w:rPr>
          <w:delText xml:space="preserve"> </w:delText>
        </w:r>
      </w:del>
      <w:r w:rsidR="005D5F0E" w:rsidRPr="000418A2">
        <w:rPr>
          <w:color w:val="000000" w:themeColor="text1"/>
        </w:rPr>
        <w:t>indicate</w:t>
      </w:r>
      <w:ins w:id="3650" w:author="Mason,David Steven" w:date="2023-02-17T19:39:00Z">
        <w:r w:rsidR="00C5035E" w:rsidRPr="000418A2">
          <w:rPr>
            <w:color w:val="000000" w:themeColor="text1"/>
          </w:rPr>
          <w:t>s</w:t>
        </w:r>
      </w:ins>
      <w:r w:rsidR="005D5F0E" w:rsidRPr="000418A2">
        <w:rPr>
          <w:color w:val="000000" w:themeColor="text1"/>
        </w:rPr>
        <w:t xml:space="preserve"> </w:t>
      </w:r>
      <w:r w:rsidR="0007439C" w:rsidRPr="000418A2">
        <w:rPr>
          <w:color w:val="000000" w:themeColor="text1"/>
        </w:rPr>
        <w:t xml:space="preserve">that </w:t>
      </w:r>
      <w:ins w:id="3651" w:author="Mason,David Steven" w:date="2023-02-17T19:36:00Z">
        <w:r w:rsidR="00C5035E" w:rsidRPr="000418A2">
          <w:rPr>
            <w:color w:val="000000" w:themeColor="text1"/>
          </w:rPr>
          <w:t xml:space="preserve">naturogenic or anthropogenic </w:t>
        </w:r>
      </w:ins>
      <w:r w:rsidR="005D5F0E" w:rsidRPr="000418A2">
        <w:rPr>
          <w:color w:val="000000" w:themeColor="text1"/>
        </w:rPr>
        <w:t>global changes</w:t>
      </w:r>
      <w:del w:id="3652" w:author="Mason,David Steven" w:date="2023-02-17T19:36:00Z">
        <w:r w:rsidR="00137E26" w:rsidRPr="000418A2" w:rsidDel="00C5035E">
          <w:rPr>
            <w:color w:val="000000" w:themeColor="text1"/>
          </w:rPr>
          <w:delText>—naturogenic or anthropogenic—</w:delText>
        </w:r>
      </w:del>
      <w:ins w:id="3653" w:author="Mason,David Steven" w:date="2023-02-17T19:36:00Z">
        <w:r w:rsidR="00C5035E" w:rsidRPr="000418A2">
          <w:rPr>
            <w:color w:val="000000" w:themeColor="text1"/>
          </w:rPr>
          <w:t xml:space="preserve"> that </w:t>
        </w:r>
      </w:ins>
      <w:del w:id="3654" w:author="Mason,David Steven" w:date="2023-02-17T19:36:00Z">
        <w:r w:rsidR="00764EA2" w:rsidRPr="000418A2" w:rsidDel="00C5035E">
          <w:rPr>
            <w:color w:val="000000" w:themeColor="text1"/>
          </w:rPr>
          <w:delText>adjusting</w:delText>
        </w:r>
        <w:r w:rsidR="005D5F0E" w:rsidRPr="000418A2" w:rsidDel="00C5035E">
          <w:rPr>
            <w:color w:val="000000" w:themeColor="text1"/>
          </w:rPr>
          <w:delText xml:space="preserve"> </w:delText>
        </w:r>
      </w:del>
      <w:ins w:id="3655" w:author="Mason,David Steven" w:date="2023-02-17T19:38:00Z">
        <w:r w:rsidR="00C5035E" w:rsidRPr="000418A2">
          <w:rPr>
            <w:color w:val="000000" w:themeColor="text1"/>
          </w:rPr>
          <w:t>affect</w:t>
        </w:r>
      </w:ins>
      <w:ins w:id="3656" w:author="Mason,David Steven" w:date="2023-02-17T19:36:00Z">
        <w:r w:rsidR="00C5035E" w:rsidRPr="000418A2">
          <w:rPr>
            <w:color w:val="000000" w:themeColor="text1"/>
          </w:rPr>
          <w:t xml:space="preserve"> </w:t>
        </w:r>
      </w:ins>
      <w:r w:rsidR="005D5F0E" w:rsidRPr="000418A2">
        <w:rPr>
          <w:color w:val="000000" w:themeColor="text1"/>
        </w:rPr>
        <w:t xml:space="preserve">the </w:t>
      </w:r>
      <w:del w:id="3657" w:author="James Holdgrafer" w:date="2023-01-19T18:12:00Z">
        <w:r w:rsidR="005D5F0E" w:rsidRPr="000418A2" w:rsidDel="00EE0E49">
          <w:rPr>
            <w:color w:val="000000" w:themeColor="text1"/>
          </w:rPr>
          <w:delText xml:space="preserve">distribution and </w:delText>
        </w:r>
        <w:r w:rsidR="00B51FEB" w:rsidRPr="000418A2" w:rsidDel="00EE0E49">
          <w:rPr>
            <w:color w:val="000000" w:themeColor="text1"/>
          </w:rPr>
          <w:delText>diversity</w:delText>
        </w:r>
      </w:del>
      <w:ins w:id="3658" w:author="James Holdgrafer" w:date="2023-01-19T18:12:00Z">
        <w:r w:rsidR="00EE0E49" w:rsidRPr="000418A2">
          <w:rPr>
            <w:color w:val="000000" w:themeColor="text1"/>
          </w:rPr>
          <w:t>abundance and richness</w:t>
        </w:r>
      </w:ins>
      <w:r w:rsidR="00B51FEB" w:rsidRPr="000418A2">
        <w:rPr>
          <w:color w:val="000000" w:themeColor="text1"/>
        </w:rPr>
        <w:t xml:space="preserve"> </w:t>
      </w:r>
      <w:r w:rsidR="005D5F0E" w:rsidRPr="000418A2">
        <w:rPr>
          <w:color w:val="000000" w:themeColor="text1"/>
        </w:rPr>
        <w:t>of food resources</w:t>
      </w:r>
      <w:r w:rsidR="0007439C" w:rsidRPr="000418A2">
        <w:rPr>
          <w:color w:val="000000" w:themeColor="text1"/>
        </w:rPr>
        <w:t xml:space="preserve"> may</w:t>
      </w:r>
      <w:ins w:id="3659" w:author="Mason,David Steven" w:date="2023-02-17T19:37:00Z">
        <w:r w:rsidR="00C5035E" w:rsidRPr="000418A2">
          <w:rPr>
            <w:color w:val="000000" w:themeColor="text1"/>
          </w:rPr>
          <w:t xml:space="preserve"> have an</w:t>
        </w:r>
      </w:ins>
      <w:r w:rsidR="0007439C" w:rsidRPr="000418A2">
        <w:rPr>
          <w:color w:val="000000" w:themeColor="text1"/>
        </w:rPr>
        <w:t xml:space="preserve"> </w:t>
      </w:r>
      <w:r w:rsidR="0073215C" w:rsidRPr="000418A2">
        <w:rPr>
          <w:color w:val="000000" w:themeColor="text1"/>
        </w:rPr>
        <w:t>impact</w:t>
      </w:r>
      <w:r w:rsidR="0007439C" w:rsidRPr="000418A2">
        <w:rPr>
          <w:color w:val="000000" w:themeColor="text1"/>
        </w:rPr>
        <w:t xml:space="preserve"> </w:t>
      </w:r>
      <w:ins w:id="3660" w:author="Mason,David Steven" w:date="2023-02-17T19:37:00Z">
        <w:r w:rsidR="00C5035E" w:rsidRPr="000418A2">
          <w:rPr>
            <w:color w:val="000000" w:themeColor="text1"/>
          </w:rPr>
          <w:t xml:space="preserve">on </w:t>
        </w:r>
      </w:ins>
      <w:r w:rsidR="0007439C" w:rsidRPr="000418A2">
        <w:rPr>
          <w:color w:val="000000" w:themeColor="text1"/>
        </w:rPr>
        <w:t>seed dispersal mutualisms</w:t>
      </w:r>
      <w:del w:id="3661" w:author="Mason,David Steven" w:date="2023-02-27T14:19:00Z">
        <w:r w:rsidRPr="000418A2" w:rsidDel="0077118D">
          <w:rPr>
            <w:color w:val="000000" w:themeColor="text1"/>
          </w:rPr>
          <w:delText xml:space="preserve"> (Mason et al 2022)</w:delText>
        </w:r>
      </w:del>
      <w:r w:rsidR="005D5F0E" w:rsidRPr="000418A2">
        <w:rPr>
          <w:color w:val="000000" w:themeColor="text1"/>
        </w:rPr>
        <w:t>.</w:t>
      </w:r>
    </w:p>
    <w:p w14:paraId="137A4068" w14:textId="38974CD7" w:rsidR="00CB2182" w:rsidRPr="000418A2" w:rsidRDefault="005D5F0E">
      <w:pPr>
        <w:spacing w:line="360" w:lineRule="auto"/>
        <w:ind w:firstLine="720"/>
        <w:rPr>
          <w:rFonts w:cstheme="minorHAnsi"/>
          <w:color w:val="000000" w:themeColor="text1"/>
        </w:rPr>
        <w:pPrChange w:id="3662" w:author="Mason,David Steven" w:date="2023-02-17T14:13:00Z">
          <w:pPr>
            <w:spacing w:line="480" w:lineRule="auto"/>
            <w:ind w:firstLine="720"/>
          </w:pPr>
        </w:pPrChange>
      </w:pPr>
      <w:r w:rsidRPr="000418A2">
        <w:rPr>
          <w:color w:val="000000" w:themeColor="text1"/>
        </w:rPr>
        <w:t>We demonstrated increased</w:t>
      </w:r>
      <w:r w:rsidR="005E372C">
        <w:rPr>
          <w:color w:val="000000" w:themeColor="text1"/>
        </w:rPr>
        <w:t xml:space="preserve"> seed-dispersing</w:t>
      </w:r>
      <w:r w:rsidRPr="000418A2">
        <w:rPr>
          <w:color w:val="000000" w:themeColor="text1"/>
        </w:rPr>
        <w:t xml:space="preserve"> </w:t>
      </w:r>
      <w:r w:rsidR="00CB2182" w:rsidRPr="000418A2">
        <w:rPr>
          <w:color w:val="000000" w:themeColor="text1"/>
        </w:rPr>
        <w:t xml:space="preserve">bird activity </w:t>
      </w:r>
      <w:r w:rsidR="0007439C" w:rsidRPr="000418A2">
        <w:rPr>
          <w:color w:val="000000" w:themeColor="text1"/>
        </w:rPr>
        <w:t>with</w:t>
      </w:r>
      <w:r w:rsidR="00CB2182" w:rsidRPr="000418A2">
        <w:rPr>
          <w:color w:val="000000" w:themeColor="text1"/>
        </w:rPr>
        <w:t xml:space="preserve"> </w:t>
      </w:r>
      <w:del w:id="3663" w:author="Mason,David Steven" w:date="2023-03-10T14:01:00Z">
        <w:r w:rsidR="00276BBD" w:rsidRPr="000418A2" w:rsidDel="00D31954">
          <w:rPr>
            <w:color w:val="000000" w:themeColor="text1"/>
          </w:rPr>
          <w:delText xml:space="preserve">greater </w:delText>
        </w:r>
      </w:del>
      <w:r w:rsidR="00CB2182" w:rsidRPr="000418A2">
        <w:rPr>
          <w:color w:val="000000" w:themeColor="text1"/>
        </w:rPr>
        <w:t>resource</w:t>
      </w:r>
      <w:r w:rsidR="0007439C" w:rsidRPr="000418A2">
        <w:rPr>
          <w:color w:val="000000" w:themeColor="text1"/>
        </w:rPr>
        <w:t xml:space="preserve"> availability</w:t>
      </w:r>
      <w:r w:rsidRPr="000418A2">
        <w:rPr>
          <w:color w:val="000000" w:themeColor="text1"/>
        </w:rPr>
        <w:t xml:space="preserve">, which is consistent with </w:t>
      </w:r>
      <w:r w:rsidR="00764EA2" w:rsidRPr="000418A2">
        <w:rPr>
          <w:color w:val="000000" w:themeColor="text1"/>
        </w:rPr>
        <w:t>previous studies on</w:t>
      </w:r>
      <w:r w:rsidRPr="000418A2">
        <w:rPr>
          <w:color w:val="000000" w:themeColor="text1"/>
        </w:rPr>
        <w:t xml:space="preserve"> resource tracking </w:t>
      </w:r>
      <w:r w:rsidRPr="000418A2">
        <w:rPr>
          <w:color w:val="000000" w:themeColor="text1"/>
        </w:rPr>
        <w:fldChar w:fldCharType="begin"/>
      </w:r>
      <w:r w:rsidRPr="000418A2">
        <w:rPr>
          <w:color w:val="000000" w:themeColor="text1"/>
        </w:rPr>
        <w:instrText xml:space="preserve"> ADDIN ZOTERO_ITEM CSL_CITATION {"citationID":"ZY8Eh6hi","properties":{"formattedCitation":"(Gleditsch et al., 2017; Kwit et al., 2004)","plainCitation":"(Gleditsch et al., 2017; Kwit et al., 2004)","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id":339,"uris":["http://zotero.org/users/local/ud9bfypS/items/K5D882LJ"],"itemData":{"id":339,"type":"article-journal","abstract":"An hypothesized advantage of seed dispersal is avoidance of high per capita mortality (i.e. density-dependent mortality) associated with dense populations of seeds and seedlings beneath parent trees. This hypothesis, inherent in nearly all seed dispersal studies, assumes that density effects are species-specific. Yet because many tree species exhibit overlapping fruiting phenologies and share dispersers, seeds may be deposited preferentially under synchronously fruiting heterospecific trees, another location where they may be particularly vulnerable to mortality, in this case by generalist seed predators. We demonstrate that frugivores disperse higher densities of Cornusflorida seeds under fruiting (female) Ilexopaca trees than under non-fruiting (male) Ilex trees in temperate hardwood forest settings in South Carolina, USA. To determine if density of Cornus and/or Ilex seeds influences survivorship of dispersed Cornus seeds, we followed the fates of experimentally dispersed Cornus seeds in neighborhoods of differing, manipulated background densities of Cornus and Ilex seeds. We found that the probability of predation on dispersed Cornus seeds was a function of both Cornus and Ilex background seed densities. Higher densities of Ilex seeds negatively affected Cornus seed survivorship, and this was particularly evident as background densities of dispersed Cornus seeds increased. These results illustrate the importance of viewing seed dispersal and predation in a community context, as the pattern and intensity of density-dependent mortality may not be solely a function of conspecific densities.","container-title":"Oikos","DOI":"10.1111/j.0030-1299.2004.13388.x","ISSN":"1600-0706","issue":"2","language":"en","note":"_eprint: https://onlinelibrary.wiley.com/doi/pdf/10.1111/j.0030-1299.2004.13388.x","page":"303-308","source":"Wiley Online Library","title":"Contagious seed dispersal beneath heterospecific fruiting trees and its consequences","volume":"107","author":[{"family":"Kwit","given":"Charles"},{"family":"Levey","given":"Douglas J."},{"family":"Greenberg","given":"Cathryn H."}],"issued":{"date-parts":[["2004"]]}}}],"schema":"https://github.com/citation-style-language/schema/raw/master/csl-citation.json"} </w:instrText>
      </w:r>
      <w:r w:rsidRPr="000418A2">
        <w:rPr>
          <w:color w:val="000000" w:themeColor="text1"/>
        </w:rPr>
        <w:fldChar w:fldCharType="separate"/>
      </w:r>
      <w:r w:rsidR="00D76584" w:rsidRPr="000418A2">
        <w:rPr>
          <w:noProof/>
          <w:color w:val="000000" w:themeColor="text1"/>
        </w:rPr>
        <w:t>(Gleditsch et al., 2017)</w:t>
      </w:r>
      <w:r w:rsidRPr="000418A2">
        <w:rPr>
          <w:color w:val="000000" w:themeColor="text1"/>
        </w:rPr>
        <w:fldChar w:fldCharType="end"/>
      </w:r>
      <w:r w:rsidRPr="000418A2">
        <w:rPr>
          <w:color w:val="000000" w:themeColor="text1"/>
        </w:rPr>
        <w:t>.</w:t>
      </w:r>
      <w:r w:rsidR="0073215C" w:rsidRPr="000418A2">
        <w:rPr>
          <w:color w:val="000000" w:themeColor="text1"/>
        </w:rPr>
        <w:t xml:space="preserve"> </w:t>
      </w:r>
      <w:del w:id="3664" w:author="Mason,David Steven" w:date="2023-03-10T14:01:00Z">
        <w:r w:rsidR="00276BBD" w:rsidRPr="000418A2" w:rsidDel="00D31954">
          <w:rPr>
            <w:color w:val="000000" w:themeColor="text1"/>
          </w:rPr>
          <w:delText>However</w:delText>
        </w:r>
      </w:del>
      <w:ins w:id="3665" w:author="Mason,David Steven" w:date="2023-03-10T14:01:00Z">
        <w:r w:rsidR="00D31954" w:rsidRPr="000418A2">
          <w:rPr>
            <w:color w:val="000000" w:themeColor="text1"/>
            <w:rPrChange w:id="3666" w:author="Mason,David Steven" w:date="2023-03-11T17:44:00Z">
              <w:rPr>
                <w:color w:val="000000" w:themeColor="text1"/>
                <w:highlight w:val="yellow"/>
              </w:rPr>
            </w:rPrChange>
          </w:rPr>
          <w:t xml:space="preserve">Although </w:t>
        </w:r>
      </w:ins>
      <w:ins w:id="3667" w:author="Mason,David Steven" w:date="2023-03-10T14:04:00Z">
        <w:r w:rsidR="00D31954" w:rsidRPr="000418A2">
          <w:rPr>
            <w:color w:val="000000" w:themeColor="text1"/>
            <w:rPrChange w:id="3668" w:author="Mason,David Steven" w:date="2023-03-11T17:44:00Z">
              <w:rPr>
                <w:color w:val="000000" w:themeColor="text1"/>
                <w:highlight w:val="yellow"/>
              </w:rPr>
            </w:rPrChange>
          </w:rPr>
          <w:t xml:space="preserve">overall </w:t>
        </w:r>
      </w:ins>
      <w:ins w:id="3669" w:author="Mason,David Steven" w:date="2023-03-10T14:01:00Z">
        <w:r w:rsidR="00D31954" w:rsidRPr="000418A2">
          <w:rPr>
            <w:color w:val="000000" w:themeColor="text1"/>
            <w:rPrChange w:id="3670" w:author="Mason,David Steven" w:date="2023-03-11T17:44:00Z">
              <w:rPr>
                <w:color w:val="000000" w:themeColor="text1"/>
                <w:highlight w:val="yellow"/>
              </w:rPr>
            </w:rPrChange>
          </w:rPr>
          <w:t>bird richness was low in our second experiment</w:t>
        </w:r>
      </w:ins>
      <w:r w:rsidR="00276BBD" w:rsidRPr="000418A2">
        <w:rPr>
          <w:color w:val="000000" w:themeColor="text1"/>
        </w:rPr>
        <w:t xml:space="preserve">, we </w:t>
      </w:r>
      <w:ins w:id="3671" w:author="Mason,David Steven" w:date="2023-03-10T14:02:00Z">
        <w:r w:rsidR="00D31954" w:rsidRPr="000418A2">
          <w:rPr>
            <w:color w:val="000000" w:themeColor="text1"/>
            <w:rPrChange w:id="3672" w:author="Mason,David Steven" w:date="2023-03-11T17:44:00Z">
              <w:rPr>
                <w:color w:val="000000" w:themeColor="text1"/>
                <w:highlight w:val="yellow"/>
              </w:rPr>
            </w:rPrChange>
          </w:rPr>
          <w:t>also documented a positive</w:t>
        </w:r>
      </w:ins>
      <w:ins w:id="3673" w:author="Mason,David Steven" w:date="2023-03-10T14:03:00Z">
        <w:r w:rsidR="00D31954" w:rsidRPr="000418A2">
          <w:rPr>
            <w:color w:val="000000" w:themeColor="text1"/>
            <w:rPrChange w:id="3674" w:author="Mason,David Steven" w:date="2023-03-11T17:44:00Z">
              <w:rPr>
                <w:color w:val="000000" w:themeColor="text1"/>
                <w:highlight w:val="yellow"/>
              </w:rPr>
            </w:rPrChange>
          </w:rPr>
          <w:t xml:space="preserve"> response in</w:t>
        </w:r>
      </w:ins>
      <w:ins w:id="3675" w:author="Mason,David Steven" w:date="2023-03-10T14:06:00Z">
        <w:r w:rsidR="005E5FB4" w:rsidRPr="000418A2">
          <w:rPr>
            <w:color w:val="000000" w:themeColor="text1"/>
            <w:rPrChange w:id="3676" w:author="Mason,David Steven" w:date="2023-03-11T17:44:00Z">
              <w:rPr>
                <w:color w:val="000000" w:themeColor="text1"/>
                <w:highlight w:val="yellow"/>
              </w:rPr>
            </w:rPrChange>
          </w:rPr>
          <w:t xml:space="preserve"> weekly</w:t>
        </w:r>
      </w:ins>
      <w:ins w:id="3677" w:author="Mason,David Steven" w:date="2023-03-10T14:03:00Z">
        <w:r w:rsidR="00D31954" w:rsidRPr="000418A2">
          <w:rPr>
            <w:color w:val="000000" w:themeColor="text1"/>
            <w:rPrChange w:id="3678" w:author="Mason,David Steven" w:date="2023-03-11T17:44:00Z">
              <w:rPr>
                <w:color w:val="000000" w:themeColor="text1"/>
                <w:highlight w:val="yellow"/>
              </w:rPr>
            </w:rPrChange>
          </w:rPr>
          <w:t xml:space="preserve"> vector visits and</w:t>
        </w:r>
      </w:ins>
      <w:ins w:id="3679" w:author="Mason,David Steven" w:date="2023-03-10T14:07:00Z">
        <w:r w:rsidR="005E5FB4" w:rsidRPr="000418A2">
          <w:rPr>
            <w:color w:val="000000" w:themeColor="text1"/>
            <w:rPrChange w:id="3680" w:author="Mason,David Steven" w:date="2023-03-11T17:44:00Z">
              <w:rPr>
                <w:color w:val="000000" w:themeColor="text1"/>
                <w:highlight w:val="yellow"/>
              </w:rPr>
            </w:rPrChange>
          </w:rPr>
          <w:t xml:space="preserve"> species</w:t>
        </w:r>
      </w:ins>
      <w:ins w:id="3681" w:author="Mason,David Steven" w:date="2023-03-10T14:03:00Z">
        <w:r w:rsidR="00D31954" w:rsidRPr="000418A2">
          <w:rPr>
            <w:color w:val="000000" w:themeColor="text1"/>
            <w:rPrChange w:id="3682" w:author="Mason,David Steven" w:date="2023-03-11T17:44:00Z">
              <w:rPr>
                <w:color w:val="000000" w:themeColor="text1"/>
                <w:highlight w:val="yellow"/>
              </w:rPr>
            </w:rPrChange>
          </w:rPr>
          <w:t xml:space="preserve"> richness</w:t>
        </w:r>
      </w:ins>
      <w:ins w:id="3683" w:author="Mason,David Steven" w:date="2023-03-10T14:07:00Z">
        <w:r w:rsidR="005E5FB4" w:rsidRPr="000418A2">
          <w:rPr>
            <w:color w:val="000000" w:themeColor="text1"/>
            <w:rPrChange w:id="3684" w:author="Mason,David Steven" w:date="2023-03-11T17:44:00Z">
              <w:rPr>
                <w:color w:val="000000" w:themeColor="text1"/>
                <w:highlight w:val="yellow"/>
              </w:rPr>
            </w:rPrChange>
          </w:rPr>
          <w:t xml:space="preserve"> at feeders</w:t>
        </w:r>
      </w:ins>
      <w:ins w:id="3685" w:author="Mason,David Steven" w:date="2023-03-10T14:03:00Z">
        <w:r w:rsidR="00D31954" w:rsidRPr="000418A2">
          <w:rPr>
            <w:color w:val="000000" w:themeColor="text1"/>
            <w:rPrChange w:id="3686" w:author="Mason,David Steven" w:date="2023-03-11T17:44:00Z">
              <w:rPr>
                <w:color w:val="000000" w:themeColor="text1"/>
                <w:highlight w:val="yellow"/>
              </w:rPr>
            </w:rPrChange>
          </w:rPr>
          <w:t xml:space="preserve"> with increasing resource options.</w:t>
        </w:r>
      </w:ins>
      <w:del w:id="3687" w:author="Mason,David Steven" w:date="2023-03-10T14:03:00Z">
        <w:r w:rsidR="00276BBD" w:rsidRPr="000418A2" w:rsidDel="00D31954">
          <w:rPr>
            <w:color w:val="000000" w:themeColor="text1"/>
          </w:rPr>
          <w:delText xml:space="preserve">observed bird behavior seeking </w:delText>
        </w:r>
        <w:r w:rsidR="00C20457" w:rsidRPr="000418A2" w:rsidDel="00D31954">
          <w:rPr>
            <w:color w:val="000000" w:themeColor="text1"/>
          </w:rPr>
          <w:delText>diverse</w:delText>
        </w:r>
        <w:r w:rsidR="00276BBD" w:rsidRPr="000418A2" w:rsidDel="00D31954">
          <w:rPr>
            <w:color w:val="000000" w:themeColor="text1"/>
          </w:rPr>
          <w:delText xml:space="preserve"> resource</w:delText>
        </w:r>
        <w:r w:rsidR="00C20457" w:rsidRPr="000418A2" w:rsidDel="00D31954">
          <w:rPr>
            <w:color w:val="000000" w:themeColor="text1"/>
          </w:rPr>
          <w:delText xml:space="preserve">s </w:delText>
        </w:r>
        <w:r w:rsidR="00276BBD" w:rsidRPr="000418A2" w:rsidDel="00D31954">
          <w:rPr>
            <w:color w:val="000000" w:themeColor="text1"/>
          </w:rPr>
          <w:delText xml:space="preserve">resulted in higher bird species richness at feeders with </w:delText>
        </w:r>
        <w:r w:rsidR="00C20457" w:rsidRPr="000418A2" w:rsidDel="00D31954">
          <w:rPr>
            <w:color w:val="000000" w:themeColor="text1"/>
          </w:rPr>
          <w:delText xml:space="preserve">greater </w:delText>
        </w:r>
        <w:r w:rsidR="00C64F84" w:rsidRPr="000418A2" w:rsidDel="00D31954">
          <w:rPr>
            <w:color w:val="000000" w:themeColor="text1"/>
          </w:rPr>
          <w:delText xml:space="preserve">food </w:delText>
        </w:r>
        <w:r w:rsidR="00C20457" w:rsidRPr="000418A2" w:rsidDel="00D31954">
          <w:rPr>
            <w:color w:val="000000" w:themeColor="text1"/>
          </w:rPr>
          <w:delText>resource species richness</w:delText>
        </w:r>
        <w:r w:rsidR="00276BBD" w:rsidRPr="000418A2" w:rsidDel="00D31954">
          <w:rPr>
            <w:color w:val="000000" w:themeColor="text1"/>
          </w:rPr>
          <w:delText xml:space="preserve">, </w:delText>
        </w:r>
        <w:r w:rsidR="00C20457" w:rsidRPr="000418A2" w:rsidDel="00D31954">
          <w:rPr>
            <w:color w:val="000000" w:themeColor="text1"/>
          </w:rPr>
          <w:delText>but not more bird detections overall.</w:delText>
        </w:r>
      </w:del>
      <w:r w:rsidR="00276BBD" w:rsidRPr="000418A2">
        <w:rPr>
          <w:color w:val="000000" w:themeColor="text1"/>
        </w:rPr>
        <w:t xml:space="preserve"> </w:t>
      </w:r>
      <w:r w:rsidRPr="000418A2">
        <w:rPr>
          <w:color w:val="000000" w:themeColor="text1"/>
        </w:rPr>
        <w:t xml:space="preserve">Previous research indicates that animals participating in diffuse seed dispersal relationships seek </w:t>
      </w:r>
      <w:r w:rsidR="0073215C" w:rsidRPr="000418A2">
        <w:rPr>
          <w:color w:val="000000" w:themeColor="text1"/>
        </w:rPr>
        <w:t xml:space="preserve">diverse </w:t>
      </w:r>
      <w:r w:rsidRPr="000418A2">
        <w:rPr>
          <w:color w:val="000000" w:themeColor="text1"/>
        </w:rPr>
        <w:t>resource</w:t>
      </w:r>
      <w:r w:rsidR="0073215C" w:rsidRPr="000418A2">
        <w:rPr>
          <w:color w:val="000000" w:themeColor="text1"/>
        </w:rPr>
        <w:t>s to maintain</w:t>
      </w:r>
      <w:r w:rsidRPr="000418A2">
        <w:rPr>
          <w:color w:val="000000" w:themeColor="text1"/>
        </w:rPr>
        <w:t xml:space="preserve"> healthy nutritional levels</w:t>
      </w:r>
      <w:r w:rsidR="007808CD" w:rsidRPr="000418A2">
        <w:rPr>
          <w:color w:val="000000" w:themeColor="text1"/>
        </w:rPr>
        <w:t>, which</w:t>
      </w:r>
      <w:r w:rsidR="0073215C" w:rsidRPr="000418A2">
        <w:rPr>
          <w:color w:val="000000" w:themeColor="text1"/>
        </w:rPr>
        <w:t xml:space="preserve"> </w:t>
      </w:r>
      <w:r w:rsidRPr="000418A2">
        <w:rPr>
          <w:color w:val="000000" w:themeColor="text1"/>
        </w:rPr>
        <w:t xml:space="preserve">may incentivize seed vectors to seek rare </w:t>
      </w:r>
      <w:r w:rsidR="0073215C" w:rsidRPr="000418A2">
        <w:rPr>
          <w:color w:val="000000" w:themeColor="text1"/>
        </w:rPr>
        <w:t>resources</w:t>
      </w:r>
      <w:r w:rsidR="007808CD" w:rsidRPr="000418A2">
        <w:rPr>
          <w:color w:val="000000" w:themeColor="text1"/>
        </w:rPr>
        <w:t xml:space="preserve"> </w:t>
      </w:r>
      <w:r w:rsidRPr="000418A2">
        <w:rPr>
          <w:color w:val="000000" w:themeColor="text1"/>
        </w:rPr>
        <w:fldChar w:fldCharType="begin"/>
      </w:r>
      <w:r w:rsidRPr="000418A2">
        <w:rPr>
          <w:color w:val="000000" w:themeColor="text1"/>
        </w:rPr>
        <w:instrText xml:space="preserve"> ADDIN ZOTERO_ITEM CSL_CITATION {"citationID":"c1elFxYG","properties":{"formattedCitation":"(Amato et al., 2013; Blendinger et al., 2022; Carlo &amp; Morales, 2016)","plainCitation":"(Amato et al., 2013; Blendinger et al., 2022; Carlo &amp; Morales, 2016)","noteIndex":0},"citationItems":[{"id":298,"uris":["http://zotero.org/users/local/ud9bfypS/items/WN7L5S8X"],"itemData":{"id":298,"type":"article-journal","abstract":"The gastrointestinal (GI) microbiome contributes significantly to host nutrition and health. However, relationships involving GI microbes, their hosts and host macrohabitats remain to be established. Here, we define clear patterns of variation in the GI microbiomes of six groups of Mexican black howler monkeys (Alouatta pigra) occupying a gradation of habitats including a continuous evergreen rainforest, an evergreen rainforest fragment, a continuous semi-deciduous forest and captivity. High throughput microbial 16S ribosomal RNA gene sequencing indicated that diversity, richness and composition of howler GI microbiomes varied with host habitat in relation to diet. Howlers occupying suboptimal habitats consumed less diverse diets and correspondingly had less diverse gut microbiomes. Quantitative real-time PCR also revealed a reduction in the number of genes related to butyrate production and hydrogen metabolism in the microbiomes of howlers occupying suboptimal habitats, which may impact host health.","container-title":"The ISME Journal","DOI":"10.1038/ismej.2013.16","ISSN":"1751-7370","issue":"7","journalAbbreviation":"ISME J","language":"en","license":"2013 International Society for Microbial Ecology","note":"number: 7\npublisher: Nature Publishing Group","page":"1344-1353","source":"www.nature.com","title":"Habitat degradation impacts black howler monkey (Alouatta pigra) gastrointestinal microbiomes","volume":"7","author":[{"family":"Amato","given":"Katherine R."},{"family":"Yeoman","given":"Carl J."},{"family":"Kent","given":"Angela"},{"family":"Righini","given":"Nicoletta"},{"family":"Carbonero","given":"Franck"},{"family":"Estrada","given":"Alejandro"},{"family":"Rex Gaskins","given":"H."},{"family":"Stumpf","given":"Rebecca M."},{"family":"Yildirim","given":"Suleyman"},{"family":"Torralba","given":"Manolito"},{"family":"Gillis","given":"Marcus"},{"family":"Wilson","given":"Brenda A."},{"family":"Nelson","given":"Karen E."},{"family":"White","given":"Bryan A."},{"family":"Leigh","given":"Steven R."}],"issued":{"date-parts":[["2013",7]]}}},{"id":301,"uris":["http://zotero.org/users/local/ud9bfypS/items/JNMJ2E6A"],"itemData":{"id":301,"type":"article-journal","abstract":"According to diet-regulation hypotheses, animals select food to regulate the intake of macronutrients or maximise energy feeding efficiency. Specifically, the nutrient balance model proposes that foraging is primarily a process of balancing multiple nutrients to achieve a nutritional intake target, while the energy maximisation model proposes that foraging aims to maximise energy. Here, we evaluate the adjustment of fruit diets (the fruit-derived component of the diets) to nutritional and energy intake targets, characterising the nutrient balance and energy maximisation strategies across fruit-eating bird species with different fruit-handling behaviours (‘gulpers’, which swallow whole fruits, and ‘mashers’, which process the fruit in the beak) in subtropical Andean forests. Food-handling behaviour determines the food intake rate and, consequently, influences animal efficiency to obtain nutrients and energy. We used extensive field data from the diet of fruit-eating birds to test how species adjust their food intake. We used nutritional geometry to explore macronutrient balance and the effectiveness framework to explore energy-acquisition effectiveness. Observed diets showed a good fit with predictions of a diet balanced in macronutrient proportions. With few exceptions, diets clustered near an optimal macronutrient mixture and did not differ from each other in terms of maximising energy intake. Moreover, when comparing our results with a random diet based on local fruit availability, birds tended to fit better to the nutritional target, and less to the energy target, than expected from a random diet. Fruit-handling behaviour did not affect the ability of bird species to reach a nutritional target but it affected species energy acquisition, which was lower in mashers than in gulpers. This study explores for the first time different diet-regulation strategies in wild fruit-eating birds, and supports the argument that the diet reflects a specific regulation of macronutrients. Understanding why birds select fruits is a complex question requiring multiple considerations. The nutrient balance model explains the relevance of nutrient composition in the fruit selection by fruit-eating birds, although it is still necessary to determine its relative importance with respect to other dietary drivers. Read the free Plain Language Summary for this article on the Journal blog.","container-title":"Functional Ecology","DOI":"10.1111/1365-2435.14164","ISSN":"1365-2435","issue":"n/a","language":"en","note":"_eprint: https://onlinelibrary.wiley.com/doi/pdf/10.1111/1365-2435.14164","source":"Wiley Online Library","title":"Nutrient balance and energy-acquisition effectiveness: Do birds adjust their fruit diet to achieve intake targets?","title-short":"Nutrient balance and energy-acquisition effectiveness","URL":"https://onlinelibrary.wiley.com/doi/abs/10.1111/1365-2435.14164","volume":"n/a","author":[{"family":"Blendinger","given":"Pedro G."},{"family":"Rojas","given":"Tobias N."},{"family":"Ramírez-Mejía","given":"Andrés F."},{"family":"Bender","given":"Irene M. A."},{"family":"Lomáscolo","given":"Silvia"},{"family":"Magro","given":"Julieta"},{"family":"Núñez Montellano","given":"M. Gabriela"},{"family":"Ruggera","given":"Román A."},{"family":"Valoy","given":"Mariana"},{"family":"Ordano","given":"Mariano"}],"accessed":{"date-parts":[["2022",9,24]]},"issued":{"date-parts":[["2022"]]}}},{"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schema":"https://github.com/citation-style-language/schema/raw/master/csl-citation.json"} </w:instrText>
      </w:r>
      <w:r w:rsidRPr="000418A2">
        <w:rPr>
          <w:color w:val="000000" w:themeColor="text1"/>
        </w:rPr>
        <w:fldChar w:fldCharType="separate"/>
      </w:r>
      <w:r w:rsidR="0028548A" w:rsidRPr="000418A2">
        <w:rPr>
          <w:noProof/>
          <w:color w:val="000000" w:themeColor="text1"/>
        </w:rPr>
        <w:t>(Amato et al., 2013; Blendinger et al., 2022; Carlo &amp; Morales, 2016)</w:t>
      </w:r>
      <w:r w:rsidRPr="000418A2">
        <w:rPr>
          <w:color w:val="000000" w:themeColor="text1"/>
        </w:rPr>
        <w:fldChar w:fldCharType="end"/>
      </w:r>
      <w:r w:rsidRPr="000418A2">
        <w:rPr>
          <w:color w:val="000000" w:themeColor="text1"/>
        </w:rPr>
        <w:t xml:space="preserve">. Thus, </w:t>
      </w:r>
      <w:del w:id="3688" w:author="Mason,David Steven" w:date="2023-03-10T14:05:00Z">
        <w:r w:rsidRPr="000418A2" w:rsidDel="00D31954">
          <w:rPr>
            <w:color w:val="000000" w:themeColor="text1"/>
          </w:rPr>
          <w:delText>t</w:delText>
        </w:r>
        <w:r w:rsidR="00CB2182" w:rsidRPr="000418A2" w:rsidDel="00D31954">
          <w:rPr>
            <w:color w:val="000000" w:themeColor="text1"/>
          </w:rPr>
          <w:delText>his discrepancy</w:delText>
        </w:r>
        <w:r w:rsidRPr="000418A2" w:rsidDel="00D31954">
          <w:rPr>
            <w:color w:val="000000" w:themeColor="text1"/>
          </w:rPr>
          <w:delText xml:space="preserve"> between bird </w:delText>
        </w:r>
      </w:del>
      <w:del w:id="3689" w:author="Mason,David Steven" w:date="2023-02-14T19:50:00Z">
        <w:r w:rsidRPr="000418A2" w:rsidDel="001876E6">
          <w:rPr>
            <w:color w:val="000000" w:themeColor="text1"/>
          </w:rPr>
          <w:delText xml:space="preserve">detections </w:delText>
        </w:r>
      </w:del>
      <w:del w:id="3690" w:author="Mason,David Steven" w:date="2023-03-10T14:05:00Z">
        <w:r w:rsidRPr="000418A2" w:rsidDel="00D31954">
          <w:rPr>
            <w:color w:val="000000" w:themeColor="text1"/>
          </w:rPr>
          <w:delText>and richness</w:delText>
        </w:r>
      </w:del>
      <w:ins w:id="3691" w:author="Mason,David Steven" w:date="2023-03-10T14:05:00Z">
        <w:r w:rsidR="00D31954" w:rsidRPr="000418A2">
          <w:rPr>
            <w:color w:val="000000" w:themeColor="text1"/>
            <w:rPrChange w:id="3692" w:author="Mason,David Steven" w:date="2023-03-11T17:44:00Z">
              <w:rPr>
                <w:highlight w:val="yellow"/>
              </w:rPr>
            </w:rPrChange>
          </w:rPr>
          <w:t>our results</w:t>
        </w:r>
      </w:ins>
      <w:r w:rsidR="00CB2182" w:rsidRPr="000418A2">
        <w:rPr>
          <w:color w:val="000000" w:themeColor="text1"/>
        </w:rPr>
        <w:t xml:space="preserve"> may indicate that increased food </w:t>
      </w:r>
      <w:r w:rsidRPr="000418A2">
        <w:rPr>
          <w:color w:val="000000" w:themeColor="text1"/>
        </w:rPr>
        <w:t xml:space="preserve">resource </w:t>
      </w:r>
      <w:r w:rsidR="00CB2182" w:rsidRPr="000418A2">
        <w:rPr>
          <w:color w:val="000000" w:themeColor="text1"/>
        </w:rPr>
        <w:t xml:space="preserve">richness can be effective for recruiting </w:t>
      </w:r>
      <w:del w:id="3693" w:author="Mason,David Steven" w:date="2023-03-08T18:44:00Z">
        <w:r w:rsidR="007808CD" w:rsidRPr="000418A2" w:rsidDel="00ED62A6">
          <w:rPr>
            <w:color w:val="000000" w:themeColor="text1"/>
          </w:rPr>
          <w:delText xml:space="preserve">diverse </w:delText>
        </w:r>
      </w:del>
      <w:r w:rsidR="00CB2182" w:rsidRPr="000418A2">
        <w:rPr>
          <w:color w:val="000000" w:themeColor="text1"/>
        </w:rPr>
        <w:t>disperser</w:t>
      </w:r>
      <w:ins w:id="3694" w:author="Mason,David Steven" w:date="2023-03-08T18:44:00Z">
        <w:r w:rsidR="00ED62A6" w:rsidRPr="000418A2">
          <w:rPr>
            <w:color w:val="000000" w:themeColor="text1"/>
          </w:rPr>
          <w:t>s</w:t>
        </w:r>
      </w:ins>
      <w:r w:rsidR="00CB2182" w:rsidRPr="000418A2">
        <w:rPr>
          <w:color w:val="000000" w:themeColor="text1"/>
        </w:rPr>
        <w:t xml:space="preserve"> </w:t>
      </w:r>
      <w:del w:id="3695" w:author="Mason,David Steven" w:date="2023-03-08T18:44:00Z">
        <w:r w:rsidR="00CB2182" w:rsidRPr="000418A2" w:rsidDel="00ED62A6">
          <w:rPr>
            <w:color w:val="000000" w:themeColor="text1"/>
          </w:rPr>
          <w:delText xml:space="preserve">communities </w:delText>
        </w:r>
      </w:del>
      <w:r w:rsidR="00CB2182" w:rsidRPr="000418A2">
        <w:rPr>
          <w:color w:val="000000" w:themeColor="text1"/>
        </w:rPr>
        <w:t>to sites</w:t>
      </w:r>
      <w:ins w:id="3696" w:author="Mason,David Steven" w:date="2023-03-08T18:44:00Z">
        <w:r w:rsidR="00ED62A6" w:rsidRPr="000418A2">
          <w:rPr>
            <w:color w:val="000000" w:themeColor="text1"/>
          </w:rPr>
          <w:t xml:space="preserve"> even without </w:t>
        </w:r>
      </w:ins>
      <w:ins w:id="3697" w:author="Mason,David Steven" w:date="2023-03-08T18:45:00Z">
        <w:r w:rsidR="00ED62A6" w:rsidRPr="000418A2">
          <w:rPr>
            <w:color w:val="000000" w:themeColor="text1"/>
          </w:rPr>
          <w:t>many disperser</w:t>
        </w:r>
      </w:ins>
      <w:ins w:id="3698" w:author="Mason,David Steven" w:date="2023-03-11T17:44:00Z">
        <w:r w:rsidR="00966391" w:rsidRPr="000418A2">
          <w:rPr>
            <w:color w:val="000000" w:themeColor="text1"/>
            <w:rPrChange w:id="3699" w:author="Mason,David Steven" w:date="2023-03-11T17:44:00Z">
              <w:rPr>
                <w:highlight w:val="yellow"/>
              </w:rPr>
            </w:rPrChange>
          </w:rPr>
          <w:t xml:space="preserve"> species</w:t>
        </w:r>
      </w:ins>
      <w:ins w:id="3700" w:author="Mason,David Steven" w:date="2023-03-08T18:45:00Z">
        <w:r w:rsidR="00ED62A6" w:rsidRPr="000418A2">
          <w:rPr>
            <w:color w:val="000000" w:themeColor="text1"/>
          </w:rPr>
          <w:t xml:space="preserve"> in the </w:t>
        </w:r>
      </w:ins>
      <w:ins w:id="3701" w:author="Mason,David Steven" w:date="2023-03-11T17:44:00Z">
        <w:r w:rsidR="00966391" w:rsidRPr="000418A2">
          <w:rPr>
            <w:color w:val="000000" w:themeColor="text1"/>
            <w:rPrChange w:id="3702" w:author="Mason,David Steven" w:date="2023-03-11T17:44:00Z">
              <w:rPr>
                <w:highlight w:val="yellow"/>
              </w:rPr>
            </w:rPrChange>
          </w:rPr>
          <w:t>community</w:t>
        </w:r>
      </w:ins>
      <w:del w:id="3703" w:author="Mason,David Steven" w:date="2023-03-08T18:44:00Z">
        <w:r w:rsidR="00CB2182" w:rsidRPr="000418A2" w:rsidDel="00ED62A6">
          <w:rPr>
            <w:color w:val="000000" w:themeColor="text1"/>
          </w:rPr>
          <w:delText xml:space="preserve">, but that individuals may not require multiple feeding events </w:delText>
        </w:r>
      </w:del>
      <w:del w:id="3704" w:author="Mason,David Steven" w:date="2023-02-27T14:54:00Z">
        <w:r w:rsidR="00CB2182" w:rsidRPr="000418A2" w:rsidDel="00CA1CC7">
          <w:rPr>
            <w:color w:val="000000" w:themeColor="text1"/>
          </w:rPr>
          <w:delText xml:space="preserve">at a single feeder </w:delText>
        </w:r>
      </w:del>
      <w:del w:id="3705" w:author="Mason,David Steven" w:date="2023-03-08T18:44:00Z">
        <w:r w:rsidR="00CB2182" w:rsidRPr="000418A2" w:rsidDel="00ED62A6">
          <w:rPr>
            <w:color w:val="000000" w:themeColor="text1"/>
          </w:rPr>
          <w:delText>to achieve the desired benefit</w:delText>
        </w:r>
      </w:del>
      <w:del w:id="3706" w:author="Mason,David Steven" w:date="2023-02-27T14:54:00Z">
        <w:r w:rsidR="00CB2182" w:rsidRPr="000418A2" w:rsidDel="00CA1CC7">
          <w:rPr>
            <w:color w:val="000000" w:themeColor="text1"/>
          </w:rPr>
          <w:delText xml:space="preserve"> </w:delText>
        </w:r>
        <w:r w:rsidRPr="000418A2" w:rsidDel="00CA1CC7">
          <w:rPr>
            <w:color w:val="000000" w:themeColor="text1"/>
          </w:rPr>
          <w:fldChar w:fldCharType="begin"/>
        </w:r>
        <w:r w:rsidRPr="000418A2" w:rsidDel="00CA1CC7">
          <w:rPr>
            <w:color w:val="000000" w:themeColor="text1"/>
          </w:rPr>
          <w:delInstrText xml:space="preserve"> ADDIN ZOTERO_ITEM CSL_CITATION {"citationID":"4WxyAGcP","properties":{"formattedCitation":"(Bergman et al., 2001; Carlo &amp; Morales, 2016)","plainCitation":"(Bergman et al., 2001; Carlo &amp; Morales, 2016)","noteIndex":0},"citationItems":[{"id":305,"uris":["http://zotero.org/users/local/ud9bfypS/items/4KSG946Z"],"itemData":{"id":305,"type":"article-journal","abstract":"1 Many classical models of ungulate foraging are premised on energy maximization, yet limited empirical evidence and untested currency assumptions make the choice of currency a non-trivial issue. The primary constraints on forage intake of ungulates are forage quality and availability. Using a model that incorporates these two constraints, we predicted the optimal biomass of forage patches for ungulate grazers using an energy maximizing vs. a time minimizing strategy. 2 We tested these predictions on wood bison (Bison bison athabascae Rhoads) grazing naturally occurring sedge (Carex atherodes Spreng). The digestive constraint was determined by a series of ad libitum feeding trials using sedge at different stages of growth. Sedge digestibility declined with biomass. Ad libitum intake of sedge by bison declined with sedge digestibility and thus decreased with sedge biomass. On the other hand, short-term sedge intake rates of wood bison increased with biomass. 3 Incorporation of these constraints resulted in the prediction that daily energy gain of bison should be maximized by grazing patches with a biomass of 10 g m−2, whereas a bison could minimize daily foraging time needed to fulfil its energy requirement by cropping patches with a biomass of 279 g m−2. 4 To test these quantitative predictions, we used a staggered mowing regime to convert even-aged stands of sedge to a mosaic of patches varying in quality and quantity. Observations of bison grazing these mosaics indicated that patches of biomass below 120 g m−2 were avoided, while patches of biomass 156 and 219 g m−2 were highly preferred, with the greatest preference for the latter. 5 These results indicate that bison were behaving as time minimizers rather than energy maximizers. Daily cropping times of free-ranging bison from the literature corroborate our results.","container-title":"Journal of Animal Ecology","DOI":"10.1111/j.1365-2656.2001.00496.x","ISSN":"1365-2656","issue":"2","language":"en","note":"_eprint: https://onlinelibrary.wiley.com/doi/pdf/10.1111/j.1365-2656.2001.00496.x","page":"289-300","source":"Wiley Online Library","title":"Ungulate foraging strategies: energy maximizing or time minimizing?","title-short":"Ungulate foraging strategies","volume":"70","author":[{"family":"Bergman","given":"Carita M."},{"family":"Fryxell","given":"John M."},{"family":"Gates","given":"C. Cormack"},{"family":"Fortin","given":"Daniel"}],"issued":{"date-parts":[["2001"]]}}},{"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schema":"https://github.com/citation-style-language/schema/raw/master/csl-citation.json"} </w:delInstrText>
        </w:r>
        <w:r w:rsidRPr="000418A2" w:rsidDel="00CA1CC7">
          <w:rPr>
            <w:color w:val="000000" w:themeColor="text1"/>
          </w:rPr>
          <w:fldChar w:fldCharType="separate"/>
        </w:r>
        <w:r w:rsidR="0028548A" w:rsidRPr="000418A2" w:rsidDel="00CA1CC7">
          <w:rPr>
            <w:noProof/>
            <w:color w:val="000000" w:themeColor="text1"/>
          </w:rPr>
          <w:delText>(Bergman et al., 2001; Carlo &amp; Morales, 2016)</w:delText>
        </w:r>
        <w:r w:rsidRPr="000418A2" w:rsidDel="00CA1CC7">
          <w:rPr>
            <w:color w:val="000000" w:themeColor="text1"/>
          </w:rPr>
          <w:fldChar w:fldCharType="end"/>
        </w:r>
      </w:del>
      <w:r w:rsidR="00CB2182" w:rsidRPr="000418A2">
        <w:rPr>
          <w:color w:val="000000" w:themeColor="text1"/>
        </w:rPr>
        <w:t xml:space="preserve">. </w:t>
      </w:r>
      <w:r w:rsidRPr="000418A2">
        <w:rPr>
          <w:color w:val="000000" w:themeColor="text1"/>
        </w:rPr>
        <w:t>Alternatively, the observed pattern</w:t>
      </w:r>
      <w:r w:rsidR="0007439C" w:rsidRPr="000418A2">
        <w:rPr>
          <w:color w:val="000000" w:themeColor="text1"/>
        </w:rPr>
        <w:t xml:space="preserve">s in bird </w:t>
      </w:r>
      <w:del w:id="3707" w:author="Mason,David Steven" w:date="2023-03-10T14:05:00Z">
        <w:r w:rsidR="0007439C" w:rsidRPr="000418A2" w:rsidDel="00D31954">
          <w:rPr>
            <w:color w:val="000000" w:themeColor="text1"/>
          </w:rPr>
          <w:delText>activity</w:delText>
        </w:r>
        <w:r w:rsidRPr="000418A2" w:rsidDel="00D31954">
          <w:rPr>
            <w:color w:val="000000" w:themeColor="text1"/>
          </w:rPr>
          <w:delText xml:space="preserve"> </w:delText>
        </w:r>
      </w:del>
      <w:ins w:id="3708" w:author="Mason,David Steven" w:date="2023-03-10T14:05:00Z">
        <w:r w:rsidR="00D31954" w:rsidRPr="000418A2">
          <w:rPr>
            <w:color w:val="000000" w:themeColor="text1"/>
          </w:rPr>
          <w:t xml:space="preserve">visitations and richness </w:t>
        </w:r>
      </w:ins>
      <w:r w:rsidRPr="000418A2">
        <w:rPr>
          <w:color w:val="000000" w:themeColor="text1"/>
        </w:rPr>
        <w:t xml:space="preserve">may be explained by competitive interactions among species or individuals at feeders that </w:t>
      </w:r>
      <w:r w:rsidR="007808CD" w:rsidRPr="000418A2">
        <w:rPr>
          <w:color w:val="000000" w:themeColor="text1"/>
        </w:rPr>
        <w:t>stabilize</w:t>
      </w:r>
      <w:r w:rsidRPr="000418A2">
        <w:rPr>
          <w:color w:val="000000" w:themeColor="text1"/>
        </w:rPr>
        <w:t xml:space="preserve"> </w:t>
      </w:r>
      <w:ins w:id="3709" w:author="Mason,David Steven" w:date="2023-03-10T14:05:00Z">
        <w:r w:rsidR="00D31954" w:rsidRPr="000418A2">
          <w:rPr>
            <w:color w:val="000000" w:themeColor="text1"/>
          </w:rPr>
          <w:t xml:space="preserve">total </w:t>
        </w:r>
      </w:ins>
      <w:ins w:id="3710" w:author="Mason,David Steven" w:date="2023-03-08T18:47:00Z">
        <w:r w:rsidR="00ED62A6" w:rsidRPr="000418A2">
          <w:rPr>
            <w:color w:val="000000" w:themeColor="text1"/>
          </w:rPr>
          <w:t xml:space="preserve">species richness </w:t>
        </w:r>
      </w:ins>
      <w:del w:id="3711" w:author="Mason,David Steven" w:date="2023-03-08T18:48:00Z">
        <w:r w:rsidRPr="000418A2" w:rsidDel="00ED62A6">
          <w:rPr>
            <w:color w:val="000000" w:themeColor="text1"/>
          </w:rPr>
          <w:delText xml:space="preserve">overall activity </w:delText>
        </w:r>
      </w:del>
      <w:r w:rsidRPr="000418A2">
        <w:rPr>
          <w:color w:val="000000" w:themeColor="text1"/>
        </w:rPr>
        <w:t xml:space="preserve">even as </w:t>
      </w:r>
      <w:ins w:id="3712" w:author="Mason,David Steven" w:date="2023-03-10T14:06:00Z">
        <w:r w:rsidR="00D31954" w:rsidRPr="000418A2">
          <w:rPr>
            <w:color w:val="000000" w:themeColor="text1"/>
          </w:rPr>
          <w:t>visitations</w:t>
        </w:r>
      </w:ins>
      <w:ins w:id="3713" w:author="Mason,David Steven" w:date="2023-03-08T18:48:00Z">
        <w:r w:rsidR="00ED62A6" w:rsidRPr="000418A2">
          <w:rPr>
            <w:color w:val="000000" w:themeColor="text1"/>
          </w:rPr>
          <w:t xml:space="preserve"> </w:t>
        </w:r>
      </w:ins>
      <w:del w:id="3714" w:author="Mason,David Steven" w:date="2023-03-08T18:47:00Z">
        <w:r w:rsidR="0073215C" w:rsidRPr="000418A2" w:rsidDel="00ED62A6">
          <w:rPr>
            <w:color w:val="000000" w:themeColor="text1"/>
          </w:rPr>
          <w:delText xml:space="preserve">species </w:delText>
        </w:r>
        <w:r w:rsidRPr="000418A2" w:rsidDel="00ED62A6">
          <w:rPr>
            <w:color w:val="000000" w:themeColor="text1"/>
          </w:rPr>
          <w:delText xml:space="preserve">richness </w:delText>
        </w:r>
      </w:del>
      <w:r w:rsidRPr="000418A2">
        <w:rPr>
          <w:color w:val="000000" w:themeColor="text1"/>
        </w:rPr>
        <w:t>increase</w:t>
      </w:r>
      <w:del w:id="3715" w:author="Mason,David Steven" w:date="2023-03-10T14:06:00Z">
        <w:r w:rsidRPr="000418A2" w:rsidDel="00D31954">
          <w:rPr>
            <w:color w:val="000000" w:themeColor="text1"/>
          </w:rPr>
          <w:delText>s</w:delText>
        </w:r>
      </w:del>
      <w:r w:rsidRPr="000418A2">
        <w:rPr>
          <w:color w:val="000000" w:themeColor="text1"/>
        </w:rPr>
        <w:t xml:space="preserve"> </w:t>
      </w:r>
      <w:r w:rsidRPr="000418A2">
        <w:rPr>
          <w:color w:val="000000" w:themeColor="text1"/>
        </w:rPr>
        <w:fldChar w:fldCharType="begin"/>
      </w:r>
      <w:r w:rsidRPr="000418A2">
        <w:rPr>
          <w:color w:val="000000" w:themeColor="text1"/>
        </w:rPr>
        <w:instrText xml:space="preserve"> ADDIN ZOTERO_ITEM CSL_CITATION {"citationID":"sN3EGOSK","properties":{"formattedCitation":"(Leighton et al., 2022; E. T. Miller et al., 2017)","plainCitation":"(Leighton et al., 2022; E. T. Miller et al., 2017)","noteIndex":0},"citationItems":[{"id":310,"uris":["http://zotero.org/users/local/ud9bfypS/items/72N7J8XU"],"itemData":{"id":310,"type":"article-journal","abstract":"Interspecific dominance interactions have consequences for behavior, ecology, and the stability of species coexistence. Determinants of the outcomes of these interspecific interactions are therefore of great interest. However, few large-scale comparative works have demarcated the potential behavioral and morphological traits that explain dominance between species. To delineate which traits may influence species dominance, we rely on a newly established dominance ranking of bird species in North America. We pair these dominance rankings with phylogenetic analysis and incorporate social, morphological, and natural history variables to determine how morphological and social traits contribute. Like previous studies, we find that body mass is a positive predictor of dominance, but we also find that after controlling for body mass, bill length positively predicts a species’ rank in the hierarchy. In addition to morphological traits, we find that species that engage in proportionally more intraspecific fights tend to be less interspecifically dominant. Consequently, both morphological and social variables influence the interspecific dominance rank of a species. Such effects may have downstream consequences for the acquisition of foraging resources and the evolution of a species.","container-title":"Journal of Ornithology","DOI":"10.1007/s10336-022-02022-y","ISSN":"2193-7206","journalAbbreviation":"J Ornithol","language":"en","source":"Springer Link","title":"Both morphological and behavioral traits predict interspecific social dominance in birds","URL":"https://doi.org/10.1007/s10336-022-02022-y","author":[{"family":"Leighton","given":"Gavin M."},{"family":"Lamour","given":"Dominique"},{"family":"Malcolm","given":"Khalil"},{"family":"Miller","given":"Eliot T."}],"accessed":{"date-parts":[["2022",11,22]]},"issued":{"date-parts":[["2022",9,28]]}}},{"id":312,"uris":["http://zotero.org/users/local/ud9bfypS/items/Y2WE2EAU"],"itemData":{"id":312,"type":"article-journal","abstract":"Members of different species often engage in aggressive contests over resources. This series of aggressive contests between species may result in an interspecific dominance hierarchy. Such hierarchies are of interest because they could be used to address a variety of research questions, for example, do similarly ranked species tend to avoid each other in time or space, and what will happen when such species come into contact as climates change? Here, we propose a method for creating a continental-scale hierarchy, and we make initial analyses based on this hierarchy. Leveraging the existing network of citizen scientists from Project FeederWatch, we collected the data with which to create a continent-spanning interspecific dominance hierarchy that included species that do not currently have overlapping geographic distributions. We quantified the extent of intransitivities (rock-paper-scissors relationships) in the hierarchy, as intransitivities can promote local species’ coexistence. Overall, the hierarchy was nearly linear, and largely predicted by body mass, although there were clade-specific deviations from the average mass–dominance relationship. Warblers and orioles, for instance, were more dominant than expected based on their body mass, while buntings, grosbeaks, and doves were less dominant than expected. Intransitive relationships were rare. Few interactions were reported between close relatives and ecological competitors like Mountain and Black-capped Chickadees, as such species often have only marginally overlapping geographic distributions, restricting opportunity for observation. Yet, these species’ ranks—emergent properties of the network—were often in agreement with targeted studies of dominance relationships between them.","container-title":"Behavioral Ecology","DOI":"10.1093/beheco/arx108","ISSN":"1045-2249","issue":"6","journalAbbreviation":"Behavioral Ecology","page":"1454-1463","source":"Silverchair","title":"Fighting over food unites the birds of North America in a continental dominance hierarchy","volume":"28","author":[{"family":"Miller","given":"Eliot T"},{"family":"Bonter","given":"David N"},{"family":"Eldermire","given":"Charles"},{"family":"Freeman","given":"Benjamin G"},{"family":"Greig","given":"Emma I"},{"family":"Harmon","given":"Luke J"},{"family":"Lisle","given":"Curtis"},{"family":"Hochachka","given":"Wesley M"}],"issued":{"date-parts":[["2017",11,13]]}}}],"schema":"https://github.com/citation-style-language/schema/raw/master/csl-citation.json"} </w:instrText>
      </w:r>
      <w:r w:rsidRPr="000418A2">
        <w:rPr>
          <w:color w:val="000000" w:themeColor="text1"/>
        </w:rPr>
        <w:fldChar w:fldCharType="separate"/>
      </w:r>
      <w:r w:rsidR="0028548A" w:rsidRPr="000418A2">
        <w:rPr>
          <w:noProof/>
          <w:color w:val="000000" w:themeColor="text1"/>
        </w:rPr>
        <w:t>(</w:t>
      </w:r>
      <w:del w:id="3716" w:author="Mason,David Steven" w:date="2023-02-27T14:57:00Z">
        <w:r w:rsidR="0028548A" w:rsidRPr="000418A2" w:rsidDel="00C6142A">
          <w:rPr>
            <w:noProof/>
            <w:color w:val="000000" w:themeColor="text1"/>
          </w:rPr>
          <w:delText>Leighton et al., 2022;</w:delText>
        </w:r>
      </w:del>
      <w:ins w:id="3717" w:author="Mason,David Steven" w:date="2023-02-27T14:59:00Z">
        <w:r w:rsidR="00C6142A" w:rsidRPr="000418A2">
          <w:rPr>
            <w:noProof/>
            <w:color w:val="000000" w:themeColor="text1"/>
          </w:rPr>
          <w:t>Galbraith, 2017</w:t>
        </w:r>
      </w:ins>
      <w:ins w:id="3718" w:author="Mason,David Steven" w:date="2023-02-27T15:00:00Z">
        <w:r w:rsidR="00C6142A" w:rsidRPr="000418A2">
          <w:rPr>
            <w:noProof/>
            <w:color w:val="000000" w:themeColor="text1"/>
          </w:rPr>
          <w:t xml:space="preserve">; </w:t>
        </w:r>
      </w:ins>
      <w:del w:id="3719" w:author="Mason,David Steven" w:date="2023-02-27T14:57:00Z">
        <w:r w:rsidR="0028548A" w:rsidRPr="000418A2" w:rsidDel="00C6142A">
          <w:rPr>
            <w:noProof/>
            <w:color w:val="000000" w:themeColor="text1"/>
          </w:rPr>
          <w:delText xml:space="preserve"> </w:delText>
        </w:r>
      </w:del>
      <w:del w:id="3720" w:author="Mason,David Steven" w:date="2023-02-27T14:55:00Z">
        <w:r w:rsidR="0028548A" w:rsidRPr="000418A2" w:rsidDel="00CA1CC7">
          <w:rPr>
            <w:noProof/>
            <w:color w:val="000000" w:themeColor="text1"/>
          </w:rPr>
          <w:delText xml:space="preserve">E. T. </w:delText>
        </w:r>
      </w:del>
      <w:r w:rsidR="0028548A" w:rsidRPr="000418A2">
        <w:rPr>
          <w:noProof/>
          <w:color w:val="000000" w:themeColor="text1"/>
        </w:rPr>
        <w:t>Miller et al., 2017)</w:t>
      </w:r>
      <w:r w:rsidRPr="000418A2">
        <w:rPr>
          <w:color w:val="000000" w:themeColor="text1"/>
        </w:rPr>
        <w:fldChar w:fldCharType="end"/>
      </w:r>
      <w:r w:rsidRPr="000418A2">
        <w:rPr>
          <w:color w:val="000000" w:themeColor="text1"/>
        </w:rPr>
        <w:t>. Collectively</w:t>
      </w:r>
      <w:r w:rsidR="00CB2182" w:rsidRPr="000418A2">
        <w:rPr>
          <w:color w:val="000000" w:themeColor="text1"/>
        </w:rPr>
        <w:t xml:space="preserve">, our observations </w:t>
      </w:r>
      <w:r w:rsidRPr="000418A2">
        <w:rPr>
          <w:color w:val="000000" w:themeColor="text1"/>
        </w:rPr>
        <w:t xml:space="preserve">of bird vectors at feeders likely indicate a complex </w:t>
      </w:r>
      <w:r w:rsidR="00CB2182" w:rsidRPr="000418A2">
        <w:rPr>
          <w:color w:val="000000" w:themeColor="text1"/>
        </w:rPr>
        <w:t xml:space="preserve">relationship </w:t>
      </w:r>
      <w:r w:rsidRPr="000418A2">
        <w:rPr>
          <w:color w:val="000000" w:themeColor="text1"/>
        </w:rPr>
        <w:t xml:space="preserve">among resource </w:t>
      </w:r>
      <w:del w:id="3721" w:author="Mason,David Steven" w:date="2023-03-08T18:57:00Z">
        <w:r w:rsidRPr="000418A2" w:rsidDel="001B5E76">
          <w:rPr>
            <w:color w:val="000000" w:themeColor="text1"/>
          </w:rPr>
          <w:delText>tracking</w:delText>
        </w:r>
      </w:del>
      <w:ins w:id="3722" w:author="Mason,David Steven" w:date="2023-03-08T18:57:00Z">
        <w:r w:rsidR="001B5E76" w:rsidRPr="000418A2">
          <w:rPr>
            <w:color w:val="000000" w:themeColor="text1"/>
          </w:rPr>
          <w:t>richness</w:t>
        </w:r>
      </w:ins>
      <w:r w:rsidRPr="000418A2">
        <w:rPr>
          <w:color w:val="000000" w:themeColor="text1"/>
        </w:rPr>
        <w:t xml:space="preserve">, vector diet, and </w:t>
      </w:r>
      <w:del w:id="3723" w:author="Mason,David Steven" w:date="2023-03-08T18:57:00Z">
        <w:r w:rsidR="00C64F84" w:rsidRPr="000418A2" w:rsidDel="001B5E76">
          <w:rPr>
            <w:color w:val="000000" w:themeColor="text1"/>
          </w:rPr>
          <w:delText xml:space="preserve">ecological </w:delText>
        </w:r>
      </w:del>
      <w:ins w:id="3724" w:author="Mason,David Steven" w:date="2023-03-08T18:57:00Z">
        <w:r w:rsidR="001B5E76" w:rsidRPr="000418A2">
          <w:rPr>
            <w:color w:val="000000" w:themeColor="text1"/>
          </w:rPr>
          <w:t xml:space="preserve">vector </w:t>
        </w:r>
      </w:ins>
      <w:r w:rsidRPr="000418A2">
        <w:rPr>
          <w:color w:val="000000" w:themeColor="text1"/>
        </w:rPr>
        <w:t xml:space="preserve">interactions that drive </w:t>
      </w:r>
      <w:r w:rsidR="00CB2182" w:rsidRPr="000418A2">
        <w:rPr>
          <w:color w:val="000000" w:themeColor="text1"/>
        </w:rPr>
        <w:t xml:space="preserve">the </w:t>
      </w:r>
      <w:r w:rsidRPr="000418A2">
        <w:rPr>
          <w:color w:val="000000" w:themeColor="text1"/>
        </w:rPr>
        <w:t xml:space="preserve">activity </w:t>
      </w:r>
      <w:r w:rsidR="00CB2182" w:rsidRPr="000418A2">
        <w:rPr>
          <w:color w:val="000000" w:themeColor="text1"/>
        </w:rPr>
        <w:t>of animal communities</w:t>
      </w:r>
      <w:r w:rsidRPr="000418A2">
        <w:rPr>
          <w:color w:val="000000" w:themeColor="text1"/>
        </w:rPr>
        <w:t xml:space="preserve"> </w:t>
      </w:r>
      <w:del w:id="3725" w:author="Mason,David Steven" w:date="2023-03-08T18:57:00Z">
        <w:r w:rsidRPr="000418A2" w:rsidDel="001B5E76">
          <w:rPr>
            <w:color w:val="000000" w:themeColor="text1"/>
          </w:rPr>
          <w:delText>associated with</w:delText>
        </w:r>
      </w:del>
      <w:ins w:id="3726" w:author="Mason,David Steven" w:date="2023-03-08T18:57:00Z">
        <w:r w:rsidR="001B5E76" w:rsidRPr="000418A2">
          <w:rPr>
            <w:color w:val="000000" w:themeColor="text1"/>
          </w:rPr>
          <w:t>at</w:t>
        </w:r>
      </w:ins>
      <w:r w:rsidRPr="000418A2">
        <w:rPr>
          <w:color w:val="000000" w:themeColor="text1"/>
        </w:rPr>
        <w:t xml:space="preserve"> food resources. </w:t>
      </w:r>
    </w:p>
    <w:p w14:paraId="540587AF" w14:textId="5CE93BEE" w:rsidR="00CB2182" w:rsidRPr="000418A2" w:rsidRDefault="005D5F0E">
      <w:pPr>
        <w:spacing w:line="360" w:lineRule="auto"/>
        <w:ind w:firstLine="720"/>
        <w:rPr>
          <w:color w:val="000000" w:themeColor="text1"/>
        </w:rPr>
        <w:pPrChange w:id="3727" w:author="Mason,David Steven" w:date="2023-02-17T14:13:00Z">
          <w:pPr>
            <w:spacing w:line="480" w:lineRule="auto"/>
            <w:ind w:firstLine="720"/>
          </w:pPr>
        </w:pPrChange>
      </w:pPr>
      <w:r w:rsidRPr="000418A2">
        <w:rPr>
          <w:color w:val="000000" w:themeColor="text1"/>
        </w:rPr>
        <w:t xml:space="preserve">We observed a positive relationship </w:t>
      </w:r>
      <w:del w:id="3728" w:author="Mason,David Steven" w:date="2023-02-17T19:32:00Z">
        <w:r w:rsidRPr="000418A2" w:rsidDel="00C5035E">
          <w:rPr>
            <w:color w:val="000000" w:themeColor="text1"/>
          </w:rPr>
          <w:delText xml:space="preserve">among </w:delText>
        </w:r>
      </w:del>
      <w:ins w:id="3729" w:author="Mason,David Steven" w:date="2023-02-17T19:32:00Z">
        <w:r w:rsidR="00C5035E" w:rsidRPr="000418A2">
          <w:rPr>
            <w:color w:val="000000" w:themeColor="text1"/>
          </w:rPr>
          <w:t xml:space="preserve">between </w:t>
        </w:r>
      </w:ins>
      <w:r w:rsidRPr="000418A2">
        <w:rPr>
          <w:color w:val="000000" w:themeColor="text1"/>
        </w:rPr>
        <w:t>the presence of resources and seed rain, which echoe</w:t>
      </w:r>
      <w:r w:rsidR="00764EA2" w:rsidRPr="000418A2">
        <w:rPr>
          <w:color w:val="000000" w:themeColor="text1"/>
        </w:rPr>
        <w:t>s</w:t>
      </w:r>
      <w:r w:rsidRPr="000418A2">
        <w:rPr>
          <w:color w:val="000000" w:themeColor="text1"/>
        </w:rPr>
        <w:t xml:space="preserve"> previous work demonstrating the indirect effect</w:t>
      </w:r>
      <w:r w:rsidR="0073215C" w:rsidRPr="000418A2">
        <w:rPr>
          <w:color w:val="000000" w:themeColor="text1"/>
        </w:rPr>
        <w:t>s</w:t>
      </w:r>
      <w:r w:rsidRPr="000418A2">
        <w:rPr>
          <w:color w:val="000000" w:themeColor="text1"/>
        </w:rPr>
        <w:t xml:space="preserve"> of resources</w:t>
      </w:r>
      <w:ins w:id="3730" w:author="Mason,David Steven" w:date="2023-02-27T15:43:00Z">
        <w:r w:rsidR="000B49D0" w:rsidRPr="000418A2">
          <w:rPr>
            <w:color w:val="000000" w:themeColor="text1"/>
          </w:rPr>
          <w:t xml:space="preserve"> and attractive wildlife </w:t>
        </w:r>
      </w:ins>
      <w:ins w:id="3731" w:author="Mason,David Steven" w:date="2023-02-27T15:44:00Z">
        <w:r w:rsidR="000B49D0" w:rsidRPr="000418A2">
          <w:rPr>
            <w:color w:val="000000" w:themeColor="text1"/>
          </w:rPr>
          <w:t>locations</w:t>
        </w:r>
      </w:ins>
      <w:r w:rsidRPr="000418A2">
        <w:rPr>
          <w:color w:val="000000" w:themeColor="text1"/>
        </w:rPr>
        <w:t xml:space="preserve"> on plant </w:t>
      </w:r>
      <w:r w:rsidRPr="00A91602">
        <w:rPr>
          <w:color w:val="000000" w:themeColor="text1"/>
        </w:rPr>
        <w:t>communities</w:t>
      </w:r>
      <w:r w:rsidR="00EB40B5" w:rsidRPr="00A91602">
        <w:rPr>
          <w:color w:val="000000" w:themeColor="text1"/>
        </w:rPr>
        <w:t xml:space="preserve"> </w:t>
      </w:r>
      <w:r w:rsidRPr="00A91602">
        <w:rPr>
          <w:color w:val="000000" w:themeColor="text1"/>
        </w:rPr>
        <w:fldChar w:fldCharType="begin"/>
      </w:r>
      <w:r w:rsidRPr="00A91602">
        <w:rPr>
          <w:color w:val="000000" w:themeColor="text1"/>
        </w:rPr>
        <w:instrText xml:space="preserve"> ADDIN ZOTERO_ITEM CSL_CITATION {"citationID":"GcyWpiqe","properties":{"formattedCitation":"(Archibald et al., 2005; Carlo &amp; Morales, 2016; Hempson et al., 2017; Schmidt, 2003)","plainCitation":"(Archibald et al., 2005; Carlo &amp; Morales, 2016; Hempson et al., 2017; Schmidt, 2003)","noteIndex":0},"citationItems":[{"id":341,"uris":["http://zotero.org/users/local/ud9bfypS/items/WBWIN6CR"],"itemData":{"id":341,"type":"article-journal","abstract":"The effects of fire–grazing interactions on grass communities are difficult to identify because fire and grazing influence each other on a landscape scale. Persistent heavy grazing can prevent the spread of fire by breaking up the grass layer. In contrast, frequent burning might inhibit the persistence of grazed patches by attracting grazers to the post-burn green flush. We explored the effect of burning on grazing activity, and the persistence of grazed patches, in a landscape-level experiment in a South African savanna. We created 17 grazed patches by mowing grass in a 20 m diameter plot, with an adjacent un-mown control. We used dung counts as a measure of grazer visitation, and grass height as a measure of grazing intensity, at each of the sites over a year. Nearly all mowing treatments resulted in a rapid increase in grazing activity relative to controls (on average, 4–6 times more dung was found on mown sites). Subsequent fates of the grazed patches depended on their location with respect to fire. Burned areas drew animals off nearby unburned grazed patches, which then recovered lost biomass. Patches &gt;1.5 km from burns remained grazed short. Frequent large fires might prevent areas of heavy grazing from persisting in the landscape, and thus limit the spread of grazing-adapted grasses. Spatial information on fire frequencies in the park was used to explore the influence that the “magnet effect” of fire can have on grass communities. We mapped the distribution of tall, bunch grasslands and grazing-lawn grasslands using a 1999 Landsat TM satellite image. The extent of grazing lawns was directly related to fire return interval. Areas with a fire return of &lt;4 years had less lawn grass than would be expected from the proportions of lawn grass in the park. A logistic regression analysis, which used various environmental variables known to influence grazing, showed fire history to be an important predictor of grazing-lawn distributions. This work shows that, by influencing where, when, and for how long animals graze a patch, fire can influence the competitive balance between grazing-tolerant, and grazing-intolerant grass species and affect their distributions in the landscape. We discuss the implications of this research for the management of natural grazing systems and rangelands.","container-title":"Ecological Applications","DOI":"10.1890/03-5210","ISSN":"1939-5582","issue":"1","language":"en","note":"_eprint: https://onlinelibrary.wiley.com/doi/pdf/10.1890/03-5210","page":"96-109","source":"Wiley Online Library","title":"Shaping the Landscape: Fire–Grazer Interactions in an African Savanna","title-short":"Shaping the Landscape","volume":"15","author":[{"family":"Archibald","given":"S."},{"family":"Bond","given":"W. J."},{"family":"Stock","given":"W. D."},{"family":"Fairbanks","given":"D. H. K."}],"issued":{"date-parts":[["2005"]]}}},{"id":164,"uris":["http://zotero.org/users/local/ud9bfypS/items/LC2C5L3P"],"itemData":{"id":164,"type":"article-journal","abstract":"Regenerated forests now compose over half of the world's tropical forest cover and are increasingly important as providers of ecosystem services, freshwater, and biodiversity conservation. Much of the value and functionality of regenerating forests depends on the plant diversity they contain. Tropical forest diversity is strongly shaped by mutualistic interactions between plants and fruit-eating animals (frugivores) that disperse seeds. Here we show how seed dispersal by birds can influence the speed and diversity of early successional forests in Puerto Rico. For two years, we monitored the monthly fruit production of bird-dispersed plants on a fragmented landscape, and measured seed dispersal activity of birds and plant establishment in experimental plots located in deforested areas. Two predominantly omnivorous bird species, the Northern Mockingbird (Mimus polyglottos) and the Gray Kingbird (Tyrannus dominicensis), proved critical for speeding up the establishment of woody plants and increasing the species richness and diversity of the seed rain in deforested areas. Seed dispersal by these generalists increased the odds for rare plant species to disperse and establish in experimental forest-regeneration plots. Results indicate that birds that mix fruit and insects in their diets and actively forage across open and forested habitats can play keystone roles in the regeneration of mutualistic plant–animal communities. Furthermore, our analyses reveal that rare-biased (antiapostatic) frugivory and seed dispersal is the mechanism responsible for increasing plant diversity in the early-regenerating community.","container-title":"Ecology","DOI":"10.1890/15-2147.1","ISSN":"1939-9170","issue":"7","language":"en","note":"_eprint: https://onlinelibrary.wiley.com/doi/pdf/10.1890/15-2147.1","page":"1819-1831","source":"Wiley Online Library","title":"Generalist birds promote tropical forest regeneration and increase plant diversity via rare-biased seed dispersal","volume":"97","author":[{"family":"Carlo","given":"Tomás A."},{"family":"Morales","given":"Juan M."}],"issued":{"date-parts":[["2016"]]}}},{"id":57,"uris":["http://zotero.org/users/local/ud9bfypS/items/5X2NCK3M"],"itemData":{"id":57,"type":"article-journal","abstract":"The extirpation of native wildlife species and widespread establishment of livestock farming has dramatically distorted large mammal herbivore communities across the globe. Ecological theory suggests that these shifts in the form and the intensity of herbivory have had substantial impacts on a range of ecosystem processes, but for most ecosystems it is impossible to quantify these changes accurately. We address these challenges using species-level biomass data from sub-Saharan Africa for both present day and reconstructed historical herbivore communities. Our analyses reveal pronounced herbivore biomass losses in wetter areas and substantial biomass increases and functional type turnover in arid regions. Fire prevalence is likely to have been altered over vast areas where grazer biomass has transitioned to above or below the threshold at which grass fuel reduction can suppress fire. Overall, shifts in the functional composition of herbivore communities promote an expansion of woody cover. Total herbivore methane emissions have more than doubled, but lateral nutrient diffusion capacity is below 5% of past levels. The release of fundamental ecological constraints on herbivore communities in arid regions appears to pose greater threats to ecosystem function than do biomass losses in mesic regions, where fire remains the major consumer.","container-title":"Scientific Reports","DOI":"10.1038/s41598-017-17348-4","ISSN":"2045-2322","issue":"1","journalAbbreviation":"Sci Rep","language":"en","license":"2017 The Author(s)","note":"Bandiera_abtest: a\nCc_license_type: cc_by\nCg_type: Nature Research Journals\nnumber: 1\nPrimary_atype: Research\npublisher: Nature Publishing Group\nSubject_term: Biogeochemistry;Ecosystem ecology;Macroecology\nSubject_term_id: biogeochemistry;ecosystem-ecology;macroecology","page":"17196","source":"www.nature.com","title":"The consequences of replacing wildlife with livestock in Africa","volume":"7","author":[{"family":"Hempson","given":"Gareth P."},{"family":"Archibald","given":"Sally"},{"family":"Bond","given":"William J."}],"issued":{"date-parts":[["2017",12,8]]}}},{"id":308,"uris":["http://zotero.org/users/local/ud9bfypS/items/PNR6JYHD"],"itemData":{"id":308,"type":"article-journal","abstract":"Many terrestrial ecosystems are characterized by intermittent production of abundant resources for consumers, termed pulsed resources. The impact of resource pulses on populations downwind of the initial pulse are only beginning to be characterized, while the relationship between the frequencies of pulses and the long-term growth rate of affected species is unknown. I monitored the reproductive success of veeries (Catharus fuscescens) breeding in oak-dominated forest in southeastern New York State from 1998 to 2002. During this time veeries experienced high interannual variability in growth rates as a consequence of trophic cascades stemming from pulsed production of acorns. Rodent populations that benefited from acorns also depredated veery nests, while raptors that increased in response to rodent outbreaks are major predators on adult and juvenile birds. Veeries may recoup losses following low to moderate acorn crops that lead to rodent population declines. Thus, veeries fluctuate between years of positive and negative growth rate, however, long-term population trends, and thus true source-sink designation, cannot be made until the frequency of various year types is characterized. I simulated long-term growth rates using reproductive parameters estimated from field studies and survivorship data from the literature. Simulations suggest that variability in the frequency of masting events in oaks can lead to </w:instrText>
      </w:r>
      <w:r w:rsidRPr="00A91602">
        <w:rPr>
          <w:rFonts w:ascii="Cambria Math" w:hAnsi="Cambria Math" w:cs="Cambria Math"/>
          <w:color w:val="000000" w:themeColor="text1"/>
        </w:rPr>
        <w:instrText>∼</w:instrText>
      </w:r>
      <w:r w:rsidRPr="00A91602">
        <w:rPr>
          <w:color w:val="000000" w:themeColor="text1"/>
        </w:rPr>
        <w:instrText xml:space="preserve">10% fluctuation in long-term growth rates in veeries. These studies suggest that temporal variability in masting dynamics has the potential to substantially influence songbird population trends. Furthermore, spatial variability in masting characteristics (e.g. the frequency of masting events and/or the size of seed crops) may greatly contribute to regional differences in songbird population trends. Because even less is known about the relationship between sizes of acorn crops and songbird populations, the influence of pulses in seed production on songbird population dynamics is likely to be underestimated.","container-title":"Oikos","DOI":"10.1034/j.1600-0706.2003.12462.x","ISSN":"1600-0706","issue":"3","language":"en","note":"_eprint: https://onlinelibrary.wiley.com/doi/pdf/10.1034/j.1600-0706.2003.12462.x","page":"548-558","source":"Wiley Online Library","title":"Linking frequencies of acorn masting in temperate forests to long-term population growth rates in a songbird: the veery (Catharus fuscescens)","title-short":"Linking frequencies of acorn masting in temperate forests to long-term population growth rates in a songbird","volume":"103","author":[{"family":"Schmidt","given":"Kenneth A."}],"issued":{"date-parts":[["2003"]]}}}],"schema":"https://github.com/citation-style-language/schema/raw/master/csl-citation.json"} </w:instrText>
      </w:r>
      <w:r w:rsidRPr="00A91602">
        <w:rPr>
          <w:color w:val="000000" w:themeColor="text1"/>
        </w:rPr>
        <w:fldChar w:fldCharType="separate"/>
      </w:r>
      <w:r w:rsidR="009A5020" w:rsidRPr="00A91602">
        <w:rPr>
          <w:noProof/>
          <w:color w:val="000000" w:themeColor="text1"/>
        </w:rPr>
        <w:t xml:space="preserve">(Archibald et al., 2005; </w:t>
      </w:r>
      <w:ins w:id="3732" w:author="Mason,David Steven" w:date="2023-02-27T15:37:00Z">
        <w:r w:rsidR="004E6272" w:rsidRPr="00A91602">
          <w:rPr>
            <w:noProof/>
            <w:color w:val="000000" w:themeColor="text1"/>
          </w:rPr>
          <w:t xml:space="preserve">Boggess et al., 2021; </w:t>
        </w:r>
      </w:ins>
      <w:r w:rsidR="009A5020" w:rsidRPr="00A91602">
        <w:rPr>
          <w:noProof/>
          <w:color w:val="000000" w:themeColor="text1"/>
        </w:rPr>
        <w:t>Carlo &amp; Morales, 2016</w:t>
      </w:r>
      <w:ins w:id="3733" w:author="Mason,David Steven" w:date="2023-02-27T15:40:00Z">
        <w:r w:rsidR="004E6272" w:rsidRPr="00A91602">
          <w:rPr>
            <w:noProof/>
            <w:color w:val="000000" w:themeColor="text1"/>
          </w:rPr>
          <w:t xml:space="preserve">; </w:t>
        </w:r>
      </w:ins>
      <w:r w:rsidR="005E372C" w:rsidRPr="00A91602">
        <w:rPr>
          <w:noProof/>
          <w:color w:val="000000" w:themeColor="text1"/>
        </w:rPr>
        <w:t xml:space="preserve">Gleditsch et al., 2017; Kwit et al., 2004; </w:t>
      </w:r>
      <w:r w:rsidR="005E372C" w:rsidRPr="00A91602">
        <w:rPr>
          <w:rFonts w:ascii="Calibri" w:cs="Calibri"/>
          <w:color w:val="000000" w:themeColor="text1"/>
        </w:rPr>
        <w:t>Rodríguez-Pérez et al., 2014;</w:t>
      </w:r>
      <w:r w:rsidR="005E372C" w:rsidRPr="00A91602">
        <w:rPr>
          <w:noProof/>
          <w:color w:val="000000" w:themeColor="text1"/>
        </w:rPr>
        <w:t xml:space="preserve"> </w:t>
      </w:r>
      <w:ins w:id="3734" w:author="Mason,David Steven" w:date="2023-02-27T15:40:00Z">
        <w:r w:rsidR="004E6272" w:rsidRPr="00A91602">
          <w:rPr>
            <w:noProof/>
            <w:color w:val="000000" w:themeColor="text1"/>
          </w:rPr>
          <w:t>Sala</w:t>
        </w:r>
      </w:ins>
      <w:ins w:id="3735" w:author="Mason,David Steven" w:date="2023-02-27T15:41:00Z">
        <w:r w:rsidR="000B49D0" w:rsidRPr="00A91602">
          <w:rPr>
            <w:noProof/>
            <w:color w:val="000000" w:themeColor="text1"/>
          </w:rPr>
          <w:t>zar</w:t>
        </w:r>
        <w:r w:rsidR="000B49D0" w:rsidRPr="00A91602">
          <w:rPr>
            <w:i/>
            <w:iCs/>
            <w:noProof/>
            <w:color w:val="000000" w:themeColor="text1"/>
          </w:rPr>
          <w:t xml:space="preserve"> </w:t>
        </w:r>
        <w:r w:rsidR="000B49D0" w:rsidRPr="00A91602">
          <w:rPr>
            <w:noProof/>
            <w:color w:val="000000" w:themeColor="text1"/>
          </w:rPr>
          <w:t>et al., 2013</w:t>
        </w:r>
      </w:ins>
      <w:ins w:id="3736" w:author="Mason,David Steven" w:date="2023-03-10T14:14:00Z">
        <w:r w:rsidR="005E5FB4" w:rsidRPr="00A91602">
          <w:rPr>
            <w:noProof/>
            <w:color w:val="000000" w:themeColor="text1"/>
          </w:rPr>
          <w:t>; Mason et al., 2022</w:t>
        </w:r>
      </w:ins>
      <w:del w:id="3737" w:author="Mason,David Steven" w:date="2023-02-27T15:37:00Z">
        <w:r w:rsidR="009A5020" w:rsidRPr="00A91602" w:rsidDel="004E6272">
          <w:rPr>
            <w:noProof/>
            <w:color w:val="000000" w:themeColor="text1"/>
          </w:rPr>
          <w:delText xml:space="preserve">; </w:delText>
        </w:r>
      </w:del>
      <w:del w:id="3738" w:author="Mason,David Steven" w:date="2023-02-27T15:30:00Z">
        <w:r w:rsidR="009A5020" w:rsidRPr="00A91602" w:rsidDel="004E6272">
          <w:rPr>
            <w:noProof/>
            <w:color w:val="000000" w:themeColor="text1"/>
          </w:rPr>
          <w:delText xml:space="preserve">Hempson et al., 2017; </w:delText>
        </w:r>
      </w:del>
      <w:del w:id="3739" w:author="Mason,David Steven" w:date="2023-02-27T15:37:00Z">
        <w:r w:rsidR="009A5020" w:rsidRPr="00A91602" w:rsidDel="004E6272">
          <w:rPr>
            <w:noProof/>
            <w:color w:val="000000" w:themeColor="text1"/>
          </w:rPr>
          <w:delText>Schmidt, 2003</w:delText>
        </w:r>
      </w:del>
      <w:r w:rsidR="009A5020" w:rsidRPr="00A91602">
        <w:rPr>
          <w:noProof/>
          <w:color w:val="000000" w:themeColor="text1"/>
        </w:rPr>
        <w:t>)</w:t>
      </w:r>
      <w:r w:rsidRPr="00A91602">
        <w:rPr>
          <w:color w:val="000000" w:themeColor="text1"/>
        </w:rPr>
        <w:fldChar w:fldCharType="end"/>
      </w:r>
      <w:r w:rsidR="00CB2182" w:rsidRPr="000418A2">
        <w:rPr>
          <w:color w:val="000000" w:themeColor="text1"/>
        </w:rPr>
        <w:t xml:space="preserve">. </w:t>
      </w:r>
      <w:r w:rsidRPr="000418A2">
        <w:rPr>
          <w:color w:val="000000" w:themeColor="text1"/>
        </w:rPr>
        <w:t xml:space="preserve">Moreover, we demonstrated that </w:t>
      </w:r>
      <w:r w:rsidR="00CB2182" w:rsidRPr="000418A2">
        <w:rPr>
          <w:color w:val="000000" w:themeColor="text1"/>
        </w:rPr>
        <w:t>resources can</w:t>
      </w:r>
      <w:ins w:id="3740" w:author="Mason,David Steven" w:date="2023-03-10T14:10:00Z">
        <w:r w:rsidR="005E5FB4" w:rsidRPr="000418A2">
          <w:rPr>
            <w:color w:val="000000" w:themeColor="text1"/>
          </w:rPr>
          <w:t xml:space="preserve"> gradually</w:t>
        </w:r>
      </w:ins>
      <w:r w:rsidR="00CB2182" w:rsidRPr="000418A2">
        <w:rPr>
          <w:color w:val="000000" w:themeColor="text1"/>
        </w:rPr>
        <w:t xml:space="preserve"> indirectly influence plant communities</w:t>
      </w:r>
      <w:ins w:id="3741" w:author="Mason,David Steven" w:date="2023-03-10T14:09:00Z">
        <w:r w:rsidR="005E5FB4" w:rsidRPr="000418A2">
          <w:rPr>
            <w:color w:val="000000" w:themeColor="text1"/>
          </w:rPr>
          <w:t xml:space="preserve"> over time</w:t>
        </w:r>
      </w:ins>
      <w:r w:rsidR="00CB2182" w:rsidRPr="000418A2">
        <w:rPr>
          <w:color w:val="000000" w:themeColor="text1"/>
        </w:rPr>
        <w:t xml:space="preserve"> by </w:t>
      </w:r>
      <w:r w:rsidRPr="000418A2">
        <w:rPr>
          <w:color w:val="000000" w:themeColor="text1"/>
        </w:rPr>
        <w:t xml:space="preserve">increasing </w:t>
      </w:r>
      <w:r w:rsidR="0073215C" w:rsidRPr="000418A2">
        <w:rPr>
          <w:color w:val="000000" w:themeColor="text1"/>
        </w:rPr>
        <w:t xml:space="preserve">the </w:t>
      </w:r>
      <w:ins w:id="3742" w:author="Mason,David Steven" w:date="2023-03-10T14:08:00Z">
        <w:r w:rsidR="005E5FB4" w:rsidRPr="000418A2">
          <w:rPr>
            <w:color w:val="000000" w:themeColor="text1"/>
          </w:rPr>
          <w:t xml:space="preserve">amount and </w:t>
        </w:r>
      </w:ins>
      <w:r w:rsidR="0073215C" w:rsidRPr="000418A2">
        <w:rPr>
          <w:color w:val="000000" w:themeColor="text1"/>
        </w:rPr>
        <w:t xml:space="preserve">species richness of </w:t>
      </w:r>
      <w:r w:rsidR="00CB2182" w:rsidRPr="000418A2">
        <w:rPr>
          <w:color w:val="000000" w:themeColor="text1"/>
        </w:rPr>
        <w:t>seed rain</w:t>
      </w:r>
      <w:r w:rsidRPr="000418A2">
        <w:rPr>
          <w:color w:val="000000" w:themeColor="text1"/>
        </w:rPr>
        <w:t xml:space="preserve">. </w:t>
      </w:r>
      <w:ins w:id="3743" w:author="Mason,David Steven" w:date="2023-03-11T17:45:00Z">
        <w:r w:rsidR="00966391" w:rsidRPr="000418A2">
          <w:rPr>
            <w:color w:val="000000" w:themeColor="text1"/>
          </w:rPr>
          <w:t xml:space="preserve">However, </w:t>
        </w:r>
        <w:r w:rsidR="00966391" w:rsidRPr="000418A2">
          <w:rPr>
            <w:color w:val="000000" w:themeColor="text1"/>
            <w:rPrChange w:id="3744" w:author="Mason,David Steven" w:date="2023-03-11T17:45:00Z">
              <w:rPr>
                <w:highlight w:val="yellow"/>
              </w:rPr>
            </w:rPrChange>
          </w:rPr>
          <w:t>t</w:t>
        </w:r>
      </w:ins>
      <w:del w:id="3745" w:author="Mason,David Steven" w:date="2023-03-11T17:45:00Z">
        <w:r w:rsidR="00921F11" w:rsidRPr="000418A2" w:rsidDel="00966391">
          <w:rPr>
            <w:color w:val="000000" w:themeColor="text1"/>
          </w:rPr>
          <w:delText>T</w:delText>
        </w:r>
      </w:del>
      <w:r w:rsidR="00921F11" w:rsidRPr="000418A2">
        <w:rPr>
          <w:color w:val="000000" w:themeColor="text1"/>
        </w:rPr>
        <w:t>he</w:t>
      </w:r>
      <w:r w:rsidR="0007439C" w:rsidRPr="000418A2">
        <w:rPr>
          <w:color w:val="000000" w:themeColor="text1"/>
        </w:rPr>
        <w:t xml:space="preserve"> positive relationship between</w:t>
      </w:r>
      <w:ins w:id="3746" w:author="Mason,David Steven" w:date="2023-03-10T14:10:00Z">
        <w:r w:rsidR="005E5FB4" w:rsidRPr="000418A2">
          <w:rPr>
            <w:color w:val="000000" w:themeColor="text1"/>
            <w:rPrChange w:id="3747" w:author="Mason,David Steven" w:date="2023-03-11T17:45:00Z">
              <w:rPr>
                <w:highlight w:val="yellow"/>
              </w:rPr>
            </w:rPrChange>
          </w:rPr>
          <w:t xml:space="preserve"> tot</w:t>
        </w:r>
      </w:ins>
      <w:ins w:id="3748" w:author="Mason,David Steven" w:date="2023-03-10T14:11:00Z">
        <w:r w:rsidR="005E5FB4" w:rsidRPr="000418A2">
          <w:rPr>
            <w:color w:val="000000" w:themeColor="text1"/>
            <w:rPrChange w:id="3749" w:author="Mason,David Steven" w:date="2023-03-11T17:45:00Z">
              <w:rPr>
                <w:highlight w:val="yellow"/>
              </w:rPr>
            </w:rPrChange>
          </w:rPr>
          <w:t>al</w:t>
        </w:r>
      </w:ins>
      <w:r w:rsidR="0007439C" w:rsidRPr="000418A2">
        <w:rPr>
          <w:color w:val="000000" w:themeColor="text1"/>
        </w:rPr>
        <w:t xml:space="preserve"> </w:t>
      </w:r>
      <w:r w:rsidRPr="000418A2">
        <w:rPr>
          <w:color w:val="000000" w:themeColor="text1"/>
        </w:rPr>
        <w:t>seed rain</w:t>
      </w:r>
      <w:r w:rsidR="0007439C" w:rsidRPr="000418A2">
        <w:rPr>
          <w:color w:val="000000" w:themeColor="text1"/>
        </w:rPr>
        <w:t xml:space="preserve"> and resource</w:t>
      </w:r>
      <w:r w:rsidRPr="000418A2">
        <w:rPr>
          <w:color w:val="000000" w:themeColor="text1"/>
        </w:rPr>
        <w:t xml:space="preserve"> richness increased even </w:t>
      </w:r>
      <w:r w:rsidR="0007439C" w:rsidRPr="000418A2">
        <w:rPr>
          <w:color w:val="000000" w:themeColor="text1"/>
        </w:rPr>
        <w:t>as</w:t>
      </w:r>
      <w:r w:rsidRPr="000418A2">
        <w:rPr>
          <w:color w:val="000000" w:themeColor="text1"/>
        </w:rPr>
        <w:t xml:space="preserve"> </w:t>
      </w:r>
      <w:del w:id="3750" w:author="Mason,David Steven" w:date="2023-03-08T19:00:00Z">
        <w:r w:rsidRPr="000418A2" w:rsidDel="007D22C4">
          <w:rPr>
            <w:color w:val="000000" w:themeColor="text1"/>
          </w:rPr>
          <w:delText>bird</w:delText>
        </w:r>
        <w:r w:rsidR="0007439C" w:rsidRPr="000418A2" w:rsidDel="007D22C4">
          <w:rPr>
            <w:color w:val="000000" w:themeColor="text1"/>
          </w:rPr>
          <w:delText xml:space="preserve"> </w:delText>
        </w:r>
      </w:del>
      <w:ins w:id="3751" w:author="Mason,David Steven" w:date="2023-03-08T19:00:00Z">
        <w:r w:rsidR="007D22C4" w:rsidRPr="000418A2">
          <w:rPr>
            <w:color w:val="000000" w:themeColor="text1"/>
            <w:rPrChange w:id="3752" w:author="Mason,David Steven" w:date="2023-03-11T17:45:00Z">
              <w:rPr>
                <w:highlight w:val="yellow"/>
              </w:rPr>
            </w:rPrChange>
          </w:rPr>
          <w:t>seed</w:t>
        </w:r>
        <w:r w:rsidR="007D22C4" w:rsidRPr="000418A2">
          <w:rPr>
            <w:color w:val="000000" w:themeColor="text1"/>
          </w:rPr>
          <w:t xml:space="preserve"> </w:t>
        </w:r>
      </w:ins>
      <w:ins w:id="3753" w:author="Mason,David Steven" w:date="2023-02-14T19:50:00Z">
        <w:r w:rsidR="001876E6" w:rsidRPr="000418A2">
          <w:rPr>
            <w:color w:val="000000" w:themeColor="text1"/>
            <w:lang w:val="en-GB"/>
          </w:rPr>
          <w:t xml:space="preserve">counts </w:t>
        </w:r>
      </w:ins>
      <w:del w:id="3754" w:author="Mason,David Steven" w:date="2023-02-14T19:50:00Z">
        <w:r w:rsidR="00C64F84" w:rsidRPr="000418A2" w:rsidDel="001876E6">
          <w:rPr>
            <w:color w:val="000000" w:themeColor="text1"/>
          </w:rPr>
          <w:delText xml:space="preserve">detections </w:delText>
        </w:r>
      </w:del>
      <w:del w:id="3755" w:author="Mason,David Steven" w:date="2023-03-08T19:00:00Z">
        <w:r w:rsidR="0007439C" w:rsidRPr="000418A2" w:rsidDel="007D22C4">
          <w:rPr>
            <w:color w:val="000000" w:themeColor="text1"/>
          </w:rPr>
          <w:delText>and richness</w:delText>
        </w:r>
        <w:r w:rsidRPr="000418A2" w:rsidDel="007D22C4">
          <w:rPr>
            <w:color w:val="000000" w:themeColor="text1"/>
          </w:rPr>
          <w:delText xml:space="preserve"> </w:delText>
        </w:r>
      </w:del>
      <w:r w:rsidR="00F06350" w:rsidRPr="000418A2">
        <w:rPr>
          <w:color w:val="000000" w:themeColor="text1"/>
        </w:rPr>
        <w:t>plateaued</w:t>
      </w:r>
      <w:ins w:id="3756" w:author="Mason,David Steven" w:date="2023-03-10T14:11:00Z">
        <w:r w:rsidR="005E5FB4" w:rsidRPr="000418A2">
          <w:rPr>
            <w:color w:val="000000" w:themeColor="text1"/>
            <w:rPrChange w:id="3757" w:author="Mason,David Steven" w:date="2023-03-11T17:45:00Z">
              <w:rPr>
                <w:highlight w:val="yellow"/>
              </w:rPr>
            </w:rPrChange>
          </w:rPr>
          <w:t xml:space="preserve"> at medium resource feeders</w:t>
        </w:r>
      </w:ins>
      <w:del w:id="3758" w:author="Mason,David Steven" w:date="2023-03-08T19:01:00Z">
        <w:r w:rsidR="00F06350" w:rsidRPr="000418A2" w:rsidDel="007D22C4">
          <w:rPr>
            <w:color w:val="000000" w:themeColor="text1"/>
          </w:rPr>
          <w:delText xml:space="preserve">. We </w:delText>
        </w:r>
        <w:r w:rsidR="00921F11" w:rsidRPr="000418A2" w:rsidDel="007D22C4">
          <w:rPr>
            <w:color w:val="000000" w:themeColor="text1"/>
          </w:rPr>
          <w:delText>observed</w:delText>
        </w:r>
        <w:r w:rsidR="00F06350" w:rsidRPr="000418A2" w:rsidDel="007D22C4">
          <w:rPr>
            <w:color w:val="000000" w:themeColor="text1"/>
          </w:rPr>
          <w:delText xml:space="preserve"> relatively </w:delText>
        </w:r>
        <w:r w:rsidR="00C64F84" w:rsidRPr="000418A2" w:rsidDel="007D22C4">
          <w:rPr>
            <w:color w:val="000000" w:themeColor="text1"/>
          </w:rPr>
          <w:delText xml:space="preserve">low </w:delText>
        </w:r>
        <w:r w:rsidR="00F06350" w:rsidRPr="000418A2" w:rsidDel="007D22C4">
          <w:rPr>
            <w:color w:val="000000" w:themeColor="text1"/>
          </w:rPr>
          <w:delText>species</w:delText>
        </w:r>
        <w:r w:rsidR="00C64F84" w:rsidRPr="000418A2" w:rsidDel="007D22C4">
          <w:rPr>
            <w:color w:val="000000" w:themeColor="text1"/>
          </w:rPr>
          <w:delText xml:space="preserve"> richness</w:delText>
        </w:r>
        <w:r w:rsidR="00F06350" w:rsidRPr="000418A2" w:rsidDel="007D22C4">
          <w:rPr>
            <w:color w:val="000000" w:themeColor="text1"/>
          </w:rPr>
          <w:delText xml:space="preserve"> of bird vectors at</w:delText>
        </w:r>
        <w:r w:rsidR="00C64F84" w:rsidRPr="000418A2" w:rsidDel="007D22C4">
          <w:rPr>
            <w:color w:val="000000" w:themeColor="text1"/>
          </w:rPr>
          <w:delText xml:space="preserve"> </w:delText>
        </w:r>
        <w:r w:rsidR="00F06350" w:rsidRPr="000418A2" w:rsidDel="007D22C4">
          <w:rPr>
            <w:color w:val="000000" w:themeColor="text1"/>
          </w:rPr>
          <w:delText>feeders</w:delText>
        </w:r>
      </w:del>
      <w:r w:rsidR="00F06350" w:rsidRPr="000418A2">
        <w:rPr>
          <w:color w:val="000000" w:themeColor="text1"/>
        </w:rPr>
        <w:t xml:space="preserve">, which </w:t>
      </w:r>
      <w:ins w:id="3759" w:author="Mason,David Steven" w:date="2023-03-10T14:11:00Z">
        <w:r w:rsidR="005E5FB4" w:rsidRPr="000418A2">
          <w:rPr>
            <w:color w:val="000000" w:themeColor="text1"/>
          </w:rPr>
          <w:t xml:space="preserve">may </w:t>
        </w:r>
      </w:ins>
      <w:r w:rsidR="00F06350" w:rsidRPr="000418A2">
        <w:rPr>
          <w:color w:val="000000" w:themeColor="text1"/>
        </w:rPr>
        <w:t>indicate</w:t>
      </w:r>
      <w:del w:id="3760" w:author="Mason,David Steven" w:date="2023-03-10T14:11:00Z">
        <w:r w:rsidR="00F06350" w:rsidRPr="000418A2" w:rsidDel="005E5FB4">
          <w:rPr>
            <w:color w:val="000000" w:themeColor="text1"/>
          </w:rPr>
          <w:delText>s</w:delText>
        </w:r>
      </w:del>
      <w:r w:rsidR="00F06350" w:rsidRPr="000418A2">
        <w:rPr>
          <w:color w:val="000000" w:themeColor="text1"/>
        </w:rPr>
        <w:t xml:space="preserve"> that </w:t>
      </w:r>
      <w:r w:rsidR="0073215C" w:rsidRPr="000418A2">
        <w:rPr>
          <w:color w:val="000000" w:themeColor="text1"/>
        </w:rPr>
        <w:t>high resource richness (e.g., 12 resource</w:t>
      </w:r>
      <w:r w:rsidR="00C64F84" w:rsidRPr="000418A2">
        <w:rPr>
          <w:color w:val="000000" w:themeColor="text1"/>
        </w:rPr>
        <w:t xml:space="preserve"> species</w:t>
      </w:r>
      <w:r w:rsidR="0073215C" w:rsidRPr="000418A2">
        <w:rPr>
          <w:color w:val="000000" w:themeColor="text1"/>
        </w:rPr>
        <w:t>)</w:t>
      </w:r>
      <w:r w:rsidR="00F06350" w:rsidRPr="000418A2">
        <w:rPr>
          <w:color w:val="000000" w:themeColor="text1"/>
        </w:rPr>
        <w:t xml:space="preserve"> </w:t>
      </w:r>
      <w:del w:id="3761" w:author="Mason,David Steven" w:date="2023-03-10T14:11:00Z">
        <w:r w:rsidR="00F06350" w:rsidRPr="000418A2" w:rsidDel="005E5FB4">
          <w:rPr>
            <w:color w:val="000000" w:themeColor="text1"/>
          </w:rPr>
          <w:delText xml:space="preserve">may </w:delText>
        </w:r>
      </w:del>
      <w:del w:id="3762" w:author="Mason,David Steven" w:date="2023-03-08T19:05:00Z">
        <w:r w:rsidR="00395C6E" w:rsidRPr="000418A2" w:rsidDel="007D22C4">
          <w:rPr>
            <w:color w:val="000000" w:themeColor="text1"/>
          </w:rPr>
          <w:delText xml:space="preserve">instead </w:delText>
        </w:r>
      </w:del>
      <w:r w:rsidR="00F06350" w:rsidRPr="000418A2">
        <w:rPr>
          <w:color w:val="000000" w:themeColor="text1"/>
        </w:rPr>
        <w:t>attract individual</w:t>
      </w:r>
      <w:ins w:id="3763" w:author="Mason,David Steven" w:date="2023-03-11T17:45:00Z">
        <w:r w:rsidR="00966391" w:rsidRPr="000418A2">
          <w:rPr>
            <w:color w:val="000000" w:themeColor="text1"/>
          </w:rPr>
          <w:t xml:space="preserve"> vectors</w:t>
        </w:r>
      </w:ins>
      <w:del w:id="3764" w:author="Mason,David Steven" w:date="2023-03-11T17:45:00Z">
        <w:r w:rsidR="007808CD" w:rsidRPr="000418A2" w:rsidDel="00966391">
          <w:rPr>
            <w:color w:val="000000" w:themeColor="text1"/>
          </w:rPr>
          <w:delText>s</w:delText>
        </w:r>
      </w:del>
      <w:ins w:id="3765" w:author="Mason,David Steven" w:date="2023-03-10T14:11:00Z">
        <w:r w:rsidR="005E5FB4" w:rsidRPr="000418A2">
          <w:rPr>
            <w:color w:val="000000" w:themeColor="text1"/>
          </w:rPr>
          <w:t xml:space="preserve"> </w:t>
        </w:r>
      </w:ins>
      <w:del w:id="3766" w:author="Mason,David Steven" w:date="2023-03-10T14:11:00Z">
        <w:r w:rsidR="007808CD" w:rsidRPr="000418A2" w:rsidDel="005E5FB4">
          <w:rPr>
            <w:color w:val="000000" w:themeColor="text1"/>
          </w:rPr>
          <w:delText xml:space="preserve"> </w:delText>
        </w:r>
        <w:r w:rsidR="00F06350" w:rsidRPr="000418A2" w:rsidDel="005E5FB4">
          <w:rPr>
            <w:color w:val="000000" w:themeColor="text1"/>
          </w:rPr>
          <w:delText>that</w:delText>
        </w:r>
      </w:del>
      <w:ins w:id="3767" w:author="Mason,David Steven" w:date="2023-03-10T14:11:00Z">
        <w:r w:rsidR="005E5FB4" w:rsidRPr="000418A2">
          <w:rPr>
            <w:color w:val="000000" w:themeColor="text1"/>
          </w:rPr>
          <w:t>with int</w:t>
        </w:r>
      </w:ins>
      <w:ins w:id="3768" w:author="Mason,David Steven" w:date="2023-03-10T14:14:00Z">
        <w:r w:rsidR="005E5FB4" w:rsidRPr="000418A2">
          <w:rPr>
            <w:color w:val="000000" w:themeColor="text1"/>
          </w:rPr>
          <w:t>ra</w:t>
        </w:r>
      </w:ins>
      <w:ins w:id="3769" w:author="Mason,David Steven" w:date="2023-03-10T14:12:00Z">
        <w:r w:rsidR="005E5FB4" w:rsidRPr="000418A2">
          <w:rPr>
            <w:color w:val="000000" w:themeColor="text1"/>
          </w:rPr>
          <w:t xml:space="preserve">specific traits that </w:t>
        </w:r>
      </w:ins>
      <w:ins w:id="3770" w:author="Mason,David Steven" w:date="2023-03-10T14:14:00Z">
        <w:r w:rsidR="005E5FB4" w:rsidRPr="000418A2">
          <w:rPr>
            <w:color w:val="000000" w:themeColor="text1"/>
          </w:rPr>
          <w:t>encourage</w:t>
        </w:r>
      </w:ins>
      <w:ins w:id="3771" w:author="Mason,David Steven" w:date="2023-03-10T14:12:00Z">
        <w:r w:rsidR="005E5FB4" w:rsidRPr="000418A2">
          <w:rPr>
            <w:color w:val="000000" w:themeColor="text1"/>
          </w:rPr>
          <w:t xml:space="preserve"> the</w:t>
        </w:r>
      </w:ins>
      <w:r w:rsidR="00F06350" w:rsidRPr="000418A2">
        <w:rPr>
          <w:color w:val="000000" w:themeColor="text1"/>
        </w:rPr>
        <w:t xml:space="preserve"> disper</w:t>
      </w:r>
      <w:ins w:id="3772" w:author="Mason,David Steven" w:date="2023-03-10T14:12:00Z">
        <w:r w:rsidR="005E5FB4" w:rsidRPr="000418A2">
          <w:rPr>
            <w:color w:val="000000" w:themeColor="text1"/>
          </w:rPr>
          <w:t>sal of</w:t>
        </w:r>
      </w:ins>
      <w:del w:id="3773" w:author="Mason,David Steven" w:date="2023-03-10T14:12:00Z">
        <w:r w:rsidR="00F06350" w:rsidRPr="000418A2" w:rsidDel="005E5FB4">
          <w:rPr>
            <w:color w:val="000000" w:themeColor="text1"/>
          </w:rPr>
          <w:delText>se</w:delText>
        </w:r>
      </w:del>
      <w:r w:rsidR="00F06350" w:rsidRPr="000418A2">
        <w:rPr>
          <w:color w:val="000000" w:themeColor="text1"/>
        </w:rPr>
        <w:t xml:space="preserve"> more plant species</w:t>
      </w:r>
      <w:r w:rsidR="009A5020" w:rsidRPr="000418A2">
        <w:rPr>
          <w:color w:val="000000" w:themeColor="text1"/>
        </w:rPr>
        <w:t xml:space="preserve"> </w:t>
      </w:r>
      <w:r w:rsidRPr="000418A2">
        <w:rPr>
          <w:color w:val="000000" w:themeColor="text1"/>
        </w:rPr>
        <w:fldChar w:fldCharType="begin"/>
      </w:r>
      <w:r w:rsidRPr="000418A2">
        <w:rPr>
          <w:color w:val="000000" w:themeColor="text1"/>
        </w:rPr>
        <w:instrText xml:space="preserve"> ADDIN ZOTERO_ITEM CSL_CITATION {"citationID":"GPMt7cEU","properties":{"formattedCitation":"(Zwolak, 2017)","plainCitation":"(Zwolak, 2017)","noteIndex":0},"citationItems":[{"id":329,"uris":["http://zotero.org/users/local/ud9bfypS/items/WP22GBGT"],"itemData":{"id":329,"type":"article-journal","abstract":"Seed dispersal by animals is a complex phenomenon, characterized by multiple mechanisms and variable outcomes. Most researchers approach this complexity by analysing context-dependency in seed dispersal and investigating extrinsic factors that might influence interactions between plants and seed dispersers. Intrinsic traits of seed dispersers provide an alternative way of making sense of the enormous variation in seed fates. I review causes of intraspecific variability in frugivorous and granivorous animals, discuss their effects on seed dispersal, and outline likely consequences for plant populations and communities. Sources of individual variation in seed-dispersing animals include sexual dimorphism, changes associated with growth and ageing, individual specialization, and animal personalities. Sexual dimorphism of seed-dispersing animals influences seed fate through diverse mechanisms that range from effects caused by sex-specific differences in body size, to influences of male versus female cognitive functions. These differences affect the type of seed treatment (e.g. dispersal versus predation), the number of dispersed seeds, distance of seed dispersal, and likelihood that seeds are left in favourable sites for seeds or seedlings. The best-documented consequences of individual differences associated with growth and ageing involve quantity of dispersed seeds and the quality of seed treatment in the mouth and gut. Individual specialization on different resources affects the number of dispersed plant species, and therefore the connectivity and architecture of seed-dispersal networks. Animal personalities might play an important role in shaping interactions between plants and dispersers of their seeds, yet their potential in this regard remains overlooked. In general, intraspecific variation in seed-dispersing animals often influences plants through effects of these individual differences on the movement ecology of the dispersers. Two conditions are necessary for individual variation to exert a strong influence on seed dispersal. First, the individual differences in traits should translate into differences in crucial characteristics of seed dispersal. Second, individual variation is more likely to be important when the proportions of particular types of individuals fluctuate strongly in a population or vary across space; when proportions are static, it is less likely that intraspecific differences will be responsible for changes in the dynamics and outcomes of plant–animal interactions. In conclusion, focusing on variation among foraging animals rather than on species averages might bring new, mechanistic insights to the phenomenon of seed dispersal. While this shift in perspective is unlikely to replace the traditional approach (based on the assumption that all important variation occurs among species), it provides a complementary alternative to decipher the enormous variation observed in animal-mediated seed dispersal.","container-title":"Biological Reviews","DOI":"10.1111/brv.12377","ISSN":"1469-185X","issue":"2","language":"en","note":"_eprint: https://onlinelibrary.wiley.com/doi/pdf/10.1111/brv.12377","page":"897-913","source":"Wiley Online Library","title":"How intraspecific variation in seed-dispersing animals matters for plants","volume":"93","author":[{"family":"Zwolak","given":"Rafał"}],"issued":{"date-parts":[["2017"]]}}}],"schema":"https://github.com/citation-style-language/schema/raw/master/csl-citation.json"} </w:instrText>
      </w:r>
      <w:r w:rsidRPr="000418A2">
        <w:rPr>
          <w:color w:val="000000" w:themeColor="text1"/>
        </w:rPr>
        <w:fldChar w:fldCharType="separate"/>
      </w:r>
      <w:r w:rsidR="009A5020" w:rsidRPr="000418A2">
        <w:rPr>
          <w:noProof/>
          <w:color w:val="000000" w:themeColor="text1"/>
        </w:rPr>
        <w:t>(Zwolak, 201</w:t>
      </w:r>
      <w:ins w:id="3774" w:author="Mason,David Steven" w:date="2023-03-10T14:13:00Z">
        <w:r w:rsidR="005E5FB4" w:rsidRPr="000418A2">
          <w:rPr>
            <w:noProof/>
            <w:color w:val="000000" w:themeColor="text1"/>
          </w:rPr>
          <w:t>8</w:t>
        </w:r>
      </w:ins>
      <w:del w:id="3775" w:author="Mason,David Steven" w:date="2023-03-10T14:13:00Z">
        <w:r w:rsidR="009A5020" w:rsidRPr="000418A2" w:rsidDel="005E5FB4">
          <w:rPr>
            <w:noProof/>
            <w:color w:val="000000" w:themeColor="text1"/>
          </w:rPr>
          <w:delText>7</w:delText>
        </w:r>
      </w:del>
      <w:r w:rsidR="009A5020" w:rsidRPr="000418A2">
        <w:rPr>
          <w:noProof/>
          <w:color w:val="000000" w:themeColor="text1"/>
        </w:rPr>
        <w:t>)</w:t>
      </w:r>
      <w:r w:rsidRPr="000418A2">
        <w:rPr>
          <w:color w:val="000000" w:themeColor="text1"/>
        </w:rPr>
        <w:fldChar w:fldCharType="end"/>
      </w:r>
      <w:r w:rsidR="00F06350" w:rsidRPr="000418A2">
        <w:rPr>
          <w:color w:val="000000" w:themeColor="text1"/>
        </w:rPr>
        <w:t xml:space="preserve">. </w:t>
      </w:r>
      <w:ins w:id="3776" w:author="Mason,David Steven" w:date="2023-03-14T13:58:00Z">
        <w:r w:rsidR="00B03F24" w:rsidRPr="000418A2">
          <w:rPr>
            <w:color w:val="000000" w:themeColor="text1"/>
          </w:rPr>
          <w:t>Importantly, o</w:t>
        </w:r>
      </w:ins>
      <w:ins w:id="3777" w:author="Mason,David Steven" w:date="2023-03-14T13:55:00Z">
        <w:r w:rsidR="00B03F24" w:rsidRPr="000418A2">
          <w:rPr>
            <w:color w:val="000000" w:themeColor="text1"/>
            <w:rPrChange w:id="3778" w:author="Mason,David Steven" w:date="2023-03-15T18:08:00Z">
              <w:rPr>
                <w:highlight w:val="yellow"/>
              </w:rPr>
            </w:rPrChange>
          </w:rPr>
          <w:t xml:space="preserve">ur </w:t>
        </w:r>
      </w:ins>
      <w:ins w:id="3779" w:author="Mason,David Steven" w:date="2023-03-15T18:08:00Z">
        <w:r w:rsidR="00E77584" w:rsidRPr="000418A2">
          <w:rPr>
            <w:color w:val="000000" w:themeColor="text1"/>
            <w:rPrChange w:id="3780" w:author="Mason,David Steven" w:date="2023-03-15T18:08:00Z">
              <w:rPr>
                <w:highlight w:val="yellow"/>
              </w:rPr>
            </w:rPrChange>
          </w:rPr>
          <w:lastRenderedPageBreak/>
          <w:t>resource treatments</w:t>
        </w:r>
      </w:ins>
      <w:ins w:id="3781" w:author="Mason,David Steven" w:date="2023-03-14T13:55:00Z">
        <w:r w:rsidR="00B03F24" w:rsidRPr="000418A2">
          <w:rPr>
            <w:color w:val="000000" w:themeColor="text1"/>
            <w:rPrChange w:id="3782" w:author="Mason,David Steven" w:date="2023-03-15T18:08:00Z">
              <w:rPr>
                <w:highlight w:val="yellow"/>
              </w:rPr>
            </w:rPrChange>
          </w:rPr>
          <w:t xml:space="preserve"> incorporate </w:t>
        </w:r>
      </w:ins>
      <w:ins w:id="3783" w:author="Mason,David Steven" w:date="2023-03-14T13:58:00Z">
        <w:r w:rsidR="00B03F24" w:rsidRPr="000418A2">
          <w:rPr>
            <w:color w:val="000000" w:themeColor="text1"/>
            <w:rPrChange w:id="3784" w:author="Mason,David Steven" w:date="2023-03-15T18:08:00Z">
              <w:rPr>
                <w:highlight w:val="yellow"/>
              </w:rPr>
            </w:rPrChange>
          </w:rPr>
          <w:t>a va</w:t>
        </w:r>
      </w:ins>
      <w:ins w:id="3785" w:author="Mason,David Steven" w:date="2023-03-14T13:59:00Z">
        <w:r w:rsidR="00B03F24" w:rsidRPr="000418A2">
          <w:rPr>
            <w:color w:val="000000" w:themeColor="text1"/>
            <w:rPrChange w:id="3786" w:author="Mason,David Steven" w:date="2023-03-15T18:08:00Z">
              <w:rPr>
                <w:highlight w:val="yellow"/>
              </w:rPr>
            </w:rPrChange>
          </w:rPr>
          <w:t xml:space="preserve">riety of </w:t>
        </w:r>
      </w:ins>
      <w:ins w:id="3787" w:author="Mason,David Steven" w:date="2023-03-15T18:08:00Z">
        <w:r w:rsidR="00E77584" w:rsidRPr="000418A2">
          <w:rPr>
            <w:color w:val="000000" w:themeColor="text1"/>
            <w:rPrChange w:id="3788" w:author="Mason,David Steven" w:date="2023-03-15T18:08:00Z">
              <w:rPr>
                <w:highlight w:val="yellow"/>
              </w:rPr>
            </w:rPrChange>
          </w:rPr>
          <w:t>sources</w:t>
        </w:r>
      </w:ins>
      <w:ins w:id="3789" w:author="Mason,David Steven" w:date="2023-03-14T13:55:00Z">
        <w:r w:rsidR="00B03F24" w:rsidRPr="000418A2">
          <w:rPr>
            <w:color w:val="000000" w:themeColor="text1"/>
            <w:rPrChange w:id="3790" w:author="Mason,David Steven" w:date="2023-03-15T18:08:00Z">
              <w:rPr>
                <w:highlight w:val="yellow"/>
              </w:rPr>
            </w:rPrChange>
          </w:rPr>
          <w:t xml:space="preserve"> (e.g., fruit, seeds, and insects), which more accurately reflects the broad diet of potential avian vectors in our system</w:t>
        </w:r>
      </w:ins>
      <w:r w:rsidR="00A94F3A">
        <w:rPr>
          <w:color w:val="000000" w:themeColor="text1"/>
        </w:rPr>
        <w:t>.</w:t>
      </w:r>
      <w:ins w:id="3791" w:author="Mason,David Steven" w:date="2023-03-14T13:55:00Z">
        <w:r w:rsidR="00B03F24" w:rsidRPr="000418A2">
          <w:rPr>
            <w:color w:val="000000" w:themeColor="text1"/>
            <w:rPrChange w:id="3792" w:author="Mason,David Steven" w:date="2023-03-15T18:08:00Z">
              <w:rPr>
                <w:highlight w:val="yellow"/>
              </w:rPr>
            </w:rPrChange>
          </w:rPr>
          <w:t xml:space="preserve"> </w:t>
        </w:r>
      </w:ins>
      <w:ins w:id="3793" w:author="Mason,David Steven" w:date="2023-03-14T13:47:00Z">
        <w:r w:rsidR="00051614" w:rsidRPr="000418A2">
          <w:rPr>
            <w:color w:val="000000" w:themeColor="text1"/>
          </w:rPr>
          <w:t xml:space="preserve">The </w:t>
        </w:r>
      </w:ins>
      <w:ins w:id="3794" w:author="Mason,David Steven" w:date="2023-03-14T13:59:00Z">
        <w:r w:rsidR="00B03F24" w:rsidRPr="000418A2">
          <w:rPr>
            <w:color w:val="000000" w:themeColor="text1"/>
            <w:rPrChange w:id="3795" w:author="Mason,David Steven" w:date="2023-03-15T18:08:00Z">
              <w:rPr>
                <w:highlight w:val="yellow"/>
              </w:rPr>
            </w:rPrChange>
          </w:rPr>
          <w:t xml:space="preserve">resultant pattern of </w:t>
        </w:r>
      </w:ins>
      <w:del w:id="3796" w:author="Mason,David Steven" w:date="2023-03-10T14:12:00Z">
        <w:r w:rsidR="00F06350" w:rsidRPr="000418A2" w:rsidDel="005E5FB4">
          <w:rPr>
            <w:color w:val="000000" w:themeColor="text1"/>
          </w:rPr>
          <w:delText xml:space="preserve">Importantly, </w:delText>
        </w:r>
        <w:r w:rsidR="007808CD" w:rsidRPr="000418A2" w:rsidDel="005E5FB4">
          <w:rPr>
            <w:color w:val="000000" w:themeColor="text1"/>
          </w:rPr>
          <w:delText>the strength of this positive relationship between resource and seed rain</w:delText>
        </w:r>
        <w:r w:rsidR="00C64F84" w:rsidRPr="000418A2" w:rsidDel="005E5FB4">
          <w:rPr>
            <w:color w:val="000000" w:themeColor="text1"/>
          </w:rPr>
          <w:delText xml:space="preserve"> species</w:delText>
        </w:r>
        <w:r w:rsidR="007808CD" w:rsidRPr="000418A2" w:rsidDel="005E5FB4">
          <w:rPr>
            <w:color w:val="000000" w:themeColor="text1"/>
          </w:rPr>
          <w:delText xml:space="preserve"> richness increased throughout the </w:delText>
        </w:r>
      </w:del>
      <w:del w:id="3797" w:author="Mason,David Steven" w:date="2023-02-19T18:15:00Z">
        <w:r w:rsidR="007808CD" w:rsidRPr="000418A2" w:rsidDel="00846E9A">
          <w:rPr>
            <w:color w:val="000000" w:themeColor="text1"/>
          </w:rPr>
          <w:delText>sampling period</w:delText>
        </w:r>
      </w:del>
      <w:del w:id="3798" w:author="Mason,David Steven" w:date="2023-03-10T14:12:00Z">
        <w:r w:rsidR="00F06350" w:rsidRPr="000418A2" w:rsidDel="005E5FB4">
          <w:rPr>
            <w:color w:val="000000" w:themeColor="text1"/>
          </w:rPr>
          <w:delText xml:space="preserve">. </w:delText>
        </w:r>
      </w:del>
      <w:del w:id="3799" w:author="Mason,David Steven" w:date="2023-03-08T19:05:00Z">
        <w:r w:rsidR="00F06350" w:rsidRPr="000418A2" w:rsidDel="007D22C4">
          <w:rPr>
            <w:color w:val="000000" w:themeColor="text1"/>
          </w:rPr>
          <w:delText xml:space="preserve">Temporal patterns </w:delText>
        </w:r>
      </w:del>
      <w:del w:id="3800" w:author="Mason,David Steven" w:date="2023-02-27T15:47:00Z">
        <w:r w:rsidR="007808CD" w:rsidRPr="000418A2" w:rsidDel="000B49D0">
          <w:rPr>
            <w:color w:val="000000" w:themeColor="text1"/>
          </w:rPr>
          <w:delText xml:space="preserve">(i.e., seasonal variation or acclimatation) </w:delText>
        </w:r>
      </w:del>
      <w:del w:id="3801" w:author="Mason,David Steven" w:date="2023-03-08T19:05:00Z">
        <w:r w:rsidR="00F06350" w:rsidRPr="000418A2" w:rsidDel="007D22C4">
          <w:rPr>
            <w:color w:val="000000" w:themeColor="text1"/>
          </w:rPr>
          <w:delText xml:space="preserve">are </w:delText>
        </w:r>
        <w:r w:rsidR="007808CD" w:rsidRPr="000418A2" w:rsidDel="007D22C4">
          <w:rPr>
            <w:color w:val="000000" w:themeColor="text1"/>
          </w:rPr>
          <w:delText>important</w:delText>
        </w:r>
        <w:r w:rsidR="00F06350" w:rsidRPr="000418A2" w:rsidDel="007D22C4">
          <w:rPr>
            <w:color w:val="000000" w:themeColor="text1"/>
          </w:rPr>
          <w:delText xml:space="preserve"> factors in r</w:delText>
        </w:r>
      </w:del>
      <w:ins w:id="3802" w:author="Mason,David Steven" w:date="2023-03-11T17:46:00Z">
        <w:r w:rsidR="00966391" w:rsidRPr="000418A2">
          <w:rPr>
            <w:color w:val="000000" w:themeColor="text1"/>
          </w:rPr>
          <w:t>r</w:t>
        </w:r>
      </w:ins>
      <w:r w:rsidR="00F06350" w:rsidRPr="000418A2">
        <w:rPr>
          <w:color w:val="000000" w:themeColor="text1"/>
        </w:rPr>
        <w:t xml:space="preserve">esource tracking </w:t>
      </w:r>
      <w:ins w:id="3803" w:author="Mason,David Steven" w:date="2023-03-14T13:47:00Z">
        <w:r w:rsidR="00051614" w:rsidRPr="000418A2">
          <w:rPr>
            <w:color w:val="000000" w:themeColor="text1"/>
          </w:rPr>
          <w:t xml:space="preserve">on </w:t>
        </w:r>
      </w:ins>
      <w:ins w:id="3804" w:author="Mason,David Steven" w:date="2023-03-11T17:48:00Z">
        <w:r w:rsidR="00966391" w:rsidRPr="000418A2">
          <w:rPr>
            <w:color w:val="000000" w:themeColor="text1"/>
          </w:rPr>
          <w:t xml:space="preserve">seed </w:t>
        </w:r>
      </w:ins>
      <w:ins w:id="3805" w:author="Mason,David Steven" w:date="2023-03-14T13:59:00Z">
        <w:r w:rsidR="00B03F24" w:rsidRPr="000418A2">
          <w:rPr>
            <w:color w:val="000000" w:themeColor="text1"/>
            <w:rPrChange w:id="3806" w:author="Mason,David Steven" w:date="2023-03-15T18:08:00Z">
              <w:rPr>
                <w:highlight w:val="yellow"/>
              </w:rPr>
            </w:rPrChange>
          </w:rPr>
          <w:t xml:space="preserve">rain thus confirms the expectation that cross-resource type interactions </w:t>
        </w:r>
      </w:ins>
      <w:ins w:id="3807" w:author="Mason,David Steven" w:date="2023-03-14T14:00:00Z">
        <w:r w:rsidR="00B03F24" w:rsidRPr="000418A2">
          <w:rPr>
            <w:color w:val="000000" w:themeColor="text1"/>
            <w:rPrChange w:id="3808" w:author="Mason,David Steven" w:date="2023-03-15T18:08:00Z">
              <w:rPr>
                <w:highlight w:val="yellow"/>
              </w:rPr>
            </w:rPrChange>
          </w:rPr>
          <w:t>may influence seed dispersal</w:t>
        </w:r>
      </w:ins>
      <w:ins w:id="3809" w:author="Mason,David Steven" w:date="2023-03-11T17:48:00Z">
        <w:r w:rsidR="00966391" w:rsidRPr="000418A2">
          <w:rPr>
            <w:color w:val="000000" w:themeColor="text1"/>
          </w:rPr>
          <w:t xml:space="preserve"> </w:t>
        </w:r>
      </w:ins>
      <w:del w:id="3810" w:author="Mason,David Steven" w:date="2023-03-14T13:47:00Z">
        <w:r w:rsidR="00F06350" w:rsidRPr="000418A2" w:rsidDel="00051614">
          <w:rPr>
            <w:color w:val="000000" w:themeColor="text1"/>
          </w:rPr>
          <w:delText>frameworks</w:delText>
        </w:r>
      </w:del>
      <w:del w:id="3811" w:author="Mason,David Steven" w:date="2023-03-08T19:05:00Z">
        <w:r w:rsidR="00F06350" w:rsidRPr="000418A2" w:rsidDel="007D22C4">
          <w:rPr>
            <w:color w:val="000000" w:themeColor="text1"/>
          </w:rPr>
          <w:delText>, which</w:delText>
        </w:r>
      </w:del>
      <w:del w:id="3812" w:author="Mason,David Steven" w:date="2023-03-14T13:47:00Z">
        <w:r w:rsidR="00F06350" w:rsidRPr="000418A2" w:rsidDel="00051614">
          <w:rPr>
            <w:color w:val="000000" w:themeColor="text1"/>
          </w:rPr>
          <w:delText xml:space="preserve"> </w:delText>
        </w:r>
      </w:del>
      <w:del w:id="3813" w:author="Mason,David Steven" w:date="2023-03-14T14:00:00Z">
        <w:r w:rsidR="00F06350" w:rsidRPr="000418A2" w:rsidDel="00B03F24">
          <w:rPr>
            <w:color w:val="000000" w:themeColor="text1"/>
          </w:rPr>
          <w:delText>often focus</w:delText>
        </w:r>
        <w:r w:rsidR="007808CD" w:rsidRPr="000418A2" w:rsidDel="00B03F24">
          <w:rPr>
            <w:color w:val="000000" w:themeColor="text1"/>
          </w:rPr>
          <w:delText xml:space="preserve"> </w:delText>
        </w:r>
        <w:r w:rsidR="00F06350" w:rsidRPr="000418A2" w:rsidDel="00B03F24">
          <w:rPr>
            <w:color w:val="000000" w:themeColor="text1"/>
          </w:rPr>
          <w:delText>on fruit availability</w:delText>
        </w:r>
        <w:r w:rsidR="0007439C" w:rsidRPr="000418A2" w:rsidDel="00B03F24">
          <w:rPr>
            <w:color w:val="000000" w:themeColor="text1"/>
          </w:rPr>
          <w:delText xml:space="preserve"> at neighborhood or landscape scales</w:delText>
        </w:r>
        <w:r w:rsidR="009A5020" w:rsidRPr="000418A2" w:rsidDel="00B03F24">
          <w:rPr>
            <w:color w:val="000000" w:themeColor="text1"/>
          </w:rPr>
          <w:delText xml:space="preserve"> </w:delText>
        </w:r>
      </w:del>
      <w:r w:rsidRPr="000418A2">
        <w:rPr>
          <w:color w:val="000000" w:themeColor="text1"/>
        </w:rPr>
        <w:fldChar w:fldCharType="begin"/>
      </w:r>
      <w:r w:rsidRPr="000418A2">
        <w:rPr>
          <w:color w:val="000000" w:themeColor="text1"/>
        </w:rPr>
        <w:instrText xml:space="preserve"> ADDIN ZOTERO_ITEM CSL_CITATION {"citationID":"UgiZEYPu","properties":{"formattedCitation":"(Gleditsch et al., 2017)","plainCitation":"(Gleditsch et al., 2017)","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schema":"https://github.com/citation-style-language/schema/raw/master/csl-citation.json"} </w:instrText>
      </w:r>
      <w:r w:rsidRPr="000418A2">
        <w:rPr>
          <w:color w:val="000000" w:themeColor="text1"/>
        </w:rPr>
        <w:fldChar w:fldCharType="separate"/>
      </w:r>
      <w:r w:rsidR="009A5020" w:rsidRPr="000418A2">
        <w:rPr>
          <w:noProof/>
          <w:color w:val="000000" w:themeColor="text1"/>
        </w:rPr>
        <w:t>(Gleditsch et al., 2017)</w:t>
      </w:r>
      <w:r w:rsidRPr="000418A2">
        <w:rPr>
          <w:color w:val="000000" w:themeColor="text1"/>
        </w:rPr>
        <w:fldChar w:fldCharType="end"/>
      </w:r>
      <w:r w:rsidR="00F06350" w:rsidRPr="000418A2">
        <w:rPr>
          <w:color w:val="000000" w:themeColor="text1"/>
        </w:rPr>
        <w:t>.</w:t>
      </w:r>
      <w:r w:rsidR="0007439C" w:rsidRPr="000418A2">
        <w:rPr>
          <w:color w:val="000000" w:themeColor="text1"/>
        </w:rPr>
        <w:t xml:space="preserve"> </w:t>
      </w:r>
      <w:del w:id="3814" w:author="Mason,David Steven" w:date="2023-03-14T14:00:00Z">
        <w:r w:rsidR="007808CD" w:rsidRPr="000418A2" w:rsidDel="00B03F24">
          <w:rPr>
            <w:color w:val="000000" w:themeColor="text1"/>
          </w:rPr>
          <w:delText xml:space="preserve">Instead, </w:delText>
        </w:r>
      </w:del>
      <w:del w:id="3815" w:author="Mason,David Steven" w:date="2023-03-14T13:55:00Z">
        <w:r w:rsidR="007808CD" w:rsidRPr="000418A2" w:rsidDel="00B03F24">
          <w:rPr>
            <w:color w:val="000000" w:themeColor="text1"/>
          </w:rPr>
          <w:delText>o</w:delText>
        </w:r>
        <w:r w:rsidR="00F06350" w:rsidRPr="000418A2" w:rsidDel="00B03F24">
          <w:rPr>
            <w:color w:val="000000" w:themeColor="text1"/>
          </w:rPr>
          <w:delText>ur results incorporate</w:delText>
        </w:r>
        <w:r w:rsidR="007808CD" w:rsidRPr="000418A2" w:rsidDel="00B03F24">
          <w:rPr>
            <w:color w:val="000000" w:themeColor="text1"/>
          </w:rPr>
          <w:delText xml:space="preserve"> </w:delText>
        </w:r>
        <w:r w:rsidR="00F06350" w:rsidRPr="000418A2" w:rsidDel="00B03F24">
          <w:rPr>
            <w:color w:val="000000" w:themeColor="text1"/>
          </w:rPr>
          <w:delText xml:space="preserve">community diversity more generally (e.g., fruit, seeds, and insects), which </w:delText>
        </w:r>
        <w:r w:rsidR="0073215C" w:rsidRPr="000418A2" w:rsidDel="00B03F24">
          <w:rPr>
            <w:color w:val="000000" w:themeColor="text1"/>
          </w:rPr>
          <w:delText>more accurately</w:delText>
        </w:r>
        <w:r w:rsidR="00F06350" w:rsidRPr="000418A2" w:rsidDel="00B03F24">
          <w:rPr>
            <w:color w:val="000000" w:themeColor="text1"/>
          </w:rPr>
          <w:delText xml:space="preserve"> reflects the </w:delText>
        </w:r>
      </w:del>
      <w:del w:id="3816" w:author="Mason,David Steven" w:date="2023-02-27T16:14:00Z">
        <w:r w:rsidR="00F06350" w:rsidRPr="000418A2" w:rsidDel="000B49D0">
          <w:rPr>
            <w:color w:val="000000" w:themeColor="text1"/>
          </w:rPr>
          <w:delText xml:space="preserve">generalist </w:delText>
        </w:r>
      </w:del>
      <w:del w:id="3817" w:author="Mason,David Steven" w:date="2023-03-14T13:55:00Z">
        <w:r w:rsidR="00F06350" w:rsidRPr="000418A2" w:rsidDel="00B03F24">
          <w:rPr>
            <w:color w:val="000000" w:themeColor="text1"/>
          </w:rPr>
          <w:delText xml:space="preserve">diet of </w:delText>
        </w:r>
      </w:del>
      <w:del w:id="3818" w:author="Mason,David Steven" w:date="2023-02-27T16:14:00Z">
        <w:r w:rsidR="00F06350" w:rsidRPr="000418A2" w:rsidDel="000B49D0">
          <w:rPr>
            <w:color w:val="000000" w:themeColor="text1"/>
          </w:rPr>
          <w:delText>most</w:delText>
        </w:r>
      </w:del>
      <w:del w:id="3819" w:author="Mason,David Steven" w:date="2023-03-14T13:55:00Z">
        <w:r w:rsidR="00F06350" w:rsidRPr="000418A2" w:rsidDel="00B03F24">
          <w:rPr>
            <w:color w:val="000000" w:themeColor="text1"/>
          </w:rPr>
          <w:delText xml:space="preserve"> vectors</w:delText>
        </w:r>
      </w:del>
      <w:del w:id="3820" w:author="Mason,David Steven" w:date="2023-02-27T16:14:00Z">
        <w:r w:rsidR="00F06350" w:rsidRPr="000418A2" w:rsidDel="000B49D0">
          <w:rPr>
            <w:color w:val="000000" w:themeColor="text1"/>
          </w:rPr>
          <w:delText xml:space="preserve"> </w:delText>
        </w:r>
        <w:r w:rsidRPr="000418A2" w:rsidDel="000B49D0">
          <w:rPr>
            <w:color w:val="000000" w:themeColor="text1"/>
          </w:rPr>
          <w:fldChar w:fldCharType="begin"/>
        </w:r>
        <w:r w:rsidRPr="000418A2" w:rsidDel="000B49D0">
          <w:rPr>
            <w:color w:val="000000" w:themeColor="text1"/>
          </w:rPr>
          <w:delInstrText xml:space="preserve"> ADDIN ZOTERO_ITEM CSL_CITATION {"citationID":"zRu8SOoE","properties":{"formattedCitation":"(Gleditsch et al., 2017)","plainCitation":"(Gleditsch et al., 2017)","noteIndex":0},"citationItems":[{"id":115,"uris":["http://zotero.org/users/local/ud9bfypS/items/QFAP7E8J"],"itemData":{"id":115,"type":"article-journal","abstract":"Mutualistic interactions between species are crucial for the maintenance and functioning of the community. Current research has shown the importance of not only understanding the structure of these mutualistic interaction networks but also their temporal dynamics. Temporal changes in species abundance, such as those caused by vertebrate resource tracking, may create temporal variability in a network though neighborhood effects and influence the directedness of dispersal. While much research has been done on resource tracking, neighborhood effects, and directed dispersal individually, little research has been done into their interrelationships and, therefore, theory of how resource tracking can influence frugivory and seed dispersal networks remains poorly developed. We use the available literature to show the prevalence of resource tracking by vertebrate frugivores and hypothesize how, through neighborhood effects, resource tracking may influence short-term variation in network properties. We then discuss how resource tracking can influence long-term network properties by altering the dispersal of plant species. Lastly, we use this information to hypothesize how the introductions of new species into a community may alter the influence of resource tracking on frugivory and seed dispersal. While trait matching and links that are not possible between species in a community (i.e., forbidden links) play a large role in determining the structure of a network, temporal change in the abundance of species due to resource tracking may also affect the properties of networks. By increasing our understanding of the role resource tracking has in the temporal variability of frugivory and seed dispersal networks, we can better determine the full extent of species interactions and provide valuable information for the conservation of ecological communities.","container-title":"Frontiers in Ecology and Evolution","DOI":"10.3389/fevo.2017.00098","ISSN":"2296-701X","page":"98","source":"Frontiers","title":"Connecting Resource Tracking by Frugivores to Temporal Variation in Seed Dispersal Networks","volume":"5","author":[{"family":"Gleditsch","given":"Jason M."},{"family":"Hruska","given":"Amy M."},{"family":"Foster","given":"Jeffrey T."}],"issued":{"date-parts":[["2017"]]}}}],"schema":"https://github.com/citation-style-language/schema/raw/master/csl-citation.json"} </w:delInstrText>
        </w:r>
        <w:r w:rsidRPr="000418A2" w:rsidDel="000B49D0">
          <w:rPr>
            <w:color w:val="000000" w:themeColor="text1"/>
          </w:rPr>
          <w:fldChar w:fldCharType="separate"/>
        </w:r>
        <w:r w:rsidR="003A346E" w:rsidRPr="000418A2" w:rsidDel="000B49D0">
          <w:rPr>
            <w:noProof/>
            <w:color w:val="000000" w:themeColor="text1"/>
          </w:rPr>
          <w:delText>(Gleditsch et al., 2017)</w:delText>
        </w:r>
        <w:r w:rsidRPr="000418A2" w:rsidDel="000B49D0">
          <w:rPr>
            <w:color w:val="000000" w:themeColor="text1"/>
          </w:rPr>
          <w:fldChar w:fldCharType="end"/>
        </w:r>
      </w:del>
      <w:del w:id="3821" w:author="Mason,David Steven" w:date="2023-03-14T14:00:00Z">
        <w:r w:rsidR="0007439C" w:rsidRPr="000418A2" w:rsidDel="00B03F24">
          <w:rPr>
            <w:color w:val="000000" w:themeColor="text1"/>
          </w:rPr>
          <w:delText xml:space="preserve">. </w:delText>
        </w:r>
      </w:del>
      <w:r w:rsidR="007808CD" w:rsidRPr="000418A2">
        <w:rPr>
          <w:color w:val="000000" w:themeColor="text1"/>
        </w:rPr>
        <w:t xml:space="preserve">As such, </w:t>
      </w:r>
      <w:del w:id="3822" w:author="Mason,David Steven" w:date="2023-03-14T14:05:00Z">
        <w:r w:rsidR="007808CD" w:rsidRPr="000418A2" w:rsidDel="00B03F24">
          <w:rPr>
            <w:color w:val="000000" w:themeColor="text1"/>
          </w:rPr>
          <w:delText>t</w:delText>
        </w:r>
        <w:r w:rsidR="0073215C" w:rsidRPr="000418A2" w:rsidDel="00B03F24">
          <w:rPr>
            <w:color w:val="000000" w:themeColor="text1"/>
          </w:rPr>
          <w:delText xml:space="preserve">he effect </w:delText>
        </w:r>
      </w:del>
      <w:del w:id="3823" w:author="Mason,David Steven" w:date="2023-03-14T14:01:00Z">
        <w:r w:rsidR="0073215C" w:rsidRPr="000418A2" w:rsidDel="00B03F24">
          <w:rPr>
            <w:color w:val="000000" w:themeColor="text1"/>
          </w:rPr>
          <w:delText xml:space="preserve">of </w:delText>
        </w:r>
      </w:del>
      <w:del w:id="3824" w:author="Mason,David Steven" w:date="2023-03-08T19:06:00Z">
        <w:r w:rsidR="0073215C" w:rsidRPr="000418A2" w:rsidDel="007D22C4">
          <w:rPr>
            <w:color w:val="000000" w:themeColor="text1"/>
          </w:rPr>
          <w:delText xml:space="preserve">community </w:delText>
        </w:r>
      </w:del>
      <w:ins w:id="3825" w:author="Mason,David Steven" w:date="2023-03-14T14:01:00Z">
        <w:r w:rsidR="00B03F24" w:rsidRPr="000418A2">
          <w:rPr>
            <w:color w:val="000000" w:themeColor="text1"/>
          </w:rPr>
          <w:t>resource</w:t>
        </w:r>
      </w:ins>
      <w:ins w:id="3826" w:author="Mason,David Steven" w:date="2023-03-14T14:05:00Z">
        <w:r w:rsidR="00B03F24" w:rsidRPr="000418A2">
          <w:rPr>
            <w:color w:val="000000" w:themeColor="text1"/>
          </w:rPr>
          <w:t>s resulting from</w:t>
        </w:r>
      </w:ins>
      <w:ins w:id="3827" w:author="Mason,David Steven" w:date="2023-03-14T14:01:00Z">
        <w:r w:rsidR="00B03F24" w:rsidRPr="000418A2">
          <w:rPr>
            <w:color w:val="000000" w:themeColor="text1"/>
          </w:rPr>
          <w:t xml:space="preserve"> </w:t>
        </w:r>
      </w:ins>
      <w:ins w:id="3828" w:author="Mason,David Steven" w:date="2023-03-14T14:05:00Z">
        <w:r w:rsidR="00243694" w:rsidRPr="000418A2">
          <w:rPr>
            <w:color w:val="000000" w:themeColor="text1"/>
          </w:rPr>
          <w:t xml:space="preserve">community </w:t>
        </w:r>
      </w:ins>
      <w:ins w:id="3829" w:author="Mason,David Steven" w:date="2023-03-14T14:01:00Z">
        <w:r w:rsidR="00B03F24" w:rsidRPr="000418A2">
          <w:rPr>
            <w:color w:val="000000" w:themeColor="text1"/>
          </w:rPr>
          <w:t>diversity more generally</w:t>
        </w:r>
      </w:ins>
      <w:ins w:id="3830" w:author="Mason,David Steven" w:date="2023-03-14T14:05:00Z">
        <w:r w:rsidR="00243694" w:rsidRPr="000418A2">
          <w:rPr>
            <w:color w:val="000000" w:themeColor="text1"/>
          </w:rPr>
          <w:t xml:space="preserve"> (i.e., beyond fruit producing plants)</w:t>
        </w:r>
      </w:ins>
      <w:ins w:id="3831" w:author="Mason,David Steven" w:date="2023-03-08T19:06:00Z">
        <w:r w:rsidR="007D22C4" w:rsidRPr="000418A2">
          <w:rPr>
            <w:color w:val="000000" w:themeColor="text1"/>
          </w:rPr>
          <w:t xml:space="preserve"> </w:t>
        </w:r>
      </w:ins>
      <w:del w:id="3832" w:author="Mason,David Steven" w:date="2023-03-08T19:06:00Z">
        <w:r w:rsidR="0073215C" w:rsidRPr="000418A2" w:rsidDel="007D22C4">
          <w:rPr>
            <w:color w:val="000000" w:themeColor="text1"/>
          </w:rPr>
          <w:delText xml:space="preserve">diversity on </w:delText>
        </w:r>
        <w:r w:rsidR="007808CD" w:rsidRPr="000418A2" w:rsidDel="007D22C4">
          <w:rPr>
            <w:color w:val="000000" w:themeColor="text1"/>
          </w:rPr>
          <w:delText>temporal variation in r</w:delText>
        </w:r>
        <w:r w:rsidR="0073215C" w:rsidRPr="000418A2" w:rsidDel="007D22C4">
          <w:rPr>
            <w:color w:val="000000" w:themeColor="text1"/>
          </w:rPr>
          <w:delText xml:space="preserve">esource tracking </w:delText>
        </w:r>
      </w:del>
      <w:r w:rsidR="0073215C" w:rsidRPr="000418A2">
        <w:rPr>
          <w:color w:val="000000" w:themeColor="text1"/>
        </w:rPr>
        <w:t xml:space="preserve">may </w:t>
      </w:r>
      <w:del w:id="3833" w:author="Mason,David Steven" w:date="2023-02-27T16:33:00Z">
        <w:r w:rsidR="007808CD" w:rsidRPr="000418A2" w:rsidDel="00C40902">
          <w:rPr>
            <w:color w:val="000000" w:themeColor="text1"/>
          </w:rPr>
          <w:delText xml:space="preserve">dictate </w:delText>
        </w:r>
      </w:del>
      <w:ins w:id="3834" w:author="Mason,David Steven" w:date="2023-02-27T16:33:00Z">
        <w:r w:rsidR="00C40902" w:rsidRPr="000418A2">
          <w:rPr>
            <w:color w:val="000000" w:themeColor="text1"/>
          </w:rPr>
          <w:t xml:space="preserve">also influence </w:t>
        </w:r>
      </w:ins>
      <w:r w:rsidR="007808CD" w:rsidRPr="000418A2">
        <w:rPr>
          <w:color w:val="000000" w:themeColor="text1"/>
        </w:rPr>
        <w:t>seed rain, with</w:t>
      </w:r>
      <w:ins w:id="3835" w:author="Mason,David Steven" w:date="2023-02-27T16:36:00Z">
        <w:r w:rsidR="00C40902" w:rsidRPr="000418A2">
          <w:rPr>
            <w:color w:val="000000" w:themeColor="text1"/>
          </w:rPr>
          <w:t xml:space="preserve"> potential</w:t>
        </w:r>
      </w:ins>
      <w:r w:rsidR="007808CD" w:rsidRPr="000418A2">
        <w:rPr>
          <w:color w:val="000000" w:themeColor="text1"/>
        </w:rPr>
        <w:t xml:space="preserve"> downstream consequences for plant communit</w:t>
      </w:r>
      <w:ins w:id="3836" w:author="Mason,David Steven" w:date="2023-03-10T14:15:00Z">
        <w:r w:rsidR="005E5FB4" w:rsidRPr="000418A2">
          <w:rPr>
            <w:color w:val="000000" w:themeColor="text1"/>
          </w:rPr>
          <w:t>ies and the interactions they support</w:t>
        </w:r>
      </w:ins>
      <w:del w:id="3837" w:author="Mason,David Steven" w:date="2023-03-10T14:15:00Z">
        <w:r w:rsidR="007808CD" w:rsidRPr="000418A2" w:rsidDel="005E5FB4">
          <w:rPr>
            <w:color w:val="000000" w:themeColor="text1"/>
          </w:rPr>
          <w:delText>y assembly and other interactions</w:delText>
        </w:r>
      </w:del>
      <w:del w:id="3838" w:author="Mason,David Steven" w:date="2023-02-27T16:53:00Z">
        <w:r w:rsidR="007808CD" w:rsidRPr="000418A2" w:rsidDel="00351D37">
          <w:rPr>
            <w:color w:val="000000" w:themeColor="text1"/>
          </w:rPr>
          <w:delText xml:space="preserve"> (</w:delText>
        </w:r>
      </w:del>
      <w:del w:id="3839" w:author="Mason,David Steven" w:date="2023-02-27T16:37:00Z">
        <w:r w:rsidR="007808CD" w:rsidRPr="000418A2" w:rsidDel="00C40902">
          <w:rPr>
            <w:color w:val="000000" w:themeColor="text1"/>
          </w:rPr>
          <w:delText xml:space="preserve">e.g., seed predation; </w:delText>
        </w:r>
        <w:r w:rsidRPr="000418A2" w:rsidDel="00C40902">
          <w:rPr>
            <w:color w:val="000000" w:themeColor="text1"/>
          </w:rPr>
          <w:fldChar w:fldCharType="begin"/>
        </w:r>
        <w:r w:rsidR="005D1203" w:rsidRPr="000418A2" w:rsidDel="00C40902">
          <w:rPr>
            <w:color w:val="000000" w:themeColor="text1"/>
          </w:rPr>
          <w:delInstrText xml:space="preserve"> ADDIN ZOTERO_ITEM CSL_CITATION {"citationID":"k8P8LLtB","properties":{"formattedCitation":"(Howe &amp; Miriti, 2004; Lishawa et al., 2020)","plainCitation":"(Howe &amp; Miriti, 2004; Lishawa et al., 2020)","dontUpdate":true,"noteIndex":0},"citationItems":[{"id":288,"uris":["http://zotero.org/users/local/ud9bfypS/items/TXG3NIKS"],"itemData":{"id":288,"type":"article-journal","abstract":"A profusion of fruit forms implies that seed dispersal plays a central role in plant ecology, yet the chance that an individual seed will ultimately produce a reproductive adult is low to infinitesimal. Extremely high variance in survival implies that variations in fruit production or transitions from seed to seedling will contribute little to population growth. The key issue is that variance in survival of plant life-history stages, and therefore the importance of dispersal, differs greatly among and within plant communities. In stable communities of a few species of long-lived plants, variances in seed and seedling survival are immense, so seed-to-seedling transitions have little influence on overall population dynamics. However, when seedlings in different circumstances have very different chances of survival—in ecological succession, for example, or when dispersed seeds escape density-dependent mortality near parent trees—the biased survival of dispersed seeds or seedlings in some places rather than others results in pervasive demographic impacts.","container-title":"BioScience","DOI":"10.1641/0006-3568(2004)054[0651:WSDM]2.0.CO;2","ISSN":"0006-3568","issue":"7","journalAbbreviation":"BioScience","page":"651-660","source":"Silverchair","title":"When Seed Dispersal Matters","volume":"54","author":[{"family":"Howe","given":"Henry F."},{"family":"Miriti","given":"Maria N."}],"issued":{"date-parts":[["2004",7,1]]}}},{"id":303,"uris":["http://zotero.org/users/local/ud9bfypS/items/EIJYJZ7Y"],"itemData":{"id":303,"type":"article-journal","abstract":"The conservation of many freshwater marsh waterbirds (i.e., waterfowl, shorebirds, wading birds, and secretive marshbirds) in the Laurentian Great Lakes requires managing invasive emergent macrophytes, which degrade waterbird habitat by creating dense, litter-clogged stands, and excluding plants that produce nutritionally balanced and high-energy food (seeds, tubers, and submerged aquatic vegetation). The most commonly used management approach in the United States Great Lakes region involves the application of herbicides, which can stimulate waterbird forage plants but does not address the accumulation of plant litter, the underlying cause of plant community diversity loss and habitat degradation. We experimentally evaluated the effects of an alternative approach, harvesting invasive plants and their litter followed by flooding, on plant communities, focusing on the effects of these treatments to increase the abundance of high-energy wetland plants. At the Shiawassee National Wildlife Refuge in Michigan, USA, we experimentally treated an invasive cattail (Typha × glauca)-dominated wetland in August and September of 2016, 2017, and 2018, using a randomized block design with 4 blocks and 3 treatments (sediment surface harvest, above ground harvest, and control). We monitored the effects of these treatments on the abundance and dominance of waterbird forage-producing plants, plant diversity, and plant communities prior to (Jul 2016) and during the summer following each treatment (late Jul or early Aug 2017, 2018, and 2019). Additionally, we used pre- and post-treatment waterbird use-day data collected at the unit scale and compared values with satellite imagery-derived land cover changes. Compared to control plots, 3 years of harvesting and flooding significantly increased plant species diversity, increased the abundance of waterbird seed- and tuber-producing plant species by 5 times, and increased annual plant dominance by more than 10 times, while substantially reducing all measures of cattail and its litter. Use-days increased for total waterbirds, including waterfowl and dabbling ducks, following treatment. Cattail cover decreased and open water and non-cattail emergent vegetation cover increased. Harvesting invasive plant biomass coupled with flooding promoted a plant community composition and structure beneficial to waterbirds. © 2020 The Wildlife Society.","container-title":"The Journal of Wildlife Management","DOI":"10.1002/jwmg.21912","ISSN":"1937-2817","issue":"7","language":"en","note":"_eprint: https://onlinelibrary.wiley.com/doi/pdf/10.1002/jwmg.21912","page":"1326-1337","source":"Wiley Online Library","title":"Wetland Waterbird Food Resources Increased by Harvesting Invasive Cattails","volume":"84","author":[{"family":"Lishawa","given":"Shane C."},{"family":"Dunton","given":"Eric M."},{"family":"Pearsall","given":"Douglas R."},{"family":"Monks","given":"Andrew M."},{"family":"Himmler","given":"Kurtis B."},{"family":"Carson","given":"Brendan D."},{"family":"Loges","given":"Brian"},{"family":"Albert","given":"Dennis A."}],"issued":{"date-parts":[["2020"]]}}}],"schema":"https://github.com/citation-style-language/schema/raw/master/csl-citation.json"} </w:delInstrText>
        </w:r>
        <w:r w:rsidRPr="000418A2" w:rsidDel="00C40902">
          <w:rPr>
            <w:color w:val="000000" w:themeColor="text1"/>
          </w:rPr>
          <w:fldChar w:fldCharType="separate"/>
        </w:r>
      </w:del>
      <w:del w:id="3840" w:author="Mason,David Steven" w:date="2023-02-27T16:35:00Z">
        <w:r w:rsidR="003A346E" w:rsidRPr="000418A2" w:rsidDel="00C40902">
          <w:rPr>
            <w:noProof/>
            <w:color w:val="000000" w:themeColor="text1"/>
          </w:rPr>
          <w:delText xml:space="preserve">Howe &amp; Miriti, 2004; </w:delText>
        </w:r>
      </w:del>
      <w:del w:id="3841" w:author="Mason,David Steven" w:date="2023-02-27T16:37:00Z">
        <w:r w:rsidR="003A346E" w:rsidRPr="000418A2" w:rsidDel="00C40902">
          <w:rPr>
            <w:noProof/>
            <w:color w:val="000000" w:themeColor="text1"/>
          </w:rPr>
          <w:delText>Lishawa et al., 2020)</w:delText>
        </w:r>
        <w:r w:rsidRPr="000418A2" w:rsidDel="00C40902">
          <w:rPr>
            <w:color w:val="000000" w:themeColor="text1"/>
          </w:rPr>
          <w:fldChar w:fldCharType="end"/>
        </w:r>
      </w:del>
      <w:r w:rsidR="0073215C" w:rsidRPr="000418A2">
        <w:rPr>
          <w:color w:val="000000" w:themeColor="text1"/>
        </w:rPr>
        <w:t>.</w:t>
      </w:r>
    </w:p>
    <w:p w14:paraId="73331D5D" w14:textId="5BFE0934" w:rsidR="00CB2182" w:rsidRPr="000418A2" w:rsidRDefault="00CB2182">
      <w:pPr>
        <w:spacing w:line="360" w:lineRule="auto"/>
        <w:ind w:firstLine="720"/>
        <w:rPr>
          <w:rFonts w:cstheme="minorHAnsi"/>
          <w:color w:val="000000" w:themeColor="text1"/>
        </w:rPr>
        <w:pPrChange w:id="3842" w:author="Mason,David Steven" w:date="2023-02-17T14:13:00Z">
          <w:pPr>
            <w:spacing w:line="480" w:lineRule="auto"/>
            <w:ind w:firstLine="720"/>
          </w:pPr>
        </w:pPrChange>
      </w:pPr>
      <w:r w:rsidRPr="000418A2">
        <w:rPr>
          <w:rFonts w:cstheme="minorHAnsi"/>
          <w:color w:val="000000" w:themeColor="text1"/>
        </w:rPr>
        <w:t xml:space="preserve">The positive relationship we documented </w:t>
      </w:r>
      <w:r w:rsidR="0007439C" w:rsidRPr="000418A2">
        <w:rPr>
          <w:rFonts w:cstheme="minorHAnsi"/>
          <w:color w:val="000000" w:themeColor="text1"/>
        </w:rPr>
        <w:t xml:space="preserve">among </w:t>
      </w:r>
      <w:r w:rsidRPr="000418A2">
        <w:rPr>
          <w:rFonts w:cstheme="minorHAnsi"/>
          <w:color w:val="000000" w:themeColor="text1"/>
        </w:rPr>
        <w:t>food</w:t>
      </w:r>
      <w:ins w:id="3843" w:author="Mason,David Steven" w:date="2023-02-17T19:31:00Z">
        <w:r w:rsidR="00C5035E" w:rsidRPr="000418A2">
          <w:rPr>
            <w:rFonts w:cstheme="minorHAnsi"/>
            <w:color w:val="000000" w:themeColor="text1"/>
          </w:rPr>
          <w:t>-</w:t>
        </w:r>
      </w:ins>
      <w:del w:id="3844" w:author="Mason,David Steven" w:date="2023-02-17T19:31:00Z">
        <w:r w:rsidRPr="000418A2" w:rsidDel="00C5035E">
          <w:rPr>
            <w:rFonts w:cstheme="minorHAnsi"/>
            <w:color w:val="000000" w:themeColor="text1"/>
          </w:rPr>
          <w:delText xml:space="preserve"> </w:delText>
        </w:r>
      </w:del>
      <w:r w:rsidRPr="000418A2">
        <w:rPr>
          <w:rFonts w:cstheme="minorHAnsi"/>
          <w:color w:val="000000" w:themeColor="text1"/>
        </w:rPr>
        <w:t xml:space="preserve">resource </w:t>
      </w:r>
      <w:r w:rsidR="007808CD" w:rsidRPr="000418A2">
        <w:rPr>
          <w:rFonts w:cstheme="minorHAnsi"/>
          <w:color w:val="000000" w:themeColor="text1"/>
        </w:rPr>
        <w:t>and seed</w:t>
      </w:r>
      <w:ins w:id="3845" w:author="Mason,David Steven" w:date="2023-02-17T19:31:00Z">
        <w:r w:rsidR="00C5035E" w:rsidRPr="000418A2">
          <w:rPr>
            <w:rFonts w:cstheme="minorHAnsi"/>
            <w:color w:val="000000" w:themeColor="text1"/>
          </w:rPr>
          <w:t>-</w:t>
        </w:r>
      </w:ins>
      <w:del w:id="3846" w:author="Mason,David Steven" w:date="2023-02-17T19:31:00Z">
        <w:r w:rsidR="007808CD" w:rsidRPr="000418A2" w:rsidDel="00C5035E">
          <w:rPr>
            <w:rFonts w:cstheme="minorHAnsi"/>
            <w:color w:val="000000" w:themeColor="text1"/>
          </w:rPr>
          <w:delText xml:space="preserve"> </w:delText>
        </w:r>
      </w:del>
      <w:r w:rsidR="007808CD" w:rsidRPr="000418A2">
        <w:rPr>
          <w:rFonts w:cstheme="minorHAnsi"/>
          <w:color w:val="000000" w:themeColor="text1"/>
        </w:rPr>
        <w:t>rain</w:t>
      </w:r>
      <w:r w:rsidR="00AE7BDF" w:rsidRPr="000418A2">
        <w:rPr>
          <w:rFonts w:cstheme="minorHAnsi"/>
          <w:color w:val="000000" w:themeColor="text1"/>
        </w:rPr>
        <w:t xml:space="preserve"> species</w:t>
      </w:r>
      <w:r w:rsidR="007808CD" w:rsidRPr="000418A2">
        <w:rPr>
          <w:rFonts w:cstheme="minorHAnsi"/>
          <w:color w:val="000000" w:themeColor="text1"/>
        </w:rPr>
        <w:t xml:space="preserve"> </w:t>
      </w:r>
      <w:r w:rsidRPr="000418A2">
        <w:rPr>
          <w:rFonts w:cstheme="minorHAnsi"/>
          <w:color w:val="000000" w:themeColor="text1"/>
        </w:rPr>
        <w:t xml:space="preserve">richness </w:t>
      </w:r>
      <w:del w:id="3847" w:author="Mason,David Steven" w:date="2023-03-08T19:08:00Z">
        <w:r w:rsidRPr="000418A2" w:rsidDel="00252DA3">
          <w:rPr>
            <w:rFonts w:cstheme="minorHAnsi"/>
            <w:color w:val="000000" w:themeColor="text1"/>
          </w:rPr>
          <w:delText xml:space="preserve">raises concerns </w:delText>
        </w:r>
        <w:r w:rsidR="0007439C" w:rsidRPr="000418A2" w:rsidDel="00252DA3">
          <w:rPr>
            <w:rFonts w:cstheme="minorHAnsi"/>
            <w:color w:val="000000" w:themeColor="text1"/>
          </w:rPr>
          <w:delText xml:space="preserve">regarding resource </w:delText>
        </w:r>
        <w:r w:rsidRPr="000418A2" w:rsidDel="00252DA3">
          <w:rPr>
            <w:rFonts w:cstheme="minorHAnsi"/>
            <w:color w:val="000000" w:themeColor="text1"/>
          </w:rPr>
          <w:delText>fluctuations with global change</w:delText>
        </w:r>
      </w:del>
      <w:ins w:id="3848" w:author="Mason,David Steven" w:date="2023-03-08T19:08:00Z">
        <w:r w:rsidR="00252DA3" w:rsidRPr="000418A2">
          <w:rPr>
            <w:rFonts w:cstheme="minorHAnsi"/>
            <w:color w:val="000000" w:themeColor="text1"/>
          </w:rPr>
          <w:t xml:space="preserve">indicates that the </w:t>
        </w:r>
      </w:ins>
      <w:ins w:id="3849" w:author="Mason,David Steven" w:date="2023-03-11T17:48:00Z">
        <w:r w:rsidR="00966391" w:rsidRPr="000418A2">
          <w:rPr>
            <w:rFonts w:cstheme="minorHAnsi"/>
            <w:color w:val="000000" w:themeColor="text1"/>
            <w:rPrChange w:id="3850" w:author="Mason,David Steven" w:date="2023-03-11T17:48:00Z">
              <w:rPr>
                <w:rFonts w:cstheme="minorHAnsi"/>
                <w:highlight w:val="yellow"/>
              </w:rPr>
            </w:rPrChange>
          </w:rPr>
          <w:t>arrangement</w:t>
        </w:r>
      </w:ins>
      <w:ins w:id="3851" w:author="Mason,David Steven" w:date="2023-03-08T19:08:00Z">
        <w:r w:rsidR="00252DA3" w:rsidRPr="000418A2">
          <w:rPr>
            <w:rFonts w:cstheme="minorHAnsi"/>
            <w:color w:val="000000" w:themeColor="text1"/>
          </w:rPr>
          <w:t xml:space="preserve"> and richness of resources </w:t>
        </w:r>
      </w:ins>
      <w:ins w:id="3852" w:author="Mason,David Steven" w:date="2023-03-08T19:09:00Z">
        <w:r w:rsidR="00252DA3" w:rsidRPr="000418A2">
          <w:rPr>
            <w:rFonts w:cstheme="minorHAnsi"/>
            <w:color w:val="000000" w:themeColor="text1"/>
          </w:rPr>
          <w:t>is an important determinant of plant dispersal</w:t>
        </w:r>
      </w:ins>
      <w:r w:rsidRPr="000418A2">
        <w:rPr>
          <w:rFonts w:cstheme="minorHAnsi"/>
          <w:color w:val="000000" w:themeColor="text1"/>
        </w:rPr>
        <w:t>.</w:t>
      </w:r>
      <w:ins w:id="3853" w:author="Mason,David Steven" w:date="2023-03-08T19:08:00Z">
        <w:r w:rsidR="007D22C4" w:rsidRPr="000418A2">
          <w:rPr>
            <w:rFonts w:cstheme="minorHAnsi"/>
            <w:color w:val="000000" w:themeColor="text1"/>
          </w:rPr>
          <w:t xml:space="preserve"> </w:t>
        </w:r>
      </w:ins>
      <w:del w:id="3854" w:author="Mason,David Steven" w:date="2023-03-08T19:08:00Z">
        <w:r w:rsidRPr="000418A2" w:rsidDel="007D22C4">
          <w:rPr>
            <w:rFonts w:cstheme="minorHAnsi"/>
            <w:color w:val="000000" w:themeColor="text1"/>
          </w:rPr>
          <w:delText xml:space="preserve"> </w:delText>
        </w:r>
      </w:del>
      <w:r w:rsidR="0073215C" w:rsidRPr="000418A2">
        <w:rPr>
          <w:rFonts w:cstheme="minorHAnsi"/>
          <w:color w:val="000000" w:themeColor="text1"/>
        </w:rPr>
        <w:t>I</w:t>
      </w:r>
      <w:r w:rsidR="0007439C" w:rsidRPr="000418A2">
        <w:rPr>
          <w:rFonts w:cstheme="minorHAnsi"/>
          <w:color w:val="000000" w:themeColor="text1"/>
        </w:rPr>
        <w:t xml:space="preserve">ncreased seed rain </w:t>
      </w:r>
      <w:del w:id="3855" w:author="Mason,David Steven" w:date="2023-03-11T17:49:00Z">
        <w:r w:rsidR="00AE7BDF" w:rsidRPr="000418A2" w:rsidDel="00966391">
          <w:rPr>
            <w:rFonts w:cstheme="minorHAnsi"/>
            <w:color w:val="000000" w:themeColor="text1"/>
          </w:rPr>
          <w:delText xml:space="preserve">species </w:delText>
        </w:r>
      </w:del>
      <w:r w:rsidR="0007439C" w:rsidRPr="000418A2">
        <w:rPr>
          <w:rFonts w:cstheme="minorHAnsi"/>
          <w:color w:val="000000" w:themeColor="text1"/>
        </w:rPr>
        <w:t>richness</w:t>
      </w:r>
      <w:ins w:id="3856" w:author="Mason,David Steven" w:date="2023-03-08T19:09:00Z">
        <w:r w:rsidR="00252DA3" w:rsidRPr="000418A2">
          <w:rPr>
            <w:rFonts w:cstheme="minorHAnsi"/>
            <w:color w:val="000000" w:themeColor="text1"/>
          </w:rPr>
          <w:t xml:space="preserve"> toward resource-rich location</w:t>
        </w:r>
      </w:ins>
      <w:r w:rsidR="0007439C" w:rsidRPr="000418A2">
        <w:rPr>
          <w:rFonts w:cstheme="minorHAnsi"/>
          <w:color w:val="000000" w:themeColor="text1"/>
        </w:rPr>
        <w:t xml:space="preserve"> may translate into greater resource </w:t>
      </w:r>
      <w:r w:rsidR="0073215C" w:rsidRPr="000418A2">
        <w:rPr>
          <w:rFonts w:cstheme="minorHAnsi"/>
          <w:color w:val="000000" w:themeColor="text1"/>
        </w:rPr>
        <w:t xml:space="preserve">and vector </w:t>
      </w:r>
      <w:r w:rsidR="00AE7BDF" w:rsidRPr="000418A2">
        <w:rPr>
          <w:rFonts w:cstheme="minorHAnsi"/>
          <w:color w:val="000000" w:themeColor="text1"/>
        </w:rPr>
        <w:t xml:space="preserve">species </w:t>
      </w:r>
      <w:r w:rsidR="0007439C" w:rsidRPr="000418A2">
        <w:rPr>
          <w:rFonts w:cstheme="minorHAnsi"/>
          <w:color w:val="000000" w:themeColor="text1"/>
        </w:rPr>
        <w:t xml:space="preserve">richness, promoting diversity in </w:t>
      </w:r>
      <w:r w:rsidR="007808CD" w:rsidRPr="000418A2">
        <w:rPr>
          <w:rFonts w:cstheme="minorHAnsi"/>
          <w:color w:val="000000" w:themeColor="text1"/>
        </w:rPr>
        <w:t>a</w:t>
      </w:r>
      <w:r w:rsidR="0007439C" w:rsidRPr="000418A2">
        <w:rPr>
          <w:rFonts w:cstheme="minorHAnsi"/>
          <w:color w:val="000000" w:themeColor="text1"/>
        </w:rPr>
        <w:t xml:space="preserve"> diffuse mutualism</w:t>
      </w:r>
      <w:r w:rsidR="0073215C" w:rsidRPr="000418A2">
        <w:rPr>
          <w:rFonts w:cstheme="minorHAnsi"/>
          <w:color w:val="000000" w:themeColor="text1"/>
        </w:rPr>
        <w:t xml:space="preserve"> </w:t>
      </w:r>
      <w:r w:rsidR="003A346E" w:rsidRPr="000418A2">
        <w:rPr>
          <w:rFonts w:cstheme="minorHAnsi"/>
          <w:color w:val="000000" w:themeColor="text1"/>
        </w:rPr>
        <w:fldChar w:fldCharType="begin"/>
      </w:r>
      <w:r w:rsidR="003A346E" w:rsidRPr="000418A2">
        <w:rPr>
          <w:rFonts w:cstheme="minorHAnsi"/>
          <w:color w:val="000000" w:themeColor="text1"/>
        </w:rPr>
        <w:instrText xml:space="preserve"> ADDIN ZOTERO_ITEM CSL_CITATION {"citationID":"T1g7DII4","properties":{"formattedCitation":"(Palmer et al., 2003)","plainCitation":"(Palmer et al., 2003)","noteIndex":0},"citationItems":[{"id":343,"uris":["http://zotero.org/users/local/ud9bfypS/items/J568QL66"],"itemData":{"id":343,"type":"article-journal","abstract":"Mutualistic interactions are diverse and widespread and often involve multispecies guilds of mutualists competing for access to one or more partner species. Despite the ubiquity of these interactions, we know little about the dynamics of competition and coexistence within these guilds or how interactions between mutualists and their shared resource (the partner species) may influence these dynamics. In this article, we review the evidence for interspecific competition for partners within mutualist guilds in both plant‐pollinator and ant‐myrmecophyte systems. We then review evidence for the operation of different coexistence mechanisms within these guilds and discuss how the dynamics of competition and coexistence may be uniquely shaped by multispecies mutualist interactions. In particular, we note that adaptive and plastic responses by mutualists to variation in partner quality are likely to play an important role in determining these dynamics. We summarize by considering the ecological conditions that are likely to restrict or promote species coexistence within mutualist guilds. We suggest that these guilds may provide powerful model systems for exploring multiple mechanisms of species coexistence, and we discuss how these mechanisms may be modified by evolutionary adaptation.","container-title":"The American Naturalist","DOI":"10.1086/378682","ISSN":"0003-0147","issue":"S4","note":"publisher: The University of Chicago Press","page":"S63-S79","source":"journals.uchicago.edu (Atypon)","title":"Competition and Coexistence: Exploring Mechanisms That Restrict and Maintain Diversity within Mutualist Guilds.","title-short":"Competition and Coexistence","volume":"162","author":[{"family":"Palmer","given":"Todd M."},{"family":"Stanton","given":"Maureen L."},{"family":"Young","given":"Truman P."}],"issued":{"date-parts":[["2003",10]]}}}],"schema":"https://github.com/citation-style-language/schema/raw/master/csl-citation.json"} </w:instrText>
      </w:r>
      <w:r w:rsidR="003A346E" w:rsidRPr="000418A2">
        <w:rPr>
          <w:rFonts w:cstheme="minorHAnsi"/>
          <w:color w:val="000000" w:themeColor="text1"/>
        </w:rPr>
        <w:fldChar w:fldCharType="separate"/>
      </w:r>
      <w:r w:rsidR="003A346E" w:rsidRPr="000418A2">
        <w:rPr>
          <w:rFonts w:cstheme="minorHAnsi"/>
          <w:noProof/>
          <w:color w:val="000000" w:themeColor="text1"/>
        </w:rPr>
        <w:t>(</w:t>
      </w:r>
      <w:ins w:id="3857" w:author="Mason,David Steven" w:date="2023-02-27T17:10:00Z">
        <w:r w:rsidR="00F04E27" w:rsidRPr="000418A2">
          <w:rPr>
            <w:rFonts w:cstheme="minorHAnsi"/>
            <w:noProof/>
            <w:color w:val="000000" w:themeColor="text1"/>
          </w:rPr>
          <w:t>Carlo &amp; Morales, 2016;</w:t>
        </w:r>
      </w:ins>
      <w:ins w:id="3858" w:author="Mason,David Steven" w:date="2023-02-27T17:09:00Z">
        <w:r w:rsidR="00F04E27" w:rsidRPr="000418A2">
          <w:rPr>
            <w:rFonts w:cstheme="minorHAnsi"/>
            <w:noProof/>
            <w:color w:val="000000" w:themeColor="text1"/>
          </w:rPr>
          <w:t xml:space="preserve"> </w:t>
        </w:r>
      </w:ins>
      <w:ins w:id="3859" w:author="Mason,David Steven" w:date="2023-02-27T17:13:00Z">
        <w:r w:rsidR="00F04E27" w:rsidRPr="000418A2">
          <w:rPr>
            <w:rFonts w:cstheme="minorHAnsi"/>
            <w:noProof/>
            <w:color w:val="000000" w:themeColor="text1"/>
          </w:rPr>
          <w:t>Kissling et al., 2007</w:t>
        </w:r>
      </w:ins>
      <w:ins w:id="3860" w:author="Mason,David Steven" w:date="2023-02-27T17:14:00Z">
        <w:r w:rsidR="00F04E27" w:rsidRPr="000418A2">
          <w:rPr>
            <w:rFonts w:cstheme="minorHAnsi"/>
            <w:noProof/>
            <w:color w:val="000000" w:themeColor="text1"/>
          </w:rPr>
          <w:t>; Morán-López et al., 2017</w:t>
        </w:r>
      </w:ins>
      <w:del w:id="3861" w:author="Mason,David Steven" w:date="2023-02-27T17:01:00Z">
        <w:r w:rsidR="003A346E" w:rsidRPr="000418A2" w:rsidDel="004535D4">
          <w:rPr>
            <w:rFonts w:cstheme="minorHAnsi"/>
            <w:noProof/>
            <w:color w:val="000000" w:themeColor="text1"/>
          </w:rPr>
          <w:delText>Palmer et al., 2003</w:delText>
        </w:r>
      </w:del>
      <w:r w:rsidR="003A346E" w:rsidRPr="000418A2">
        <w:rPr>
          <w:rFonts w:cstheme="minorHAnsi"/>
          <w:noProof/>
          <w:color w:val="000000" w:themeColor="text1"/>
        </w:rPr>
        <w:t>)</w:t>
      </w:r>
      <w:r w:rsidR="003A346E" w:rsidRPr="000418A2">
        <w:rPr>
          <w:rFonts w:cstheme="minorHAnsi"/>
          <w:color w:val="000000" w:themeColor="text1"/>
        </w:rPr>
        <w:fldChar w:fldCharType="end"/>
      </w:r>
      <w:r w:rsidR="0007439C" w:rsidRPr="000418A2">
        <w:rPr>
          <w:rFonts w:cstheme="minorHAnsi"/>
          <w:color w:val="000000" w:themeColor="text1"/>
        </w:rPr>
        <w:t>. However, p</w:t>
      </w:r>
      <w:r w:rsidR="005D5F0E" w:rsidRPr="000418A2">
        <w:rPr>
          <w:rFonts w:cstheme="minorHAnsi"/>
          <w:color w:val="000000" w:themeColor="text1"/>
        </w:rPr>
        <w:t>rimary f</w:t>
      </w:r>
      <w:r w:rsidRPr="000418A2">
        <w:rPr>
          <w:rFonts w:cstheme="minorHAnsi"/>
          <w:color w:val="000000" w:themeColor="text1"/>
        </w:rPr>
        <w:t>ood resources for dispersers (e.g., plant tissues</w:t>
      </w:r>
      <w:r w:rsidR="005D5F0E" w:rsidRPr="000418A2">
        <w:rPr>
          <w:rFonts w:cstheme="minorHAnsi"/>
          <w:color w:val="000000" w:themeColor="text1"/>
        </w:rPr>
        <w:t xml:space="preserve"> and insects</w:t>
      </w:r>
      <w:r w:rsidRPr="000418A2">
        <w:rPr>
          <w:rFonts w:cstheme="minorHAnsi"/>
          <w:color w:val="000000" w:themeColor="text1"/>
        </w:rPr>
        <w:t xml:space="preserve">) are </w:t>
      </w:r>
      <w:del w:id="3862" w:author="Mason,David Steven" w:date="2023-03-08T19:07:00Z">
        <w:r w:rsidRPr="000418A2" w:rsidDel="007D22C4">
          <w:rPr>
            <w:rFonts w:cstheme="minorHAnsi"/>
            <w:color w:val="000000" w:themeColor="text1"/>
          </w:rPr>
          <w:delText xml:space="preserve">declining or </w:delText>
        </w:r>
        <w:r w:rsidR="00AE7BDF" w:rsidRPr="000418A2" w:rsidDel="007D22C4">
          <w:rPr>
            <w:rFonts w:cstheme="minorHAnsi"/>
            <w:color w:val="000000" w:themeColor="text1"/>
          </w:rPr>
          <w:delText xml:space="preserve">shifting </w:delText>
        </w:r>
      </w:del>
      <w:ins w:id="3863" w:author="Mason,David Steven" w:date="2023-03-08T19:07:00Z">
        <w:r w:rsidR="007D22C4" w:rsidRPr="000418A2">
          <w:rPr>
            <w:rFonts w:cstheme="minorHAnsi"/>
            <w:color w:val="000000" w:themeColor="text1"/>
          </w:rPr>
          <w:t xml:space="preserve">changing </w:t>
        </w:r>
      </w:ins>
      <w:r w:rsidRPr="000418A2">
        <w:rPr>
          <w:rFonts w:cstheme="minorHAnsi"/>
          <w:color w:val="000000" w:themeColor="text1"/>
        </w:rPr>
        <w:t>worldwide</w:t>
      </w:r>
      <w:r w:rsidR="0007439C" w:rsidRPr="000418A2">
        <w:rPr>
          <w:rFonts w:cstheme="minorHAnsi"/>
          <w:color w:val="000000" w:themeColor="text1"/>
        </w:rPr>
        <w:t xml:space="preserve"> with land use conversion, climate change, introduced species, </w:t>
      </w:r>
      <w:r w:rsidR="005637F9">
        <w:rPr>
          <w:rFonts w:cstheme="minorHAnsi"/>
          <w:color w:val="000000" w:themeColor="text1"/>
        </w:rPr>
        <w:t xml:space="preserve">harvesting, </w:t>
      </w:r>
      <w:r w:rsidR="0007439C" w:rsidRPr="000418A2">
        <w:rPr>
          <w:rFonts w:cstheme="minorHAnsi"/>
          <w:color w:val="000000" w:themeColor="text1"/>
        </w:rPr>
        <w:t>and altered disturbance regimes</w:t>
      </w:r>
      <w:r w:rsidRPr="000418A2">
        <w:rPr>
          <w:rFonts w:cstheme="minorHAnsi"/>
          <w:color w:val="000000" w:themeColor="text1"/>
        </w:rPr>
        <w:t xml:space="preserve"> </w:t>
      </w:r>
      <w:r w:rsidR="00B75E6D" w:rsidRPr="000418A2">
        <w:rPr>
          <w:rFonts w:cstheme="minorHAnsi"/>
          <w:color w:val="000000" w:themeColor="text1"/>
        </w:rPr>
        <w:fldChar w:fldCharType="begin"/>
      </w:r>
      <w:r w:rsidR="00B75E6D" w:rsidRPr="000418A2">
        <w:rPr>
          <w:rFonts w:cstheme="minorHAnsi"/>
          <w:color w:val="000000" w:themeColor="text1"/>
        </w:rPr>
        <w:instrText xml:space="preserve"> ADDIN ZOTERO_ITEM CSL_CITATION {"citationID":"D0Ouvh1w","properties":{"formattedCitation":"(Bowler et al., 2019; Damschen et al., 2019; Gleditsch &amp; Carlo, 2011; McConkey &amp; O\\uc0\\u8217{}Farrill, 2016; Mollot et al., 2017)","plainCitation":"(Bowler et al., 2019; Damschen et al., 2019; Gleditsch &amp; Carlo, 2011; McConkey &amp; O’Farrill, 2016; Mollot et al., 2017)","noteIndex":0},"citationItems":[{"id":295,"uris":["http://zotero.org/users/local/ud9bfypS/items/Z9ZHNA46"],"itemData":{"id":295,"type":"article-journal","abstract":"Evidence of declines in insect populations has recently received considerable scientific and societal attention. However, the lack of long-term insect monitoring makes it difficult to assess whether declines are geographically widespread. By contrast, bird populations are well monitored and often used as indicators of environmental change. We compared the population trends of European insectivorous birds with those of other birds to assess whether patterns in bird population trends were consistent with declines of insects. We further examined whether declines were evident for insectivores with different habitats, foraging strata, and other ecological preferences. Bird population trends were estimated for Europe (1990–2015) and Denmark (1990–2016). On average, insectivores declined over the study period (13% across Europe and 28% in Denmark), whereas omnivores had stable populations. Seedeaters also declined (28% across Europe; 34% in Denmark), but this assessment was based on fewer species than for other groups. The effects of insectivory were stronger for farmland species (especially grassland species), for ground feeders, and for cold-adapted species. Insectivory was associated with long-distance migration, which was also linked to population declines. However, many insectivores had stable populations, especially habitat generalists. Our findings suggest that the decline of insectivores is primarily associated with agricultural intensification and loss of grassland habitat. The loss of both seed and insect specialists indicates an overall trend toward bird communities dominated by diet generalists.","container-title":"Conservation Biology","DOI":"10.1111/cobi.13307","ISSN":"1523-1739","issue":"5","language":"en","note":"_eprint: https://onlinelibrary.wiley.com/doi/pdf/10.1111/cobi.13307","page":"1120-1130","source":"Wiley Online Library","title":"Long-term declines of European insectivorous bird populations and potential causes","volume":"33","author":[{"family":"Bowler","given":"Diana E."},{"family":"Heldbjerg","given":"Henning"},{"family":"Fox","given":"Anthony D."},{"family":"Jong","given":"Maaike","non-dropping-particle":"de"},{"family":"Böhning-Gaese","given":"Katrin"}],"issued":{"date-parts":[["2019"]]}}},{"id":269,"uris":["http://zotero.org/users/local/ud9bfypS/items/6XP3A562"],"itemData":{"id":269,"type":"article-journal","abstract":"Landscape connectivity increases plant species richness over decades by promoting colonizations and preventing extinctions.","archive_location":"world","container-title":"Science","DOI":"10.1126/science.aax8992","language":"EN","license":"Copyright © 2019 The Authors, some rights reserved; exclusive licensee American Association for the Advancement of Science. No claim to original U.S. Government Works","note":"publisher: American Association for the Advancement of Science","source":"www.science.org","title":"Ongoing accumulation of plant diversity through habitat connectivity in an 18-year experiment","URL":"https://www.science.org/doi/abs/10.1126/science.aax8992","author":[{"family":"Damschen","given":"Ellen I."},{"family":"Brudvig","given":"Lars A."},{"family":"Burt","given":"Melissa A."},{"family":"FletcherJr","given":"Robert J."},{"family":"Haddad","given":"Nick M."},{"family":"Levey","given":"Douglas J."},{"family":"Orrock","given":"John L."},{"family":"Resasco","given":"Julian"},{"family":"Tewksbury","given":"Joshua J."}],"accessed":{"date-parts":[["2022",2,8]]},"issued":{"date-parts":[["2019",9,27]]}}},{"id":235,"uris":["http://zotero.org/users/local/ud9bfypS/items/JXEVYZI2"],"itemData":{"id":235,"type":"article-journal","abstract":"Aim Biological invasions pose one of the most severe threats to global biodiversity. Still, invasions can create positive ecological relationships and services, which can sometimes result in challenges for conservation efforts. A case in point is the invasion of alien plants that form mutualisms with native frugivorous birds. Here, we examined the correlation between honeysuckles (Lonicera spp.) and the bird communities in a landscape of central Pennsylvania during the fall months. Location State College area in central Pennsylvania, USA. Methods We conducted point counts to quantify the abundance of birds and fleshy-fruited plant species within a 187.5 km2 landscape that included forested, urban and agricultural lands. We also compared fruit-removal rates for a native fruiting plant under low and high Lonicera densities. Results The abundance of birds showed a strong positive association with Lonicera fruits, with the abundance of Turdus migratorius and Dumetella carolinensis showing the strongest correlations. We also found that fruit-removal rates were 30% larger for a native plant species in areas of high Lonicera density compared to a site with low density of Lonicera. Main conclusions Our results suggest that Lonicera may currently serve as a main axis for the organization of bird communities and the networks of frugivore–plant interactions in central Pennsylvania. Since populations of key bird frugivores may be currently depending on Lonicera resources, we argue that control measures should account for the negative effects that the loss of this fruit resource could have on populations of native consumers in highly invaded regions.","container-title":"Diversity and Distributions","DOI":"10.1111/j.1472-4642.2010.00733.x","ISSN":"1472-4642","issue":"2","language":"en","note":"_eprint: https://onlinelibrary.wiley.com/doi/pdf/10.1111/j.1472-4642.2010.00733.x","page":"244-253","source":"Wiley Online Library","title":"Fruit quantity of invasive shrubs predicts the abundance of common native avian frugivores in central Pennsylvania","volume":"17","author":[{"family":"Gleditsch","given":"Jason M."},{"family":"Carlo","given":"Tomás A."}],"issued":{"date-parts":[["2011"]]}}},{"id":240,"uris":["http://zotero.org/users/local/ud9bfypS/items/WAQIRDTZ"],"itemData":{"id":240,"type":"article-journal","abstract":"Cryptic function loss occurs when the ecological function of an animal population is significantly altered as a result of disturbance, even though the species is still present in the ecosystem. We reviewed the evidence for cryptic function loss to be widespread among seed disperser populations that persist under disturbed conditions. We found overwhelming support for the seed dispersal effectiveness of animals to be negatively impacted by all forms of disturbance (population decline, changes in community assemblages, habitat change, and climate change). However, seed dispersal was positively affected in some examples, particularly when extirpation of an interacting frugivore or predator enhanced fruit consumption. It is essential that we improve our understanding of the mechanisms by which seed dispersal is lost, even though the disperser's population remains viable, as there are many unanswered questions that hinder an objective understanding of this threat. We need to consider how seed dispersal effectiveness is determined by species population size and small changes in phenotypes. In addition, we must increase our understanding of behavioral impacts on seed dispersal and how it might be regulated by disturbance. The complexity and flexibility of seed dispersal interactions could mean that communities are adaptable to many changes; alternatively, ecosystems might be severely threatened by cryptic function loss because of the myriad ways in which multiple frugivore populations can be simultaneously affected and the fact that early signs of function loss can be hidden by stable population sizes.","container-title":"Biological Conservation","DOI":"10.1016/j.biocon.2016.06.024","ISSN":"0006-3207","journalAbbreviation":"Biological Conservation","language":"en","page":"38-49","source":"ScienceDirect","title":"Loss of seed dispersal before the loss of seed dispersers","volume":"201","author":[{"family":"McConkey","given":"Kim R."},{"family":"O'Farrill","given":"Georgina"}],"issued":{"date-parts":[["2016",9,1]]}}},{"id":242,"uris":["http://zotero.org/users/local/ud9bfypS/items/SJZLBNTC"],"itemData":{"id":242,"type":"chapter","abstract":"Biological invasions are one of the most important ecological disturbances that threaten native biodiversity. An expected increase in the rate of species extinction will have major effects on the structure and function of ecosystems worldwide. The goal of our study is to determine which ecological properties mediate the impact of invasive species on biodiversity loss on a global scale using a meta-analysis. We considered the role of properties such as the trophic and taxonomic position of invaders, taxonomic groups of invaded systems, the type of habitats invaded and whether the invasive species is included in a list of the most harmful invasive species for biodiversity loss. We compiled 185 studies that included 253 numerical values of changes of species richness due to species invasion. We investigated the role of trophic and taxonomic parameters of invaders, as well as the role of abiotic parameters of habitat on changes in species richness due to biological invasions. Our results show that plant invaders are highly represented (85% of all invaders studied), especially those belonging to the Poaceae family. For animals, predation seems to be the feeding behaviour associated with the greatest decrease in species richness and this relationship is independent of habitat type, with a 21% decline observed in aquatic habitats and a 27% decline in terrestrial habitats. In invaded communities, birds suffer the greatest decline in species richness (41% decline). Finally, we found that species richness declines in Europe are spatially autocorrelated, suggesting that the consequences of invasive species cannot be understood through local-scale analysis alone.","collection-title":"Networks of Invasion: A Synthesis of Concepts","container-title":"Advances in Ecological Research","language":"en","note":"DOI: 10.1016/bs.aecr.2016.10.002","page":"61-83","publisher":"Academic Press","source":"ScienceDirect","title":"Chapter Two - The Effects of Invasive Species on the Decline in Species Richness: A Global Meta-Analysis","title-short":"Chapter Two - The Effects of Invasive Species on the Decline in Species Richness","URL":"https://www.sciencedirect.com/science/article/pii/S0065250416300514","volume":"56","author":[{"family":"Mollot","given":"G."},{"family":"Pantel","given":"J. H."},{"family":"Romanuk","given":"T. N."}],"editor":[{"family":"Bohan","given":"David A."},{"family":"Dumbrell","given":"Alex J."},{"family":"Massol","given":"François"}],"accessed":{"date-parts":[["2022",2,6]]},"issued":{"date-parts":[["2017",1,1]]}}}],"schema":"https://github.com/citation-style-language/schema/raw/master/csl-citation.json"} </w:instrText>
      </w:r>
      <w:r w:rsidR="00B75E6D" w:rsidRPr="000418A2">
        <w:rPr>
          <w:rFonts w:cstheme="minorHAnsi"/>
          <w:color w:val="000000" w:themeColor="text1"/>
        </w:rPr>
        <w:fldChar w:fldCharType="separate"/>
      </w:r>
      <w:r w:rsidR="00B75E6D" w:rsidRPr="000418A2">
        <w:rPr>
          <w:rFonts w:ascii="Calibri" w:cs="Calibri"/>
          <w:color w:val="000000" w:themeColor="text1"/>
        </w:rPr>
        <w:t>(</w:t>
      </w:r>
      <w:r w:rsidR="005637F9">
        <w:rPr>
          <w:rFonts w:ascii="Calibri" w:cs="Calibri"/>
          <w:color w:val="000000" w:themeColor="text1"/>
        </w:rPr>
        <w:t xml:space="preserve">Boyle et al., 2012; </w:t>
      </w:r>
      <w:r w:rsidR="00B75E6D" w:rsidRPr="000418A2">
        <w:rPr>
          <w:rFonts w:ascii="Calibri" w:cs="Calibri"/>
          <w:color w:val="000000" w:themeColor="text1"/>
        </w:rPr>
        <w:t xml:space="preserve">Bowler et al., 2019; Damschen et al., 2019; Gleditsch &amp; Carlo, 2011; McConkey &amp; O’Farrill, 2016; </w:t>
      </w:r>
      <w:r w:rsidR="005637F9" w:rsidRPr="005637F9">
        <w:rPr>
          <w:rFonts w:ascii="Calibri" w:cs="Calibri"/>
          <w:color w:val="000000" w:themeColor="text1"/>
        </w:rPr>
        <w:t xml:space="preserve">Moegenburg </w:t>
      </w:r>
      <w:r w:rsidR="005637F9">
        <w:rPr>
          <w:rFonts w:ascii="Calibri" w:cs="Calibri"/>
          <w:color w:val="000000" w:themeColor="text1"/>
        </w:rPr>
        <w:t xml:space="preserve">&amp; Levey, 2003; </w:t>
      </w:r>
      <w:r w:rsidR="00B75E6D" w:rsidRPr="000418A2">
        <w:rPr>
          <w:rFonts w:ascii="Calibri" w:cs="Calibri"/>
          <w:color w:val="000000" w:themeColor="text1"/>
        </w:rPr>
        <w:t>Mollot et al., 2017</w:t>
      </w:r>
      <w:r w:rsidR="005637F9">
        <w:rPr>
          <w:rFonts w:ascii="Calibri" w:cs="Calibri"/>
          <w:color w:val="000000" w:themeColor="text1"/>
        </w:rPr>
        <w:t>; Sengupta et al., 2015</w:t>
      </w:r>
      <w:r w:rsidR="00B75E6D" w:rsidRPr="000418A2">
        <w:rPr>
          <w:rFonts w:ascii="Calibri" w:cs="Calibri"/>
          <w:color w:val="000000" w:themeColor="text1"/>
        </w:rPr>
        <w:t>)</w:t>
      </w:r>
      <w:r w:rsidR="00B75E6D" w:rsidRPr="000418A2">
        <w:rPr>
          <w:rFonts w:cstheme="minorHAnsi"/>
          <w:color w:val="000000" w:themeColor="text1"/>
        </w:rPr>
        <w:fldChar w:fldCharType="end"/>
      </w:r>
      <w:r w:rsidRPr="000418A2">
        <w:rPr>
          <w:rFonts w:cstheme="minorHAnsi"/>
          <w:color w:val="000000" w:themeColor="text1"/>
        </w:rPr>
        <w:t>. For example, invasive species may homogenize</w:t>
      </w:r>
      <w:ins w:id="3864" w:author="Mason,David Steven" w:date="2023-03-10T14:16:00Z">
        <w:r w:rsidR="005E5FB4" w:rsidRPr="000418A2">
          <w:rPr>
            <w:rFonts w:cstheme="minorHAnsi"/>
            <w:color w:val="000000" w:themeColor="text1"/>
          </w:rPr>
          <w:t xml:space="preserve"> </w:t>
        </w:r>
      </w:ins>
      <w:ins w:id="3865" w:author="Mason,David Steven" w:date="2023-03-11T17:49:00Z">
        <w:r w:rsidR="00966391" w:rsidRPr="000418A2">
          <w:rPr>
            <w:rFonts w:cstheme="minorHAnsi"/>
            <w:color w:val="000000" w:themeColor="text1"/>
          </w:rPr>
          <w:t>local</w:t>
        </w:r>
      </w:ins>
      <w:r w:rsidRPr="000418A2">
        <w:rPr>
          <w:rFonts w:cstheme="minorHAnsi"/>
          <w:color w:val="000000" w:themeColor="text1"/>
        </w:rPr>
        <w:t xml:space="preserve"> food resources</w:t>
      </w:r>
      <w:del w:id="3866" w:author="Mason,David Steven" w:date="2023-03-10T14:16:00Z">
        <w:r w:rsidRPr="000418A2" w:rsidDel="005E5FB4">
          <w:rPr>
            <w:rFonts w:cstheme="minorHAnsi"/>
            <w:color w:val="000000" w:themeColor="text1"/>
          </w:rPr>
          <w:delText xml:space="preserve"> in areas</w:delText>
        </w:r>
      </w:del>
      <w:r w:rsidRPr="000418A2">
        <w:rPr>
          <w:rFonts w:cstheme="minorHAnsi"/>
          <w:color w:val="000000" w:themeColor="text1"/>
        </w:rPr>
        <w:t xml:space="preserve">, </w:t>
      </w:r>
      <w:r w:rsidR="00A94F3A">
        <w:rPr>
          <w:rFonts w:cstheme="minorHAnsi"/>
          <w:color w:val="000000" w:themeColor="text1"/>
        </w:rPr>
        <w:t>disrupting</w:t>
      </w:r>
      <w:r w:rsidRPr="000418A2">
        <w:rPr>
          <w:rFonts w:cstheme="minorHAnsi"/>
          <w:color w:val="000000" w:themeColor="text1"/>
        </w:rPr>
        <w:t xml:space="preserve"> resource tracking in animals </w:t>
      </w:r>
      <w:r w:rsidR="0007439C" w:rsidRPr="000418A2">
        <w:rPr>
          <w:rFonts w:cstheme="minorHAnsi"/>
          <w:color w:val="000000" w:themeColor="text1"/>
        </w:rPr>
        <w:t xml:space="preserve">or reducing </w:t>
      </w:r>
      <w:r w:rsidRPr="000418A2">
        <w:rPr>
          <w:rFonts w:cstheme="minorHAnsi"/>
          <w:color w:val="000000" w:themeColor="text1"/>
        </w:rPr>
        <w:t>the</w:t>
      </w:r>
      <w:r w:rsidR="00AE7BDF" w:rsidRPr="000418A2">
        <w:rPr>
          <w:rFonts w:cstheme="minorHAnsi"/>
          <w:color w:val="000000" w:themeColor="text1"/>
        </w:rPr>
        <w:t xml:space="preserve"> potential</w:t>
      </w:r>
      <w:r w:rsidRPr="000418A2">
        <w:rPr>
          <w:rFonts w:cstheme="minorHAnsi"/>
          <w:color w:val="000000" w:themeColor="text1"/>
        </w:rPr>
        <w:t xml:space="preserve"> </w:t>
      </w:r>
      <w:r w:rsidR="00AE7BDF" w:rsidRPr="000418A2">
        <w:rPr>
          <w:rFonts w:cstheme="minorHAnsi"/>
          <w:color w:val="000000" w:themeColor="text1"/>
        </w:rPr>
        <w:t xml:space="preserve">species </w:t>
      </w:r>
      <w:r w:rsidRPr="000418A2">
        <w:rPr>
          <w:rFonts w:cstheme="minorHAnsi"/>
          <w:color w:val="000000" w:themeColor="text1"/>
        </w:rPr>
        <w:t xml:space="preserve">richness of seed </w:t>
      </w:r>
      <w:r w:rsidR="0007439C" w:rsidRPr="000418A2">
        <w:rPr>
          <w:rFonts w:cstheme="minorHAnsi"/>
          <w:color w:val="000000" w:themeColor="text1"/>
        </w:rPr>
        <w:t xml:space="preserve">rain </w:t>
      </w:r>
      <w:r w:rsidR="009A04EF" w:rsidRPr="000418A2">
        <w:rPr>
          <w:rFonts w:cstheme="minorHAnsi"/>
          <w:color w:val="000000" w:themeColor="text1"/>
        </w:rPr>
        <w:fldChar w:fldCharType="begin"/>
      </w:r>
      <w:r w:rsidR="009A04EF" w:rsidRPr="000418A2">
        <w:rPr>
          <w:rFonts w:cstheme="minorHAnsi"/>
          <w:color w:val="000000" w:themeColor="text1"/>
        </w:rPr>
        <w:instrText xml:space="preserve"> ADDIN ZOTERO_ITEM CSL_CITATION {"citationID":"JhCcc4ve","properties":{"formattedCitation":"(Fricke &amp; Svenning, 2020)","plainCitation":"(Fricke &amp; Svenning, 2020)","noteIndex":0},"citationItems":[{"id":334,"uris":["http://zotero.org/users/local/ud9bfypS/items/ILTNQIIV"],"itemData":{"id":334,"type":"article-journal","abstract":"Introductions of species by humans are causing the homogenization of species composition across biogeographic barriers1–3. The ecological and evolutionary consequences of introduced species derive from their effects on networks of species interactions4,5, but we lack a quantitative understanding of the impacts of introduced species on ecological networks and their biogeographic patterns globally. Here we address this data gap by analysing mutualistic seed-dispersal interactions from 410 local networks, encompassing 24,455 unique pairwise interactions between 1,631 animal and 3,208 plant species. We show that species introductions reduce biogeographic compartmentalization of the global meta-network, in which nodes are species and links are interactions observed within any local network. This homogenizing effect extends across spatial scales, decreasing beta diversity among local networks and modularity within networks. The prevalence of introduced interactions is directly related to human environmental modifications and is accelerating, having increased sevenfold over the past 75 years. These dynamics alter the coevolutionary environments that mutualists experience6, and we find that introduced species disproportionately interact with other introduced species. These processes are likely to amplify biotic homogenization in future ecosystems7 and may reduce the resilience of ecosystems by allowing perturbations to propagate more quickly and exposing disparate ecosystems to similar drivers. Our results highlight the importance of managing the increasing homogenization of ecological complexity.","container-title":"Nature","DOI":"10.1038/s41586-020-2640-y","ISSN":"1476-4687","issue":"7823","language":"en","license":"2020 The Author(s), under exclusive licence to Springer Nature Limited","note":"number: 7823\npublisher: Nature Publishing Group","page":"74-78","source":"www.nature.com","title":"Accelerating homogenization of the global plant–frugivore meta-network","volume":"585","author":[{"family":"Fricke","given":"Evan C."},{"family":"Svenning","given":"Jens-Christian"}],"issued":{"date-parts":[["2020",9]]}}}],"schema":"https://github.com/citation-style-language/schema/raw/master/csl-citation.json"} </w:instrText>
      </w:r>
      <w:r w:rsidR="009A04EF" w:rsidRPr="000418A2">
        <w:rPr>
          <w:rFonts w:cstheme="minorHAnsi"/>
          <w:color w:val="000000" w:themeColor="text1"/>
        </w:rPr>
        <w:fldChar w:fldCharType="separate"/>
      </w:r>
      <w:r w:rsidR="009A04EF" w:rsidRPr="000418A2">
        <w:rPr>
          <w:rFonts w:cstheme="minorHAnsi"/>
          <w:noProof/>
          <w:color w:val="000000" w:themeColor="text1"/>
        </w:rPr>
        <w:t>(Fricke &amp; Svenning, 2020</w:t>
      </w:r>
      <w:ins w:id="3867" w:author="Mason,David Steven" w:date="2023-02-27T17:21:00Z">
        <w:r w:rsidR="00E3114E" w:rsidRPr="000418A2">
          <w:rPr>
            <w:rFonts w:cstheme="minorHAnsi"/>
            <w:noProof/>
            <w:color w:val="000000" w:themeColor="text1"/>
          </w:rPr>
          <w:t>; McKinney &amp; Lockwood, 1999</w:t>
        </w:r>
      </w:ins>
      <w:r w:rsidR="009A04EF" w:rsidRPr="000418A2">
        <w:rPr>
          <w:rFonts w:cstheme="minorHAnsi"/>
          <w:noProof/>
          <w:color w:val="000000" w:themeColor="text1"/>
        </w:rPr>
        <w:t>)</w:t>
      </w:r>
      <w:r w:rsidR="009A04EF" w:rsidRPr="000418A2">
        <w:rPr>
          <w:rFonts w:cstheme="minorHAnsi"/>
          <w:color w:val="000000" w:themeColor="text1"/>
        </w:rPr>
        <w:fldChar w:fldCharType="end"/>
      </w:r>
      <w:r w:rsidRPr="000418A2">
        <w:rPr>
          <w:rFonts w:cstheme="minorHAnsi"/>
          <w:color w:val="000000" w:themeColor="text1"/>
        </w:rPr>
        <w:t xml:space="preserve">. Over long timescales, </w:t>
      </w:r>
      <w:r w:rsidR="0007439C" w:rsidRPr="000418A2">
        <w:rPr>
          <w:rFonts w:cstheme="minorHAnsi"/>
          <w:color w:val="000000" w:themeColor="text1"/>
        </w:rPr>
        <w:t xml:space="preserve">such </w:t>
      </w:r>
      <w:r w:rsidRPr="000418A2">
        <w:rPr>
          <w:rFonts w:cstheme="minorHAnsi"/>
          <w:color w:val="000000" w:themeColor="text1"/>
        </w:rPr>
        <w:t xml:space="preserve">declines in seed </w:t>
      </w:r>
      <w:r w:rsidR="0007439C" w:rsidRPr="000418A2">
        <w:rPr>
          <w:rFonts w:cstheme="minorHAnsi"/>
          <w:color w:val="000000" w:themeColor="text1"/>
        </w:rPr>
        <w:t>rain</w:t>
      </w:r>
      <w:r w:rsidR="00AE7BDF" w:rsidRPr="000418A2">
        <w:rPr>
          <w:rFonts w:cstheme="minorHAnsi"/>
          <w:color w:val="000000" w:themeColor="text1"/>
        </w:rPr>
        <w:t xml:space="preserve"> diversity</w:t>
      </w:r>
      <w:r w:rsidR="0007439C" w:rsidRPr="000418A2">
        <w:rPr>
          <w:rFonts w:cstheme="minorHAnsi"/>
          <w:color w:val="000000" w:themeColor="text1"/>
        </w:rPr>
        <w:t xml:space="preserve"> </w:t>
      </w:r>
      <w:r w:rsidRPr="000418A2">
        <w:rPr>
          <w:rFonts w:cstheme="minorHAnsi"/>
          <w:color w:val="000000" w:themeColor="text1"/>
        </w:rPr>
        <w:t>could have substantial effects on vegetation communities</w:t>
      </w:r>
      <w:ins w:id="3868" w:author="Mason,David Steven" w:date="2023-03-10T14:16:00Z">
        <w:r w:rsidR="005E5FB4" w:rsidRPr="000418A2">
          <w:rPr>
            <w:rFonts w:cstheme="minorHAnsi"/>
            <w:color w:val="000000" w:themeColor="text1"/>
          </w:rPr>
          <w:t>, especially</w:t>
        </w:r>
      </w:ins>
      <w:r w:rsidRPr="000418A2">
        <w:rPr>
          <w:rFonts w:cstheme="minorHAnsi"/>
          <w:color w:val="000000" w:themeColor="text1"/>
        </w:rPr>
        <w:t xml:space="preserve"> once</w:t>
      </w:r>
      <w:r w:rsidR="0073215C" w:rsidRPr="000418A2">
        <w:rPr>
          <w:rFonts w:cstheme="minorHAnsi"/>
          <w:color w:val="000000" w:themeColor="text1"/>
        </w:rPr>
        <w:t xml:space="preserve"> native</w:t>
      </w:r>
      <w:r w:rsidRPr="000418A2">
        <w:rPr>
          <w:rFonts w:cstheme="minorHAnsi"/>
          <w:color w:val="000000" w:themeColor="text1"/>
        </w:rPr>
        <w:t xml:space="preserve"> seed banks are depleted </w:t>
      </w:r>
      <w:r w:rsidR="009A04EF" w:rsidRPr="000418A2">
        <w:rPr>
          <w:rFonts w:cstheme="minorHAnsi"/>
          <w:color w:val="000000" w:themeColor="text1"/>
        </w:rPr>
        <w:fldChar w:fldCharType="begin"/>
      </w:r>
      <w:r w:rsidR="009A04EF" w:rsidRPr="000418A2">
        <w:rPr>
          <w:rFonts w:cstheme="minorHAnsi"/>
          <w:color w:val="000000" w:themeColor="text1"/>
        </w:rPr>
        <w:instrText xml:space="preserve"> ADDIN ZOTERO_ITEM CSL_CITATION {"citationID":"Ev6P2fgr","properties":{"formattedCitation":"(Plue et al., 2021)","plainCitation":"(Plue et al., 2021)","noteIndex":0},"citationItems":[{"id":331,"uris":["http://zotero.org/users/local/ud9bfypS/items/CTIFEUEK"],"itemData":{"id":331,"type":"article-journal","abstract":"Aim Climate and land use are key determinants of biodiversity, with past and ongoing changes posing serious threats to global ecosystems. Unlike most other organism groups, plant species can possess dormant life-history stages such as soil seed banks, which may help plant communities to resist or at least postpone the detrimental impact of global changes. This study investigates the potential for soil seed banks to achieve this. Location Europe. Time period 1978–2014. Major taxa studied Flowering plants. Methods Using a space-for-time/warming approach, we study plant species richness and composition in the herb layer and the soil seed bank in 2,796 community plots from 54 datasets in managed grasslands, forests and intermediate, successional habitats across a climate gradient. Results Soil seed banks held more species than the herb layer, being compositionally similar across habitats. Species richness was lower in forests and successional habitats compared to grasslands, with annual temperature range more important than mean annual temperature for determining richness. Climate and land-use effects were generally less pronounced when plant community richness included seed bank species richness, while there was no clear effect of land use and climate on compositional similarity between the seed bank and the herb layer. Main conclusions High seed bank diversity and compositional similarity between the herb layer and seed bank plant communities may provide a potentially important functional buffer against the impact of ongoing environmental changes on plant communities. This capacity could, however, be threatened by climate warming. Dormant life-history stages can therefore be important sources of diversity in changing environments, potentially underpinning already observed time-lags in plant community responses to global change. However, as soil seed banks themselves appear, albeit less, vulnerable to the same changes, their potential to buffer change can only be temporary, and major community shifts may still be expected.","container-title":"Global Ecology and Biogeography","DOI":"10.1111/geb.13201","ISSN":"1466-8238","issue":"1","language":"en","note":"_eprint: https://onlinelibrary.wiley.com/doi/pdf/10.1111/geb.13201","page":"128-139","source":"Wiley Online Library","title":"Buffering effects of soil seed banks on plant community composition in response to land use and climate","volume":"30","author":[{"family":"Plue","given":"Jan"},{"family":"Van Calster","given":"Hans"},{"family":"Auestad","given":"Inger"},{"family":"Basto","given":"Sofía"},{"family":"Bekker","given":"Renée M."},{"family":"Bruun","given":"Hans Henrik"},{"family":"Chevalier","given":"Richard"},{"family":"Decocq","given":"Guillaume"},{"family":"Grandin","given":"Ulf"},{"family":"Hermy","given":"Martin"},{"family":"Jacquemyn","given":"Hans"},{"family":"Jakobsson","given":"Anna"},{"family":"Jankowska-Błaszczuk","given":"Małgorzata"},{"family":"Kalamees","given":"Rein"},{"family":"Koch","given":"Marcus A."},{"family":"Marrs","given":"Rob H."},{"family":"Marteinsdóttir","given":"Bryndís"},{"family":"Milberg","given":"Per"},{"family":"Måren","given":"Inger E."},{"family":"Pakeman","given":"Robin J."},{"family":"Phoenix","given":"Gareth K."},{"family":"Thompson","given":"Ken"},{"family":"Vandvik","given":"Vigdis"},{"family":"Wagner","given":"Markus"},{"family":"Auffret","given":"Alistair G."}],"issued":{"date-parts":[["2021"]]}}}],"schema":"https://github.com/citation-style-language/schema/raw/master/csl-citation.json"} </w:instrText>
      </w:r>
      <w:r w:rsidR="009A04EF" w:rsidRPr="000418A2">
        <w:rPr>
          <w:rFonts w:cstheme="minorHAnsi"/>
          <w:color w:val="000000" w:themeColor="text1"/>
        </w:rPr>
        <w:fldChar w:fldCharType="separate"/>
      </w:r>
      <w:r w:rsidR="009A04EF" w:rsidRPr="000418A2">
        <w:rPr>
          <w:rFonts w:cstheme="minorHAnsi"/>
          <w:noProof/>
          <w:color w:val="000000" w:themeColor="text1"/>
        </w:rPr>
        <w:t>(Plue et al., 2021)</w:t>
      </w:r>
      <w:r w:rsidR="009A04EF" w:rsidRPr="000418A2">
        <w:rPr>
          <w:rFonts w:cstheme="minorHAnsi"/>
          <w:color w:val="000000" w:themeColor="text1"/>
        </w:rPr>
        <w:fldChar w:fldCharType="end"/>
      </w:r>
      <w:r w:rsidR="0007439C" w:rsidRPr="000418A2">
        <w:rPr>
          <w:rFonts w:cstheme="minorHAnsi"/>
          <w:color w:val="000000" w:themeColor="text1"/>
        </w:rPr>
        <w:t>.</w:t>
      </w:r>
      <w:r w:rsidR="005D5F0E" w:rsidRPr="000418A2">
        <w:rPr>
          <w:rFonts w:cstheme="minorHAnsi"/>
          <w:color w:val="000000" w:themeColor="text1"/>
        </w:rPr>
        <w:t xml:space="preserve"> </w:t>
      </w:r>
      <w:r w:rsidR="0007439C" w:rsidRPr="000418A2">
        <w:rPr>
          <w:rFonts w:cstheme="minorHAnsi"/>
          <w:color w:val="000000" w:themeColor="text1"/>
        </w:rPr>
        <w:t>Thus,</w:t>
      </w:r>
      <w:ins w:id="3869" w:author="Mason,David Steven" w:date="2023-03-11T17:49:00Z">
        <w:r w:rsidR="00966391" w:rsidRPr="000418A2">
          <w:rPr>
            <w:rFonts w:cstheme="minorHAnsi"/>
            <w:color w:val="000000" w:themeColor="text1"/>
          </w:rPr>
          <w:t xml:space="preserve"> our evidence indicates</w:t>
        </w:r>
      </w:ins>
      <w:r w:rsidR="0007439C" w:rsidRPr="000418A2">
        <w:rPr>
          <w:rFonts w:cstheme="minorHAnsi"/>
          <w:color w:val="000000" w:themeColor="text1"/>
        </w:rPr>
        <w:t xml:space="preserve"> </w:t>
      </w:r>
      <w:del w:id="3870" w:author="Mason,David Steven" w:date="2023-03-11T17:49:00Z">
        <w:r w:rsidR="0007439C" w:rsidRPr="000418A2" w:rsidDel="00966391">
          <w:rPr>
            <w:rFonts w:cstheme="minorHAnsi"/>
            <w:color w:val="000000" w:themeColor="text1"/>
          </w:rPr>
          <w:delText>a</w:delText>
        </w:r>
        <w:r w:rsidRPr="000418A2" w:rsidDel="00966391">
          <w:rPr>
            <w:rFonts w:cstheme="minorHAnsi"/>
            <w:color w:val="000000" w:themeColor="text1"/>
          </w:rPr>
          <w:delText xml:space="preserve"> </w:delText>
        </w:r>
        <w:r w:rsidR="005D5F0E" w:rsidRPr="000418A2" w:rsidDel="00966391">
          <w:rPr>
            <w:rFonts w:cstheme="minorHAnsi"/>
            <w:color w:val="000000" w:themeColor="text1"/>
          </w:rPr>
          <w:delText>thorough</w:delText>
        </w:r>
      </w:del>
      <w:ins w:id="3871" w:author="Mason,David Steven" w:date="2023-03-11T17:49:00Z">
        <w:r w:rsidR="00966391" w:rsidRPr="000418A2">
          <w:rPr>
            <w:rFonts w:cstheme="minorHAnsi"/>
            <w:color w:val="000000" w:themeColor="text1"/>
          </w:rPr>
          <w:t>that</w:t>
        </w:r>
      </w:ins>
      <w:r w:rsidR="005D5F0E" w:rsidRPr="000418A2">
        <w:rPr>
          <w:rFonts w:cstheme="minorHAnsi"/>
          <w:color w:val="000000" w:themeColor="text1"/>
        </w:rPr>
        <w:t xml:space="preserve"> </w:t>
      </w:r>
      <w:r w:rsidRPr="000418A2">
        <w:rPr>
          <w:rFonts w:cstheme="minorHAnsi"/>
          <w:color w:val="000000" w:themeColor="text1"/>
        </w:rPr>
        <w:t xml:space="preserve">understanding </w:t>
      </w:r>
      <w:del w:id="3872" w:author="Mason,David Steven" w:date="2023-03-11T17:49:00Z">
        <w:r w:rsidRPr="000418A2" w:rsidDel="00966391">
          <w:rPr>
            <w:rFonts w:cstheme="minorHAnsi"/>
            <w:color w:val="000000" w:themeColor="text1"/>
          </w:rPr>
          <w:delText xml:space="preserve">of </w:delText>
        </w:r>
      </w:del>
      <w:r w:rsidRPr="000418A2">
        <w:rPr>
          <w:rFonts w:cstheme="minorHAnsi"/>
          <w:color w:val="000000" w:themeColor="text1"/>
        </w:rPr>
        <w:t>the effects of global change on seed dispersal requires examining resource availability and</w:t>
      </w:r>
      <w:r w:rsidR="00AE7BDF" w:rsidRPr="000418A2">
        <w:rPr>
          <w:rFonts w:cstheme="minorHAnsi"/>
          <w:color w:val="000000" w:themeColor="text1"/>
        </w:rPr>
        <w:t xml:space="preserve"> species</w:t>
      </w:r>
      <w:r w:rsidRPr="000418A2">
        <w:rPr>
          <w:rFonts w:cstheme="minorHAnsi"/>
          <w:color w:val="000000" w:themeColor="text1"/>
        </w:rPr>
        <w:t xml:space="preserve"> richness to supplement the conventional focus on </w:t>
      </w:r>
      <w:r w:rsidR="0073215C" w:rsidRPr="000418A2">
        <w:rPr>
          <w:rFonts w:cstheme="minorHAnsi"/>
          <w:color w:val="000000" w:themeColor="text1"/>
        </w:rPr>
        <w:t xml:space="preserve">habitat fragmentation </w:t>
      </w:r>
      <w:r w:rsidRPr="000418A2">
        <w:rPr>
          <w:rFonts w:cstheme="minorHAnsi"/>
          <w:color w:val="000000" w:themeColor="text1"/>
        </w:rPr>
        <w:t xml:space="preserve">and </w:t>
      </w:r>
      <w:r w:rsidR="0073215C" w:rsidRPr="000418A2">
        <w:rPr>
          <w:rFonts w:cstheme="minorHAnsi"/>
          <w:color w:val="000000" w:themeColor="text1"/>
        </w:rPr>
        <w:t>vector assemblages</w:t>
      </w:r>
      <w:r w:rsidRPr="000418A2">
        <w:rPr>
          <w:rFonts w:cstheme="minorHAnsi"/>
          <w:color w:val="000000" w:themeColor="text1"/>
        </w:rPr>
        <w:t>.</w:t>
      </w:r>
    </w:p>
    <w:p w14:paraId="38156EEE" w14:textId="4F39C9D7" w:rsidR="00B7707B" w:rsidRPr="000418A2" w:rsidRDefault="00B7707B" w:rsidP="00CC3D03">
      <w:pPr>
        <w:spacing w:line="360" w:lineRule="auto"/>
        <w:ind w:firstLine="720"/>
        <w:rPr>
          <w:ins w:id="3873" w:author="Mason,David Steven" w:date="2023-02-17T19:12:00Z"/>
          <w:color w:val="000000" w:themeColor="text1"/>
        </w:rPr>
      </w:pPr>
      <w:ins w:id="3874" w:author="Mason,David Steven" w:date="2023-02-17T19:12:00Z">
        <w:r w:rsidRPr="000418A2">
          <w:rPr>
            <w:color w:val="000000" w:themeColor="text1"/>
          </w:rPr>
          <w:t xml:space="preserve">Limitations and weak statistical results in our work lead to potentially </w:t>
        </w:r>
      </w:ins>
      <w:ins w:id="3875" w:author="Mason,David Steven" w:date="2023-03-11T17:50:00Z">
        <w:r w:rsidR="00966391" w:rsidRPr="000418A2">
          <w:rPr>
            <w:color w:val="000000" w:themeColor="text1"/>
          </w:rPr>
          <w:t>conflicting</w:t>
        </w:r>
      </w:ins>
      <w:ins w:id="3876" w:author="Mason,David Steven" w:date="2023-02-17T19:12:00Z">
        <w:r w:rsidRPr="000418A2">
          <w:rPr>
            <w:color w:val="000000" w:themeColor="text1"/>
          </w:rPr>
          <w:t xml:space="preserve"> conclusions. The small differences in seed rain across resource-richness treatments that we documented could have resulted from contamination in the feeder resources or from mammals (e.g., raccoons) visiting the feeders, both of which </w:t>
        </w:r>
      </w:ins>
      <w:r w:rsidR="00A94F3A">
        <w:rPr>
          <w:color w:val="000000" w:themeColor="text1"/>
        </w:rPr>
        <w:t>would</w:t>
      </w:r>
      <w:ins w:id="3877" w:author="Mason,David Steven" w:date="2023-02-17T19:12:00Z">
        <w:r w:rsidRPr="000418A2">
          <w:rPr>
            <w:color w:val="000000" w:themeColor="text1"/>
          </w:rPr>
          <w:t xml:space="preserve"> indicate that </w:t>
        </w:r>
      </w:ins>
      <w:r w:rsidR="00A94F3A">
        <w:rPr>
          <w:color w:val="000000" w:themeColor="text1"/>
        </w:rPr>
        <w:t>we did not demonstrate</w:t>
      </w:r>
      <w:ins w:id="3878" w:author="Mason,David Steven" w:date="2023-02-17T19:12:00Z">
        <w:r w:rsidRPr="000418A2">
          <w:rPr>
            <w:color w:val="000000" w:themeColor="text1"/>
          </w:rPr>
          <w:t xml:space="preserve"> linkage between resource richness and bird-mediated seed dispersal. Moreover, our attempts to assess this linkage are complicated by the identity of the birds and seeds arriving at our </w:t>
        </w:r>
        <w:r w:rsidRPr="000418A2">
          <w:rPr>
            <w:color w:val="000000" w:themeColor="text1"/>
          </w:rPr>
          <w:lastRenderedPageBreak/>
          <w:t>traps. Most bird activity was dominated by granivorous and insectivorous species. Similarly, we classified relatively few arriving seeds as belonging to fleshy-fruited plant species. Still, many</w:t>
        </w:r>
      </w:ins>
      <w:ins w:id="3879" w:author="Mason,David Steven" w:date="2023-03-14T13:45:00Z">
        <w:r w:rsidR="00051614" w:rsidRPr="000418A2">
          <w:rPr>
            <w:color w:val="000000" w:themeColor="text1"/>
          </w:rPr>
          <w:t xml:space="preserve"> overlooked</w:t>
        </w:r>
      </w:ins>
      <w:ins w:id="3880" w:author="Mason,David Steven" w:date="2023-02-17T19:12:00Z">
        <w:r w:rsidRPr="000418A2">
          <w:rPr>
            <w:color w:val="000000" w:themeColor="text1"/>
          </w:rPr>
          <w:t xml:space="preserve"> dispersers and plants participate in diffuse dispersal mutualism</w:t>
        </w:r>
      </w:ins>
      <w:ins w:id="3881" w:author="Mason,David Steven" w:date="2023-03-08T19:32:00Z">
        <w:r w:rsidR="00201F4A" w:rsidRPr="000418A2">
          <w:rPr>
            <w:color w:val="000000" w:themeColor="text1"/>
          </w:rPr>
          <w:t>s</w:t>
        </w:r>
      </w:ins>
      <w:ins w:id="3882" w:author="Mason,David Steven" w:date="2023-02-17T19:12:00Z">
        <w:r w:rsidRPr="000418A2">
          <w:rPr>
            <w:color w:val="000000" w:themeColor="text1"/>
          </w:rPr>
          <w:t xml:space="preserve"> beyond the frugivorous birds and fleshy-fruited species typically associated with dispersal</w:t>
        </w:r>
      </w:ins>
      <w:ins w:id="3883" w:author="Mason,David Steven" w:date="2023-03-08T19:33:00Z">
        <w:r w:rsidR="00201F4A" w:rsidRPr="000418A2">
          <w:rPr>
            <w:color w:val="000000" w:themeColor="text1"/>
          </w:rPr>
          <w:t xml:space="preserve"> (</w:t>
        </w:r>
      </w:ins>
      <w:ins w:id="3884" w:author="Mason,David Steven" w:date="2023-03-11T17:53:00Z">
        <w:r w:rsidR="00966391" w:rsidRPr="000418A2">
          <w:rPr>
            <w:color w:val="000000" w:themeColor="text1"/>
          </w:rPr>
          <w:t xml:space="preserve">Green et al., 2022; </w:t>
        </w:r>
      </w:ins>
      <w:ins w:id="3885" w:author="Mason,David Steven" w:date="2023-03-09T11:31:00Z">
        <w:r w:rsidR="005B6171" w:rsidRPr="000418A2">
          <w:rPr>
            <w:color w:val="000000" w:themeColor="text1"/>
            <w:rPrChange w:id="3886" w:author="Mason,David Steven" w:date="2023-03-09T11:33:00Z">
              <w:rPr>
                <w:highlight w:val="yellow"/>
              </w:rPr>
            </w:rPrChange>
          </w:rPr>
          <w:t>Whelan et al., 2015</w:t>
        </w:r>
      </w:ins>
      <w:ins w:id="3887" w:author="Mason,David Steven" w:date="2023-03-08T19:33:00Z">
        <w:r w:rsidR="00201F4A" w:rsidRPr="000418A2">
          <w:rPr>
            <w:color w:val="000000" w:themeColor="text1"/>
          </w:rPr>
          <w:t>)</w:t>
        </w:r>
      </w:ins>
      <w:ins w:id="3888" w:author="Mason,David Steven" w:date="2023-02-17T19:12:00Z">
        <w:r w:rsidRPr="000418A2">
          <w:rPr>
            <w:color w:val="000000" w:themeColor="text1"/>
          </w:rPr>
          <w:t xml:space="preserve">. Even </w:t>
        </w:r>
      </w:ins>
      <w:ins w:id="3889" w:author="Mason,David Steven" w:date="2023-02-28T11:17:00Z">
        <w:r w:rsidR="002E755F" w:rsidRPr="000418A2">
          <w:rPr>
            <w:color w:val="000000" w:themeColor="text1"/>
          </w:rPr>
          <w:t>if</w:t>
        </w:r>
      </w:ins>
      <w:ins w:id="3890" w:author="Mason,David Steven" w:date="2023-02-17T19:12:00Z">
        <w:r w:rsidRPr="000418A2">
          <w:rPr>
            <w:color w:val="000000" w:themeColor="text1"/>
          </w:rPr>
          <w:t xml:space="preserve"> the relationship between resources and bird-mediated seed dispersal that we demonstrate is indicative of natural processes, the </w:t>
        </w:r>
      </w:ins>
      <w:ins w:id="3891" w:author="Mason,David Steven" w:date="2023-03-11T17:55:00Z">
        <w:r w:rsidR="002B029E" w:rsidRPr="000418A2">
          <w:rPr>
            <w:color w:val="000000" w:themeColor="text1"/>
          </w:rPr>
          <w:t>amount</w:t>
        </w:r>
      </w:ins>
      <w:ins w:id="3892" w:author="Mason,David Steven" w:date="2023-02-17T19:12:00Z">
        <w:r w:rsidRPr="000418A2">
          <w:rPr>
            <w:color w:val="000000" w:themeColor="text1"/>
          </w:rPr>
          <w:t xml:space="preserve"> of seed rain we observed is unlikely to have a biologically significant impact on communities at the spatial or temporal scales simulated by our experiment. On the other hand, the effect of resource richness on this dispersal mutualism may be stronger than our data indicate but masked by our sampling methodology. We collected data during the dormant </w:t>
        </w:r>
      </w:ins>
      <w:r w:rsidR="00B36083" w:rsidRPr="000418A2">
        <w:rPr>
          <w:color w:val="000000" w:themeColor="text1"/>
        </w:rPr>
        <w:t>season when</w:t>
      </w:r>
      <w:ins w:id="3893" w:author="Mason,David Steven" w:date="2023-02-17T19:12:00Z">
        <w:r w:rsidRPr="000418A2">
          <w:rPr>
            <w:color w:val="000000" w:themeColor="text1"/>
          </w:rPr>
          <w:t xml:space="preserve"> vector and seed availability is typically lower. Given the positive interactive trends </w:t>
        </w:r>
      </w:ins>
      <w:ins w:id="3894" w:author="Mason,David Steven" w:date="2023-03-11T17:55:00Z">
        <w:r w:rsidR="002B029E" w:rsidRPr="000418A2">
          <w:rPr>
            <w:color w:val="000000" w:themeColor="text1"/>
          </w:rPr>
          <w:t xml:space="preserve">in seed rain </w:t>
        </w:r>
      </w:ins>
      <w:ins w:id="3895" w:author="Mason,David Steven" w:date="2023-02-17T19:12:00Z">
        <w:r w:rsidRPr="000418A2">
          <w:rPr>
            <w:color w:val="000000" w:themeColor="text1"/>
          </w:rPr>
          <w:t xml:space="preserve">among resource richness levels and the time since the start of the experiment, we might expect a stronger positive relationship among resources and seed dispersal with longer experiments or greater exposure to seed or vector diversity. However, our evidence does not address such a </w:t>
        </w:r>
      </w:ins>
      <w:ins w:id="3896" w:author="Mason,David Steven" w:date="2023-03-10T14:17:00Z">
        <w:r w:rsidR="00D2272E" w:rsidRPr="000418A2">
          <w:rPr>
            <w:color w:val="000000" w:themeColor="text1"/>
          </w:rPr>
          <w:t>scenario</w:t>
        </w:r>
      </w:ins>
      <w:ins w:id="3897" w:author="Mason,David Steven" w:date="2023-02-17T19:12:00Z">
        <w:r w:rsidRPr="000418A2">
          <w:rPr>
            <w:color w:val="000000" w:themeColor="text1"/>
          </w:rPr>
          <w:t xml:space="preserve">. </w:t>
        </w:r>
      </w:ins>
      <w:ins w:id="3898" w:author="Mason,David Steven" w:date="2023-03-10T14:17:00Z">
        <w:r w:rsidR="00D2272E" w:rsidRPr="000418A2">
          <w:rPr>
            <w:color w:val="000000" w:themeColor="text1"/>
          </w:rPr>
          <w:t>Instead</w:t>
        </w:r>
      </w:ins>
      <w:ins w:id="3899" w:author="Mason,David Steven" w:date="2023-02-17T19:12:00Z">
        <w:r w:rsidRPr="000418A2">
          <w:rPr>
            <w:color w:val="000000" w:themeColor="text1"/>
          </w:rPr>
          <w:t>, we provide evidence that should encourage future research exploring the effect of resource diversity on seed dispersal, but we caution against overextrapolation from our results.</w:t>
        </w:r>
      </w:ins>
    </w:p>
    <w:p w14:paraId="0AFA5BFE" w14:textId="27A32028" w:rsidR="00CB2182" w:rsidRPr="000418A2" w:rsidRDefault="6AC7572D">
      <w:pPr>
        <w:spacing w:line="360" w:lineRule="auto"/>
        <w:rPr>
          <w:del w:id="3900" w:author="Mason,David Steven" w:date="2023-01-26T19:58:00Z"/>
          <w:color w:val="000000" w:themeColor="text1"/>
        </w:rPr>
        <w:pPrChange w:id="3901" w:author="Mason,David Steven" w:date="2023-02-17T14:13:00Z">
          <w:pPr>
            <w:spacing w:line="480" w:lineRule="auto"/>
            <w:ind w:firstLine="720"/>
          </w:pPr>
        </w:pPrChange>
      </w:pPr>
      <w:del w:id="3902" w:author="Mason,David Steven" w:date="2023-02-17T16:10:00Z">
        <w:r w:rsidRPr="000418A2" w:rsidDel="000105A8">
          <w:rPr>
            <w:color w:val="000000" w:themeColor="text1"/>
          </w:rPr>
          <w:delText>O</w:delText>
        </w:r>
        <w:r w:rsidR="31F14C2C" w:rsidRPr="000418A2" w:rsidDel="000105A8">
          <w:rPr>
            <w:color w:val="000000" w:themeColor="text1"/>
          </w:rPr>
          <w:delText xml:space="preserve">ur work </w:delText>
        </w:r>
        <w:r w:rsidRPr="000418A2" w:rsidDel="000105A8">
          <w:rPr>
            <w:color w:val="000000" w:themeColor="text1"/>
          </w:rPr>
          <w:delText>has</w:delText>
        </w:r>
        <w:r w:rsidR="31F14C2C" w:rsidRPr="000418A2" w:rsidDel="000105A8">
          <w:rPr>
            <w:color w:val="000000" w:themeColor="text1"/>
          </w:rPr>
          <w:delText xml:space="preserve"> limitations</w:delText>
        </w:r>
        <w:r w:rsidRPr="000418A2" w:rsidDel="000105A8">
          <w:rPr>
            <w:color w:val="000000" w:themeColor="text1"/>
          </w:rPr>
          <w:delText xml:space="preserve"> that may restrict the generalizability and strength of the findings</w:delText>
        </w:r>
        <w:r w:rsidR="31F14C2C" w:rsidRPr="000418A2" w:rsidDel="000105A8">
          <w:rPr>
            <w:color w:val="000000" w:themeColor="text1"/>
          </w:rPr>
          <w:delText>.</w:delText>
        </w:r>
      </w:del>
      <w:del w:id="3903" w:author="Mason,David Steven" w:date="2023-01-26T19:34:00Z">
        <w:r w:rsidR="005D5F0E" w:rsidRPr="000418A2" w:rsidDel="31F14C2C">
          <w:rPr>
            <w:color w:val="000000" w:themeColor="text1"/>
          </w:rPr>
          <w:delText xml:space="preserve"> </w:delText>
        </w:r>
      </w:del>
      <w:del w:id="3904" w:author="Mason,David Steven" w:date="2023-01-26T19:15:00Z">
        <w:r w:rsidR="005D5F0E" w:rsidRPr="000418A2" w:rsidDel="2644F8E2">
          <w:rPr>
            <w:color w:val="000000" w:themeColor="text1"/>
          </w:rPr>
          <w:delText>W</w:delText>
        </w:r>
        <w:r w:rsidR="005D5F0E" w:rsidRPr="000418A2" w:rsidDel="6AC7572D">
          <w:rPr>
            <w:color w:val="000000" w:themeColor="text1"/>
          </w:rPr>
          <w:delText xml:space="preserve">e detected few </w:delText>
        </w:r>
        <w:r w:rsidR="005D5F0E" w:rsidRPr="000418A2" w:rsidDel="2644F8E2">
          <w:rPr>
            <w:color w:val="000000" w:themeColor="text1"/>
          </w:rPr>
          <w:delText>seeds in our second experiment, which</w:delText>
        </w:r>
        <w:r w:rsidR="005D5F0E" w:rsidRPr="000418A2" w:rsidDel="6AC7572D">
          <w:rPr>
            <w:color w:val="000000" w:themeColor="text1"/>
          </w:rPr>
          <w:delText xml:space="preserve"> </w:delText>
        </w:r>
      </w:del>
      <w:del w:id="3905" w:author="Mason,David Steven" w:date="2023-02-17T16:14:00Z">
        <w:r w:rsidR="2644F8E2" w:rsidRPr="000418A2" w:rsidDel="002E544B">
          <w:rPr>
            <w:color w:val="000000" w:themeColor="text1"/>
          </w:rPr>
          <w:delText>may have</w:delText>
        </w:r>
        <w:r w:rsidRPr="000418A2" w:rsidDel="002E544B">
          <w:rPr>
            <w:color w:val="000000" w:themeColor="text1"/>
          </w:rPr>
          <w:delText xml:space="preserve"> obscured the effect of resource availability</w:delText>
        </w:r>
        <w:r w:rsidR="22D83E3E" w:rsidRPr="000418A2" w:rsidDel="002E544B">
          <w:rPr>
            <w:color w:val="000000" w:themeColor="text1"/>
          </w:rPr>
          <w:delText xml:space="preserve"> on seed rain</w:delText>
        </w:r>
        <w:r w:rsidRPr="000418A2" w:rsidDel="002E544B">
          <w:rPr>
            <w:color w:val="000000" w:themeColor="text1"/>
          </w:rPr>
          <w:delText xml:space="preserve"> by limiting </w:delText>
        </w:r>
        <w:r w:rsidR="2644F8E2" w:rsidRPr="000418A2" w:rsidDel="002E544B">
          <w:rPr>
            <w:color w:val="000000" w:themeColor="text1"/>
          </w:rPr>
          <w:delText xml:space="preserve">variation in </w:delText>
        </w:r>
        <w:r w:rsidRPr="000418A2" w:rsidDel="002E544B">
          <w:rPr>
            <w:color w:val="000000" w:themeColor="text1"/>
          </w:rPr>
          <w:delText xml:space="preserve">seed rain </w:delText>
        </w:r>
        <w:r w:rsidR="0F75A72D" w:rsidRPr="000418A2" w:rsidDel="002E544B">
          <w:rPr>
            <w:color w:val="000000" w:themeColor="text1"/>
          </w:rPr>
          <w:delText>diversity</w:delText>
        </w:r>
        <w:r w:rsidRPr="000418A2" w:rsidDel="002E544B">
          <w:rPr>
            <w:color w:val="000000" w:themeColor="text1"/>
          </w:rPr>
          <w:delText>.</w:delText>
        </w:r>
      </w:del>
      <w:del w:id="3906" w:author="Mason,David Steven" w:date="2023-01-26T19:48:00Z">
        <w:r w:rsidR="005D5F0E" w:rsidRPr="000418A2" w:rsidDel="6AC7572D">
          <w:rPr>
            <w:color w:val="000000" w:themeColor="text1"/>
          </w:rPr>
          <w:delText xml:space="preserve"> </w:delText>
        </w:r>
      </w:del>
      <w:del w:id="3907" w:author="Mason,David Steven" w:date="2023-01-26T19:15:00Z">
        <w:r w:rsidR="005D5F0E" w:rsidRPr="000418A2" w:rsidDel="2644F8E2">
          <w:rPr>
            <w:color w:val="000000" w:themeColor="text1"/>
          </w:rPr>
          <w:delText xml:space="preserve">Moreover, the </w:delText>
        </w:r>
      </w:del>
      <w:del w:id="3908" w:author="Mason,David Steven" w:date="2023-01-26T19:58:00Z">
        <w:r w:rsidR="005D5F0E" w:rsidRPr="000418A2" w:rsidDel="1E4F249C">
          <w:rPr>
            <w:color w:val="000000" w:themeColor="text1"/>
          </w:rPr>
          <w:delText xml:space="preserve">detected </w:delText>
        </w:r>
      </w:del>
      <w:del w:id="3909" w:author="Mason,David Steven" w:date="2023-01-26T19:15:00Z">
        <w:r w:rsidR="005D5F0E" w:rsidRPr="000418A2" w:rsidDel="5A0B4540">
          <w:rPr>
            <w:color w:val="000000" w:themeColor="text1"/>
          </w:rPr>
          <w:delText>avian richness on the study area was low</w:delText>
        </w:r>
      </w:del>
      <w:del w:id="3910" w:author="Mason,David Steven" w:date="2023-01-26T19:58:00Z">
        <w:r w:rsidR="005D5F0E" w:rsidRPr="000418A2" w:rsidDel="2644F8E2">
          <w:rPr>
            <w:color w:val="000000" w:themeColor="text1"/>
          </w:rPr>
          <w:delText>.</w:delText>
        </w:r>
      </w:del>
      <w:del w:id="3911" w:author="Mason,David Steven" w:date="2023-01-26T19:46:00Z">
        <w:r w:rsidR="005D5F0E" w:rsidRPr="000418A2" w:rsidDel="2644F8E2">
          <w:rPr>
            <w:color w:val="000000" w:themeColor="text1"/>
          </w:rPr>
          <w:delText xml:space="preserve"> </w:delText>
        </w:r>
      </w:del>
      <w:del w:id="3912" w:author="Mason,David Steven" w:date="2023-01-26T19:58:00Z">
        <w:r w:rsidR="005D5F0E" w:rsidRPr="000418A2" w:rsidDel="2644F8E2">
          <w:rPr>
            <w:color w:val="000000" w:themeColor="text1"/>
          </w:rPr>
          <w:delText xml:space="preserve">Collectively, these limitations </w:delText>
        </w:r>
      </w:del>
      <w:del w:id="3913" w:author="Mason,David Steven" w:date="2023-01-26T19:46:00Z">
        <w:r w:rsidR="005D5F0E" w:rsidRPr="000418A2" w:rsidDel="0A901CF0">
          <w:rPr>
            <w:color w:val="000000" w:themeColor="text1"/>
          </w:rPr>
          <w:delText>may have</w:delText>
        </w:r>
      </w:del>
      <w:del w:id="3914" w:author="Mason,David Steven" w:date="2023-01-26T19:58:00Z">
        <w:r w:rsidR="005D5F0E" w:rsidRPr="000418A2" w:rsidDel="2644F8E2">
          <w:rPr>
            <w:color w:val="000000" w:themeColor="text1"/>
          </w:rPr>
          <w:delText xml:space="preserve"> limited t</w:delText>
        </w:r>
      </w:del>
      <w:del w:id="3915" w:author="Mason,David Steven" w:date="2023-01-26T19:46:00Z">
        <w:r w:rsidR="005D5F0E" w:rsidRPr="000418A2" w:rsidDel="31F14C2C">
          <w:rPr>
            <w:color w:val="000000" w:themeColor="text1"/>
          </w:rPr>
          <w:delText xml:space="preserve">he </w:delText>
        </w:r>
      </w:del>
      <w:del w:id="3916" w:author="Mason,David Steven" w:date="2023-01-26T19:58:00Z">
        <w:r w:rsidR="005D5F0E" w:rsidRPr="000418A2" w:rsidDel="31F14C2C">
          <w:rPr>
            <w:color w:val="000000" w:themeColor="text1"/>
          </w:rPr>
          <w:delText>effect size</w:delText>
        </w:r>
      </w:del>
      <w:del w:id="3917" w:author="Mason,David Steven" w:date="2023-01-26T19:46:00Z">
        <w:r w:rsidR="005D5F0E" w:rsidRPr="000418A2" w:rsidDel="31F14C2C">
          <w:rPr>
            <w:color w:val="000000" w:themeColor="text1"/>
          </w:rPr>
          <w:delText xml:space="preserve"> of resource</w:delText>
        </w:r>
      </w:del>
      <w:del w:id="3918" w:author="Mason,David Steven" w:date="2023-01-26T19:58:00Z">
        <w:r w:rsidR="005D5F0E" w:rsidRPr="000418A2" w:rsidDel="0A901CF0">
          <w:rPr>
            <w:color w:val="000000" w:themeColor="text1"/>
          </w:rPr>
          <w:delText>s</w:delText>
        </w:r>
      </w:del>
      <w:del w:id="3919" w:author="Mason,David Steven" w:date="2023-01-26T19:46:00Z">
        <w:r w:rsidR="005D5F0E" w:rsidRPr="000418A2" w:rsidDel="31F14C2C">
          <w:rPr>
            <w:color w:val="000000" w:themeColor="text1"/>
          </w:rPr>
          <w:delText xml:space="preserve"> </w:delText>
        </w:r>
      </w:del>
      <w:del w:id="3920" w:author="Mason,David Steven" w:date="2023-01-26T19:58:00Z">
        <w:r w:rsidR="005D5F0E" w:rsidRPr="000418A2" w:rsidDel="2644F8E2">
          <w:rPr>
            <w:color w:val="000000" w:themeColor="text1"/>
          </w:rPr>
          <w:delText xml:space="preserve">on bird and seed rain </w:delText>
        </w:r>
      </w:del>
      <w:del w:id="3921" w:author="Mason,David Steven" w:date="2023-01-26T19:46:00Z">
        <w:r w:rsidR="005D5F0E" w:rsidRPr="000418A2" w:rsidDel="0F75A72D">
          <w:rPr>
            <w:color w:val="000000" w:themeColor="text1"/>
          </w:rPr>
          <w:delText xml:space="preserve">species </w:delText>
        </w:r>
      </w:del>
      <w:del w:id="3922" w:author="Mason,David Steven" w:date="2023-01-26T19:58:00Z">
        <w:r w:rsidR="005D5F0E" w:rsidRPr="000418A2" w:rsidDel="2644F8E2">
          <w:rPr>
            <w:color w:val="000000" w:themeColor="text1"/>
          </w:rPr>
          <w:delText xml:space="preserve">richness. </w:delText>
        </w:r>
      </w:del>
      <w:del w:id="3923" w:author="Mason,David Steven" w:date="2023-01-26T19:34:00Z">
        <w:r w:rsidR="005D5F0E" w:rsidRPr="000418A2" w:rsidDel="22D83E3E">
          <w:rPr>
            <w:color w:val="000000" w:themeColor="text1"/>
          </w:rPr>
          <w:delText>Still</w:delText>
        </w:r>
      </w:del>
      <w:del w:id="3924" w:author="Mason,David Steven" w:date="2023-01-26T19:58:00Z">
        <w:r w:rsidR="005D5F0E" w:rsidRPr="000418A2" w:rsidDel="2644F8E2">
          <w:rPr>
            <w:color w:val="000000" w:themeColor="text1"/>
          </w:rPr>
          <w:delText>,</w:delText>
        </w:r>
      </w:del>
      <w:del w:id="3925" w:author="Mason,David Steven" w:date="2023-01-26T19:34:00Z">
        <w:r w:rsidR="005D5F0E" w:rsidRPr="000418A2" w:rsidDel="31F14C2C">
          <w:rPr>
            <w:color w:val="000000" w:themeColor="text1"/>
          </w:rPr>
          <w:delText xml:space="preserve"> </w:delText>
        </w:r>
      </w:del>
      <w:del w:id="3926" w:author="Mason,David Steven" w:date="2023-01-26T19:58:00Z">
        <w:r w:rsidR="005D5F0E" w:rsidRPr="000418A2" w:rsidDel="2644F8E2">
          <w:rPr>
            <w:color w:val="000000" w:themeColor="text1"/>
          </w:rPr>
          <w:delText>small effect sizes are</w:delText>
        </w:r>
      </w:del>
      <w:del w:id="3927" w:author="Mason,David Steven" w:date="2023-01-26T19:34:00Z">
        <w:r w:rsidR="005D5F0E" w:rsidRPr="000418A2" w:rsidDel="31F14C2C">
          <w:rPr>
            <w:color w:val="000000" w:themeColor="text1"/>
          </w:rPr>
          <w:delText xml:space="preserve"> not unusual for indirect relationship</w:delText>
        </w:r>
      </w:del>
      <w:del w:id="3928" w:author="Mason,David Steven" w:date="2023-01-26T19:58:00Z">
        <w:r w:rsidR="005D5F0E" w:rsidRPr="000418A2" w:rsidDel="2644F8E2">
          <w:rPr>
            <w:noProof/>
            <w:color w:val="000000" w:themeColor="text1"/>
          </w:rPr>
          <w:delText xml:space="preserve">s </w:delText>
        </w:r>
      </w:del>
      <w:r w:rsidR="005D5F0E" w:rsidRPr="000418A2">
        <w:rPr>
          <w:noProof/>
          <w:color w:val="000000" w:themeColor="text1"/>
        </w:rPr>
        <w:fldChar w:fldCharType="begin"/>
      </w:r>
      <w:r w:rsidR="005D5F0E" w:rsidRPr="000418A2">
        <w:rPr>
          <w:noProof/>
          <w:color w:val="000000" w:themeColor="text1"/>
        </w:rPr>
        <w:instrText xml:space="preserve"> ADDIN ZOTERO_ITEM CSL_CITATION {"citationID":"S5bE60WL","properties":{"formattedCitation":"(Wootton, 2002)","plainCitation":"(Wootton, 2002)","noteIndex":0},"citationItems":[{"id":281,"uris":["http://zotero.org/users/local/ud9bfypS/items/IT6FLD3G"],"itemData":{"id":281,"type":"article-journal","abstract":"Indirect effects are fundamental to the biocomplexity of ecological systems, and provide severe challenges to predicting the impacts of environmental change. Interest in indirect effects has expanded exponentially over the past 20 years. Indirect effects arise when direct interactions mediated by changes in density share a species, when species change the interaction between individuals of other species, or both. Past work, including many studies of marine food webs, has primarily documented the existence of indirect effects and how particular examples arise. Future challenges include (1) developing methods for the systematic detection of indirect effects, (2) documenting the functions describing different classes of interaction modifications, (3) exploring methods to predict indirect effects, including measurement of interaction strengths among species, (4) integrating time-scale differences into the theory of indirect effects, and (5) linking indirect effects and environmental variability. Ecologists are not alone in dealing with complex systems. Consequently, progress may be facilitated by exploring approaches developed in other scientific disciplines oriented toward complex systems.","collection-title":"Structuring Factors of Shallow Marine Coastal Communities, Part I","container-title":"Journal of Sea Research","DOI":"10.1016/S1385-1101(02)00149-1","ISSN":"1385-1101","issue":"2","journalAbbreviation":"Journal of Sea Research","language":"en","page":"157-172","source":"ScienceDirect","title":"Indirect effects in complex ecosystems: recent progress and future challenges","title-short":"Indirect effects in complex ecosystems","volume":"48","author":[{"family":"Wootton","given":"J. Timothy"}],"issued":{"date-parts":[["2002",10,1]]}}}],"schema":"https://github.com/citation-style-language/schema/raw/master/csl-citation.json"} </w:instrText>
      </w:r>
      <w:r w:rsidR="005D5F0E" w:rsidRPr="000418A2">
        <w:rPr>
          <w:noProof/>
          <w:color w:val="000000" w:themeColor="text1"/>
        </w:rPr>
        <w:fldChar w:fldCharType="separate"/>
      </w:r>
      <w:del w:id="3929" w:author="Mason,David Steven" w:date="2023-01-26T19:58:00Z">
        <w:r w:rsidR="005D5F0E" w:rsidRPr="000418A2" w:rsidDel="6E55282C">
          <w:rPr>
            <w:noProof/>
            <w:color w:val="000000" w:themeColor="text1"/>
          </w:rPr>
          <w:delText>(Wootton, 2002)</w:delText>
        </w:r>
      </w:del>
      <w:r w:rsidR="005D5F0E" w:rsidRPr="000418A2">
        <w:rPr>
          <w:noProof/>
          <w:color w:val="000000" w:themeColor="text1"/>
        </w:rPr>
        <w:fldChar w:fldCharType="end"/>
      </w:r>
      <w:del w:id="3930" w:author="Mason,David Steven" w:date="2023-01-26T19:58:00Z">
        <w:r w:rsidR="005D5F0E" w:rsidRPr="000418A2" w:rsidDel="22D83E3E">
          <w:rPr>
            <w:color w:val="000000" w:themeColor="text1"/>
          </w:rPr>
          <w:delText xml:space="preserve">, </w:delText>
        </w:r>
      </w:del>
      <w:del w:id="3931" w:author="Mason,David Steven" w:date="2023-01-26T19:34:00Z">
        <w:r w:rsidR="005D5F0E" w:rsidRPr="000418A2" w:rsidDel="22D83E3E">
          <w:rPr>
            <w:color w:val="000000" w:themeColor="text1"/>
          </w:rPr>
          <w:delText xml:space="preserve">and </w:delText>
        </w:r>
      </w:del>
      <w:del w:id="3932" w:author="Mason,David Steven" w:date="2023-01-26T19:58:00Z">
        <w:r w:rsidR="005D5F0E" w:rsidRPr="000418A2" w:rsidDel="31F14C2C">
          <w:rPr>
            <w:color w:val="000000" w:themeColor="text1"/>
          </w:rPr>
          <w:delText xml:space="preserve">weaker </w:delText>
        </w:r>
      </w:del>
      <w:del w:id="3933" w:author="Mason,David Steven" w:date="2023-01-26T19:34:00Z">
        <w:r w:rsidR="005D5F0E" w:rsidRPr="000418A2" w:rsidDel="31F14C2C">
          <w:rPr>
            <w:color w:val="000000" w:themeColor="text1"/>
          </w:rPr>
          <w:delText xml:space="preserve">statistical significance does </w:delText>
        </w:r>
      </w:del>
      <w:del w:id="3934" w:author="Mason,David Steven" w:date="2023-01-26T19:58:00Z">
        <w:r w:rsidR="005D5F0E" w:rsidRPr="000418A2" w:rsidDel="31F14C2C">
          <w:rPr>
            <w:color w:val="000000" w:themeColor="text1"/>
          </w:rPr>
          <w:delText xml:space="preserve">not make a relationship </w:delText>
        </w:r>
      </w:del>
      <w:del w:id="3935" w:author="Mason,David Steven" w:date="2023-01-26T19:34:00Z">
        <w:r w:rsidR="005D5F0E" w:rsidRPr="000418A2" w:rsidDel="2644F8E2">
          <w:rPr>
            <w:color w:val="000000" w:themeColor="text1"/>
          </w:rPr>
          <w:delText>uni</w:delText>
        </w:r>
      </w:del>
      <w:del w:id="3936" w:author="Mason,David Steven" w:date="2023-01-26T19:58:00Z">
        <w:r w:rsidR="005D5F0E" w:rsidRPr="000418A2" w:rsidDel="31F14C2C">
          <w:rPr>
            <w:color w:val="000000" w:themeColor="text1"/>
          </w:rPr>
          <w:delText>mportant</w:delText>
        </w:r>
      </w:del>
      <w:del w:id="3937" w:author="Mason,David Steven" w:date="2023-01-26T19:34:00Z">
        <w:r w:rsidR="005D5F0E" w:rsidRPr="000418A2" w:rsidDel="31F14C2C">
          <w:rPr>
            <w:color w:val="000000" w:themeColor="text1"/>
          </w:rPr>
          <w:delText>.</w:delText>
        </w:r>
      </w:del>
      <w:del w:id="3938" w:author="Mason,David Steven" w:date="2023-01-26T19:58:00Z">
        <w:r w:rsidR="005D5F0E" w:rsidRPr="000418A2" w:rsidDel="22D83E3E">
          <w:rPr>
            <w:color w:val="000000" w:themeColor="text1"/>
          </w:rPr>
          <w:delText xml:space="preserve"> I</w:delText>
        </w:r>
      </w:del>
      <w:del w:id="3939" w:author="Mason,David Steven" w:date="2023-01-26T19:35:00Z">
        <w:r w:rsidR="005D5F0E" w:rsidRPr="000418A2" w:rsidDel="22D83E3E">
          <w:rPr>
            <w:color w:val="000000" w:themeColor="text1"/>
          </w:rPr>
          <w:delText>ndeed,</w:delText>
        </w:r>
      </w:del>
      <w:del w:id="3940" w:author="Mason,David Steven" w:date="2023-01-26T19:58:00Z">
        <w:r w:rsidR="005D5F0E" w:rsidRPr="000418A2" w:rsidDel="31F14C2C">
          <w:rPr>
            <w:color w:val="000000" w:themeColor="text1"/>
          </w:rPr>
          <w:delText xml:space="preserve"> </w:delText>
        </w:r>
      </w:del>
      <w:del w:id="3941" w:author="Mason,David Steven" w:date="2023-01-26T19:35:00Z">
        <w:r w:rsidR="005D5F0E" w:rsidRPr="000418A2" w:rsidDel="22D83E3E">
          <w:rPr>
            <w:color w:val="000000" w:themeColor="text1"/>
          </w:rPr>
          <w:delText>i</w:delText>
        </w:r>
      </w:del>
      <w:del w:id="3942" w:author="Mason,David Steven" w:date="2023-01-26T19:58:00Z">
        <w:r w:rsidR="005D5F0E" w:rsidRPr="000418A2" w:rsidDel="31F14C2C">
          <w:rPr>
            <w:color w:val="000000" w:themeColor="text1"/>
          </w:rPr>
          <w:delText xml:space="preserve">ndirect </w:delText>
        </w:r>
      </w:del>
      <w:del w:id="3943" w:author="Mason,David Steven" w:date="2023-01-26T19:35:00Z">
        <w:r w:rsidR="005D5F0E" w:rsidRPr="000418A2" w:rsidDel="2644F8E2">
          <w:rPr>
            <w:color w:val="000000" w:themeColor="text1"/>
          </w:rPr>
          <w:delText>effects in diffuse mutualism</w:delText>
        </w:r>
      </w:del>
      <w:del w:id="3944" w:author="Mason,David Steven" w:date="2023-01-26T19:58:00Z">
        <w:r w:rsidR="005D5F0E" w:rsidRPr="000418A2" w:rsidDel="3236D7E3">
          <w:rPr>
            <w:color w:val="000000" w:themeColor="text1"/>
          </w:rPr>
          <w:delText>s</w:delText>
        </w:r>
      </w:del>
      <w:del w:id="3945" w:author="Mason,David Steven" w:date="2023-01-26T19:35:00Z">
        <w:r w:rsidR="005D5F0E" w:rsidRPr="000418A2" w:rsidDel="2644F8E2">
          <w:rPr>
            <w:color w:val="000000" w:themeColor="text1"/>
          </w:rPr>
          <w:delText xml:space="preserve"> can</w:delText>
        </w:r>
      </w:del>
      <w:del w:id="3946" w:author="Mason,David Steven" w:date="2023-01-26T19:58:00Z">
        <w:r w:rsidR="005D5F0E" w:rsidRPr="000418A2" w:rsidDel="31F14C2C">
          <w:rPr>
            <w:color w:val="000000" w:themeColor="text1"/>
          </w:rPr>
          <w:delText xml:space="preserve"> play </w:delText>
        </w:r>
      </w:del>
      <w:del w:id="3947" w:author="Mason,David Steven" w:date="2023-01-26T19:35:00Z">
        <w:r w:rsidR="005D5F0E" w:rsidRPr="000418A2" w:rsidDel="31F14C2C">
          <w:rPr>
            <w:color w:val="000000" w:themeColor="text1"/>
          </w:rPr>
          <w:delText>a large role</w:delText>
        </w:r>
      </w:del>
      <w:del w:id="3948" w:author="Mason,David Steven" w:date="2023-01-26T19:58:00Z">
        <w:r w:rsidR="005D5F0E" w:rsidRPr="000418A2" w:rsidDel="31F14C2C">
          <w:rPr>
            <w:color w:val="000000" w:themeColor="text1"/>
          </w:rPr>
          <w:delText xml:space="preserve"> in shaping </w:delText>
        </w:r>
      </w:del>
      <w:del w:id="3949" w:author="Mason,David Steven" w:date="2023-01-26T19:35:00Z">
        <w:r w:rsidR="005D5F0E" w:rsidRPr="000418A2" w:rsidDel="3E57B7AB">
          <w:rPr>
            <w:color w:val="000000" w:themeColor="text1"/>
          </w:rPr>
          <w:delText>ecosystems,</w:delText>
        </w:r>
      </w:del>
      <w:del w:id="3950" w:author="Mason,David Steven" w:date="2023-01-26T19:58:00Z">
        <w:r w:rsidR="005D5F0E" w:rsidRPr="000418A2" w:rsidDel="31F14C2C">
          <w:rPr>
            <w:color w:val="000000" w:themeColor="text1"/>
          </w:rPr>
          <w:delText xml:space="preserve"> especially when occurring</w:delText>
        </w:r>
      </w:del>
      <w:del w:id="3951" w:author="Mason,David Steven" w:date="2023-01-26T19:35:00Z">
        <w:r w:rsidR="005D5F0E" w:rsidRPr="000418A2" w:rsidDel="22D83E3E">
          <w:rPr>
            <w:color w:val="000000" w:themeColor="text1"/>
          </w:rPr>
          <w:delText xml:space="preserve"> across landscapes and</w:delText>
        </w:r>
      </w:del>
      <w:del w:id="3952" w:author="Mason,David Steven" w:date="2023-01-26T19:58:00Z">
        <w:r w:rsidR="005D5F0E" w:rsidRPr="000418A2" w:rsidDel="31F14C2C">
          <w:rPr>
            <w:color w:val="000000" w:themeColor="text1"/>
          </w:rPr>
          <w:delText xml:space="preserve"> over evolutionary timescales</w:delText>
        </w:r>
      </w:del>
      <w:del w:id="3953" w:author="Mason,David Steven" w:date="2023-01-26T19:35:00Z">
        <w:r w:rsidR="005D5F0E" w:rsidRPr="000418A2" w:rsidDel="31F14C2C">
          <w:rPr>
            <w:color w:val="000000" w:themeColor="text1"/>
          </w:rPr>
          <w:delText>.</w:delText>
        </w:r>
      </w:del>
      <w:del w:id="3954" w:author="Mason,David Steven" w:date="2023-01-26T19:58:00Z">
        <w:r w:rsidR="005D5F0E" w:rsidRPr="000418A2" w:rsidDel="31F14C2C">
          <w:rPr>
            <w:color w:val="000000" w:themeColor="text1"/>
          </w:rPr>
          <w:delText xml:space="preserve"> </w:delText>
        </w:r>
        <w:r w:rsidR="005D5F0E" w:rsidRPr="000418A2" w:rsidDel="2644F8E2">
          <w:rPr>
            <w:color w:val="000000" w:themeColor="text1"/>
          </w:rPr>
          <w:delText xml:space="preserve">However, </w:delText>
        </w:r>
        <w:r w:rsidR="005D5F0E" w:rsidRPr="000418A2" w:rsidDel="47EF18EF">
          <w:rPr>
            <w:color w:val="000000" w:themeColor="text1"/>
          </w:rPr>
          <w:delText>we do caution</w:delText>
        </w:r>
        <w:r w:rsidR="005D5F0E" w:rsidRPr="000418A2" w:rsidDel="2644F8E2">
          <w:rPr>
            <w:color w:val="000000" w:themeColor="text1"/>
          </w:rPr>
          <w:delText xml:space="preserve"> </w:delText>
        </w:r>
        <w:r w:rsidR="005D5F0E" w:rsidRPr="000418A2" w:rsidDel="47EF18EF">
          <w:rPr>
            <w:color w:val="000000" w:themeColor="text1"/>
          </w:rPr>
          <w:delText>against</w:delText>
        </w:r>
        <w:r w:rsidR="005D5F0E" w:rsidRPr="000418A2" w:rsidDel="2644F8E2">
          <w:rPr>
            <w:color w:val="000000" w:themeColor="text1"/>
          </w:rPr>
          <w:delText xml:space="preserve"> extrapolat</w:delText>
        </w:r>
        <w:r w:rsidR="005D5F0E" w:rsidRPr="000418A2" w:rsidDel="1B5E2AB0">
          <w:rPr>
            <w:color w:val="000000" w:themeColor="text1"/>
          </w:rPr>
          <w:delText>ion from</w:delText>
        </w:r>
        <w:r w:rsidR="005D5F0E" w:rsidRPr="000418A2" w:rsidDel="2644F8E2">
          <w:rPr>
            <w:color w:val="000000" w:themeColor="text1"/>
          </w:rPr>
          <w:delText xml:space="preserve"> our findings</w:delText>
        </w:r>
        <w:r w:rsidR="005D5F0E" w:rsidRPr="000418A2" w:rsidDel="1B5E2AB0">
          <w:rPr>
            <w:color w:val="000000" w:themeColor="text1"/>
          </w:rPr>
          <w:delText>.</w:delText>
        </w:r>
        <w:r w:rsidR="005D5F0E" w:rsidRPr="000418A2" w:rsidDel="2644F8E2">
          <w:rPr>
            <w:color w:val="000000" w:themeColor="text1"/>
          </w:rPr>
          <w:delText xml:space="preserve"> </w:delText>
        </w:r>
      </w:del>
      <w:del w:id="3955" w:author="Mason,David Steven" w:date="2023-01-26T19:37:00Z">
        <w:r w:rsidR="005D5F0E" w:rsidRPr="000418A2" w:rsidDel="1B5E2AB0">
          <w:rPr>
            <w:color w:val="000000" w:themeColor="text1"/>
          </w:rPr>
          <w:delText xml:space="preserve">Although we </w:delText>
        </w:r>
      </w:del>
      <w:del w:id="3956" w:author="Mason,David Steven" w:date="2023-01-26T19:58:00Z">
        <w:r w:rsidR="005D5F0E" w:rsidRPr="000418A2" w:rsidDel="2644F8E2">
          <w:rPr>
            <w:color w:val="000000" w:themeColor="text1"/>
          </w:rPr>
          <w:delText>expect the same positive relationship among resources</w:delText>
        </w:r>
      </w:del>
      <w:del w:id="3957" w:author="Mason,David Steven" w:date="2023-01-26T19:37:00Z">
        <w:r w:rsidR="005D5F0E" w:rsidRPr="000418A2" w:rsidDel="1B5E2AB0">
          <w:rPr>
            <w:color w:val="000000" w:themeColor="text1"/>
          </w:rPr>
          <w:delText xml:space="preserve"> and seed dispersal </w:delText>
        </w:r>
      </w:del>
      <w:del w:id="3958" w:author="Mason,David Steven" w:date="2023-01-26T19:58:00Z">
        <w:r w:rsidR="005D5F0E" w:rsidRPr="000418A2" w:rsidDel="0A901CF0">
          <w:rPr>
            <w:color w:val="000000" w:themeColor="text1"/>
          </w:rPr>
          <w:delText>with resource tracking across systems</w:delText>
        </w:r>
      </w:del>
      <w:del w:id="3959" w:author="Mason,David Steven" w:date="2023-01-26T19:37:00Z">
        <w:r w:rsidR="005D5F0E" w:rsidRPr="000418A2" w:rsidDel="1B5E2AB0">
          <w:rPr>
            <w:color w:val="000000" w:themeColor="text1"/>
          </w:rPr>
          <w:delText xml:space="preserve">, we do not provide evidence that </w:delText>
        </w:r>
      </w:del>
      <w:del w:id="3960" w:author="Mason,David Steven" w:date="2023-01-26T19:58:00Z">
        <w:r w:rsidR="005D5F0E" w:rsidRPr="000418A2" w:rsidDel="22D83E3E">
          <w:rPr>
            <w:color w:val="000000" w:themeColor="text1"/>
          </w:rPr>
          <w:delText xml:space="preserve">directly </w:delText>
        </w:r>
      </w:del>
      <w:del w:id="3961" w:author="Mason,David Steven" w:date="2023-01-26T19:37:00Z">
        <w:r w:rsidR="005D5F0E" w:rsidRPr="000418A2" w:rsidDel="1B5E2AB0">
          <w:rPr>
            <w:color w:val="000000" w:themeColor="text1"/>
          </w:rPr>
          <w:delText xml:space="preserve">informs </w:delText>
        </w:r>
      </w:del>
      <w:del w:id="3962" w:author="Mason,David Steven" w:date="2023-01-26T19:58:00Z">
        <w:r w:rsidR="005D5F0E" w:rsidRPr="000418A2" w:rsidDel="22D83E3E">
          <w:rPr>
            <w:color w:val="000000" w:themeColor="text1"/>
          </w:rPr>
          <w:delText>situations</w:delText>
        </w:r>
      </w:del>
      <w:del w:id="3963" w:author="Mason,David Steven" w:date="2023-01-26T19:37:00Z">
        <w:r w:rsidR="005D5F0E" w:rsidRPr="000418A2" w:rsidDel="2644F8E2">
          <w:rPr>
            <w:color w:val="000000" w:themeColor="text1"/>
          </w:rPr>
          <w:delText xml:space="preserve"> with greater seed rain </w:delText>
        </w:r>
      </w:del>
      <w:del w:id="3964" w:author="Mason,David Steven" w:date="2023-01-26T19:58:00Z">
        <w:r w:rsidR="005D5F0E" w:rsidRPr="000418A2" w:rsidDel="22D83E3E">
          <w:rPr>
            <w:color w:val="000000" w:themeColor="text1"/>
          </w:rPr>
          <w:delText>or</w:delText>
        </w:r>
      </w:del>
      <w:del w:id="3965" w:author="Mason,David Steven" w:date="2023-01-26T19:37:00Z">
        <w:r w:rsidR="005D5F0E" w:rsidRPr="000418A2" w:rsidDel="0F75A72D">
          <w:rPr>
            <w:color w:val="000000" w:themeColor="text1"/>
          </w:rPr>
          <w:delText xml:space="preserve"> vector</w:delText>
        </w:r>
      </w:del>
      <w:del w:id="3966" w:author="Mason,David Steven" w:date="2023-01-26T19:58:00Z">
        <w:r w:rsidR="005D5F0E" w:rsidRPr="000418A2" w:rsidDel="2644F8E2">
          <w:rPr>
            <w:color w:val="000000" w:themeColor="text1"/>
          </w:rPr>
          <w:delText xml:space="preserve"> diversity. </w:delText>
        </w:r>
      </w:del>
      <w:del w:id="3967" w:author="Mason,David Steven" w:date="2023-01-26T19:16:00Z">
        <w:r w:rsidR="005D5F0E" w:rsidRPr="000418A2" w:rsidDel="1B5E2AB0">
          <w:rPr>
            <w:color w:val="000000" w:themeColor="text1"/>
          </w:rPr>
          <w:delText xml:space="preserve">Similarly, </w:delText>
        </w:r>
      </w:del>
      <w:del w:id="3968" w:author="Mason,David Steven" w:date="2023-01-26T19:58:00Z">
        <w:r w:rsidR="005D5F0E" w:rsidRPr="000418A2" w:rsidDel="22D83E3E">
          <w:rPr>
            <w:color w:val="000000" w:themeColor="text1"/>
          </w:rPr>
          <w:delText xml:space="preserve">the season when sampling occurred </w:delText>
        </w:r>
      </w:del>
      <w:del w:id="3969" w:author="Mason,David Steven" w:date="2023-01-26T19:16:00Z">
        <w:r w:rsidR="005D5F0E" w:rsidRPr="000418A2" w:rsidDel="22D83E3E">
          <w:rPr>
            <w:color w:val="000000" w:themeColor="text1"/>
          </w:rPr>
          <w:delText xml:space="preserve">(dormant) </w:delText>
        </w:r>
      </w:del>
      <w:del w:id="3970" w:author="Mason,David Steven" w:date="2023-01-26T19:58:00Z">
        <w:r w:rsidR="005D5F0E" w:rsidRPr="000418A2" w:rsidDel="22D83E3E">
          <w:rPr>
            <w:color w:val="000000" w:themeColor="text1"/>
          </w:rPr>
          <w:delText>likely influenced</w:delText>
        </w:r>
      </w:del>
      <w:del w:id="3971" w:author="Mason,David Steven" w:date="2023-01-26T19:16:00Z">
        <w:r w:rsidR="005D5F0E" w:rsidRPr="000418A2" w:rsidDel="22D83E3E">
          <w:rPr>
            <w:color w:val="000000" w:themeColor="text1"/>
          </w:rPr>
          <w:delText xml:space="preserve"> the observed patterns</w:delText>
        </w:r>
      </w:del>
      <w:del w:id="3972" w:author="Mason,David Steven" w:date="2023-01-26T19:58:00Z">
        <w:r w:rsidR="005D5F0E" w:rsidRPr="000418A2" w:rsidDel="0F75A72D">
          <w:rPr>
            <w:color w:val="000000" w:themeColor="text1"/>
          </w:rPr>
          <w:delText>,</w:delText>
        </w:r>
      </w:del>
      <w:del w:id="3973" w:author="Mason,David Steven" w:date="2023-01-26T19:16:00Z">
        <w:r w:rsidR="005D5F0E" w:rsidRPr="000418A2" w:rsidDel="22D83E3E">
          <w:rPr>
            <w:color w:val="000000" w:themeColor="text1"/>
          </w:rPr>
          <w:delText xml:space="preserve"> but annual temporal variation was outside the scope of our design</w:delText>
        </w:r>
      </w:del>
      <w:del w:id="3974" w:author="Mason,David Steven" w:date="2023-01-26T19:58:00Z">
        <w:r w:rsidR="005D5F0E" w:rsidRPr="000418A2" w:rsidDel="1B5E2AB0">
          <w:rPr>
            <w:color w:val="000000" w:themeColor="text1"/>
          </w:rPr>
          <w:delText>.</w:delText>
        </w:r>
      </w:del>
      <w:del w:id="3975" w:author="Mason,David Steven" w:date="2023-01-26T19:57:00Z">
        <w:r w:rsidR="005D5F0E" w:rsidRPr="000418A2" w:rsidDel="1B5E2AB0">
          <w:rPr>
            <w:color w:val="000000" w:themeColor="text1"/>
          </w:rPr>
          <w:delText xml:space="preserve"> </w:delText>
        </w:r>
        <w:r w:rsidR="005D5F0E" w:rsidRPr="000418A2" w:rsidDel="0F75A72D">
          <w:rPr>
            <w:color w:val="000000" w:themeColor="text1"/>
          </w:rPr>
          <w:delText>Despite</w:delText>
        </w:r>
        <w:r w:rsidR="005D5F0E" w:rsidRPr="000418A2" w:rsidDel="22D83E3E">
          <w:rPr>
            <w:color w:val="000000" w:themeColor="text1"/>
          </w:rPr>
          <w:delText xml:space="preserve"> </w:delText>
        </w:r>
        <w:r w:rsidR="005D5F0E" w:rsidRPr="000418A2" w:rsidDel="1B5E2AB0">
          <w:rPr>
            <w:color w:val="000000" w:themeColor="text1"/>
          </w:rPr>
          <w:delText xml:space="preserve">these limitations, we </w:delText>
        </w:r>
        <w:r w:rsidR="005D5F0E" w:rsidRPr="000418A2" w:rsidDel="22D83E3E">
          <w:rPr>
            <w:color w:val="000000" w:themeColor="text1"/>
          </w:rPr>
          <w:delText xml:space="preserve">provide evidence for a relationship linking community diversity to a key ecosystem service via resource tracking by vectors in a diffuse mutualism. </w:delText>
        </w:r>
      </w:del>
    </w:p>
    <w:p w14:paraId="7A338B5F" w14:textId="62491A3C" w:rsidR="0006199B" w:rsidRPr="000418A2" w:rsidRDefault="00AE7BDF">
      <w:pPr>
        <w:spacing w:line="360" w:lineRule="auto"/>
        <w:ind w:firstLine="720"/>
        <w:rPr>
          <w:color w:val="000000" w:themeColor="text1"/>
        </w:rPr>
        <w:pPrChange w:id="3976" w:author="Mason,David Steven" w:date="2023-02-17T14:13:00Z">
          <w:pPr>
            <w:spacing w:line="480" w:lineRule="auto"/>
            <w:ind w:firstLine="720"/>
          </w:pPr>
        </w:pPrChange>
      </w:pPr>
      <w:del w:id="3977" w:author="Mason,David Steven" w:date="2023-02-17T19:12:00Z">
        <w:r w:rsidRPr="000418A2" w:rsidDel="00B7707B">
          <w:rPr>
            <w:color w:val="000000" w:themeColor="text1"/>
          </w:rPr>
          <w:delText>There is</w:delText>
        </w:r>
      </w:del>
      <w:ins w:id="3978" w:author="Mason,David Steven" w:date="2023-02-17T19:12:00Z">
        <w:r w:rsidR="00B7707B" w:rsidRPr="000418A2">
          <w:rPr>
            <w:color w:val="000000" w:themeColor="text1"/>
          </w:rPr>
          <w:t>Although</w:t>
        </w:r>
      </w:ins>
      <w:r w:rsidRPr="000418A2">
        <w:rPr>
          <w:color w:val="000000" w:themeColor="text1"/>
        </w:rPr>
        <w:t xml:space="preserve"> </w:t>
      </w:r>
      <w:del w:id="3979" w:author="Mason,David Steven" w:date="2023-02-17T19:13:00Z">
        <w:r w:rsidR="0073215C" w:rsidRPr="000418A2" w:rsidDel="00B7707B">
          <w:rPr>
            <w:color w:val="000000" w:themeColor="text1"/>
          </w:rPr>
          <w:delText xml:space="preserve">widespread </w:delText>
        </w:r>
      </w:del>
      <w:r w:rsidR="0073215C" w:rsidRPr="000418A2">
        <w:rPr>
          <w:color w:val="000000" w:themeColor="text1"/>
        </w:rPr>
        <w:t>evidence of</w:t>
      </w:r>
      <w:r w:rsidR="005D5F0E" w:rsidRPr="000418A2">
        <w:rPr>
          <w:color w:val="000000" w:themeColor="text1"/>
        </w:rPr>
        <w:t xml:space="preserve"> </w:t>
      </w:r>
      <w:r w:rsidR="0073215C" w:rsidRPr="000418A2">
        <w:rPr>
          <w:color w:val="000000" w:themeColor="text1"/>
        </w:rPr>
        <w:t>resource tracking</w:t>
      </w:r>
      <w:r w:rsidR="00CB2182" w:rsidRPr="000418A2">
        <w:rPr>
          <w:color w:val="000000" w:themeColor="text1"/>
        </w:rPr>
        <w:t xml:space="preserve"> </w:t>
      </w:r>
      <w:r w:rsidR="0073215C" w:rsidRPr="000418A2">
        <w:rPr>
          <w:color w:val="000000" w:themeColor="text1"/>
        </w:rPr>
        <w:t>by</w:t>
      </w:r>
      <w:r w:rsidR="00CB2182" w:rsidRPr="000418A2">
        <w:rPr>
          <w:color w:val="000000" w:themeColor="text1"/>
        </w:rPr>
        <w:t xml:space="preserve"> seed </w:t>
      </w:r>
      <w:r w:rsidR="50DF5640" w:rsidRPr="000418A2">
        <w:rPr>
          <w:color w:val="000000" w:themeColor="text1"/>
        </w:rPr>
        <w:t>dispersers</w:t>
      </w:r>
      <w:ins w:id="3980" w:author="Mason,David Steven" w:date="2023-02-17T19:13:00Z">
        <w:r w:rsidR="00B7707B" w:rsidRPr="000418A2">
          <w:rPr>
            <w:color w:val="000000" w:themeColor="text1"/>
          </w:rPr>
          <w:t xml:space="preserve"> is widespread,</w:t>
        </w:r>
      </w:ins>
      <w:del w:id="3981" w:author="Mason,David Steven" w:date="2023-02-17T19:13:00Z">
        <w:r w:rsidRPr="000418A2" w:rsidDel="00B7707B">
          <w:rPr>
            <w:color w:val="000000" w:themeColor="text1"/>
          </w:rPr>
          <w:delText>; however</w:delText>
        </w:r>
        <w:r w:rsidR="50DF5640" w:rsidRPr="000418A2" w:rsidDel="00B7707B">
          <w:rPr>
            <w:color w:val="000000" w:themeColor="text1"/>
          </w:rPr>
          <w:delText>,</w:delText>
        </w:r>
      </w:del>
      <w:r w:rsidR="50DF5640" w:rsidRPr="000418A2">
        <w:rPr>
          <w:color w:val="000000" w:themeColor="text1"/>
        </w:rPr>
        <w:t xml:space="preserve"> dispersal</w:t>
      </w:r>
      <w:r w:rsidR="00CB2182" w:rsidRPr="000418A2">
        <w:rPr>
          <w:color w:val="000000" w:themeColor="text1"/>
        </w:rPr>
        <w:t xml:space="preserve"> research</w:t>
      </w:r>
      <w:ins w:id="3982" w:author="Mason,David Steven" w:date="2023-02-17T19:13:00Z">
        <w:r w:rsidR="00B7707B" w:rsidRPr="000418A2">
          <w:rPr>
            <w:color w:val="000000" w:themeColor="text1"/>
          </w:rPr>
          <w:t xml:space="preserve"> related to global change</w:t>
        </w:r>
      </w:ins>
      <w:r w:rsidR="00CB2182" w:rsidRPr="000418A2">
        <w:rPr>
          <w:color w:val="000000" w:themeColor="text1"/>
        </w:rPr>
        <w:t xml:space="preserve"> has</w:t>
      </w:r>
      <w:ins w:id="3983" w:author="Mason,David Steven" w:date="2023-02-28T12:39:00Z">
        <w:r w:rsidR="00BF248D" w:rsidRPr="000418A2">
          <w:rPr>
            <w:color w:val="000000" w:themeColor="text1"/>
          </w:rPr>
          <w:t xml:space="preserve"> often</w:t>
        </w:r>
      </w:ins>
      <w:r w:rsidR="00CB2182" w:rsidRPr="000418A2">
        <w:rPr>
          <w:color w:val="000000" w:themeColor="text1"/>
        </w:rPr>
        <w:t xml:space="preserve"> focused </w:t>
      </w:r>
      <w:del w:id="3984" w:author="Mason,David Steven" w:date="2023-02-28T12:40:00Z">
        <w:r w:rsidR="0073215C" w:rsidRPr="000418A2" w:rsidDel="00BF248D">
          <w:rPr>
            <w:color w:val="000000" w:themeColor="text1"/>
          </w:rPr>
          <w:delText xml:space="preserve">mostly </w:delText>
        </w:r>
      </w:del>
      <w:r w:rsidR="00CB2182" w:rsidRPr="000418A2">
        <w:rPr>
          <w:color w:val="000000" w:themeColor="text1"/>
        </w:rPr>
        <w:t>on</w:t>
      </w:r>
      <w:r w:rsidR="0073215C" w:rsidRPr="000418A2">
        <w:rPr>
          <w:color w:val="000000" w:themeColor="text1"/>
        </w:rPr>
        <w:t xml:space="preserve"> the loss of vectors rather than changes </w:t>
      </w:r>
      <w:r w:rsidRPr="000418A2">
        <w:rPr>
          <w:color w:val="000000" w:themeColor="text1"/>
        </w:rPr>
        <w:t xml:space="preserve">in </w:t>
      </w:r>
      <w:r w:rsidR="0073215C" w:rsidRPr="000418A2">
        <w:rPr>
          <w:color w:val="000000" w:themeColor="text1"/>
        </w:rPr>
        <w:t xml:space="preserve">vector behavior </w:t>
      </w:r>
      <w:r w:rsidR="00CB2182" w:rsidRPr="000418A2">
        <w:rPr>
          <w:color w:val="000000" w:themeColor="text1"/>
        </w:rPr>
        <w:fldChar w:fldCharType="begin"/>
      </w:r>
      <w:r w:rsidR="00CB2182" w:rsidRPr="000418A2">
        <w:rPr>
          <w:color w:val="000000" w:themeColor="text1"/>
        </w:rPr>
        <w:instrText xml:space="preserve"> ADDIN ZOTERO_ITEM CSL_CITATION {"citationID":"Godr0z3T","properties":{"formattedCitation":"(Moore &amp; Swihart, 2007; Mubamba et al., 2022)","plainCitation":"(Moore &amp; Swihart, 2007; Mubamba et al., 2022)","noteIndex":0},"citationItems":[{"id":291,"uris":["http://zotero.org/users/local/ud9bfypS/items/YLBMTC42"],"itemData":{"id":291,"type":"article-journal","abstract":"Forest fragmentation can negatively affect plants if animal seed-dispersers become locally extinct in fragments. We conducted a 2-year experiment to evaluate the importance of tree squirrels (Sciurus) as seed dispersers for Quercus, Carya, and Juglans, and to assess dispersal consequences in patches where fragmentation-sensitive eastern gray squirrels (Sciurus carolinensis) are absent. We accounted for fates of </w:instrText>
      </w:r>
      <w:r w:rsidR="00CB2182" w:rsidRPr="000418A2">
        <w:rPr>
          <w:rFonts w:ascii="Cambria Math" w:hAnsi="Cambria Math" w:cs="Cambria Math"/>
          <w:color w:val="000000" w:themeColor="text1"/>
        </w:rPr>
        <w:instrText>∼</w:instrText>
      </w:r>
      <w:r w:rsidR="00CB2182" w:rsidRPr="000418A2">
        <w:rPr>
          <w:color w:val="000000" w:themeColor="text1"/>
        </w:rPr>
        <w:instrText>15,700 seeds from five tree species in four exclosure treatments at 18 fragments during a high (2003–2004) and low seed (2004–2005) year. Two treatments excluded Sciurus to mimic disperser loss. We sampled nut-tree seedling density at 259 sites across eight watersheds, half of which were too fragmented to support S. carolinensis, but supported fragmentation-tolerant fox squirrels (Sciurus niger). Autumn-to-spring seed survival was low (</w:instrText>
      </w:r>
      <w:r w:rsidR="00CB2182" w:rsidRPr="000418A2">
        <w:rPr>
          <w:rFonts w:ascii="Cambria Math" w:hAnsi="Cambria Math" w:cs="Cambria Math"/>
          <w:color w:val="000000" w:themeColor="text1"/>
        </w:rPr>
        <w:instrText>∼</w:instrText>
      </w:r>
      <w:r w:rsidR="00CB2182" w:rsidRPr="000418A2">
        <w:rPr>
          <w:color w:val="000000" w:themeColor="text1"/>
        </w:rPr>
        <w:instrText>1%) for all species during low seed production. During high seed production, survival was higher for Juglans nigra (20%) and Carya ovata (16%) than for three Quercus species (</w:instrText>
      </w:r>
      <w:r w:rsidR="00CB2182" w:rsidRPr="000418A2">
        <w:rPr>
          <w:rFonts w:ascii="Cambria Math" w:hAnsi="Cambria Math" w:cs="Cambria Math"/>
          <w:color w:val="000000" w:themeColor="text1"/>
        </w:rPr>
        <w:instrText>∼</w:instrText>
      </w:r>
      <w:r w:rsidR="00CB2182" w:rsidRPr="000418A2">
        <w:rPr>
          <w:color w:val="000000" w:themeColor="text1"/>
        </w:rPr>
        <w:instrText xml:space="preserve">4% for Quercus palustris and Quercus rubra in two exclosure types; </w:instrText>
      </w:r>
      <w:r w:rsidR="00CB2182" w:rsidRPr="000418A2">
        <w:rPr>
          <w:rFonts w:ascii="Cambria Math" w:hAnsi="Cambria Math" w:cs="Cambria Math"/>
          <w:color w:val="000000" w:themeColor="text1"/>
        </w:rPr>
        <w:instrText>∼</w:instrText>
      </w:r>
      <w:r w:rsidR="00CB2182" w:rsidRPr="000418A2">
        <w:rPr>
          <w:color w:val="000000" w:themeColor="text1"/>
        </w:rPr>
        <w:instrText xml:space="preserve">1% for Quercus alba in all treatments). Survival of J. nigra, C. ovata, and Q. rubra was ≥2.1–7.7 times higher for seeds in exclosures that Sciurus could access. Seed displacement distance was higher in the low seed than the seed-rich year, but the proportion of seeds surviving to greater distances was higher in seed-rich years for all seed types except Q. rubra. This affirms the importance of masting to seed survival and dispersal, but also suggests an advantage to trees of producing seed in non-mast years. Seedling densities were comparable in watersheds with and without S. carolinensis. These results demonstrate the importance of tree squirrels as dispersers of nut-bearing trees, but suggest that fragmentation may not disrupt dispersal of certain species if losing S. carolinensis from disturbed landscapes is compensated for by fragmentation-tolerant fox squirrels (S. niger).","container-title":"Oecologia","DOI":"10.1007/s00442-006-0616-8","ISSN":"1432-1939","issue":"4","journalAbbreviation":"Oecologia","language":"en","page":"663-674","source":"Springer Link","title":"Importance of fragmentation-tolerant species as seed dispersers in disturbed landscapes","volume":"151","author":[{"family":"Moore","given":"Jeffrey E."},{"family":"Swihart","given":"Robert K."}],"issued":{"date-parts":[["2007",4,1]]}}},{"id":293,"uris":["http://zotero.org/users/local/ud9bfypS/items/VKHTNIPJ"],"itemData":{"id":293,"type":"article-journal","abstract":"Animal seed dispersal processes are an important aspect of ecosystem services, as they shape the survival of seed dispersers and the balanced distribution of propagules for many plant communities. Several studies within tropical wild ecosystems have generally shown that seed dispersal processes are highly generalised and robust to extinction. Studies examining seed dispersal networks in highly built-up urban ecosystems and their robustness to species loss or extinction are rare. We examined avian seed dispersal networks across an urban ecosystem characterised by a high human settlement and infrastructure of the built environment in Zambia to determine their network specialisation, interaction evenness and interaction diversity, as these three parameters are critical in driving the resilience of these mutualisms’ interactions against extinction. A total of 405 individuals representing 11 species of birds were observed and recorded feeding on a total of 11 focal fleshy-fruiting plant species. Network specialisation was generally low and remained similar across study areas. Interaction evenness and interaction diversity were not only high but also remained similar across study areas. Low specialisation and high interaction evenness and diversity show that mutualistic interactions in these networks are equally highly generalised, suggesting a stable and robust coexistence of species in plant–frugivore communities within urban ecosystems. Generally, our results seem to broadly suggest that opportunities for conservation still exist in these ecosystems provided urbanisation is accompanied by promoting either the management of remnant fruiting plants or the cultivation of new ones to support the avian communities existing in these areas.","container-title":"Oecologia","DOI":"10.1007/s00442-022-05213-9","ISSN":"1432-1939","issue":"3","journalAbbreviation":"Oecologia","language":"en","page":"637-648","source":"Springer Link","title":"Plant–frugivore networks are robust to species loss even in highly built-up urban ecosystems","volume":"199","author":[{"family":"Mubamba","given":"Saidy"},{"family":"Nduna","given":"Norman"},{"family":"Siachoono","given":"Stanford"},{"family":"Chibesa","given":"Moses"},{"family":"Phiri","given":"Darius"},{"family":"Chama","given":"Lackson"}],"issued":{"date-parts":[["2022",7,1]]}}}],"schema":"https://github.com/citation-style-language/schema/raw/master/csl-citation.json"} </w:instrText>
      </w:r>
      <w:r w:rsidR="00CB2182" w:rsidRPr="000418A2">
        <w:rPr>
          <w:color w:val="000000" w:themeColor="text1"/>
        </w:rPr>
        <w:fldChar w:fldCharType="separate"/>
      </w:r>
      <w:ins w:id="3985" w:author="Mason,David Steven" w:date="2023-02-28T12:40:00Z">
        <w:r w:rsidR="00BF248D" w:rsidRPr="000418A2">
          <w:rPr>
            <w:color w:val="000000" w:themeColor="text1"/>
          </w:rPr>
          <w:t>(</w:t>
        </w:r>
      </w:ins>
      <w:ins w:id="3986" w:author="Mason,David Steven" w:date="2023-02-28T12:46:00Z">
        <w:r w:rsidR="00B70C2E" w:rsidRPr="000418A2">
          <w:rPr>
            <w:color w:val="000000" w:themeColor="text1"/>
          </w:rPr>
          <w:t xml:space="preserve">Gleditsch et al., 2017; </w:t>
        </w:r>
      </w:ins>
      <w:ins w:id="3987" w:author="Mason,David Steven" w:date="2023-02-28T12:40:00Z">
        <w:r w:rsidR="00BF248D" w:rsidRPr="000418A2">
          <w:rPr>
            <w:color w:val="000000" w:themeColor="text1"/>
          </w:rPr>
          <w:t>McConkey &amp; O'Farril, 2016</w:t>
        </w:r>
      </w:ins>
      <w:ins w:id="3988" w:author="Mason,David Steven" w:date="2023-02-28T12:46:00Z">
        <w:r w:rsidR="00B70C2E" w:rsidRPr="000418A2">
          <w:rPr>
            <w:color w:val="000000" w:themeColor="text1"/>
          </w:rPr>
          <w:t>; Valiente-Banuet, 2015</w:t>
        </w:r>
      </w:ins>
      <w:r w:rsidR="005637F9">
        <w:rPr>
          <w:color w:val="000000" w:themeColor="text1"/>
        </w:rPr>
        <w:t>; but see Gleditsch &amp; Carlo, 2011</w:t>
      </w:r>
      <w:r w:rsidR="005637F9">
        <w:rPr>
          <w:noProof/>
          <w:color w:val="000000" w:themeColor="text1"/>
        </w:rPr>
        <w:t xml:space="preserve">; </w:t>
      </w:r>
      <w:r w:rsidR="005637F9" w:rsidRPr="005637F9">
        <w:rPr>
          <w:noProof/>
          <w:color w:val="000000" w:themeColor="text1"/>
        </w:rPr>
        <w:t xml:space="preserve">Moegenburg </w:t>
      </w:r>
      <w:r w:rsidR="005637F9">
        <w:rPr>
          <w:noProof/>
          <w:color w:val="000000" w:themeColor="text1"/>
        </w:rPr>
        <w:t>&amp;</w:t>
      </w:r>
      <w:r w:rsidR="005637F9" w:rsidRPr="005637F9">
        <w:rPr>
          <w:noProof/>
          <w:color w:val="000000" w:themeColor="text1"/>
        </w:rPr>
        <w:t xml:space="preserve"> Levey, 2003</w:t>
      </w:r>
      <w:r w:rsidR="00E65B44">
        <w:rPr>
          <w:noProof/>
          <w:color w:val="000000" w:themeColor="text1"/>
        </w:rPr>
        <w:t>;</w:t>
      </w:r>
      <w:r w:rsidR="005637F9">
        <w:rPr>
          <w:noProof/>
          <w:color w:val="000000" w:themeColor="text1"/>
        </w:rPr>
        <w:t xml:space="preserve"> Sengupta et al., 2015</w:t>
      </w:r>
      <w:r w:rsidR="00E65B44">
        <w:rPr>
          <w:noProof/>
          <w:color w:val="000000" w:themeColor="text1"/>
        </w:rPr>
        <w:t xml:space="preserve">; </w:t>
      </w:r>
      <w:ins w:id="3989" w:author="Mason,David Steven" w:date="2023-03-08T15:17:00Z">
        <w:r w:rsidR="00E65B44" w:rsidRPr="000418A2">
          <w:rPr>
            <w:rFonts w:ascii="Calibri" w:cs="Calibri"/>
            <w:color w:val="000000" w:themeColor="text1"/>
            <w:rPrChange w:id="3990" w:author="Mason,David Steven" w:date="2023-03-09T11:27:00Z">
              <w:rPr>
                <w:rFonts w:ascii="Calibri" w:cs="Calibri"/>
                <w:highlight w:val="yellow"/>
              </w:rPr>
            </w:rPrChange>
          </w:rPr>
          <w:t>Rojas et al., 2019</w:t>
        </w:r>
      </w:ins>
      <w:del w:id="3991" w:author="Mason,David Steven" w:date="2023-02-28T12:32:00Z">
        <w:r w:rsidR="009A04EF" w:rsidRPr="000418A2" w:rsidDel="00D64BA1">
          <w:rPr>
            <w:noProof/>
            <w:color w:val="000000" w:themeColor="text1"/>
          </w:rPr>
          <w:delText>(</w:delText>
        </w:r>
      </w:del>
      <w:del w:id="3992" w:author="Mason,David Steven" w:date="2023-02-28T12:26:00Z">
        <w:r w:rsidR="009A04EF" w:rsidRPr="000418A2" w:rsidDel="00D64BA1">
          <w:rPr>
            <w:noProof/>
            <w:color w:val="000000" w:themeColor="text1"/>
          </w:rPr>
          <w:delText>Moore &amp; Swihart, 2007;</w:delText>
        </w:r>
      </w:del>
      <w:del w:id="3993" w:author="Mason,David Steven" w:date="2023-02-28T12:30:00Z">
        <w:r w:rsidR="009A04EF" w:rsidRPr="000418A2" w:rsidDel="00D64BA1">
          <w:rPr>
            <w:noProof/>
            <w:color w:val="000000" w:themeColor="text1"/>
          </w:rPr>
          <w:delText xml:space="preserve"> </w:delText>
        </w:r>
      </w:del>
      <w:del w:id="3994" w:author="Mason,David Steven" w:date="2023-02-28T12:32:00Z">
        <w:r w:rsidR="009A04EF" w:rsidRPr="000418A2" w:rsidDel="00D64BA1">
          <w:rPr>
            <w:noProof/>
            <w:color w:val="000000" w:themeColor="text1"/>
          </w:rPr>
          <w:delText>Mubamba et al., 2022</w:delText>
        </w:r>
      </w:del>
      <w:r w:rsidR="009A04EF" w:rsidRPr="000418A2">
        <w:rPr>
          <w:noProof/>
          <w:color w:val="000000" w:themeColor="text1"/>
        </w:rPr>
        <w:t>)</w:t>
      </w:r>
      <w:r w:rsidR="00CB2182" w:rsidRPr="000418A2">
        <w:rPr>
          <w:color w:val="000000" w:themeColor="text1"/>
        </w:rPr>
        <w:fldChar w:fldCharType="end"/>
      </w:r>
      <w:r w:rsidR="00CB2182" w:rsidRPr="000418A2">
        <w:rPr>
          <w:color w:val="000000" w:themeColor="text1"/>
        </w:rPr>
        <w:t xml:space="preserve">. </w:t>
      </w:r>
      <w:r w:rsidR="005D5F0E" w:rsidRPr="000418A2">
        <w:rPr>
          <w:color w:val="000000" w:themeColor="text1"/>
        </w:rPr>
        <w:t xml:space="preserve">Our work illustrates that </w:t>
      </w:r>
      <w:del w:id="3995" w:author="Mason,David Steven" w:date="2023-03-10T14:18:00Z">
        <w:r w:rsidR="00CB2182" w:rsidRPr="000418A2" w:rsidDel="00D2272E">
          <w:rPr>
            <w:color w:val="000000" w:themeColor="text1"/>
          </w:rPr>
          <w:delText>conservation efforts</w:delText>
        </w:r>
      </w:del>
      <w:ins w:id="3996" w:author="Mason,David Steven" w:date="2023-03-10T14:18:00Z">
        <w:r w:rsidR="00D2272E" w:rsidRPr="000418A2">
          <w:rPr>
            <w:color w:val="000000" w:themeColor="text1"/>
          </w:rPr>
          <w:t>frameworks</w:t>
        </w:r>
      </w:ins>
      <w:r w:rsidR="00CB2182" w:rsidRPr="000418A2">
        <w:rPr>
          <w:color w:val="000000" w:themeColor="text1"/>
        </w:rPr>
        <w:t xml:space="preserve"> primarily </w:t>
      </w:r>
      <w:r w:rsidR="0073215C" w:rsidRPr="000418A2">
        <w:rPr>
          <w:color w:val="000000" w:themeColor="text1"/>
        </w:rPr>
        <w:t>built up</w:t>
      </w:r>
      <w:r w:rsidR="00CB2182" w:rsidRPr="000418A2">
        <w:rPr>
          <w:color w:val="000000" w:themeColor="text1"/>
        </w:rPr>
        <w:t xml:space="preserve">on </w:t>
      </w:r>
      <w:r w:rsidR="005D5F0E" w:rsidRPr="000418A2">
        <w:rPr>
          <w:color w:val="000000" w:themeColor="text1"/>
        </w:rPr>
        <w:t xml:space="preserve">the top-down </w:t>
      </w:r>
      <w:r w:rsidR="0073215C" w:rsidRPr="000418A2">
        <w:rPr>
          <w:color w:val="000000" w:themeColor="text1"/>
        </w:rPr>
        <w:t>effects</w:t>
      </w:r>
      <w:r w:rsidR="005D5F0E" w:rsidRPr="000418A2">
        <w:rPr>
          <w:color w:val="000000" w:themeColor="text1"/>
        </w:rPr>
        <w:t xml:space="preserve"> of </w:t>
      </w:r>
      <w:r w:rsidR="0073215C" w:rsidRPr="000418A2">
        <w:rPr>
          <w:color w:val="000000" w:themeColor="text1"/>
        </w:rPr>
        <w:t xml:space="preserve">losing </w:t>
      </w:r>
      <w:r w:rsidR="005D5F0E" w:rsidRPr="000418A2">
        <w:rPr>
          <w:color w:val="000000" w:themeColor="text1"/>
        </w:rPr>
        <w:t>large-bodied</w:t>
      </w:r>
      <w:r w:rsidR="0073215C" w:rsidRPr="000418A2">
        <w:rPr>
          <w:color w:val="000000" w:themeColor="text1"/>
        </w:rPr>
        <w:t xml:space="preserve"> vertebrate</w:t>
      </w:r>
      <w:r w:rsidR="005D5F0E" w:rsidRPr="000418A2">
        <w:rPr>
          <w:color w:val="000000" w:themeColor="text1"/>
        </w:rPr>
        <w:t xml:space="preserve"> </w:t>
      </w:r>
      <w:r w:rsidR="00CB2182" w:rsidRPr="000418A2">
        <w:rPr>
          <w:color w:val="000000" w:themeColor="text1"/>
        </w:rPr>
        <w:t>disperser</w:t>
      </w:r>
      <w:r w:rsidR="005D5F0E" w:rsidRPr="000418A2">
        <w:rPr>
          <w:color w:val="000000" w:themeColor="text1"/>
        </w:rPr>
        <w:t>s</w:t>
      </w:r>
      <w:r w:rsidR="00CB2182" w:rsidRPr="000418A2">
        <w:rPr>
          <w:color w:val="000000" w:themeColor="text1"/>
        </w:rPr>
        <w:t xml:space="preserve"> </w:t>
      </w:r>
      <w:r w:rsidR="005D5F0E" w:rsidRPr="000418A2">
        <w:rPr>
          <w:color w:val="000000" w:themeColor="text1"/>
        </w:rPr>
        <w:t xml:space="preserve">may </w:t>
      </w:r>
      <w:r w:rsidR="00CB2182" w:rsidRPr="000418A2">
        <w:rPr>
          <w:color w:val="000000" w:themeColor="text1"/>
        </w:rPr>
        <w:t>overlook the integral</w:t>
      </w:r>
      <w:r w:rsidR="005D5F0E" w:rsidRPr="000418A2">
        <w:rPr>
          <w:color w:val="000000" w:themeColor="text1"/>
        </w:rPr>
        <w:t xml:space="preserve"> bottom-up</w:t>
      </w:r>
      <w:r w:rsidR="00CB2182" w:rsidRPr="000418A2">
        <w:rPr>
          <w:color w:val="000000" w:themeColor="text1"/>
        </w:rPr>
        <w:t xml:space="preserve"> role</w:t>
      </w:r>
      <w:ins w:id="3997" w:author="Mason,David Steven" w:date="2023-03-11T17:55:00Z">
        <w:r w:rsidR="002B029E" w:rsidRPr="000418A2">
          <w:rPr>
            <w:color w:val="000000" w:themeColor="text1"/>
          </w:rPr>
          <w:t xml:space="preserve"> that</w:t>
        </w:r>
      </w:ins>
      <w:r w:rsidR="00CB2182" w:rsidRPr="000418A2">
        <w:rPr>
          <w:color w:val="000000" w:themeColor="text1"/>
        </w:rPr>
        <w:t xml:space="preserve"> food resources play </w:t>
      </w:r>
      <w:r w:rsidR="009A1B20" w:rsidRPr="000418A2">
        <w:rPr>
          <w:color w:val="000000" w:themeColor="text1"/>
        </w:rPr>
        <w:t xml:space="preserve">in shaping seed dispersal patterns </w:t>
      </w:r>
      <w:r w:rsidR="00CB2182" w:rsidRPr="000418A2">
        <w:rPr>
          <w:color w:val="000000" w:themeColor="text1"/>
        </w:rPr>
        <w:fldChar w:fldCharType="begin"/>
      </w:r>
      <w:r w:rsidR="00CB2182" w:rsidRPr="000418A2">
        <w:rPr>
          <w:color w:val="000000" w:themeColor="text1"/>
        </w:rPr>
        <w:instrText xml:space="preserve"> ADDIN ZOTERO_ITEM CSL_CITATION {"citationID":"vqUMWSfo","properties":{"formattedCitation":"(Bregman et al., 2014)","plainCitation":"(Bregman et al., 2014)","noteIndex":0},"citationItems":[{"id":183,"uris":["http://zotero.org/users/local/ud9bfypS/items/INVFHA7D"],"itemData":{"id":183,"type":"article-journal","abstract":"The fragmentation of forests is a dominant human impact worldwide with major implications for the conservation and management of ecosystems. Although many studies have assessed the effects of fragmentation on biodiversity at local scales, our understanding of the ecological implications for different functional groups of organisms remains limited, particularly at global scales. Here, we use linear mixed models to explore patterns of occurrence and ecological function of 2844 bird species at 293 localities spanning five continents. We show that sensitivity to fragmentation varies according to functional group and body mass, with the prevalence of insectivores and large frugivores declining in relation to fragment size, particularly under 100ha. However, the most severe effects were restricted to the tropics, whereas fragmentation had no significant impact on the basic ecological structure of temperate bird communities. We conclude that land-use change in tropical systems is likely to disrupt biotic processes, including seed dispersal and the control of insect herbivores. Our findings highlight the importance of latitude in mediating the impacts of habitat loss, and offer general guidelines for the minimum size of fragments required to prevent the collapse of key ecosystem processes in sensitive regions.","container-title":"Biological Conservation","DOI":"10.1016/j.biocon.2013.11.024","ISSN":"0006-3207","journalAbbreviation":"Biological Conservation","language":"en","page":"372-383","source":"ScienceDirect","title":"Global patterns and predictors of bird species responses to forest fragmentation: Implications for ecosystem function and conservation","title-short":"Global patterns and predictors of bird species responses to forest fragmentation","volume":"169","author":[{"family":"Bregman","given":"Tom P."},{"family":"Sekercioglu","given":"Cagan H."},{"family":"Tobias","given":"Joseph A."}],"issued":{"date-parts":[["2014",1,1]]}}}],"schema":"https://github.com/citation-style-language/schema/raw/master/csl-citation.json"} </w:instrText>
      </w:r>
      <w:r w:rsidR="00CB2182" w:rsidRPr="000418A2">
        <w:rPr>
          <w:color w:val="000000" w:themeColor="text1"/>
        </w:rPr>
        <w:fldChar w:fldCharType="separate"/>
      </w:r>
      <w:r w:rsidR="005D1203" w:rsidRPr="000418A2">
        <w:rPr>
          <w:noProof/>
          <w:color w:val="000000" w:themeColor="text1"/>
        </w:rPr>
        <w:t>(Bregman et al., 2014</w:t>
      </w:r>
      <w:ins w:id="3998" w:author="Mason,David Steven" w:date="2023-02-28T12:41:00Z">
        <w:r w:rsidR="00BF248D" w:rsidRPr="000418A2">
          <w:rPr>
            <w:noProof/>
            <w:color w:val="000000" w:themeColor="text1"/>
          </w:rPr>
          <w:t xml:space="preserve">; </w:t>
        </w:r>
        <w:r w:rsidR="00BF248D" w:rsidRPr="000418A2">
          <w:rPr>
            <w:color w:val="000000" w:themeColor="text1"/>
          </w:rPr>
          <w:t>McConkey &amp; O'Farril, 2016</w:t>
        </w:r>
      </w:ins>
      <w:r w:rsidR="005D1203" w:rsidRPr="000418A2">
        <w:rPr>
          <w:noProof/>
          <w:color w:val="000000" w:themeColor="text1"/>
        </w:rPr>
        <w:t>)</w:t>
      </w:r>
      <w:r w:rsidR="00CB2182" w:rsidRPr="000418A2">
        <w:rPr>
          <w:color w:val="000000" w:themeColor="text1"/>
        </w:rPr>
        <w:fldChar w:fldCharType="end"/>
      </w:r>
      <w:r w:rsidR="00CB2182" w:rsidRPr="000418A2">
        <w:rPr>
          <w:color w:val="000000" w:themeColor="text1"/>
        </w:rPr>
        <w:t xml:space="preserve">. </w:t>
      </w:r>
      <w:del w:id="3999" w:author="Mason,David Steven" w:date="2023-03-08T19:34:00Z">
        <w:r w:rsidR="005D5F0E" w:rsidRPr="000418A2" w:rsidDel="00201F4A">
          <w:rPr>
            <w:color w:val="000000" w:themeColor="text1"/>
          </w:rPr>
          <w:delText>Moving forward</w:delText>
        </w:r>
      </w:del>
      <w:ins w:id="4000" w:author="Mason,David Steven" w:date="2023-03-08T19:34:00Z">
        <w:r w:rsidR="00201F4A" w:rsidRPr="000418A2">
          <w:rPr>
            <w:color w:val="000000" w:themeColor="text1"/>
          </w:rPr>
          <w:t>Instead</w:t>
        </w:r>
      </w:ins>
      <w:r w:rsidR="00CB2182" w:rsidRPr="000418A2">
        <w:rPr>
          <w:color w:val="000000" w:themeColor="text1"/>
        </w:rPr>
        <w:t>, assessing</w:t>
      </w:r>
      <w:r w:rsidR="0073215C" w:rsidRPr="000418A2">
        <w:rPr>
          <w:color w:val="000000" w:themeColor="text1"/>
        </w:rPr>
        <w:t xml:space="preserve"> changes to</w:t>
      </w:r>
      <w:r w:rsidR="005D5F0E" w:rsidRPr="000418A2">
        <w:rPr>
          <w:color w:val="000000" w:themeColor="text1"/>
        </w:rPr>
        <w:t xml:space="preserve"> food</w:t>
      </w:r>
      <w:r w:rsidR="00CB2182" w:rsidRPr="000418A2">
        <w:rPr>
          <w:color w:val="000000" w:themeColor="text1"/>
        </w:rPr>
        <w:t xml:space="preserve"> resource</w:t>
      </w:r>
      <w:r w:rsidR="0073215C" w:rsidRPr="000418A2">
        <w:rPr>
          <w:color w:val="000000" w:themeColor="text1"/>
        </w:rPr>
        <w:t>s</w:t>
      </w:r>
      <w:r w:rsidR="00CB2182" w:rsidRPr="000418A2">
        <w:rPr>
          <w:color w:val="000000" w:themeColor="text1"/>
        </w:rPr>
        <w:t xml:space="preserve"> </w:t>
      </w:r>
      <w:r w:rsidR="005D5F0E" w:rsidRPr="000418A2">
        <w:rPr>
          <w:color w:val="000000" w:themeColor="text1"/>
        </w:rPr>
        <w:t xml:space="preserve">may provide </w:t>
      </w:r>
      <w:r w:rsidR="00CB2182" w:rsidRPr="000418A2">
        <w:rPr>
          <w:color w:val="000000" w:themeColor="text1"/>
        </w:rPr>
        <w:t xml:space="preserve">integral </w:t>
      </w:r>
      <w:r w:rsidR="005D5F0E" w:rsidRPr="000418A2">
        <w:rPr>
          <w:color w:val="000000" w:themeColor="text1"/>
        </w:rPr>
        <w:t>information for efforts to</w:t>
      </w:r>
      <w:r w:rsidR="00CB2182" w:rsidRPr="000418A2">
        <w:rPr>
          <w:color w:val="000000" w:themeColor="text1"/>
        </w:rPr>
        <w:t xml:space="preserve"> </w:t>
      </w:r>
      <w:r w:rsidR="005D5F0E" w:rsidRPr="000418A2">
        <w:rPr>
          <w:color w:val="000000" w:themeColor="text1"/>
        </w:rPr>
        <w:t xml:space="preserve">conserve and manage </w:t>
      </w:r>
      <w:r w:rsidR="00CB2182" w:rsidRPr="000418A2">
        <w:rPr>
          <w:color w:val="000000" w:themeColor="text1"/>
        </w:rPr>
        <w:t xml:space="preserve">seed dispersal networks. Future research should </w:t>
      </w:r>
      <w:ins w:id="4001" w:author="Mason,David Steven" w:date="2023-03-08T19:34:00Z">
        <w:r w:rsidR="00201F4A" w:rsidRPr="000418A2">
          <w:rPr>
            <w:color w:val="000000" w:themeColor="text1"/>
          </w:rPr>
          <w:t xml:space="preserve">thus </w:t>
        </w:r>
      </w:ins>
      <w:r w:rsidR="00CB2182" w:rsidRPr="000418A2">
        <w:rPr>
          <w:color w:val="000000" w:themeColor="text1"/>
        </w:rPr>
        <w:t xml:space="preserve">focus on </w:t>
      </w:r>
      <w:del w:id="4002" w:author="Mason,David Steven" w:date="2023-02-17T19:13:00Z">
        <w:r w:rsidR="00CB2182" w:rsidRPr="000418A2" w:rsidDel="00B7707B">
          <w:rPr>
            <w:color w:val="000000" w:themeColor="text1"/>
          </w:rPr>
          <w:delText xml:space="preserve">experimentally </w:delText>
        </w:r>
      </w:del>
      <w:r w:rsidR="00CB2182" w:rsidRPr="000418A2">
        <w:rPr>
          <w:color w:val="000000" w:themeColor="text1"/>
        </w:rPr>
        <w:t>addressing</w:t>
      </w:r>
      <w:r w:rsidR="005D5F0E" w:rsidRPr="000418A2">
        <w:rPr>
          <w:color w:val="000000" w:themeColor="text1"/>
        </w:rPr>
        <w:t xml:space="preserve"> how the role of food resource quality and composition </w:t>
      </w:r>
      <w:del w:id="4003" w:author="Mason,David Steven" w:date="2023-02-17T19:14:00Z">
        <w:r w:rsidR="005D5F0E" w:rsidRPr="000418A2" w:rsidDel="00B7707B">
          <w:rPr>
            <w:color w:val="000000" w:themeColor="text1"/>
          </w:rPr>
          <w:delText xml:space="preserve">shifts </w:delText>
        </w:r>
      </w:del>
      <w:r w:rsidR="009A1B20" w:rsidRPr="000418A2">
        <w:rPr>
          <w:color w:val="000000" w:themeColor="text1"/>
        </w:rPr>
        <w:t>impact</w:t>
      </w:r>
      <w:ins w:id="4004" w:author="Mason,David Steven" w:date="2023-02-17T19:13:00Z">
        <w:r w:rsidR="00B7707B" w:rsidRPr="000418A2">
          <w:rPr>
            <w:color w:val="000000" w:themeColor="text1"/>
          </w:rPr>
          <w:t>s</w:t>
        </w:r>
      </w:ins>
      <w:r w:rsidR="009A1B20" w:rsidRPr="000418A2">
        <w:rPr>
          <w:color w:val="000000" w:themeColor="text1"/>
        </w:rPr>
        <w:t xml:space="preserve"> seed dispersal networks</w:t>
      </w:r>
      <w:r w:rsidR="00CB2182" w:rsidRPr="000418A2">
        <w:rPr>
          <w:color w:val="000000" w:themeColor="text1"/>
        </w:rPr>
        <w:t xml:space="preserve">, </w:t>
      </w:r>
      <w:del w:id="4005" w:author="Mason,David Steven" w:date="2023-02-17T19:14:00Z">
        <w:r w:rsidR="00CB2182" w:rsidRPr="000418A2" w:rsidDel="00B7707B">
          <w:rPr>
            <w:color w:val="000000" w:themeColor="text1"/>
          </w:rPr>
          <w:delText xml:space="preserve">with special focus on </w:delText>
        </w:r>
        <w:r w:rsidR="005D5F0E" w:rsidRPr="000418A2" w:rsidDel="00B7707B">
          <w:rPr>
            <w:color w:val="000000" w:themeColor="text1"/>
          </w:rPr>
          <w:delText>f</w:delText>
        </w:r>
      </w:del>
      <w:ins w:id="4006" w:author="Mason,David Steven" w:date="2023-02-17T19:14:00Z">
        <w:r w:rsidR="00B7707B" w:rsidRPr="000418A2">
          <w:rPr>
            <w:color w:val="000000" w:themeColor="text1"/>
          </w:rPr>
          <w:t>especially in situations where vector f</w:t>
        </w:r>
      </w:ins>
      <w:r w:rsidR="005D5F0E" w:rsidRPr="000418A2">
        <w:rPr>
          <w:color w:val="000000" w:themeColor="text1"/>
        </w:rPr>
        <w:t xml:space="preserve">ood </w:t>
      </w:r>
      <w:r w:rsidR="00CB2182" w:rsidRPr="000418A2">
        <w:rPr>
          <w:color w:val="000000" w:themeColor="text1"/>
        </w:rPr>
        <w:t xml:space="preserve">resources </w:t>
      </w:r>
      <w:del w:id="4007" w:author="Mason,David Steven" w:date="2023-02-17T19:14:00Z">
        <w:r w:rsidR="00CB2182" w:rsidRPr="000418A2" w:rsidDel="00B7707B">
          <w:rPr>
            <w:color w:val="000000" w:themeColor="text1"/>
          </w:rPr>
          <w:delText xml:space="preserve">that </w:delText>
        </w:r>
      </w:del>
      <w:r w:rsidR="00CB2182" w:rsidRPr="000418A2">
        <w:rPr>
          <w:color w:val="000000" w:themeColor="text1"/>
        </w:rPr>
        <w:t>are threatened by global change.</w:t>
      </w:r>
      <w:r w:rsidR="00CB2182" w:rsidRPr="000418A2">
        <w:rPr>
          <w:b/>
          <w:bCs/>
          <w:color w:val="000000" w:themeColor="text1"/>
          <w:lang w:val="en-GB"/>
        </w:rPr>
        <w:br w:type="page"/>
      </w:r>
    </w:p>
    <w:p w14:paraId="2212DE84" w14:textId="63F4EDC0" w:rsidR="006D3119" w:rsidRPr="000418A2" w:rsidDel="009540AD" w:rsidRDefault="45A8FF65">
      <w:pPr>
        <w:pStyle w:val="Bibliography"/>
        <w:snapToGrid w:val="0"/>
        <w:spacing w:line="360" w:lineRule="auto"/>
        <w:rPr>
          <w:del w:id="4008" w:author="Mason,David Steven" w:date="2023-02-07T19:27:00Z"/>
          <w:b/>
          <w:bCs/>
          <w:color w:val="000000" w:themeColor="text1"/>
          <w:lang w:val="en-GB"/>
          <w:rPrChange w:id="4009" w:author="Mason,David Steven" w:date="2023-02-26T19:18:00Z">
            <w:rPr>
              <w:del w:id="4010" w:author="Mason,David Steven" w:date="2023-02-07T19:27:00Z"/>
              <w:lang w:val="en-GB"/>
            </w:rPr>
          </w:rPrChange>
        </w:rPr>
        <w:pPrChange w:id="4011" w:author="Mason,David Steven" w:date="2023-02-26T19:18:00Z">
          <w:pPr>
            <w:pStyle w:val="Bibliography"/>
            <w:spacing w:line="360" w:lineRule="auto"/>
          </w:pPr>
        </w:pPrChange>
      </w:pPr>
      <w:r w:rsidRPr="000418A2">
        <w:rPr>
          <w:b/>
          <w:bCs/>
          <w:color w:val="000000" w:themeColor="text1"/>
          <w:lang w:val="en-GB"/>
        </w:rPr>
        <w:lastRenderedPageBreak/>
        <w:t>REFERENCES</w:t>
      </w:r>
    </w:p>
    <w:p w14:paraId="0DD0AC3B" w14:textId="61697DA6" w:rsidR="009540AD" w:rsidRPr="000418A2" w:rsidRDefault="009540AD" w:rsidP="009540AD">
      <w:pPr>
        <w:rPr>
          <w:ins w:id="4012" w:author="Mason,David Steven" w:date="2023-02-26T19:17:00Z"/>
          <w:color w:val="000000" w:themeColor="text1"/>
          <w:lang w:val="en-GB"/>
        </w:rPr>
      </w:pPr>
    </w:p>
    <w:p w14:paraId="27062BD6" w14:textId="42A23113" w:rsidR="009540AD" w:rsidRPr="000418A2" w:rsidRDefault="009540AD">
      <w:pPr>
        <w:pStyle w:val="Bibliography"/>
        <w:spacing w:line="360" w:lineRule="auto"/>
        <w:rPr>
          <w:ins w:id="4013" w:author="Mason,David Steven" w:date="2023-02-26T19:17:00Z"/>
          <w:color w:val="000000" w:themeColor="text1"/>
          <w:rPrChange w:id="4014" w:author="Mason,David Steven" w:date="2023-02-26T19:18:00Z">
            <w:rPr>
              <w:ins w:id="4015" w:author="Mason,David Steven" w:date="2023-02-26T19:17:00Z"/>
              <w:lang w:val="en-GB"/>
            </w:rPr>
          </w:rPrChange>
        </w:rPr>
        <w:pPrChange w:id="4016" w:author="Mason,David Steven" w:date="2023-02-26T19:18:00Z">
          <w:pPr>
            <w:spacing w:line="480" w:lineRule="auto"/>
          </w:pPr>
        </w:pPrChange>
      </w:pPr>
      <w:proofErr w:type="spellStart"/>
      <w:ins w:id="4017" w:author="Mason,David Steven" w:date="2023-02-26T19:18:00Z">
        <w:r w:rsidRPr="000418A2">
          <w:rPr>
            <w:color w:val="000000" w:themeColor="text1"/>
            <w:rPrChange w:id="4018" w:author="Mason,David Steven" w:date="2023-02-26T19:18:00Z">
              <w:rPr>
                <w:lang w:val="en-GB"/>
              </w:rPr>
            </w:rPrChange>
          </w:rPr>
          <w:t>Alcántara</w:t>
        </w:r>
        <w:proofErr w:type="spellEnd"/>
        <w:r w:rsidRPr="000418A2">
          <w:rPr>
            <w:color w:val="000000" w:themeColor="text1"/>
            <w:rPrChange w:id="4019" w:author="Mason,David Steven" w:date="2023-02-26T19:18:00Z">
              <w:rPr>
                <w:lang w:val="en-GB"/>
              </w:rPr>
            </w:rPrChange>
          </w:rPr>
          <w:t>, J. M., Rey, P. J., Valera, F., &amp; Sánchez-</w:t>
        </w:r>
        <w:proofErr w:type="spellStart"/>
        <w:r w:rsidRPr="000418A2">
          <w:rPr>
            <w:color w:val="000000" w:themeColor="text1"/>
            <w:rPrChange w:id="4020" w:author="Mason,David Steven" w:date="2023-02-26T19:18:00Z">
              <w:rPr>
                <w:lang w:val="en-GB"/>
              </w:rPr>
            </w:rPrChange>
          </w:rPr>
          <w:t>Lafuente</w:t>
        </w:r>
        <w:proofErr w:type="spellEnd"/>
        <w:r w:rsidRPr="000418A2">
          <w:rPr>
            <w:color w:val="000000" w:themeColor="text1"/>
            <w:rPrChange w:id="4021" w:author="Mason,David Steven" w:date="2023-02-26T19:18:00Z">
              <w:rPr>
                <w:lang w:val="en-GB"/>
              </w:rPr>
            </w:rPrChange>
          </w:rPr>
          <w:t xml:space="preserve">, A. M. (2000). Factors shaping the </w:t>
        </w:r>
        <w:proofErr w:type="spellStart"/>
        <w:r w:rsidRPr="000418A2">
          <w:rPr>
            <w:color w:val="000000" w:themeColor="text1"/>
            <w:rPrChange w:id="4022" w:author="Mason,David Steven" w:date="2023-02-26T19:18:00Z">
              <w:rPr>
                <w:lang w:val="en-GB"/>
              </w:rPr>
            </w:rPrChange>
          </w:rPr>
          <w:t>seedfall</w:t>
        </w:r>
        <w:proofErr w:type="spellEnd"/>
        <w:r w:rsidRPr="000418A2">
          <w:rPr>
            <w:color w:val="000000" w:themeColor="text1"/>
            <w:rPrChange w:id="4023" w:author="Mason,David Steven" w:date="2023-02-26T19:18:00Z">
              <w:rPr>
                <w:lang w:val="en-GB"/>
              </w:rPr>
            </w:rPrChange>
          </w:rPr>
          <w:t xml:space="preserve"> pattern</w:t>
        </w:r>
      </w:ins>
      <w:ins w:id="4024" w:author="Mason,David Steven" w:date="2023-02-27T14:47:00Z">
        <w:r w:rsidR="00CA1CC7" w:rsidRPr="000418A2">
          <w:rPr>
            <w:color w:val="000000" w:themeColor="text1"/>
          </w:rPr>
          <w:t xml:space="preserve"> </w:t>
        </w:r>
      </w:ins>
      <w:ins w:id="4025" w:author="Mason,David Steven" w:date="2023-02-26T19:18:00Z">
        <w:r w:rsidRPr="000418A2">
          <w:rPr>
            <w:color w:val="000000" w:themeColor="text1"/>
            <w:rPrChange w:id="4026" w:author="Mason,David Steven" w:date="2023-02-26T19:18:00Z">
              <w:rPr>
                <w:lang w:val="en-GB"/>
              </w:rPr>
            </w:rPrChange>
          </w:rPr>
          <w:t xml:space="preserve">of a bird‐dispersed plant. </w:t>
        </w:r>
        <w:r w:rsidRPr="000418A2">
          <w:rPr>
            <w:i/>
            <w:iCs/>
            <w:color w:val="000000" w:themeColor="text1"/>
            <w:rPrChange w:id="4027" w:author="Mason,David Steven" w:date="2023-02-26T19:18:00Z">
              <w:rPr>
                <w:lang w:val="en-GB"/>
              </w:rPr>
            </w:rPrChange>
          </w:rPr>
          <w:t>Ecology</w:t>
        </w:r>
        <w:r w:rsidRPr="000418A2">
          <w:rPr>
            <w:color w:val="000000" w:themeColor="text1"/>
            <w:rPrChange w:id="4028" w:author="Mason,David Steven" w:date="2023-02-26T19:18:00Z">
              <w:rPr>
                <w:lang w:val="en-GB"/>
              </w:rPr>
            </w:rPrChange>
          </w:rPr>
          <w:t xml:space="preserve">, </w:t>
        </w:r>
        <w:r w:rsidRPr="000418A2">
          <w:rPr>
            <w:i/>
            <w:iCs/>
            <w:color w:val="000000" w:themeColor="text1"/>
            <w:rPrChange w:id="4029" w:author="Mason,David Steven" w:date="2023-02-26T19:18:00Z">
              <w:rPr>
                <w:lang w:val="en-GB"/>
              </w:rPr>
            </w:rPrChange>
          </w:rPr>
          <w:t>81</w:t>
        </w:r>
        <w:r w:rsidRPr="000418A2">
          <w:rPr>
            <w:color w:val="000000" w:themeColor="text1"/>
            <w:rPrChange w:id="4030" w:author="Mason,David Steven" w:date="2023-02-26T19:18:00Z">
              <w:rPr>
                <w:lang w:val="en-GB"/>
              </w:rPr>
            </w:rPrChange>
          </w:rPr>
          <w:t>(7), 1937</w:t>
        </w:r>
        <w:r w:rsidRPr="000418A2">
          <w:rPr>
            <w:color w:val="000000" w:themeColor="text1"/>
          </w:rPr>
          <w:t>–</w:t>
        </w:r>
        <w:r w:rsidRPr="000418A2">
          <w:rPr>
            <w:color w:val="000000" w:themeColor="text1"/>
            <w:rPrChange w:id="4031" w:author="Mason,David Steven" w:date="2023-02-26T19:18:00Z">
              <w:rPr>
                <w:lang w:val="en-GB"/>
              </w:rPr>
            </w:rPrChange>
          </w:rPr>
          <w:t>1950</w:t>
        </w:r>
      </w:ins>
    </w:p>
    <w:p w14:paraId="0548355A" w14:textId="77777777" w:rsidR="005D1203" w:rsidRPr="000418A2" w:rsidRDefault="00254BCB">
      <w:pPr>
        <w:pStyle w:val="Bibliography"/>
        <w:spacing w:line="360" w:lineRule="auto"/>
        <w:rPr>
          <w:color w:val="000000" w:themeColor="text1"/>
        </w:rPr>
        <w:pPrChange w:id="4032" w:author="Mason,David Steven" w:date="2023-02-17T14:13:00Z">
          <w:pPr>
            <w:pStyle w:val="Bibliography"/>
          </w:pPr>
        </w:pPrChange>
      </w:pPr>
      <w:r w:rsidRPr="000418A2">
        <w:rPr>
          <w:rFonts w:cstheme="minorHAnsi"/>
          <w:b/>
          <w:bCs/>
          <w:color w:val="000000" w:themeColor="text1"/>
          <w:lang w:val="en-GB"/>
        </w:rPr>
        <w:fldChar w:fldCharType="begin"/>
      </w:r>
      <w:r w:rsidRPr="000418A2">
        <w:rPr>
          <w:rFonts w:cstheme="minorHAnsi"/>
          <w:b/>
          <w:bCs/>
          <w:color w:val="000000" w:themeColor="text1"/>
          <w:lang w:val="en-GB"/>
        </w:rPr>
        <w:instrText xml:space="preserve"> ADDIN ZOTERO_BIBL {"uncited":[],"omitted":[],"custom":[]} CSL_BIBLIOGRAPHY </w:instrText>
      </w:r>
      <w:r w:rsidRPr="000418A2">
        <w:rPr>
          <w:rFonts w:cstheme="minorHAnsi"/>
          <w:b/>
          <w:bCs/>
          <w:color w:val="000000" w:themeColor="text1"/>
          <w:lang w:val="en-GB"/>
        </w:rPr>
        <w:fldChar w:fldCharType="separate"/>
      </w:r>
      <w:r w:rsidR="005D1203" w:rsidRPr="000418A2">
        <w:rPr>
          <w:color w:val="000000" w:themeColor="text1"/>
        </w:rPr>
        <w:t xml:space="preserve">Amato, K. R., Yeoman, C. J., Kent, A., Righini, N., Carbonero, F., Estrada, A., Rex Gaskins, H., Stumpf, R. M., Yildirim, S., Torralba, M., Gillis, M., Wilson, B. A., Nelson, K. E., White, B. A., &amp; Leigh, S. R. (2013). Habitat degradation impacts black howler monkey (Alouatta pigra) gastrointestinal microbiomes. </w:t>
      </w:r>
      <w:r w:rsidR="005D1203" w:rsidRPr="000418A2">
        <w:rPr>
          <w:i/>
          <w:iCs/>
          <w:color w:val="000000" w:themeColor="text1"/>
        </w:rPr>
        <w:t>The ISME Journal</w:t>
      </w:r>
      <w:r w:rsidR="005D1203" w:rsidRPr="000418A2">
        <w:rPr>
          <w:color w:val="000000" w:themeColor="text1"/>
        </w:rPr>
        <w:t xml:space="preserve">, </w:t>
      </w:r>
      <w:r w:rsidR="005D1203" w:rsidRPr="000418A2">
        <w:rPr>
          <w:i/>
          <w:iCs/>
          <w:color w:val="000000" w:themeColor="text1"/>
        </w:rPr>
        <w:t>7</w:t>
      </w:r>
      <w:r w:rsidR="005D1203" w:rsidRPr="000418A2">
        <w:rPr>
          <w:color w:val="000000" w:themeColor="text1"/>
        </w:rPr>
        <w:t>(7), Article 7. https://doi.org/10.1038/ismej.2013.16</w:t>
      </w:r>
    </w:p>
    <w:p w14:paraId="3E337AEA" w14:textId="77777777" w:rsidR="005D1203" w:rsidRPr="000418A2" w:rsidRDefault="005D1203">
      <w:pPr>
        <w:pStyle w:val="Bibliography"/>
        <w:spacing w:line="360" w:lineRule="auto"/>
        <w:rPr>
          <w:color w:val="000000" w:themeColor="text1"/>
        </w:rPr>
        <w:pPrChange w:id="4033" w:author="Mason,David Steven" w:date="2023-02-17T14:13:00Z">
          <w:pPr>
            <w:pStyle w:val="Bibliography"/>
          </w:pPr>
        </w:pPrChange>
      </w:pPr>
      <w:r w:rsidRPr="000418A2">
        <w:rPr>
          <w:color w:val="000000" w:themeColor="text1"/>
        </w:rPr>
        <w:t xml:space="preserve">Archibald, S., Bond, W. J., Stock, W. D., &amp; Fairbanks, D. H. K. (2005). Shaping the Landscape: Fire–Grazer Interactions in an African Savanna. </w:t>
      </w:r>
      <w:r w:rsidRPr="000418A2">
        <w:rPr>
          <w:i/>
          <w:iCs/>
          <w:color w:val="000000" w:themeColor="text1"/>
        </w:rPr>
        <w:t>Ecological Applications</w:t>
      </w:r>
      <w:r w:rsidRPr="000418A2">
        <w:rPr>
          <w:color w:val="000000" w:themeColor="text1"/>
        </w:rPr>
        <w:t xml:space="preserve">, </w:t>
      </w:r>
      <w:r w:rsidRPr="000418A2">
        <w:rPr>
          <w:i/>
          <w:iCs/>
          <w:color w:val="000000" w:themeColor="text1"/>
        </w:rPr>
        <w:t>15</w:t>
      </w:r>
      <w:r w:rsidRPr="000418A2">
        <w:rPr>
          <w:color w:val="000000" w:themeColor="text1"/>
        </w:rPr>
        <w:t>(1), 96–109. https://doi.org/10.1890/03-5210</w:t>
      </w:r>
    </w:p>
    <w:p w14:paraId="57FF25D8" w14:textId="77777777" w:rsidR="005D1203" w:rsidRPr="000418A2" w:rsidRDefault="005D1203">
      <w:pPr>
        <w:pStyle w:val="Bibliography"/>
        <w:spacing w:line="360" w:lineRule="auto"/>
        <w:rPr>
          <w:color w:val="000000" w:themeColor="text1"/>
        </w:rPr>
        <w:pPrChange w:id="4034" w:author="Mason,David Steven" w:date="2023-02-17T14:13:00Z">
          <w:pPr>
            <w:pStyle w:val="Bibliography"/>
          </w:pPr>
        </w:pPrChange>
      </w:pPr>
      <w:r w:rsidRPr="000418A2">
        <w:rPr>
          <w:color w:val="000000" w:themeColor="text1"/>
        </w:rPr>
        <w:t xml:space="preserve">Bartoń, K. (2022). </w:t>
      </w:r>
      <w:r w:rsidRPr="000418A2">
        <w:rPr>
          <w:i/>
          <w:iCs/>
          <w:color w:val="000000" w:themeColor="text1"/>
        </w:rPr>
        <w:t>MuMIn: Multi-Model Inference</w:t>
      </w:r>
      <w:r w:rsidRPr="000418A2">
        <w:rPr>
          <w:color w:val="000000" w:themeColor="text1"/>
        </w:rPr>
        <w:t xml:space="preserve"> (1.47.1). https://CRAN.R-project.org/package=MuMIn</w:t>
      </w:r>
    </w:p>
    <w:p w14:paraId="725BAA34" w14:textId="77777777" w:rsidR="005D1203" w:rsidRPr="000418A2" w:rsidRDefault="005D1203">
      <w:pPr>
        <w:pStyle w:val="Bibliography"/>
        <w:spacing w:line="360" w:lineRule="auto"/>
        <w:rPr>
          <w:color w:val="000000" w:themeColor="text1"/>
        </w:rPr>
        <w:pPrChange w:id="4035" w:author="Mason,David Steven" w:date="2023-02-17T14:13:00Z">
          <w:pPr>
            <w:pStyle w:val="Bibliography"/>
          </w:pPr>
        </w:pPrChange>
      </w:pPr>
      <w:r w:rsidRPr="000418A2">
        <w:rPr>
          <w:color w:val="000000" w:themeColor="text1"/>
        </w:rPr>
        <w:t xml:space="preserve">Bates, D., Mächler, M., Bolker, B., &amp; Walker, S. (2015). Fitting Linear Mixed-Effects Models Using lme4. </w:t>
      </w:r>
      <w:r w:rsidRPr="000418A2">
        <w:rPr>
          <w:i/>
          <w:iCs/>
          <w:color w:val="000000" w:themeColor="text1"/>
        </w:rPr>
        <w:t>Journal of Statistical Software</w:t>
      </w:r>
      <w:r w:rsidRPr="000418A2">
        <w:rPr>
          <w:color w:val="000000" w:themeColor="text1"/>
        </w:rPr>
        <w:t xml:space="preserve">, </w:t>
      </w:r>
      <w:r w:rsidRPr="000418A2">
        <w:rPr>
          <w:i/>
          <w:iCs/>
          <w:color w:val="000000" w:themeColor="text1"/>
        </w:rPr>
        <w:t>67</w:t>
      </w:r>
      <w:r w:rsidRPr="000418A2">
        <w:rPr>
          <w:color w:val="000000" w:themeColor="text1"/>
        </w:rPr>
        <w:t>, 1–48. https://doi.org/10.18637/jss.v067.i01</w:t>
      </w:r>
    </w:p>
    <w:p w14:paraId="5409C5BD" w14:textId="77777777" w:rsidR="005D1203" w:rsidRPr="000418A2" w:rsidRDefault="005D1203">
      <w:pPr>
        <w:pStyle w:val="Bibliography"/>
        <w:spacing w:line="360" w:lineRule="auto"/>
        <w:rPr>
          <w:color w:val="000000" w:themeColor="text1"/>
        </w:rPr>
        <w:pPrChange w:id="4036" w:author="Mason,David Steven" w:date="2023-02-17T14:13:00Z">
          <w:pPr>
            <w:pStyle w:val="Bibliography"/>
          </w:pPr>
        </w:pPrChange>
      </w:pPr>
      <w:proofErr w:type="spellStart"/>
      <w:r w:rsidRPr="000418A2">
        <w:rPr>
          <w:color w:val="000000" w:themeColor="text1"/>
        </w:rPr>
        <w:t>Blendinger</w:t>
      </w:r>
      <w:proofErr w:type="spellEnd"/>
      <w:r w:rsidRPr="000418A2">
        <w:rPr>
          <w:color w:val="000000" w:themeColor="text1"/>
        </w:rPr>
        <w:t xml:space="preserve">, P. G., Giannini, N. P., Zampini, I. C., Ordoñez, R., Torres, S., Sayago, J. E., Ruggera, R. A., &amp; Isla, M. I. (2015). Nutrients in fruits as determinants of resource tracking by birds. </w:t>
      </w:r>
      <w:r w:rsidRPr="000418A2">
        <w:rPr>
          <w:i/>
          <w:iCs/>
          <w:color w:val="000000" w:themeColor="text1"/>
        </w:rPr>
        <w:t>Ibis</w:t>
      </w:r>
      <w:r w:rsidRPr="000418A2">
        <w:rPr>
          <w:color w:val="000000" w:themeColor="text1"/>
        </w:rPr>
        <w:t xml:space="preserve">, </w:t>
      </w:r>
      <w:r w:rsidRPr="000418A2">
        <w:rPr>
          <w:i/>
          <w:iCs/>
          <w:color w:val="000000" w:themeColor="text1"/>
        </w:rPr>
        <w:t>157</w:t>
      </w:r>
      <w:r w:rsidRPr="000418A2">
        <w:rPr>
          <w:color w:val="000000" w:themeColor="text1"/>
        </w:rPr>
        <w:t>(3), 480–495. https://doi.org/10.1111/ibi.12274</w:t>
      </w:r>
    </w:p>
    <w:p w14:paraId="15F3C452" w14:textId="2B98BEEF" w:rsidR="005D1203" w:rsidRPr="000418A2" w:rsidRDefault="005D1203">
      <w:pPr>
        <w:pStyle w:val="Bibliography"/>
        <w:spacing w:line="360" w:lineRule="auto"/>
        <w:rPr>
          <w:ins w:id="4037" w:author="Mason,David Steven" w:date="2023-02-27T15:38:00Z"/>
          <w:color w:val="000000" w:themeColor="text1"/>
        </w:rPr>
      </w:pPr>
      <w:r w:rsidRPr="000418A2">
        <w:rPr>
          <w:color w:val="000000" w:themeColor="text1"/>
        </w:rPr>
        <w:t xml:space="preserve">Blendinger, P. G., Rojas, T. N., Ramírez-Mejía, A. F., Bender, I. M. A., Lomáscolo, S., Magro, J., Núñez Montellano, M. G., Ruggera, R. A., Valoy, M., &amp; Ordano, M. (2022). Nutrient balance and energy-acquisition effectiveness: Do birds adjust their fruit diet to achieve intake targets? </w:t>
      </w:r>
      <w:r w:rsidRPr="000418A2">
        <w:rPr>
          <w:color w:val="000000" w:themeColor="text1"/>
          <w:rPrChange w:id="4038" w:author="Mason,David Steven" w:date="2023-02-27T15:38:00Z">
            <w:rPr>
              <w:i/>
              <w:iCs/>
            </w:rPr>
          </w:rPrChange>
        </w:rPr>
        <w:t>Functional Ecology</w:t>
      </w:r>
      <w:r w:rsidRPr="000418A2">
        <w:rPr>
          <w:color w:val="000000" w:themeColor="text1"/>
        </w:rPr>
        <w:t xml:space="preserve">, </w:t>
      </w:r>
      <w:r w:rsidRPr="000418A2">
        <w:rPr>
          <w:color w:val="000000" w:themeColor="text1"/>
          <w:rPrChange w:id="4039" w:author="Mason,David Steven" w:date="2023-02-27T15:38:00Z">
            <w:rPr>
              <w:i/>
              <w:iCs/>
            </w:rPr>
          </w:rPrChange>
        </w:rPr>
        <w:t>n/a</w:t>
      </w:r>
      <w:r w:rsidRPr="000418A2">
        <w:rPr>
          <w:color w:val="000000" w:themeColor="text1"/>
        </w:rPr>
        <w:t>(n/a). https://doi.org/10.1111/1365-2435.14164</w:t>
      </w:r>
    </w:p>
    <w:p w14:paraId="1DE1AD38" w14:textId="72186916" w:rsidR="004E6272" w:rsidRPr="000418A2" w:rsidRDefault="004E6272" w:rsidP="004E6272">
      <w:pPr>
        <w:pStyle w:val="Bibliography"/>
        <w:spacing w:line="360" w:lineRule="auto"/>
        <w:rPr>
          <w:ins w:id="4040" w:author="Mason,David Steven" w:date="2023-02-26T15:48:00Z"/>
          <w:color w:val="000000" w:themeColor="text1"/>
        </w:rPr>
      </w:pPr>
      <w:ins w:id="4041" w:author="Mason,David Steven" w:date="2023-02-27T15:38:00Z">
        <w:r w:rsidRPr="000418A2">
          <w:rPr>
            <w:color w:val="000000" w:themeColor="text1"/>
          </w:rPr>
          <w:t xml:space="preserve">Boggess, C. M., Mason, D. S., Alexander, H. D., Strickland, B. K., &amp; Lashley, M. A. (2021). Facultative seed predators drive community-level indirect effects of mast seeding. </w:t>
        </w:r>
        <w:r w:rsidRPr="000418A2">
          <w:rPr>
            <w:i/>
            <w:iCs/>
            <w:color w:val="000000" w:themeColor="text1"/>
            <w:rPrChange w:id="4042" w:author="Mason,David Steven" w:date="2023-02-27T15:38:00Z">
              <w:rPr/>
            </w:rPrChange>
          </w:rPr>
          <w:t>Forest Ecology and Management</w:t>
        </w:r>
        <w:r w:rsidRPr="000418A2">
          <w:rPr>
            <w:color w:val="000000" w:themeColor="text1"/>
          </w:rPr>
          <w:t xml:space="preserve">, </w:t>
        </w:r>
        <w:r w:rsidRPr="000418A2">
          <w:rPr>
            <w:i/>
            <w:iCs/>
            <w:color w:val="000000" w:themeColor="text1"/>
            <w:rPrChange w:id="4043" w:author="Mason,David Steven" w:date="2023-02-27T15:38:00Z">
              <w:rPr/>
            </w:rPrChange>
          </w:rPr>
          <w:t>502</w:t>
        </w:r>
        <w:r w:rsidRPr="000418A2">
          <w:rPr>
            <w:color w:val="000000" w:themeColor="text1"/>
          </w:rPr>
          <w:t>, 119713.</w:t>
        </w:r>
      </w:ins>
    </w:p>
    <w:p w14:paraId="2F882054" w14:textId="10D4A9C5" w:rsidR="00EE6C92" w:rsidRPr="000418A2" w:rsidRDefault="00EE6C92" w:rsidP="00EE6C92">
      <w:pPr>
        <w:pStyle w:val="Bibliography"/>
        <w:spacing w:line="360" w:lineRule="auto"/>
        <w:rPr>
          <w:ins w:id="4044" w:author="Mason,David Steven" w:date="2023-02-26T14:44:00Z"/>
          <w:color w:val="000000" w:themeColor="text1"/>
        </w:rPr>
      </w:pPr>
      <w:ins w:id="4045" w:author="Mason,David Steven" w:date="2023-02-26T15:48:00Z">
        <w:r w:rsidRPr="000418A2">
          <w:rPr>
            <w:color w:val="000000" w:themeColor="text1"/>
          </w:rPr>
          <w:t xml:space="preserve">Bovo, A. A., Ferraz, K. M., Magioli, M., Alexandrino, E. R., Hasui, É., Ribeiro, M. C., &amp; Tobias, J. A. (2018). Habitat fragmentation narrows the distribution of avian functional traits associated with seed dispersal in tropical forest. </w:t>
        </w:r>
        <w:r w:rsidRPr="000418A2">
          <w:rPr>
            <w:i/>
            <w:iCs/>
            <w:color w:val="000000" w:themeColor="text1"/>
          </w:rPr>
          <w:t xml:space="preserve">Perspectives in </w:t>
        </w:r>
        <w:r w:rsidRPr="000418A2">
          <w:rPr>
            <w:i/>
            <w:iCs/>
            <w:color w:val="000000" w:themeColor="text1"/>
            <w:rPrChange w:id="4046" w:author="Mason,David Steven" w:date="2023-02-26T15:48:00Z">
              <w:rPr/>
            </w:rPrChange>
          </w:rPr>
          <w:t>E</w:t>
        </w:r>
        <w:r w:rsidRPr="000418A2">
          <w:rPr>
            <w:i/>
            <w:iCs/>
            <w:color w:val="000000" w:themeColor="text1"/>
          </w:rPr>
          <w:t xml:space="preserve">cology and </w:t>
        </w:r>
        <w:r w:rsidRPr="000418A2">
          <w:rPr>
            <w:i/>
            <w:iCs/>
            <w:color w:val="000000" w:themeColor="text1"/>
            <w:rPrChange w:id="4047" w:author="Mason,David Steven" w:date="2023-02-26T15:48:00Z">
              <w:rPr/>
            </w:rPrChange>
          </w:rPr>
          <w:t>C</w:t>
        </w:r>
        <w:r w:rsidRPr="000418A2">
          <w:rPr>
            <w:i/>
            <w:iCs/>
            <w:color w:val="000000" w:themeColor="text1"/>
          </w:rPr>
          <w:t>onservation</w:t>
        </w:r>
        <w:r w:rsidRPr="000418A2">
          <w:rPr>
            <w:color w:val="000000" w:themeColor="text1"/>
          </w:rPr>
          <w:t xml:space="preserve">, </w:t>
        </w:r>
        <w:r w:rsidRPr="000418A2">
          <w:rPr>
            <w:i/>
            <w:iCs/>
            <w:color w:val="000000" w:themeColor="text1"/>
          </w:rPr>
          <w:t>16</w:t>
        </w:r>
        <w:r w:rsidRPr="000418A2">
          <w:rPr>
            <w:i/>
            <w:iCs/>
            <w:color w:val="000000" w:themeColor="text1"/>
            <w:rPrChange w:id="4048" w:author="Mason,David Steven" w:date="2023-02-26T15:48:00Z">
              <w:rPr/>
            </w:rPrChange>
          </w:rPr>
          <w:t>(</w:t>
        </w:r>
        <w:r w:rsidRPr="000418A2">
          <w:rPr>
            <w:color w:val="000000" w:themeColor="text1"/>
          </w:rPr>
          <w:t>2), 90-96</w:t>
        </w:r>
      </w:ins>
    </w:p>
    <w:p w14:paraId="0888703E" w14:textId="21D7AA36" w:rsidR="00D21285" w:rsidRPr="000418A2" w:rsidRDefault="00D21285">
      <w:pPr>
        <w:pStyle w:val="Bibliography"/>
        <w:spacing w:line="360" w:lineRule="auto"/>
        <w:rPr>
          <w:color w:val="000000" w:themeColor="text1"/>
        </w:rPr>
        <w:pPrChange w:id="4049" w:author="Mason,David Steven" w:date="2023-02-26T14:47:00Z">
          <w:pPr>
            <w:pStyle w:val="Bibliography"/>
          </w:pPr>
        </w:pPrChange>
      </w:pPr>
      <w:ins w:id="4050" w:author="Mason,David Steven" w:date="2023-02-26T14:44:00Z">
        <w:r w:rsidRPr="000418A2">
          <w:rPr>
            <w:color w:val="000000" w:themeColor="text1"/>
          </w:rPr>
          <w:lastRenderedPageBreak/>
          <w:t xml:space="preserve">Bowler, D. E., Bjorkman, A. D., Dornelas, M., Myers‐Smith, I. H., Navarro, L. M., Niamir, A., </w:t>
        </w:r>
      </w:ins>
      <w:ins w:id="4051" w:author="Mason,David Steven" w:date="2023-02-26T14:45:00Z">
        <w:r w:rsidRPr="000418A2">
          <w:rPr>
            <w:color w:val="000000" w:themeColor="text1"/>
          </w:rPr>
          <w:t>Supp, S. R., Waldock, C., Winter, M., Vellend, M., Blowes,</w:t>
        </w:r>
      </w:ins>
      <w:ins w:id="4052" w:author="Mason,David Steven" w:date="2023-02-26T14:46:00Z">
        <w:r w:rsidRPr="000418A2">
          <w:rPr>
            <w:color w:val="000000" w:themeColor="text1"/>
          </w:rPr>
          <w:t xml:space="preserve"> S. A.,</w:t>
        </w:r>
      </w:ins>
      <w:ins w:id="4053" w:author="Mason,David Steven" w:date="2023-02-26T14:45:00Z">
        <w:r w:rsidRPr="000418A2">
          <w:rPr>
            <w:color w:val="000000" w:themeColor="text1"/>
          </w:rPr>
          <w:t xml:space="preserve"> Böhning-Gaese,</w:t>
        </w:r>
      </w:ins>
      <w:ins w:id="4054" w:author="Mason,David Steven" w:date="2023-02-26T14:46:00Z">
        <w:r w:rsidRPr="000418A2">
          <w:rPr>
            <w:color w:val="000000" w:themeColor="text1"/>
          </w:rPr>
          <w:t xml:space="preserve"> K.,</w:t>
        </w:r>
      </w:ins>
      <w:ins w:id="4055" w:author="Mason,David Steven" w:date="2023-02-26T14:45:00Z">
        <w:r w:rsidRPr="000418A2">
          <w:rPr>
            <w:color w:val="000000" w:themeColor="text1"/>
          </w:rPr>
          <w:t xml:space="preserve"> Bruelheide,</w:t>
        </w:r>
      </w:ins>
      <w:ins w:id="4056" w:author="Mason,David Steven" w:date="2023-02-26T14:46:00Z">
        <w:r w:rsidRPr="000418A2">
          <w:rPr>
            <w:color w:val="000000" w:themeColor="text1"/>
          </w:rPr>
          <w:t xml:space="preserve"> H., </w:t>
        </w:r>
      </w:ins>
      <w:ins w:id="4057" w:author="Mason,David Steven" w:date="2023-02-26T14:45:00Z">
        <w:r w:rsidRPr="000418A2">
          <w:rPr>
            <w:color w:val="000000" w:themeColor="text1"/>
          </w:rPr>
          <w:t xml:space="preserve">Elahi, </w:t>
        </w:r>
      </w:ins>
      <w:ins w:id="4058" w:author="Mason,David Steven" w:date="2023-02-26T14:46:00Z">
        <w:r w:rsidRPr="000418A2">
          <w:rPr>
            <w:color w:val="000000" w:themeColor="text1"/>
          </w:rPr>
          <w:t xml:space="preserve">R., </w:t>
        </w:r>
      </w:ins>
      <w:ins w:id="4059" w:author="Mason,David Steven" w:date="2023-02-26T14:45:00Z">
        <w:r w:rsidRPr="000418A2">
          <w:rPr>
            <w:color w:val="000000" w:themeColor="text1"/>
          </w:rPr>
          <w:t xml:space="preserve">Antão, </w:t>
        </w:r>
      </w:ins>
      <w:ins w:id="4060" w:author="Mason,David Steven" w:date="2023-02-26T14:46:00Z">
        <w:r w:rsidRPr="000418A2">
          <w:rPr>
            <w:color w:val="000000" w:themeColor="text1"/>
          </w:rPr>
          <w:t xml:space="preserve"> L. A., </w:t>
        </w:r>
      </w:ins>
      <w:ins w:id="4061" w:author="Mason,David Steven" w:date="2023-02-26T14:45:00Z">
        <w:r w:rsidRPr="000418A2">
          <w:rPr>
            <w:color w:val="000000" w:themeColor="text1"/>
          </w:rPr>
          <w:t xml:space="preserve">Hines, </w:t>
        </w:r>
      </w:ins>
      <w:ins w:id="4062" w:author="Mason,David Steven" w:date="2023-02-26T14:46:00Z">
        <w:r w:rsidRPr="000418A2">
          <w:rPr>
            <w:color w:val="000000" w:themeColor="text1"/>
          </w:rPr>
          <w:t>K., I</w:t>
        </w:r>
      </w:ins>
      <w:ins w:id="4063" w:author="Mason,David Steven" w:date="2023-02-26T14:45:00Z">
        <w:r w:rsidRPr="000418A2">
          <w:rPr>
            <w:color w:val="000000" w:themeColor="text1"/>
          </w:rPr>
          <w:t xml:space="preserve">sbell, </w:t>
        </w:r>
      </w:ins>
      <w:ins w:id="4064" w:author="Mason,David Steven" w:date="2023-02-26T14:46:00Z">
        <w:r w:rsidRPr="000418A2">
          <w:rPr>
            <w:color w:val="000000" w:themeColor="text1"/>
          </w:rPr>
          <w:t xml:space="preserve">F., </w:t>
        </w:r>
      </w:ins>
      <w:ins w:id="4065" w:author="Mason,David Steven" w:date="2023-02-26T14:45:00Z">
        <w:r w:rsidRPr="000418A2">
          <w:rPr>
            <w:color w:val="000000" w:themeColor="text1"/>
          </w:rPr>
          <w:t>Jones,</w:t>
        </w:r>
      </w:ins>
      <w:ins w:id="4066" w:author="Mason,David Steven" w:date="2023-02-26T14:46:00Z">
        <w:r w:rsidRPr="000418A2">
          <w:rPr>
            <w:color w:val="000000" w:themeColor="text1"/>
          </w:rPr>
          <w:t xml:space="preserve"> H. P.,</w:t>
        </w:r>
      </w:ins>
      <w:ins w:id="4067" w:author="Mason,David Steven" w:date="2023-02-26T14:45:00Z">
        <w:r w:rsidRPr="000418A2">
          <w:rPr>
            <w:color w:val="000000" w:themeColor="text1"/>
          </w:rPr>
          <w:t xml:space="preserve"> Magurran, </w:t>
        </w:r>
      </w:ins>
      <w:ins w:id="4068" w:author="Mason,David Steven" w:date="2023-02-26T14:46:00Z">
        <w:r w:rsidRPr="000418A2">
          <w:rPr>
            <w:color w:val="000000" w:themeColor="text1"/>
          </w:rPr>
          <w:t xml:space="preserve">A. E., </w:t>
        </w:r>
      </w:ins>
      <w:ins w:id="4069" w:author="Mason,David Steven" w:date="2023-02-26T14:45:00Z">
        <w:r w:rsidRPr="000418A2">
          <w:rPr>
            <w:color w:val="000000" w:themeColor="text1"/>
          </w:rPr>
          <w:t>Sarmento Cabral,</w:t>
        </w:r>
      </w:ins>
      <w:ins w:id="4070" w:author="Mason,David Steven" w:date="2023-02-26T14:47:00Z">
        <w:r w:rsidRPr="000418A2">
          <w:rPr>
            <w:color w:val="000000" w:themeColor="text1"/>
          </w:rPr>
          <w:t xml:space="preserve"> J., &amp; </w:t>
        </w:r>
      </w:ins>
      <w:ins w:id="4071" w:author="Mason,David Steven" w:date="2023-02-26T14:44:00Z">
        <w:r w:rsidRPr="000418A2">
          <w:rPr>
            <w:color w:val="000000" w:themeColor="text1"/>
          </w:rPr>
          <w:t>Bates, A. E. (2020). Mapping human pressures on biodiversity across the planet uncovers anthropogenic threat complexes.</w:t>
        </w:r>
        <w:r w:rsidRPr="000418A2">
          <w:rPr>
            <w:i/>
            <w:iCs/>
            <w:color w:val="000000" w:themeColor="text1"/>
            <w:rPrChange w:id="4072" w:author="Mason,David Steven" w:date="2023-02-26T14:44:00Z">
              <w:rPr/>
            </w:rPrChange>
          </w:rPr>
          <w:t xml:space="preserve"> People and Nature</w:t>
        </w:r>
        <w:r w:rsidRPr="000418A2">
          <w:rPr>
            <w:color w:val="000000" w:themeColor="text1"/>
          </w:rPr>
          <w:t xml:space="preserve">, </w:t>
        </w:r>
        <w:r w:rsidRPr="000418A2">
          <w:rPr>
            <w:i/>
            <w:iCs/>
            <w:color w:val="000000" w:themeColor="text1"/>
            <w:rPrChange w:id="4073" w:author="Mason,David Steven" w:date="2023-02-26T14:47:00Z">
              <w:rPr/>
            </w:rPrChange>
          </w:rPr>
          <w:t>2</w:t>
        </w:r>
        <w:r w:rsidRPr="000418A2">
          <w:rPr>
            <w:color w:val="000000" w:themeColor="text1"/>
          </w:rPr>
          <w:t>(2), 380–394</w:t>
        </w:r>
      </w:ins>
    </w:p>
    <w:p w14:paraId="1C5EA63E" w14:textId="77777777" w:rsidR="006A6103" w:rsidRDefault="005D1203" w:rsidP="006A6103">
      <w:pPr>
        <w:pStyle w:val="Bibliography"/>
        <w:spacing w:line="360" w:lineRule="auto"/>
        <w:rPr>
          <w:color w:val="000000" w:themeColor="text1"/>
        </w:rPr>
      </w:pPr>
      <w:r w:rsidRPr="000418A2">
        <w:rPr>
          <w:color w:val="000000" w:themeColor="text1"/>
        </w:rPr>
        <w:t xml:space="preserve">Bowler, D. E., Heldbjerg, H., Fox, A. D., de Jong, M., &amp; Böhning-Gaese, K. (2019). Long-term declines of European insectivorous bird populations and potential causes. </w:t>
      </w:r>
      <w:r w:rsidRPr="000418A2">
        <w:rPr>
          <w:i/>
          <w:iCs/>
          <w:color w:val="000000" w:themeColor="text1"/>
        </w:rPr>
        <w:t>Conservation Biology</w:t>
      </w:r>
      <w:r w:rsidRPr="000418A2">
        <w:rPr>
          <w:color w:val="000000" w:themeColor="text1"/>
        </w:rPr>
        <w:t xml:space="preserve">, </w:t>
      </w:r>
      <w:r w:rsidRPr="000418A2">
        <w:rPr>
          <w:i/>
          <w:iCs/>
          <w:color w:val="000000" w:themeColor="text1"/>
        </w:rPr>
        <w:t>33</w:t>
      </w:r>
      <w:r w:rsidRPr="000418A2">
        <w:rPr>
          <w:color w:val="000000" w:themeColor="text1"/>
        </w:rPr>
        <w:t>(5), 1120–1130. https://doi.org/10.1111/cobi.13307</w:t>
      </w:r>
    </w:p>
    <w:p w14:paraId="1FCD5DE5" w14:textId="69EBF68E" w:rsidR="006A6103" w:rsidRPr="006A6103" w:rsidRDefault="006A6103" w:rsidP="006A6103">
      <w:pPr>
        <w:pStyle w:val="Bibliography"/>
        <w:spacing w:line="360" w:lineRule="auto"/>
        <w:rPr>
          <w:color w:val="000000" w:themeColor="text1"/>
        </w:rPr>
      </w:pPr>
      <w:r w:rsidRPr="006A6103">
        <w:t>Boyle, S. A., Zartman, C. E., Spironello, W. R., &amp; Smith, A. T. (2012). Implications of habitat fragmentation on the diet of bearded saki monkeys in central Amazonian forest. </w:t>
      </w:r>
      <w:r w:rsidRPr="006A6103">
        <w:rPr>
          <w:i/>
          <w:iCs/>
        </w:rPr>
        <w:t>Journal of Mammalogy</w:t>
      </w:r>
      <w:r w:rsidRPr="006A6103">
        <w:t>, </w:t>
      </w:r>
      <w:r w:rsidRPr="006A6103">
        <w:rPr>
          <w:i/>
          <w:iCs/>
        </w:rPr>
        <w:t>93</w:t>
      </w:r>
      <w:r w:rsidRPr="006A6103">
        <w:t>(4), 959-976</w:t>
      </w:r>
    </w:p>
    <w:p w14:paraId="1AA37A6D" w14:textId="77777777" w:rsidR="005D1203" w:rsidRPr="000418A2" w:rsidRDefault="005D1203">
      <w:pPr>
        <w:pStyle w:val="Bibliography"/>
        <w:spacing w:line="360" w:lineRule="auto"/>
        <w:rPr>
          <w:color w:val="000000" w:themeColor="text1"/>
        </w:rPr>
        <w:pPrChange w:id="4074" w:author="Mason,David Steven" w:date="2023-02-17T14:13:00Z">
          <w:pPr>
            <w:pStyle w:val="Bibliography"/>
          </w:pPr>
        </w:pPrChange>
      </w:pPr>
      <w:r w:rsidRPr="000418A2">
        <w:rPr>
          <w:color w:val="000000" w:themeColor="text1"/>
        </w:rPr>
        <w:t xml:space="preserve">Bregman, T. P., Sekercioglu, C. H., &amp; Tobias, J. A. (2014). Global patterns and predictors of bird species responses to forest fragmentation: Implications for ecosystem function and conservation. </w:t>
      </w:r>
      <w:r w:rsidRPr="000418A2">
        <w:rPr>
          <w:i/>
          <w:iCs/>
          <w:color w:val="000000" w:themeColor="text1"/>
        </w:rPr>
        <w:t>Biological Conservation</w:t>
      </w:r>
      <w:r w:rsidRPr="000418A2">
        <w:rPr>
          <w:color w:val="000000" w:themeColor="text1"/>
        </w:rPr>
        <w:t xml:space="preserve">, </w:t>
      </w:r>
      <w:r w:rsidRPr="000418A2">
        <w:rPr>
          <w:i/>
          <w:iCs/>
          <w:color w:val="000000" w:themeColor="text1"/>
        </w:rPr>
        <w:t>169</w:t>
      </w:r>
      <w:r w:rsidRPr="000418A2">
        <w:rPr>
          <w:color w:val="000000" w:themeColor="text1"/>
        </w:rPr>
        <w:t>, 372–383. https://doi.org/10.1016/j.biocon.2013.11.024</w:t>
      </w:r>
    </w:p>
    <w:p w14:paraId="0C9C718E" w14:textId="77777777" w:rsidR="005D1203" w:rsidRPr="000418A2" w:rsidRDefault="005D1203">
      <w:pPr>
        <w:pStyle w:val="Bibliography"/>
        <w:spacing w:line="360" w:lineRule="auto"/>
        <w:rPr>
          <w:color w:val="000000" w:themeColor="text1"/>
        </w:rPr>
        <w:pPrChange w:id="4075" w:author="Mason,David Steven" w:date="2023-02-17T14:13:00Z">
          <w:pPr>
            <w:pStyle w:val="Bibliography"/>
          </w:pPr>
        </w:pPrChange>
      </w:pPr>
      <w:r w:rsidRPr="000418A2">
        <w:rPr>
          <w:color w:val="000000" w:themeColor="text1"/>
        </w:rPr>
        <w:t xml:space="preserve">Carlo, T. A., &amp; Morales, J. M. (2016). Generalist birds promote tropical forest regeneration and increase plant diversity via rare-biased seed dispersal. </w:t>
      </w:r>
      <w:r w:rsidRPr="000418A2">
        <w:rPr>
          <w:i/>
          <w:iCs/>
          <w:color w:val="000000" w:themeColor="text1"/>
        </w:rPr>
        <w:t>Ecology</w:t>
      </w:r>
      <w:r w:rsidRPr="000418A2">
        <w:rPr>
          <w:color w:val="000000" w:themeColor="text1"/>
        </w:rPr>
        <w:t xml:space="preserve">, </w:t>
      </w:r>
      <w:r w:rsidRPr="000418A2">
        <w:rPr>
          <w:i/>
          <w:iCs/>
          <w:color w:val="000000" w:themeColor="text1"/>
        </w:rPr>
        <w:t>97</w:t>
      </w:r>
      <w:r w:rsidRPr="000418A2">
        <w:rPr>
          <w:color w:val="000000" w:themeColor="text1"/>
        </w:rPr>
        <w:t>(7), 1819–1831. https://doi.org/10.1890/15-2147.1</w:t>
      </w:r>
    </w:p>
    <w:p w14:paraId="68BD12C6" w14:textId="6385BBD5" w:rsidR="005D1203" w:rsidRPr="000418A2" w:rsidDel="00F27702" w:rsidRDefault="005D1203">
      <w:pPr>
        <w:pStyle w:val="Bibliography"/>
        <w:spacing w:line="360" w:lineRule="auto"/>
        <w:rPr>
          <w:del w:id="4076" w:author="Mason,David Steven" w:date="2023-02-26T15:18:00Z"/>
          <w:color w:val="000000" w:themeColor="text1"/>
        </w:rPr>
        <w:pPrChange w:id="4077" w:author="Mason,David Steven" w:date="2023-02-17T14:13:00Z">
          <w:pPr>
            <w:pStyle w:val="Bibliography"/>
          </w:pPr>
        </w:pPrChange>
      </w:pPr>
      <w:del w:id="4078" w:author="Mason,David Steven" w:date="2023-02-26T15:18:00Z">
        <w:r w:rsidRPr="000418A2" w:rsidDel="00F27702">
          <w:rPr>
            <w:color w:val="000000" w:themeColor="text1"/>
          </w:rPr>
          <w:delText xml:space="preserve">Carpenter, J. K., Kelly, D., Moltchanova, E., &amp; O’Donnell, C. F. J. (2018). Introduction of mammalian seed predators and the loss of an endemic flightless bird impair seed dispersal of the New Zealand tree Elaeocarpus dentatus. </w:delText>
        </w:r>
        <w:r w:rsidRPr="000418A2" w:rsidDel="00F27702">
          <w:rPr>
            <w:i/>
            <w:iCs/>
            <w:color w:val="000000" w:themeColor="text1"/>
          </w:rPr>
          <w:delText>Ecology and Evolution</w:delText>
        </w:r>
        <w:r w:rsidRPr="000418A2" w:rsidDel="00F27702">
          <w:rPr>
            <w:color w:val="000000" w:themeColor="text1"/>
          </w:rPr>
          <w:delText xml:space="preserve">, </w:delText>
        </w:r>
        <w:r w:rsidRPr="000418A2" w:rsidDel="00F27702">
          <w:rPr>
            <w:i/>
            <w:iCs/>
            <w:color w:val="000000" w:themeColor="text1"/>
          </w:rPr>
          <w:delText>8</w:delText>
        </w:r>
        <w:r w:rsidRPr="000418A2" w:rsidDel="00F27702">
          <w:rPr>
            <w:color w:val="000000" w:themeColor="text1"/>
          </w:rPr>
          <w:delText>(12), 5992–6004. https://doi.org/10.1002/ece3.4157</w:delText>
        </w:r>
      </w:del>
    </w:p>
    <w:p w14:paraId="38862CFE" w14:textId="498BCEF3" w:rsidR="005D1203" w:rsidRPr="000418A2" w:rsidDel="00545150" w:rsidRDefault="005D1203">
      <w:pPr>
        <w:pStyle w:val="Bibliography"/>
        <w:spacing w:line="360" w:lineRule="auto"/>
        <w:rPr>
          <w:del w:id="4079" w:author="Mason,David Steven" w:date="2023-02-26T15:24:00Z"/>
          <w:color w:val="000000" w:themeColor="text1"/>
        </w:rPr>
        <w:pPrChange w:id="4080" w:author="Mason,David Steven" w:date="2023-02-17T14:13:00Z">
          <w:pPr>
            <w:pStyle w:val="Bibliography"/>
          </w:pPr>
        </w:pPrChange>
      </w:pPr>
      <w:del w:id="4081" w:author="Mason,David Steven" w:date="2023-02-26T15:24:00Z">
        <w:r w:rsidRPr="000418A2" w:rsidDel="00545150">
          <w:rPr>
            <w:color w:val="000000" w:themeColor="text1"/>
          </w:rPr>
          <w:delText xml:space="preserve">Carvalho, C. da S., García, C., Lucas, M. S., Jordano, P., &amp; Côrtes, M. C. (2021). Extant fruit-eating birds promote genetically diverse seed rain, but disperse to fewer sites in defaunated tropical forests. </w:delText>
        </w:r>
        <w:r w:rsidRPr="000418A2" w:rsidDel="00545150">
          <w:rPr>
            <w:i/>
            <w:iCs/>
            <w:color w:val="000000" w:themeColor="text1"/>
          </w:rPr>
          <w:delText>Journal of Ecology</w:delText>
        </w:r>
        <w:r w:rsidRPr="000418A2" w:rsidDel="00545150">
          <w:rPr>
            <w:color w:val="000000" w:themeColor="text1"/>
          </w:rPr>
          <w:delText xml:space="preserve">, </w:delText>
        </w:r>
        <w:r w:rsidRPr="000418A2" w:rsidDel="00545150">
          <w:rPr>
            <w:i/>
            <w:iCs/>
            <w:color w:val="000000" w:themeColor="text1"/>
          </w:rPr>
          <w:delText>109</w:delText>
        </w:r>
        <w:r w:rsidRPr="000418A2" w:rsidDel="00545150">
          <w:rPr>
            <w:color w:val="000000" w:themeColor="text1"/>
          </w:rPr>
          <w:delText>(2), 1055–1067. https://doi.org/10.1111/1365-2745.13534</w:delText>
        </w:r>
      </w:del>
    </w:p>
    <w:p w14:paraId="0E78D7CE" w14:textId="77777777" w:rsidR="005D1203" w:rsidRPr="000418A2" w:rsidRDefault="005D1203">
      <w:pPr>
        <w:pStyle w:val="Bibliography"/>
        <w:spacing w:line="360" w:lineRule="auto"/>
        <w:rPr>
          <w:color w:val="000000" w:themeColor="text1"/>
        </w:rPr>
        <w:pPrChange w:id="4082" w:author="Mason,David Steven" w:date="2023-02-17T14:13:00Z">
          <w:pPr>
            <w:pStyle w:val="Bibliography"/>
          </w:pPr>
        </w:pPrChange>
      </w:pPr>
      <w:r w:rsidRPr="000418A2">
        <w:rPr>
          <w:color w:val="000000" w:themeColor="text1"/>
        </w:rPr>
        <w:t xml:space="preserve">Case, S. B., &amp; Tarwater, C. E. (2020). Functional traits of avian frugivores have shifted following species extinction and introduction in the Hawaiian Islands. </w:t>
      </w:r>
      <w:r w:rsidRPr="000418A2">
        <w:rPr>
          <w:i/>
          <w:iCs/>
          <w:color w:val="000000" w:themeColor="text1"/>
        </w:rPr>
        <w:t>Functional Ecology</w:t>
      </w:r>
      <w:r w:rsidRPr="000418A2">
        <w:rPr>
          <w:color w:val="000000" w:themeColor="text1"/>
        </w:rPr>
        <w:t xml:space="preserve">, </w:t>
      </w:r>
      <w:r w:rsidRPr="000418A2">
        <w:rPr>
          <w:i/>
          <w:iCs/>
          <w:color w:val="000000" w:themeColor="text1"/>
        </w:rPr>
        <w:t>34</w:t>
      </w:r>
      <w:r w:rsidRPr="000418A2">
        <w:rPr>
          <w:color w:val="000000" w:themeColor="text1"/>
        </w:rPr>
        <w:t>(12), 2467–2476. https://doi.org/10.1111/1365-2435.13670</w:t>
      </w:r>
    </w:p>
    <w:p w14:paraId="65F62A74" w14:textId="1D2C69A2" w:rsidR="005A20E6" w:rsidRPr="000418A2" w:rsidRDefault="005D1203">
      <w:pPr>
        <w:pStyle w:val="Bibliography"/>
        <w:spacing w:line="360" w:lineRule="auto"/>
        <w:rPr>
          <w:color w:val="000000" w:themeColor="text1"/>
        </w:rPr>
        <w:pPrChange w:id="4083" w:author="Mason,David Steven" w:date="2023-03-10T12:32:00Z">
          <w:pPr>
            <w:pStyle w:val="Bibliography"/>
          </w:pPr>
        </w:pPrChange>
      </w:pPr>
      <w:del w:id="4084" w:author="Mason,David Steven" w:date="2023-03-15T18:09:00Z">
        <w:r w:rsidRPr="000418A2" w:rsidDel="00E77584">
          <w:rPr>
            <w:color w:val="000000" w:themeColor="text1"/>
          </w:rPr>
          <w:delText xml:space="preserve">Chapin III, F. S., Matson, P. A., &amp; Vitousek, P. M. (2011). </w:delText>
        </w:r>
        <w:r w:rsidRPr="000418A2" w:rsidDel="00E77584">
          <w:rPr>
            <w:i/>
            <w:iCs/>
            <w:color w:val="000000" w:themeColor="text1"/>
          </w:rPr>
          <w:delText>Principles of Terrestrial Ecosystem Ecology</w:delText>
        </w:r>
        <w:r w:rsidRPr="000418A2" w:rsidDel="00E77584">
          <w:rPr>
            <w:color w:val="000000" w:themeColor="text1"/>
          </w:rPr>
          <w:delText>. Springer, New York.</w:delText>
        </w:r>
      </w:del>
      <w:ins w:id="4085" w:author="Mason,David Steven" w:date="2023-03-10T12:31:00Z">
        <w:r w:rsidR="005A20E6" w:rsidRPr="000418A2">
          <w:rPr>
            <w:color w:val="000000" w:themeColor="text1"/>
          </w:rPr>
          <w:t xml:space="preserve">Cordeiro, N. J., &amp; Howe, H. F. (2001). Low recruitment of trees dispersed by animals in African forest fragments. </w:t>
        </w:r>
        <w:r w:rsidR="005A20E6" w:rsidRPr="000418A2">
          <w:rPr>
            <w:i/>
            <w:iCs/>
            <w:color w:val="000000" w:themeColor="text1"/>
          </w:rPr>
          <w:t>Conservation Biology</w:t>
        </w:r>
        <w:r w:rsidR="005A20E6" w:rsidRPr="000418A2">
          <w:rPr>
            <w:color w:val="000000" w:themeColor="text1"/>
          </w:rPr>
          <w:t xml:space="preserve">, </w:t>
        </w:r>
        <w:r w:rsidR="005A20E6" w:rsidRPr="000418A2">
          <w:rPr>
            <w:i/>
            <w:iCs/>
            <w:color w:val="000000" w:themeColor="text1"/>
          </w:rPr>
          <w:t>15</w:t>
        </w:r>
        <w:r w:rsidR="005A20E6" w:rsidRPr="000418A2">
          <w:rPr>
            <w:color w:val="000000" w:themeColor="text1"/>
          </w:rPr>
          <w:t>(6), 1733</w:t>
        </w:r>
      </w:ins>
      <w:ins w:id="4086" w:author="Mason,David Steven" w:date="2023-03-10T12:32:00Z">
        <w:r w:rsidR="005A20E6" w:rsidRPr="000418A2">
          <w:rPr>
            <w:color w:val="000000" w:themeColor="text1"/>
          </w:rPr>
          <w:t>–</w:t>
        </w:r>
      </w:ins>
      <w:ins w:id="4087" w:author="Mason,David Steven" w:date="2023-03-10T12:31:00Z">
        <w:r w:rsidR="005A20E6" w:rsidRPr="000418A2">
          <w:rPr>
            <w:color w:val="000000" w:themeColor="text1"/>
          </w:rPr>
          <w:t>1741</w:t>
        </w:r>
      </w:ins>
    </w:p>
    <w:p w14:paraId="22478B71" w14:textId="77777777" w:rsidR="005D1203" w:rsidRPr="000418A2" w:rsidRDefault="005D1203">
      <w:pPr>
        <w:pStyle w:val="Bibliography"/>
        <w:spacing w:line="360" w:lineRule="auto"/>
        <w:rPr>
          <w:color w:val="000000" w:themeColor="text1"/>
        </w:rPr>
        <w:pPrChange w:id="4088" w:author="Mason,David Steven" w:date="2023-02-17T14:13:00Z">
          <w:pPr>
            <w:pStyle w:val="Bibliography"/>
          </w:pPr>
        </w:pPrChange>
      </w:pPr>
      <w:r w:rsidRPr="000418A2">
        <w:rPr>
          <w:color w:val="000000" w:themeColor="text1"/>
        </w:rPr>
        <w:t xml:space="preserve">Cowie, R. J., &amp; Hinsley, S. A. (1988). The provision of food and the use of bird feeders in suburban gardens. </w:t>
      </w:r>
      <w:r w:rsidRPr="000418A2">
        <w:rPr>
          <w:i/>
          <w:iCs/>
          <w:color w:val="000000" w:themeColor="text1"/>
        </w:rPr>
        <w:t>Bird Study</w:t>
      </w:r>
      <w:r w:rsidRPr="000418A2">
        <w:rPr>
          <w:color w:val="000000" w:themeColor="text1"/>
        </w:rPr>
        <w:t xml:space="preserve">, </w:t>
      </w:r>
      <w:r w:rsidRPr="000418A2">
        <w:rPr>
          <w:i/>
          <w:iCs/>
          <w:color w:val="000000" w:themeColor="text1"/>
        </w:rPr>
        <w:t>35</w:t>
      </w:r>
      <w:r w:rsidRPr="000418A2">
        <w:rPr>
          <w:color w:val="000000" w:themeColor="text1"/>
        </w:rPr>
        <w:t>(3), 163–168. https://doi.org/10.1080/00063658809476985</w:t>
      </w:r>
    </w:p>
    <w:p w14:paraId="2DBD27F9" w14:textId="77777777" w:rsidR="005D1203" w:rsidRPr="000418A2" w:rsidRDefault="005D1203">
      <w:pPr>
        <w:pStyle w:val="Bibliography"/>
        <w:spacing w:line="360" w:lineRule="auto"/>
        <w:rPr>
          <w:color w:val="000000" w:themeColor="text1"/>
        </w:rPr>
        <w:pPrChange w:id="4089" w:author="Mason,David Steven" w:date="2023-02-17T14:13:00Z">
          <w:pPr>
            <w:pStyle w:val="Bibliography"/>
          </w:pPr>
        </w:pPrChange>
      </w:pPr>
      <w:r w:rsidRPr="000418A2">
        <w:rPr>
          <w:color w:val="000000" w:themeColor="text1"/>
        </w:rPr>
        <w:t xml:space="preserve">Cramer, J. M., Mesquita, R. C. G., &amp; Bruce Williamson, G. (2007). Forest fragmentation differentially affects seed dispersal of large and small-seeded tropical trees. </w:t>
      </w:r>
      <w:r w:rsidRPr="000418A2">
        <w:rPr>
          <w:i/>
          <w:iCs/>
          <w:color w:val="000000" w:themeColor="text1"/>
        </w:rPr>
        <w:t>Biological Conservation</w:t>
      </w:r>
      <w:r w:rsidRPr="000418A2">
        <w:rPr>
          <w:color w:val="000000" w:themeColor="text1"/>
        </w:rPr>
        <w:t xml:space="preserve">, </w:t>
      </w:r>
      <w:r w:rsidRPr="000418A2">
        <w:rPr>
          <w:i/>
          <w:iCs/>
          <w:color w:val="000000" w:themeColor="text1"/>
        </w:rPr>
        <w:t>137</w:t>
      </w:r>
      <w:r w:rsidRPr="000418A2">
        <w:rPr>
          <w:color w:val="000000" w:themeColor="text1"/>
        </w:rPr>
        <w:t>(3), 415–423. https://doi.org/10.1016/j.biocon.2007.02.019</w:t>
      </w:r>
    </w:p>
    <w:p w14:paraId="4CB33E98" w14:textId="77777777" w:rsidR="005D1203" w:rsidRPr="000418A2" w:rsidRDefault="005D1203">
      <w:pPr>
        <w:pStyle w:val="Bibliography"/>
        <w:spacing w:line="360" w:lineRule="auto"/>
        <w:rPr>
          <w:color w:val="000000" w:themeColor="text1"/>
        </w:rPr>
        <w:pPrChange w:id="4090" w:author="Mason,David Steven" w:date="2023-02-17T14:13:00Z">
          <w:pPr>
            <w:pStyle w:val="Bibliography"/>
          </w:pPr>
        </w:pPrChange>
      </w:pPr>
      <w:r w:rsidRPr="000418A2">
        <w:rPr>
          <w:color w:val="000000" w:themeColor="text1"/>
        </w:rPr>
        <w:lastRenderedPageBreak/>
        <w:t xml:space="preserve">Damschen, E. I., Brudvig, L. A., Burt, M. A., FletcherJr, R. J., Haddad, N. M., Levey, D. J., Orrock, J. L., Resasco, J., &amp; Tewksbury, J. J. (2019). Ongoing accumulation of plant diversity through habitat connectivity in an 18-year experiment. </w:t>
      </w:r>
      <w:r w:rsidRPr="000418A2">
        <w:rPr>
          <w:i/>
          <w:iCs/>
          <w:color w:val="000000" w:themeColor="text1"/>
        </w:rPr>
        <w:t>Science</w:t>
      </w:r>
      <w:r w:rsidRPr="000418A2">
        <w:rPr>
          <w:color w:val="000000" w:themeColor="text1"/>
        </w:rPr>
        <w:t>. https://doi.org/10.1126/science.aax8992</w:t>
      </w:r>
    </w:p>
    <w:p w14:paraId="13751D78" w14:textId="1978E3B9" w:rsidR="005D1203" w:rsidRPr="000418A2" w:rsidDel="00504152" w:rsidRDefault="005D1203">
      <w:pPr>
        <w:pStyle w:val="Bibliography"/>
        <w:spacing w:line="360" w:lineRule="auto"/>
        <w:rPr>
          <w:del w:id="4091" w:author="Mason,David Steven" w:date="2023-02-24T11:02:00Z"/>
          <w:color w:val="000000" w:themeColor="text1"/>
        </w:rPr>
        <w:pPrChange w:id="4092" w:author="Mason,David Steven" w:date="2023-02-17T14:13:00Z">
          <w:pPr>
            <w:pStyle w:val="Bibliography"/>
          </w:pPr>
        </w:pPrChange>
      </w:pPr>
      <w:del w:id="4093" w:author="Mason,David Steven" w:date="2023-02-24T11:02:00Z">
        <w:r w:rsidRPr="000418A2" w:rsidDel="00504152">
          <w:rPr>
            <w:color w:val="000000" w:themeColor="text1"/>
          </w:rPr>
          <w:delText xml:space="preserve">Davies, K. F., Margules, C. R., &amp; Lawrence, J. F. (2000). Which Traits of Species Predict Population Declines in Experimental Forest Fragments? </w:delText>
        </w:r>
        <w:r w:rsidRPr="000418A2" w:rsidDel="00504152">
          <w:rPr>
            <w:i/>
            <w:iCs/>
            <w:color w:val="000000" w:themeColor="text1"/>
          </w:rPr>
          <w:delText>Ecology</w:delText>
        </w:r>
        <w:r w:rsidRPr="000418A2" w:rsidDel="00504152">
          <w:rPr>
            <w:color w:val="000000" w:themeColor="text1"/>
          </w:rPr>
          <w:delText xml:space="preserve">, </w:delText>
        </w:r>
        <w:r w:rsidRPr="000418A2" w:rsidDel="00504152">
          <w:rPr>
            <w:i/>
            <w:iCs/>
            <w:color w:val="000000" w:themeColor="text1"/>
          </w:rPr>
          <w:delText>81</w:delText>
        </w:r>
        <w:r w:rsidRPr="000418A2" w:rsidDel="00504152">
          <w:rPr>
            <w:color w:val="000000" w:themeColor="text1"/>
          </w:rPr>
          <w:delText>(5), 1450–1461. https://doi.org/10.1890/0012-9658(2000)081[1450:WTOSPP]2.0.CO;2</w:delText>
        </w:r>
      </w:del>
    </w:p>
    <w:p w14:paraId="3D022437" w14:textId="301741CB" w:rsidR="00765901" w:rsidRPr="000418A2" w:rsidDel="00765901" w:rsidRDefault="005D1203">
      <w:pPr>
        <w:pStyle w:val="Bibliography"/>
        <w:spacing w:line="360" w:lineRule="auto"/>
        <w:rPr>
          <w:del w:id="4094" w:author="Mason,David Steven" w:date="2023-02-11T20:50:00Z"/>
          <w:color w:val="000000" w:themeColor="text1"/>
        </w:rPr>
        <w:pPrChange w:id="4095" w:author="Mason,David Steven" w:date="2023-02-17T14:13:00Z">
          <w:pPr>
            <w:pStyle w:val="Bibliography"/>
          </w:pPr>
        </w:pPrChange>
      </w:pPr>
      <w:del w:id="4096" w:author="Mason,David Steven" w:date="2023-02-24T11:03:00Z">
        <w:r w:rsidRPr="000418A2" w:rsidDel="00504152">
          <w:rPr>
            <w:color w:val="000000" w:themeColor="text1"/>
          </w:rPr>
          <w:delText xml:space="preserve">Davies, K. F., Margules, C. R., &amp; Lawrence, J. F. (2004). A Synergistic Effect Puts Rare, Specialized Species at Greater Risk of Extinction. </w:delText>
        </w:r>
        <w:r w:rsidRPr="000418A2" w:rsidDel="00504152">
          <w:rPr>
            <w:i/>
            <w:iCs/>
            <w:color w:val="000000" w:themeColor="text1"/>
          </w:rPr>
          <w:delText>Ecology</w:delText>
        </w:r>
        <w:r w:rsidRPr="000418A2" w:rsidDel="00504152">
          <w:rPr>
            <w:color w:val="000000" w:themeColor="text1"/>
          </w:rPr>
          <w:delText xml:space="preserve">, </w:delText>
        </w:r>
        <w:r w:rsidRPr="000418A2" w:rsidDel="00504152">
          <w:rPr>
            <w:i/>
            <w:iCs/>
            <w:color w:val="000000" w:themeColor="text1"/>
          </w:rPr>
          <w:delText>85</w:delText>
        </w:r>
        <w:r w:rsidRPr="000418A2" w:rsidDel="00504152">
          <w:rPr>
            <w:color w:val="000000" w:themeColor="text1"/>
          </w:rPr>
          <w:delText>(1), 265–271. https://doi.org/10.1890/03-0110</w:delText>
        </w:r>
      </w:del>
      <w:ins w:id="4097" w:author="Mason,David Steven" w:date="2023-02-11T20:50:00Z">
        <w:r w:rsidR="00765901" w:rsidRPr="000418A2">
          <w:rPr>
            <w:color w:val="000000" w:themeColor="text1"/>
          </w:rPr>
          <w:t>Delignette-Muller, M. L.</w:t>
        </w:r>
      </w:ins>
      <w:ins w:id="4098" w:author="Mason,David Steven" w:date="2023-02-11T20:51:00Z">
        <w:r w:rsidR="00765901" w:rsidRPr="000418A2">
          <w:rPr>
            <w:color w:val="000000" w:themeColor="text1"/>
          </w:rPr>
          <w:t>,</w:t>
        </w:r>
      </w:ins>
      <w:ins w:id="4099" w:author="Mason,David Steven" w:date="2023-02-11T20:50:00Z">
        <w:r w:rsidR="00765901" w:rsidRPr="000418A2">
          <w:rPr>
            <w:color w:val="000000" w:themeColor="text1"/>
          </w:rPr>
          <w:t xml:space="preserve"> &amp; Dutang</w:t>
        </w:r>
      </w:ins>
      <w:ins w:id="4100" w:author="Mason,David Steven" w:date="2023-02-11T20:51:00Z">
        <w:r w:rsidR="00765901" w:rsidRPr="000418A2">
          <w:rPr>
            <w:color w:val="000000" w:themeColor="text1"/>
          </w:rPr>
          <w:t>, C.</w:t>
        </w:r>
      </w:ins>
      <w:ins w:id="4101" w:author="Mason,David Steven" w:date="2023-02-11T20:50:00Z">
        <w:r w:rsidR="00765901" w:rsidRPr="000418A2">
          <w:rPr>
            <w:color w:val="000000" w:themeColor="text1"/>
          </w:rPr>
          <w:t xml:space="preserve"> (2015). fitdistrplus: An R Package for Fitting Distributions.</w:t>
        </w:r>
        <w:r w:rsidR="00765901" w:rsidRPr="000418A2">
          <w:rPr>
            <w:i/>
            <w:iCs/>
            <w:color w:val="000000" w:themeColor="text1"/>
            <w:rPrChange w:id="4102" w:author="Mason,David Steven" w:date="2023-02-15T15:56:00Z">
              <w:rPr/>
            </w:rPrChange>
          </w:rPr>
          <w:t xml:space="preserve"> Journal of Statistical Software</w:t>
        </w:r>
        <w:r w:rsidR="00765901" w:rsidRPr="000418A2">
          <w:rPr>
            <w:color w:val="000000" w:themeColor="text1"/>
          </w:rPr>
          <w:t xml:space="preserve">, </w:t>
        </w:r>
        <w:r w:rsidR="00765901" w:rsidRPr="000418A2">
          <w:rPr>
            <w:i/>
            <w:iCs/>
            <w:color w:val="000000" w:themeColor="text1"/>
            <w:rPrChange w:id="4103" w:author="Mason,David Steven" w:date="2023-02-15T15:56:00Z">
              <w:rPr/>
            </w:rPrChange>
          </w:rPr>
          <w:t>64</w:t>
        </w:r>
        <w:r w:rsidR="00765901" w:rsidRPr="000418A2">
          <w:rPr>
            <w:color w:val="000000" w:themeColor="text1"/>
          </w:rPr>
          <w:t>(4), 1-34. 10.18637/jss.v064.i04</w:t>
        </w:r>
      </w:ins>
    </w:p>
    <w:p w14:paraId="2C985002" w14:textId="77777777" w:rsidR="00765901" w:rsidRPr="000418A2" w:rsidRDefault="00765901">
      <w:pPr>
        <w:pStyle w:val="Bibliography"/>
        <w:spacing w:line="360" w:lineRule="auto"/>
        <w:rPr>
          <w:ins w:id="4104" w:author="Mason,David Steven" w:date="2023-02-11T20:50:00Z"/>
          <w:color w:val="000000" w:themeColor="text1"/>
        </w:rPr>
        <w:pPrChange w:id="4105" w:author="Mason,David Steven" w:date="2023-02-17T14:13:00Z">
          <w:pPr>
            <w:pStyle w:val="Bibliography"/>
          </w:pPr>
        </w:pPrChange>
      </w:pPr>
    </w:p>
    <w:p w14:paraId="66A258A5" w14:textId="7B029197" w:rsidR="005D1203" w:rsidRPr="000418A2" w:rsidRDefault="005D1203">
      <w:pPr>
        <w:pStyle w:val="Bibliography"/>
        <w:spacing w:line="360" w:lineRule="auto"/>
        <w:rPr>
          <w:color w:val="000000" w:themeColor="text1"/>
        </w:rPr>
        <w:pPrChange w:id="4106" w:author="Mason,David Steven" w:date="2023-02-17T14:13:00Z">
          <w:pPr>
            <w:pStyle w:val="Bibliography"/>
          </w:pPr>
        </w:pPrChange>
      </w:pPr>
      <w:r w:rsidRPr="000418A2">
        <w:rPr>
          <w:color w:val="000000" w:themeColor="text1"/>
        </w:rPr>
        <w:t xml:space="preserve">Dirzo, R., Young, H. S., Galetti, M., Ceballos, G., Isaac, N. J. B., &amp; Collen, B. (2014). Defaunation in the Anthropocene. </w:t>
      </w:r>
      <w:r w:rsidRPr="000418A2">
        <w:rPr>
          <w:i/>
          <w:iCs/>
          <w:color w:val="000000" w:themeColor="text1"/>
        </w:rPr>
        <w:t>Science</w:t>
      </w:r>
      <w:r w:rsidRPr="000418A2">
        <w:rPr>
          <w:color w:val="000000" w:themeColor="text1"/>
        </w:rPr>
        <w:t>. https://doi.org/10.1126/science.1251817</w:t>
      </w:r>
    </w:p>
    <w:p w14:paraId="7D2F9CF0" w14:textId="77777777" w:rsidR="005D1203" w:rsidRPr="000418A2" w:rsidRDefault="005D1203">
      <w:pPr>
        <w:pStyle w:val="Bibliography"/>
        <w:spacing w:line="360" w:lineRule="auto"/>
        <w:rPr>
          <w:color w:val="000000" w:themeColor="text1"/>
        </w:rPr>
        <w:pPrChange w:id="4107" w:author="Mason,David Steven" w:date="2023-02-17T14:13:00Z">
          <w:pPr>
            <w:pStyle w:val="Bibliography"/>
          </w:pPr>
        </w:pPrChange>
      </w:pPr>
      <w:r w:rsidRPr="000418A2">
        <w:rPr>
          <w:color w:val="000000" w:themeColor="text1"/>
        </w:rPr>
        <w:t xml:space="preserve">Donoso, I., Sorensen, M. C., Blendinger, P. G., Kissling, W. D., Neuschulz, E. L., Mueller, T., &amp; Schleuning, M. (2020). Downsizing of animal communities triggers stronger functional than structural decay in seed-dispersal networks. </w:t>
      </w:r>
      <w:r w:rsidRPr="000418A2">
        <w:rPr>
          <w:i/>
          <w:iCs/>
          <w:color w:val="000000" w:themeColor="text1"/>
        </w:rPr>
        <w:t>Nature Communications</w:t>
      </w:r>
      <w:r w:rsidRPr="000418A2">
        <w:rPr>
          <w:color w:val="000000" w:themeColor="text1"/>
        </w:rPr>
        <w:t xml:space="preserve">, </w:t>
      </w:r>
      <w:r w:rsidRPr="000418A2">
        <w:rPr>
          <w:i/>
          <w:iCs/>
          <w:color w:val="000000" w:themeColor="text1"/>
        </w:rPr>
        <w:t>11</w:t>
      </w:r>
      <w:r w:rsidRPr="000418A2">
        <w:rPr>
          <w:color w:val="000000" w:themeColor="text1"/>
        </w:rPr>
        <w:t>(1), 1582. https://doi.org/10.1038/s41467-020-15438-y</w:t>
      </w:r>
    </w:p>
    <w:p w14:paraId="26A48BB7" w14:textId="48355B39" w:rsidR="005D1203" w:rsidRPr="000418A2" w:rsidRDefault="005D1203">
      <w:pPr>
        <w:pStyle w:val="Bibliography"/>
        <w:spacing w:line="360" w:lineRule="auto"/>
        <w:rPr>
          <w:ins w:id="4108" w:author="Mason,David Steven" w:date="2023-02-26T12:24:00Z"/>
          <w:color w:val="000000" w:themeColor="text1"/>
        </w:rPr>
      </w:pPr>
      <w:r w:rsidRPr="000418A2">
        <w:rPr>
          <w:color w:val="000000" w:themeColor="text1"/>
        </w:rPr>
        <w:t xml:space="preserve">Duffy, J. E. (2003). Biodiversity loss, trophic skew and ecosystem functioning. </w:t>
      </w:r>
      <w:r w:rsidRPr="000418A2">
        <w:rPr>
          <w:i/>
          <w:iCs/>
          <w:color w:val="000000" w:themeColor="text1"/>
        </w:rPr>
        <w:t>Ecology Letters</w:t>
      </w:r>
      <w:r w:rsidRPr="000418A2">
        <w:rPr>
          <w:color w:val="000000" w:themeColor="text1"/>
        </w:rPr>
        <w:t xml:space="preserve">, </w:t>
      </w:r>
      <w:r w:rsidRPr="000418A2">
        <w:rPr>
          <w:i/>
          <w:iCs/>
          <w:color w:val="000000" w:themeColor="text1"/>
        </w:rPr>
        <w:t>6</w:t>
      </w:r>
      <w:r w:rsidRPr="000418A2">
        <w:rPr>
          <w:color w:val="000000" w:themeColor="text1"/>
        </w:rPr>
        <w:t>(8), 680–687. https://doi.org/10.1046/j.1461-0248.2003.00494.x</w:t>
      </w:r>
    </w:p>
    <w:p w14:paraId="1FB23A22" w14:textId="51BB5995" w:rsidR="0050742A" w:rsidRPr="000418A2" w:rsidRDefault="0050742A">
      <w:pPr>
        <w:pStyle w:val="Bibliography"/>
        <w:spacing w:line="360" w:lineRule="auto"/>
        <w:rPr>
          <w:color w:val="000000" w:themeColor="text1"/>
        </w:rPr>
        <w:pPrChange w:id="4109" w:author="Mason,David Steven" w:date="2023-02-26T12:30:00Z">
          <w:pPr>
            <w:pStyle w:val="Bibliography"/>
          </w:pPr>
        </w:pPrChange>
      </w:pPr>
      <w:ins w:id="4110" w:author="Mason,David Steven" w:date="2023-02-26T12:24:00Z">
        <w:r w:rsidRPr="000418A2">
          <w:rPr>
            <w:color w:val="000000" w:themeColor="text1"/>
          </w:rPr>
          <w:t xml:space="preserve">Estes, J. A., Terborgh, J., Brashares, J. S., Power, M. E., Berger, J., Bond, W. J., </w:t>
        </w:r>
      </w:ins>
      <w:ins w:id="4111" w:author="Mason,David Steven" w:date="2023-02-26T12:25:00Z">
        <w:r w:rsidRPr="000418A2">
          <w:rPr>
            <w:color w:val="000000" w:themeColor="text1"/>
            <w:rPrChange w:id="4112" w:author="Mason,David Steven" w:date="2023-03-09T09:49:00Z">
              <w:rPr>
                <w:highlight w:val="yellow"/>
              </w:rPr>
            </w:rPrChange>
          </w:rPr>
          <w:t>Carpenter, S. R., Ess</w:t>
        </w:r>
      </w:ins>
      <w:ins w:id="4113" w:author="Mason,David Steven" w:date="2023-02-26T12:26:00Z">
        <w:r w:rsidRPr="000418A2">
          <w:rPr>
            <w:color w:val="000000" w:themeColor="text1"/>
            <w:rPrChange w:id="4114" w:author="Mason,David Steven" w:date="2023-03-09T09:49:00Z">
              <w:rPr>
                <w:highlight w:val="yellow"/>
              </w:rPr>
            </w:rPrChange>
          </w:rPr>
          <w:t>ington, T. E., Holt, R. D., Jackson</w:t>
        </w:r>
      </w:ins>
      <w:ins w:id="4115" w:author="Mason,David Steven" w:date="2023-02-26T12:27:00Z">
        <w:r w:rsidR="00540493" w:rsidRPr="000418A2">
          <w:rPr>
            <w:color w:val="000000" w:themeColor="text1"/>
          </w:rPr>
          <w:t>, Marquis R. J., Oksanen,</w:t>
        </w:r>
      </w:ins>
      <w:ins w:id="4116" w:author="Mason,David Steven" w:date="2023-02-26T12:28:00Z">
        <w:r w:rsidR="00540493" w:rsidRPr="000418A2">
          <w:rPr>
            <w:color w:val="000000" w:themeColor="text1"/>
          </w:rPr>
          <w:t xml:space="preserve"> L., </w:t>
        </w:r>
      </w:ins>
      <w:ins w:id="4117" w:author="Mason,David Steven" w:date="2023-02-26T12:27:00Z">
        <w:r w:rsidR="00540493" w:rsidRPr="000418A2">
          <w:rPr>
            <w:color w:val="000000" w:themeColor="text1"/>
          </w:rPr>
          <w:t>Oksanen</w:t>
        </w:r>
      </w:ins>
      <w:ins w:id="4118" w:author="Mason,David Steven" w:date="2023-02-26T12:28:00Z">
        <w:r w:rsidR="00540493" w:rsidRPr="000418A2">
          <w:rPr>
            <w:color w:val="000000" w:themeColor="text1"/>
          </w:rPr>
          <w:t xml:space="preserve"> T.</w:t>
        </w:r>
      </w:ins>
      <w:ins w:id="4119" w:author="Mason,David Steven" w:date="2023-02-26T12:27:00Z">
        <w:r w:rsidR="00540493" w:rsidRPr="000418A2">
          <w:rPr>
            <w:color w:val="000000" w:themeColor="text1"/>
          </w:rPr>
          <w:t>, Paine,</w:t>
        </w:r>
      </w:ins>
      <w:ins w:id="4120" w:author="Mason,David Steven" w:date="2023-02-26T12:28:00Z">
        <w:r w:rsidR="00540493" w:rsidRPr="000418A2">
          <w:rPr>
            <w:color w:val="000000" w:themeColor="text1"/>
          </w:rPr>
          <w:t xml:space="preserve"> R. T.,</w:t>
        </w:r>
      </w:ins>
      <w:ins w:id="4121" w:author="Mason,David Steven" w:date="2023-02-26T12:27:00Z">
        <w:r w:rsidR="00540493" w:rsidRPr="000418A2">
          <w:rPr>
            <w:color w:val="000000" w:themeColor="text1"/>
          </w:rPr>
          <w:t xml:space="preserve"> Pikitch,</w:t>
        </w:r>
      </w:ins>
      <w:ins w:id="4122" w:author="Mason,David Steven" w:date="2023-02-26T12:28:00Z">
        <w:r w:rsidR="00540493" w:rsidRPr="000418A2">
          <w:rPr>
            <w:color w:val="000000" w:themeColor="text1"/>
          </w:rPr>
          <w:t xml:space="preserve"> E. K., </w:t>
        </w:r>
      </w:ins>
      <w:ins w:id="4123" w:author="Mason,David Steven" w:date="2023-02-26T12:27:00Z">
        <w:r w:rsidR="00540493" w:rsidRPr="000418A2">
          <w:rPr>
            <w:color w:val="000000" w:themeColor="text1"/>
          </w:rPr>
          <w:t>Ripple,</w:t>
        </w:r>
      </w:ins>
      <w:ins w:id="4124" w:author="Mason,David Steven" w:date="2023-02-26T12:28:00Z">
        <w:r w:rsidR="00540493" w:rsidRPr="000418A2">
          <w:rPr>
            <w:color w:val="000000" w:themeColor="text1"/>
          </w:rPr>
          <w:t xml:space="preserve"> W. J.,</w:t>
        </w:r>
      </w:ins>
      <w:ins w:id="4125" w:author="Mason,David Steven" w:date="2023-02-26T12:27:00Z">
        <w:r w:rsidR="00540493" w:rsidRPr="000418A2">
          <w:rPr>
            <w:color w:val="000000" w:themeColor="text1"/>
          </w:rPr>
          <w:t xml:space="preserve"> Sandin,</w:t>
        </w:r>
      </w:ins>
      <w:ins w:id="4126" w:author="Mason,David Steven" w:date="2023-02-26T12:29:00Z">
        <w:r w:rsidR="00540493" w:rsidRPr="000418A2">
          <w:rPr>
            <w:color w:val="000000" w:themeColor="text1"/>
          </w:rPr>
          <w:t xml:space="preserve"> S. A.,</w:t>
        </w:r>
      </w:ins>
      <w:ins w:id="4127" w:author="Mason,David Steven" w:date="2023-02-26T12:27:00Z">
        <w:r w:rsidR="00540493" w:rsidRPr="000418A2">
          <w:rPr>
            <w:color w:val="000000" w:themeColor="text1"/>
          </w:rPr>
          <w:t xml:space="preserve"> Scheffer,</w:t>
        </w:r>
      </w:ins>
      <w:ins w:id="4128" w:author="Mason,David Steven" w:date="2023-02-26T12:29:00Z">
        <w:r w:rsidR="00540493" w:rsidRPr="000418A2">
          <w:rPr>
            <w:color w:val="000000" w:themeColor="text1"/>
          </w:rPr>
          <w:t xml:space="preserve"> M.,</w:t>
        </w:r>
      </w:ins>
      <w:ins w:id="4129" w:author="Mason,David Steven" w:date="2023-02-26T12:27:00Z">
        <w:r w:rsidR="00540493" w:rsidRPr="000418A2">
          <w:rPr>
            <w:color w:val="000000" w:themeColor="text1"/>
          </w:rPr>
          <w:t xml:space="preserve"> Schoener,</w:t>
        </w:r>
      </w:ins>
      <w:ins w:id="4130" w:author="Mason,David Steven" w:date="2023-02-26T12:29:00Z">
        <w:r w:rsidR="00540493" w:rsidRPr="000418A2">
          <w:rPr>
            <w:color w:val="000000" w:themeColor="text1"/>
          </w:rPr>
          <w:t xml:space="preserve"> T. W.,</w:t>
        </w:r>
      </w:ins>
      <w:ins w:id="4131" w:author="Mason,David Steven" w:date="2023-02-26T12:27:00Z">
        <w:r w:rsidR="00540493" w:rsidRPr="000418A2">
          <w:rPr>
            <w:color w:val="000000" w:themeColor="text1"/>
          </w:rPr>
          <w:t xml:space="preserve"> Shurin, </w:t>
        </w:r>
      </w:ins>
      <w:ins w:id="4132" w:author="Mason,David Steven" w:date="2023-02-26T12:29:00Z">
        <w:r w:rsidR="00540493" w:rsidRPr="000418A2">
          <w:rPr>
            <w:color w:val="000000" w:themeColor="text1"/>
          </w:rPr>
          <w:t xml:space="preserve">J. B., </w:t>
        </w:r>
      </w:ins>
      <w:ins w:id="4133" w:author="Mason,David Steven" w:date="2023-02-26T12:27:00Z">
        <w:r w:rsidR="00540493" w:rsidRPr="000418A2">
          <w:rPr>
            <w:color w:val="000000" w:themeColor="text1"/>
          </w:rPr>
          <w:t>Sinclair,</w:t>
        </w:r>
      </w:ins>
      <w:ins w:id="4134" w:author="Mason,David Steven" w:date="2023-02-26T12:29:00Z">
        <w:r w:rsidR="00540493" w:rsidRPr="000418A2">
          <w:rPr>
            <w:color w:val="000000" w:themeColor="text1"/>
          </w:rPr>
          <w:t xml:space="preserve"> A. R. E.,</w:t>
        </w:r>
      </w:ins>
      <w:ins w:id="4135" w:author="Mason,David Steven" w:date="2023-02-26T12:27:00Z">
        <w:r w:rsidR="00540493" w:rsidRPr="000418A2">
          <w:rPr>
            <w:color w:val="000000" w:themeColor="text1"/>
          </w:rPr>
          <w:t xml:space="preserve"> Soulé,</w:t>
        </w:r>
      </w:ins>
      <w:ins w:id="4136" w:author="Mason,David Steven" w:date="2023-02-26T12:29:00Z">
        <w:r w:rsidR="00540493" w:rsidRPr="000418A2">
          <w:rPr>
            <w:color w:val="000000" w:themeColor="text1"/>
          </w:rPr>
          <w:t xml:space="preserve"> M. E., </w:t>
        </w:r>
      </w:ins>
      <w:ins w:id="4137" w:author="Mason,David Steven" w:date="2023-02-26T12:27:00Z">
        <w:r w:rsidR="00540493" w:rsidRPr="000418A2">
          <w:rPr>
            <w:color w:val="000000" w:themeColor="text1"/>
          </w:rPr>
          <w:t>Virtanen,</w:t>
        </w:r>
      </w:ins>
      <w:ins w:id="4138" w:author="Mason,David Steven" w:date="2023-02-26T12:29:00Z">
        <w:r w:rsidR="00540493" w:rsidRPr="000418A2">
          <w:rPr>
            <w:color w:val="000000" w:themeColor="text1"/>
          </w:rPr>
          <w:t>R.,</w:t>
        </w:r>
      </w:ins>
      <w:ins w:id="4139" w:author="Mason,David Steven" w:date="2023-02-26T12:30:00Z">
        <w:r w:rsidR="00540493" w:rsidRPr="000418A2">
          <w:rPr>
            <w:color w:val="000000" w:themeColor="text1"/>
            <w:rPrChange w:id="4140" w:author="Mason,David Steven" w:date="2023-03-09T09:49:00Z">
              <w:rPr>
                <w:highlight w:val="yellow"/>
              </w:rPr>
            </w:rPrChange>
          </w:rPr>
          <w:t xml:space="preserve"> </w:t>
        </w:r>
      </w:ins>
      <w:ins w:id="4141" w:author="Mason,David Steven" w:date="2023-02-26T12:24:00Z">
        <w:r w:rsidRPr="000418A2">
          <w:rPr>
            <w:color w:val="000000" w:themeColor="text1"/>
          </w:rPr>
          <w:t xml:space="preserve">&amp; Wardle, D. A. (2011). Trophic downgrading of planet Earth. </w:t>
        </w:r>
      </w:ins>
      <w:ins w:id="4142" w:author="Mason,David Steven" w:date="2023-02-26T12:25:00Z">
        <w:r w:rsidRPr="000418A2">
          <w:rPr>
            <w:i/>
            <w:iCs/>
            <w:color w:val="000000" w:themeColor="text1"/>
            <w:rPrChange w:id="4143" w:author="Mason,David Steven" w:date="2023-03-09T09:49:00Z">
              <w:rPr>
                <w:highlight w:val="yellow"/>
              </w:rPr>
            </w:rPrChange>
          </w:rPr>
          <w:t>S</w:t>
        </w:r>
      </w:ins>
      <w:ins w:id="4144" w:author="Mason,David Steven" w:date="2023-02-26T12:24:00Z">
        <w:r w:rsidRPr="000418A2">
          <w:rPr>
            <w:i/>
            <w:iCs/>
            <w:color w:val="000000" w:themeColor="text1"/>
            <w:rPrChange w:id="4145" w:author="Mason,David Steven" w:date="2023-03-09T09:49:00Z">
              <w:rPr/>
            </w:rPrChange>
          </w:rPr>
          <w:t>cience</w:t>
        </w:r>
        <w:r w:rsidRPr="000418A2">
          <w:rPr>
            <w:color w:val="000000" w:themeColor="text1"/>
          </w:rPr>
          <w:t xml:space="preserve">, </w:t>
        </w:r>
        <w:r w:rsidRPr="000418A2">
          <w:rPr>
            <w:i/>
            <w:iCs/>
            <w:color w:val="000000" w:themeColor="text1"/>
            <w:rPrChange w:id="4146" w:author="Mason,David Steven" w:date="2023-03-09T09:49:00Z">
              <w:rPr/>
            </w:rPrChange>
          </w:rPr>
          <w:t>333</w:t>
        </w:r>
        <w:r w:rsidRPr="000418A2">
          <w:rPr>
            <w:color w:val="000000" w:themeColor="text1"/>
          </w:rPr>
          <w:t>(6040), 301</w:t>
        </w:r>
      </w:ins>
      <w:ins w:id="4147" w:author="Mason,David Steven" w:date="2023-02-26T12:25:00Z">
        <w:r w:rsidRPr="000418A2">
          <w:rPr>
            <w:color w:val="000000" w:themeColor="text1"/>
          </w:rPr>
          <w:t>–</w:t>
        </w:r>
      </w:ins>
      <w:ins w:id="4148" w:author="Mason,David Steven" w:date="2023-02-26T12:24:00Z">
        <w:r w:rsidRPr="000418A2">
          <w:rPr>
            <w:color w:val="000000" w:themeColor="text1"/>
          </w:rPr>
          <w:t>306</w:t>
        </w:r>
      </w:ins>
    </w:p>
    <w:p w14:paraId="1190ADF2" w14:textId="1B6F93F6" w:rsidR="005D1203" w:rsidRPr="000418A2" w:rsidDel="008855CC" w:rsidRDefault="005D1203">
      <w:pPr>
        <w:pStyle w:val="Bibliography"/>
        <w:spacing w:line="360" w:lineRule="auto"/>
        <w:rPr>
          <w:del w:id="4149" w:author="Mason,David Steven" w:date="2023-02-24T10:56:00Z"/>
          <w:color w:val="000000" w:themeColor="text1"/>
        </w:rPr>
        <w:pPrChange w:id="4150" w:author="Mason,David Steven" w:date="2023-02-26T17:34:00Z">
          <w:pPr>
            <w:pStyle w:val="Bibliography"/>
          </w:pPr>
        </w:pPrChange>
      </w:pPr>
      <w:del w:id="4151" w:author="Mason,David Steven" w:date="2023-02-24T10:56:00Z">
        <w:r w:rsidRPr="000418A2" w:rsidDel="008855CC">
          <w:rPr>
            <w:color w:val="000000" w:themeColor="text1"/>
          </w:rPr>
          <w:delText xml:space="preserve">Escribano-Avila, G., Lara-Romero, C., Heleno, R., &amp; Traveset, A. (2018). Tropical Seed Dispersal Networks: Emerging Patterns, Biases, and Keystone Species Traits. In W. Dáttilo &amp; V. Rico-Gray (Eds.), </w:delText>
        </w:r>
        <w:r w:rsidRPr="000418A2" w:rsidDel="008855CC">
          <w:rPr>
            <w:color w:val="000000" w:themeColor="text1"/>
            <w:rPrChange w:id="4152" w:author="Mason,David Steven" w:date="2023-03-09T09:49:00Z">
              <w:rPr>
                <w:i/>
                <w:iCs/>
              </w:rPr>
            </w:rPrChange>
          </w:rPr>
          <w:delText>Ecological Networks in the Tropics: An Integrative Overview of Species Interactions from Some of the Most Species-Rich Habitats on Earth</w:delText>
        </w:r>
        <w:r w:rsidRPr="000418A2" w:rsidDel="008855CC">
          <w:rPr>
            <w:color w:val="000000" w:themeColor="text1"/>
          </w:rPr>
          <w:delText xml:space="preserve"> (pp. 93–110). Springer International Publishing. https://doi.org/10.1007/978-3-319-68228-0_7</w:delText>
        </w:r>
      </w:del>
    </w:p>
    <w:p w14:paraId="619D97AE" w14:textId="39B8FCE8" w:rsidR="00DB3499" w:rsidRPr="000418A2" w:rsidDel="00343594" w:rsidRDefault="005D1203">
      <w:pPr>
        <w:pStyle w:val="Bibliography"/>
        <w:spacing w:line="360" w:lineRule="auto"/>
        <w:rPr>
          <w:del w:id="4153" w:author="Mason,David Steven" w:date="2023-02-24T10:56:00Z"/>
          <w:color w:val="000000" w:themeColor="text1"/>
        </w:rPr>
      </w:pPr>
      <w:del w:id="4154" w:author="Mason,David Steven" w:date="2023-02-24T11:04:00Z">
        <w:r w:rsidRPr="000418A2" w:rsidDel="00504152">
          <w:rPr>
            <w:color w:val="000000" w:themeColor="text1"/>
          </w:rPr>
          <w:delText xml:space="preserve">Estrada, A., &amp; Fleming, T. H. (Eds.). (1986). </w:delText>
        </w:r>
        <w:r w:rsidRPr="000418A2" w:rsidDel="00504152">
          <w:rPr>
            <w:color w:val="000000" w:themeColor="text1"/>
            <w:rPrChange w:id="4155" w:author="Mason,David Steven" w:date="2023-03-09T09:49:00Z">
              <w:rPr>
                <w:i/>
                <w:iCs/>
              </w:rPr>
            </w:rPrChange>
          </w:rPr>
          <w:delText>Frugivores and seed dispersal</w:delText>
        </w:r>
        <w:r w:rsidRPr="000418A2" w:rsidDel="00504152">
          <w:rPr>
            <w:color w:val="000000" w:themeColor="text1"/>
          </w:rPr>
          <w:delText>. Springer Netherlands. https://doi.org/10.1007/978-94-009-4812-9</w:delText>
        </w:r>
      </w:del>
      <w:ins w:id="4156" w:author="Mason,David Steven" w:date="2023-02-24T10:44:00Z">
        <w:r w:rsidR="00DB3499" w:rsidRPr="000418A2">
          <w:rPr>
            <w:color w:val="000000" w:themeColor="text1"/>
          </w:rPr>
          <w:t>Farwig, N., Schabo, D. G., &amp; Albrecht, J. (2017). Trait‐associated loss of frugivores in fragmented forest does not affect seed removal rates. </w:t>
        </w:r>
        <w:r w:rsidR="00DB3499" w:rsidRPr="000418A2">
          <w:rPr>
            <w:i/>
            <w:iCs/>
            <w:color w:val="000000" w:themeColor="text1"/>
          </w:rPr>
          <w:t>Journal of Ecology</w:t>
        </w:r>
        <w:r w:rsidR="00DB3499" w:rsidRPr="000418A2">
          <w:rPr>
            <w:color w:val="000000" w:themeColor="text1"/>
          </w:rPr>
          <w:t>, </w:t>
        </w:r>
        <w:r w:rsidR="00DB3499" w:rsidRPr="000418A2">
          <w:rPr>
            <w:color w:val="000000" w:themeColor="text1"/>
            <w:rPrChange w:id="4157" w:author="Mason,David Steven" w:date="2023-03-09T09:49:00Z">
              <w:rPr>
                <w:i/>
                <w:iCs/>
              </w:rPr>
            </w:rPrChange>
          </w:rPr>
          <w:t>105</w:t>
        </w:r>
        <w:r w:rsidR="00DB3499" w:rsidRPr="000418A2">
          <w:rPr>
            <w:color w:val="000000" w:themeColor="text1"/>
          </w:rPr>
          <w:t>(1), 20–28</w:t>
        </w:r>
      </w:ins>
    </w:p>
    <w:p w14:paraId="08CB1A04" w14:textId="77777777" w:rsidR="00343594" w:rsidRPr="000418A2" w:rsidRDefault="00343594">
      <w:pPr>
        <w:pStyle w:val="Bibliography"/>
        <w:spacing w:line="360" w:lineRule="auto"/>
        <w:rPr>
          <w:ins w:id="4158" w:author="Mason,David Steven" w:date="2023-02-26T17:34:00Z"/>
          <w:color w:val="000000" w:themeColor="text1"/>
        </w:rPr>
        <w:pPrChange w:id="4159" w:author="Mason,David Steven" w:date="2023-02-26T17:34:00Z">
          <w:pPr>
            <w:pStyle w:val="Bibliography"/>
          </w:pPr>
        </w:pPrChange>
      </w:pPr>
    </w:p>
    <w:p w14:paraId="29009B68" w14:textId="381BBA54" w:rsidR="00765901" w:rsidRPr="000418A2" w:rsidRDefault="00343594">
      <w:pPr>
        <w:pStyle w:val="Bibliography"/>
        <w:spacing w:line="360" w:lineRule="auto"/>
        <w:rPr>
          <w:ins w:id="4160" w:author="Mason,David Steven" w:date="2023-02-11T20:54:00Z"/>
          <w:color w:val="000000" w:themeColor="text1"/>
        </w:rPr>
        <w:pPrChange w:id="4161" w:author="Mason,David Steven" w:date="2023-02-24T10:56:00Z">
          <w:pPr>
            <w:pStyle w:val="Bibliography"/>
          </w:pPr>
        </w:pPrChange>
      </w:pPr>
      <w:ins w:id="4162" w:author="Mason,David Steven" w:date="2023-02-26T17:34:00Z">
        <w:r w:rsidRPr="000418A2">
          <w:rPr>
            <w:color w:val="000000" w:themeColor="text1"/>
          </w:rPr>
          <w:t xml:space="preserve">Fontúrbel, F. E., Candia, A. B., Malebrán, J., Salazar, D. A., González‐Browne, C., &amp; Medel, R. (2015). Meta‐analysis of anthropogenic habitat disturbance effects on animal‐mediated seed dispersal. </w:t>
        </w:r>
        <w:r w:rsidRPr="000418A2">
          <w:rPr>
            <w:i/>
            <w:iCs/>
            <w:color w:val="000000" w:themeColor="text1"/>
            <w:rPrChange w:id="4163" w:author="Mason,David Steven" w:date="2023-03-09T09:49:00Z">
              <w:rPr/>
            </w:rPrChange>
          </w:rPr>
          <w:t>Global Change Biology</w:t>
        </w:r>
        <w:r w:rsidRPr="000418A2">
          <w:rPr>
            <w:color w:val="000000" w:themeColor="text1"/>
          </w:rPr>
          <w:t xml:space="preserve">, </w:t>
        </w:r>
        <w:r w:rsidRPr="000418A2">
          <w:rPr>
            <w:i/>
            <w:iCs/>
            <w:color w:val="000000" w:themeColor="text1"/>
            <w:rPrChange w:id="4164" w:author="Mason,David Steven" w:date="2023-03-09T09:49:00Z">
              <w:rPr/>
            </w:rPrChange>
          </w:rPr>
          <w:t>21</w:t>
        </w:r>
        <w:r w:rsidRPr="000418A2">
          <w:rPr>
            <w:color w:val="000000" w:themeColor="text1"/>
          </w:rPr>
          <w:t>(11), 3951</w:t>
        </w:r>
      </w:ins>
      <w:ins w:id="4165" w:author="Mason,David Steven" w:date="2023-02-26T17:35:00Z">
        <w:r w:rsidRPr="000418A2">
          <w:rPr>
            <w:color w:val="000000" w:themeColor="text1"/>
          </w:rPr>
          <w:t>–</w:t>
        </w:r>
      </w:ins>
      <w:ins w:id="4166" w:author="Mason,David Steven" w:date="2023-02-26T17:34:00Z">
        <w:r w:rsidRPr="000418A2">
          <w:rPr>
            <w:color w:val="000000" w:themeColor="text1"/>
          </w:rPr>
          <w:t>3960</w:t>
        </w:r>
      </w:ins>
    </w:p>
    <w:p w14:paraId="0121F711" w14:textId="6DB79F40" w:rsidR="00765901" w:rsidRPr="000418A2" w:rsidRDefault="00765901">
      <w:pPr>
        <w:pStyle w:val="Bibliography"/>
        <w:spacing w:line="360" w:lineRule="auto"/>
        <w:rPr>
          <w:ins w:id="4167" w:author="Mason,David Steven" w:date="2023-02-11T20:54:00Z"/>
          <w:color w:val="000000" w:themeColor="text1"/>
        </w:rPr>
        <w:pPrChange w:id="4168" w:author="Mason,David Steven" w:date="2023-02-17T14:13:00Z">
          <w:pPr>
            <w:pStyle w:val="Bibliography"/>
          </w:pPr>
        </w:pPrChange>
      </w:pPr>
      <w:ins w:id="4169" w:author="Mason,David Steven" w:date="2023-02-11T20:54:00Z">
        <w:r w:rsidRPr="000418A2">
          <w:rPr>
            <w:color w:val="000000" w:themeColor="text1"/>
          </w:rPr>
          <w:t>Fox</w:t>
        </w:r>
      </w:ins>
      <w:ins w:id="4170" w:author="Mason,David Steven" w:date="2023-02-11T20:55:00Z">
        <w:r w:rsidRPr="000418A2">
          <w:rPr>
            <w:color w:val="000000" w:themeColor="text1"/>
          </w:rPr>
          <w:t xml:space="preserve">, J. &amp; </w:t>
        </w:r>
      </w:ins>
      <w:ins w:id="4171" w:author="Mason,David Steven" w:date="2023-02-11T20:54:00Z">
        <w:r w:rsidRPr="000418A2">
          <w:rPr>
            <w:color w:val="000000" w:themeColor="text1"/>
          </w:rPr>
          <w:t>Weisberg</w:t>
        </w:r>
      </w:ins>
      <w:ins w:id="4172" w:author="Mason,David Steven" w:date="2023-02-11T20:55:00Z">
        <w:r w:rsidRPr="000418A2">
          <w:rPr>
            <w:color w:val="000000" w:themeColor="text1"/>
          </w:rPr>
          <w:t>, S.</w:t>
        </w:r>
      </w:ins>
      <w:ins w:id="4173" w:author="Mason,David Steven" w:date="2023-02-11T20:54:00Z">
        <w:r w:rsidRPr="000418A2">
          <w:rPr>
            <w:color w:val="000000" w:themeColor="text1"/>
          </w:rPr>
          <w:t xml:space="preserve"> (2019). An {R} Companion to Applied Regression, Third Edition. Thousand Oaks CA: Sage. URL: https://socialsciences.mcmaster.ca/jfox/Books/Companion/</w:t>
        </w:r>
      </w:ins>
    </w:p>
    <w:p w14:paraId="6E89F65E" w14:textId="3B0D1D18" w:rsidR="005D1203" w:rsidRPr="000418A2" w:rsidRDefault="005D1203">
      <w:pPr>
        <w:pStyle w:val="Bibliography"/>
        <w:spacing w:line="360" w:lineRule="auto"/>
        <w:rPr>
          <w:color w:val="000000" w:themeColor="text1"/>
        </w:rPr>
        <w:pPrChange w:id="4174" w:author="Mason,David Steven" w:date="2023-02-17T14:13:00Z">
          <w:pPr>
            <w:pStyle w:val="Bibliography"/>
          </w:pPr>
        </w:pPrChange>
      </w:pPr>
      <w:r w:rsidRPr="000418A2">
        <w:rPr>
          <w:color w:val="000000" w:themeColor="text1"/>
        </w:rPr>
        <w:t xml:space="preserve">Fricke, E. C., &amp; Svenning, J.-C. (2020). Accelerating homogenization of the global plant–frugivore meta-network. </w:t>
      </w:r>
      <w:r w:rsidRPr="000418A2">
        <w:rPr>
          <w:i/>
          <w:iCs/>
          <w:color w:val="000000" w:themeColor="text1"/>
        </w:rPr>
        <w:t>Nature</w:t>
      </w:r>
      <w:r w:rsidRPr="000418A2">
        <w:rPr>
          <w:color w:val="000000" w:themeColor="text1"/>
        </w:rPr>
        <w:t xml:space="preserve">, </w:t>
      </w:r>
      <w:r w:rsidRPr="000418A2">
        <w:rPr>
          <w:i/>
          <w:iCs/>
          <w:color w:val="000000" w:themeColor="text1"/>
        </w:rPr>
        <w:t>585</w:t>
      </w:r>
      <w:r w:rsidRPr="000418A2">
        <w:rPr>
          <w:color w:val="000000" w:themeColor="text1"/>
        </w:rPr>
        <w:t>(7823), Article 7823. https://doi.org/10.1038/s41586-020-2640-y</w:t>
      </w:r>
    </w:p>
    <w:p w14:paraId="3DBD6704" w14:textId="77777777" w:rsidR="005D1203" w:rsidRPr="000418A2" w:rsidRDefault="005D1203">
      <w:pPr>
        <w:pStyle w:val="Bibliography"/>
        <w:spacing w:line="360" w:lineRule="auto"/>
        <w:rPr>
          <w:color w:val="000000" w:themeColor="text1"/>
        </w:rPr>
        <w:pPrChange w:id="4175" w:author="Mason,David Steven" w:date="2023-02-17T14:13:00Z">
          <w:pPr>
            <w:pStyle w:val="Bibliography"/>
          </w:pPr>
        </w:pPrChange>
      </w:pPr>
      <w:r w:rsidRPr="000418A2">
        <w:rPr>
          <w:color w:val="000000" w:themeColor="text1"/>
        </w:rPr>
        <w:lastRenderedPageBreak/>
        <w:t xml:space="preserve">Fuentes, M. (1994). Diets of fruit-eating birds: What are the causes of interspecific differences? </w:t>
      </w:r>
      <w:r w:rsidRPr="000418A2">
        <w:rPr>
          <w:i/>
          <w:iCs/>
          <w:color w:val="000000" w:themeColor="text1"/>
        </w:rPr>
        <w:t>Oecologia</w:t>
      </w:r>
      <w:r w:rsidRPr="000418A2">
        <w:rPr>
          <w:color w:val="000000" w:themeColor="text1"/>
        </w:rPr>
        <w:t xml:space="preserve">, </w:t>
      </w:r>
      <w:r w:rsidRPr="000418A2">
        <w:rPr>
          <w:i/>
          <w:iCs/>
          <w:color w:val="000000" w:themeColor="text1"/>
        </w:rPr>
        <w:t>97</w:t>
      </w:r>
      <w:r w:rsidRPr="000418A2">
        <w:rPr>
          <w:color w:val="000000" w:themeColor="text1"/>
        </w:rPr>
        <w:t>(1), 134–142. https://doi.org/10.1007/BF00317917</w:t>
      </w:r>
    </w:p>
    <w:p w14:paraId="2625C977" w14:textId="77777777" w:rsidR="005D1203" w:rsidRPr="000418A2" w:rsidRDefault="005D1203">
      <w:pPr>
        <w:pStyle w:val="Bibliography"/>
        <w:spacing w:line="360" w:lineRule="auto"/>
        <w:rPr>
          <w:color w:val="000000" w:themeColor="text1"/>
        </w:rPr>
        <w:pPrChange w:id="4176" w:author="Mason,David Steven" w:date="2023-02-17T14:13:00Z">
          <w:pPr>
            <w:pStyle w:val="Bibliography"/>
          </w:pPr>
        </w:pPrChange>
      </w:pPr>
      <w:r w:rsidRPr="000418A2">
        <w:rPr>
          <w:color w:val="000000" w:themeColor="text1"/>
        </w:rPr>
        <w:t xml:space="preserve">Fuller, R. A., Warren, P. H., Armsworth, P. R., Barbosa, O., &amp; Gaston, K. J. (2008). Garden bird feeding predicts the structure of urban avian assemblages. </w:t>
      </w:r>
      <w:r w:rsidRPr="000418A2">
        <w:rPr>
          <w:i/>
          <w:iCs/>
          <w:color w:val="000000" w:themeColor="text1"/>
        </w:rPr>
        <w:t>Diversity and Distributions</w:t>
      </w:r>
      <w:r w:rsidRPr="000418A2">
        <w:rPr>
          <w:color w:val="000000" w:themeColor="text1"/>
        </w:rPr>
        <w:t xml:space="preserve">, </w:t>
      </w:r>
      <w:r w:rsidRPr="000418A2">
        <w:rPr>
          <w:i/>
          <w:iCs/>
          <w:color w:val="000000" w:themeColor="text1"/>
        </w:rPr>
        <w:t>14</w:t>
      </w:r>
      <w:r w:rsidRPr="000418A2">
        <w:rPr>
          <w:color w:val="000000" w:themeColor="text1"/>
        </w:rPr>
        <w:t>(1), 131–137. https://doi.org/10.1111/j.1472-4642.2007.00439.x</w:t>
      </w:r>
    </w:p>
    <w:p w14:paraId="12AE98E0" w14:textId="3BF0007B" w:rsidR="005D1203" w:rsidRPr="000418A2" w:rsidRDefault="005D1203">
      <w:pPr>
        <w:pStyle w:val="Bibliography"/>
        <w:spacing w:line="360" w:lineRule="auto"/>
        <w:rPr>
          <w:ins w:id="4177" w:author="Mason,David Steven" w:date="2023-02-27T15:00:00Z"/>
          <w:color w:val="000000" w:themeColor="text1"/>
        </w:rPr>
      </w:pPr>
      <w:r w:rsidRPr="000418A2">
        <w:rPr>
          <w:color w:val="000000" w:themeColor="text1"/>
        </w:rPr>
        <w:t xml:space="preserve">Galbraith, J. A., Beggs, J. R., Jones, D. N., &amp; Stanley, M. C. (2015). Supplementary feeding restructures urban bird communities. </w:t>
      </w:r>
      <w:r w:rsidRPr="000418A2">
        <w:rPr>
          <w:i/>
          <w:iCs/>
          <w:color w:val="000000" w:themeColor="text1"/>
        </w:rPr>
        <w:t>Proceedings of the National Academy of Sciences</w:t>
      </w:r>
      <w:r w:rsidRPr="000418A2">
        <w:rPr>
          <w:color w:val="000000" w:themeColor="text1"/>
        </w:rPr>
        <w:t xml:space="preserve">, </w:t>
      </w:r>
      <w:r w:rsidRPr="000418A2">
        <w:rPr>
          <w:color w:val="000000" w:themeColor="text1"/>
          <w:rPrChange w:id="4178" w:author="Mason,David Steven" w:date="2023-02-27T15:00:00Z">
            <w:rPr>
              <w:i/>
              <w:iCs/>
            </w:rPr>
          </w:rPrChange>
        </w:rPr>
        <w:t>112</w:t>
      </w:r>
      <w:r w:rsidRPr="000418A2">
        <w:rPr>
          <w:color w:val="000000" w:themeColor="text1"/>
        </w:rPr>
        <w:t>(20), E2648–E2657. https://doi.org/10.1073/pnas.1501489112</w:t>
      </w:r>
    </w:p>
    <w:p w14:paraId="014F551D" w14:textId="2133F13E" w:rsidR="00C6142A" w:rsidRPr="000418A2" w:rsidRDefault="00C6142A">
      <w:pPr>
        <w:pStyle w:val="Bibliography"/>
        <w:spacing w:line="360" w:lineRule="auto"/>
        <w:rPr>
          <w:color w:val="000000" w:themeColor="text1"/>
        </w:rPr>
        <w:pPrChange w:id="4179" w:author="Mason,David Steven" w:date="2023-02-27T15:00:00Z">
          <w:pPr>
            <w:pStyle w:val="Bibliography"/>
          </w:pPr>
        </w:pPrChange>
      </w:pPr>
      <w:ins w:id="4180" w:author="Mason,David Steven" w:date="2023-02-27T15:00:00Z">
        <w:r w:rsidRPr="000418A2">
          <w:rPr>
            <w:color w:val="000000" w:themeColor="text1"/>
            <w:rPrChange w:id="4181" w:author="Mason,David Steven" w:date="2023-02-27T15:00:00Z">
              <w:rPr>
                <w:rFonts w:ascii="Arial" w:hAnsi="Arial" w:cs="Arial"/>
                <w:color w:val="222222"/>
                <w:sz w:val="20"/>
                <w:szCs w:val="20"/>
                <w:shd w:val="clear" w:color="auto" w:fill="FFFFFF"/>
              </w:rPr>
            </w:rPrChange>
          </w:rPr>
          <w:t>Galbraith, J. A., Jones, D. N., Beggs, J. R., Parry, K., &amp; Stanley, M. C. (2017). Urban bird feeders dominated by a few species and individuals. </w:t>
        </w:r>
        <w:r w:rsidRPr="000418A2">
          <w:rPr>
            <w:i/>
            <w:iCs/>
            <w:color w:val="000000" w:themeColor="text1"/>
            <w:rPrChange w:id="4182" w:author="Mason,David Steven" w:date="2023-02-27T15:00:00Z">
              <w:rPr>
                <w:rFonts w:ascii="Arial" w:hAnsi="Arial" w:cs="Arial"/>
                <w:i/>
                <w:iCs/>
                <w:color w:val="222222"/>
                <w:sz w:val="20"/>
                <w:szCs w:val="20"/>
                <w:shd w:val="clear" w:color="auto" w:fill="FFFFFF"/>
              </w:rPr>
            </w:rPrChange>
          </w:rPr>
          <w:t>Frontiers in Ecology and Evolution</w:t>
        </w:r>
        <w:r w:rsidRPr="000418A2">
          <w:rPr>
            <w:color w:val="000000" w:themeColor="text1"/>
            <w:rPrChange w:id="4183" w:author="Mason,David Steven" w:date="2023-02-27T15:00:00Z">
              <w:rPr>
                <w:rFonts w:ascii="Arial" w:hAnsi="Arial" w:cs="Arial"/>
                <w:color w:val="222222"/>
                <w:sz w:val="20"/>
                <w:szCs w:val="20"/>
                <w:shd w:val="clear" w:color="auto" w:fill="FFFFFF"/>
              </w:rPr>
            </w:rPrChange>
          </w:rPr>
          <w:t xml:space="preserve">, </w:t>
        </w:r>
      </w:ins>
      <w:ins w:id="4184" w:author="Mason,David Steven" w:date="2023-02-27T15:01:00Z">
        <w:r w:rsidRPr="000418A2">
          <w:rPr>
            <w:i/>
            <w:iCs/>
            <w:color w:val="000000" w:themeColor="text1"/>
            <w:rPrChange w:id="4185" w:author="Mason,David Steven" w:date="2023-02-27T15:01:00Z">
              <w:rPr/>
            </w:rPrChange>
          </w:rPr>
          <w:t>5</w:t>
        </w:r>
      </w:ins>
      <w:ins w:id="4186" w:author="Mason,David Steven" w:date="2023-02-27T15:00:00Z">
        <w:r w:rsidRPr="000418A2">
          <w:rPr>
            <w:color w:val="000000" w:themeColor="text1"/>
            <w:rPrChange w:id="4187" w:author="Mason,David Steven" w:date="2023-02-27T15:00:00Z">
              <w:rPr>
                <w:rFonts w:ascii="Arial" w:hAnsi="Arial" w:cs="Arial"/>
                <w:color w:val="222222"/>
                <w:sz w:val="20"/>
                <w:szCs w:val="20"/>
                <w:shd w:val="clear" w:color="auto" w:fill="FFFFFF"/>
              </w:rPr>
            </w:rPrChange>
          </w:rPr>
          <w:t>.</w:t>
        </w:r>
      </w:ins>
      <w:ins w:id="4188" w:author="Mason,David Steven" w:date="2023-02-27T15:01:00Z">
        <w:r w:rsidRPr="000418A2">
          <w:rPr>
            <w:color w:val="000000" w:themeColor="text1"/>
          </w:rPr>
          <w:t xml:space="preserve"> </w:t>
        </w:r>
        <w:r w:rsidRPr="000418A2">
          <w:rPr>
            <w:color w:val="000000" w:themeColor="text1"/>
          </w:rPr>
          <w:fldChar w:fldCharType="begin"/>
        </w:r>
        <w:r w:rsidRPr="000418A2">
          <w:rPr>
            <w:color w:val="000000" w:themeColor="text1"/>
          </w:rPr>
          <w:instrText xml:space="preserve"> HYPERLINK "https://doi.org/10.3389/fevo.2017.00081" </w:instrText>
        </w:r>
        <w:r w:rsidRPr="000418A2">
          <w:rPr>
            <w:color w:val="000000" w:themeColor="text1"/>
          </w:rPr>
        </w:r>
        <w:r w:rsidRPr="000418A2">
          <w:rPr>
            <w:color w:val="000000" w:themeColor="text1"/>
          </w:rPr>
          <w:fldChar w:fldCharType="separate"/>
        </w:r>
        <w:r w:rsidRPr="000418A2">
          <w:rPr>
            <w:rStyle w:val="Hyperlink"/>
            <w:color w:val="000000" w:themeColor="text1"/>
          </w:rPr>
          <w:t>https://doi.org/10.3389/fevo.2017.00081</w:t>
        </w:r>
        <w:r w:rsidRPr="000418A2">
          <w:rPr>
            <w:color w:val="000000" w:themeColor="text1"/>
          </w:rPr>
          <w:fldChar w:fldCharType="end"/>
        </w:r>
      </w:ins>
    </w:p>
    <w:p w14:paraId="4F2B7728" w14:textId="77777777" w:rsidR="005D1203" w:rsidRPr="000418A2" w:rsidRDefault="005D1203">
      <w:pPr>
        <w:pStyle w:val="Bibliography"/>
        <w:spacing w:line="360" w:lineRule="auto"/>
        <w:rPr>
          <w:color w:val="000000" w:themeColor="text1"/>
        </w:rPr>
        <w:pPrChange w:id="4189" w:author="Mason,David Steven" w:date="2023-02-17T14:13:00Z">
          <w:pPr>
            <w:pStyle w:val="Bibliography"/>
          </w:pPr>
        </w:pPrChange>
      </w:pPr>
      <w:r w:rsidRPr="000418A2">
        <w:rPr>
          <w:color w:val="000000" w:themeColor="text1"/>
        </w:rPr>
        <w:t xml:space="preserve">García, D., &amp; Ortiz-Pulido, R. (2004). Patterns of resource tracking by avian frugivores at multiple spatial scales: Two case studies on discordance among scales. </w:t>
      </w:r>
      <w:r w:rsidRPr="000418A2">
        <w:rPr>
          <w:i/>
          <w:iCs/>
          <w:color w:val="000000" w:themeColor="text1"/>
        </w:rPr>
        <w:t>Ecography</w:t>
      </w:r>
      <w:r w:rsidRPr="000418A2">
        <w:rPr>
          <w:color w:val="000000" w:themeColor="text1"/>
        </w:rPr>
        <w:t xml:space="preserve">, </w:t>
      </w:r>
      <w:r w:rsidRPr="000418A2">
        <w:rPr>
          <w:i/>
          <w:iCs/>
          <w:color w:val="000000" w:themeColor="text1"/>
        </w:rPr>
        <w:t>27</w:t>
      </w:r>
      <w:r w:rsidRPr="000418A2">
        <w:rPr>
          <w:color w:val="000000" w:themeColor="text1"/>
        </w:rPr>
        <w:t>(2), 187–196. https://doi.org/10.1111/j.0906-7590.2004.03751.x</w:t>
      </w:r>
    </w:p>
    <w:p w14:paraId="518712B2" w14:textId="77777777" w:rsidR="005D1203" w:rsidRPr="000418A2" w:rsidRDefault="005D1203">
      <w:pPr>
        <w:pStyle w:val="Bibliography"/>
        <w:spacing w:line="360" w:lineRule="auto"/>
        <w:rPr>
          <w:color w:val="000000" w:themeColor="text1"/>
        </w:rPr>
        <w:pPrChange w:id="4190" w:author="Mason,David Steven" w:date="2023-02-17T14:13:00Z">
          <w:pPr>
            <w:pStyle w:val="Bibliography"/>
          </w:pPr>
        </w:pPrChange>
      </w:pPr>
      <w:r w:rsidRPr="000418A2">
        <w:rPr>
          <w:color w:val="000000" w:themeColor="text1"/>
        </w:rPr>
        <w:t xml:space="preserve">García, D., Zamora, R., &amp; Amico, G. C. (2011). The spatial scale of plant–animal interactions: Effects of resource availability and habitat structure. </w:t>
      </w:r>
      <w:r w:rsidRPr="000418A2">
        <w:rPr>
          <w:i/>
          <w:iCs/>
          <w:color w:val="000000" w:themeColor="text1"/>
        </w:rPr>
        <w:t>Ecological Monographs</w:t>
      </w:r>
      <w:r w:rsidRPr="000418A2">
        <w:rPr>
          <w:color w:val="000000" w:themeColor="text1"/>
        </w:rPr>
        <w:t xml:space="preserve">, </w:t>
      </w:r>
      <w:r w:rsidRPr="000418A2">
        <w:rPr>
          <w:i/>
          <w:iCs/>
          <w:color w:val="000000" w:themeColor="text1"/>
        </w:rPr>
        <w:t>81</w:t>
      </w:r>
      <w:r w:rsidRPr="000418A2">
        <w:rPr>
          <w:color w:val="000000" w:themeColor="text1"/>
        </w:rPr>
        <w:t>(1), 103–121. https://doi.org/10.1890/10-0470.1</w:t>
      </w:r>
    </w:p>
    <w:p w14:paraId="45E51659" w14:textId="77777777" w:rsidR="005D1203" w:rsidRPr="000418A2" w:rsidRDefault="005D1203">
      <w:pPr>
        <w:pStyle w:val="Bibliography"/>
        <w:spacing w:line="360" w:lineRule="auto"/>
        <w:rPr>
          <w:color w:val="000000" w:themeColor="text1"/>
        </w:rPr>
        <w:pPrChange w:id="4191" w:author="Mason,David Steven" w:date="2023-02-17T14:13:00Z">
          <w:pPr>
            <w:pStyle w:val="Bibliography"/>
          </w:pPr>
        </w:pPrChange>
      </w:pPr>
      <w:r w:rsidRPr="000418A2">
        <w:rPr>
          <w:color w:val="000000" w:themeColor="text1"/>
        </w:rPr>
        <w:t xml:space="preserve">Gleditsch, J. M., &amp; Carlo, T. A. (2011). Fruit quantity of invasive shrubs predicts the abundance of common native avian frugivores in central Pennsylvania. </w:t>
      </w:r>
      <w:r w:rsidRPr="000418A2">
        <w:rPr>
          <w:i/>
          <w:iCs/>
          <w:color w:val="000000" w:themeColor="text1"/>
        </w:rPr>
        <w:t>Diversity and Distributions</w:t>
      </w:r>
      <w:r w:rsidRPr="000418A2">
        <w:rPr>
          <w:color w:val="000000" w:themeColor="text1"/>
        </w:rPr>
        <w:t xml:space="preserve">, </w:t>
      </w:r>
      <w:r w:rsidRPr="000418A2">
        <w:rPr>
          <w:i/>
          <w:iCs/>
          <w:color w:val="000000" w:themeColor="text1"/>
        </w:rPr>
        <w:t>17</w:t>
      </w:r>
      <w:r w:rsidRPr="000418A2">
        <w:rPr>
          <w:color w:val="000000" w:themeColor="text1"/>
        </w:rPr>
        <w:t>(2), 244–253. https://doi.org/10.1111/j.1472-4642.2010.00733.x</w:t>
      </w:r>
    </w:p>
    <w:p w14:paraId="00972C74" w14:textId="77777777" w:rsidR="005D1203" w:rsidRPr="000418A2" w:rsidRDefault="005D1203">
      <w:pPr>
        <w:pStyle w:val="Bibliography"/>
        <w:spacing w:line="360" w:lineRule="auto"/>
        <w:rPr>
          <w:color w:val="000000" w:themeColor="text1"/>
        </w:rPr>
        <w:pPrChange w:id="4192" w:author="Mason,David Steven" w:date="2023-02-17T14:13:00Z">
          <w:pPr>
            <w:pStyle w:val="Bibliography"/>
          </w:pPr>
        </w:pPrChange>
      </w:pPr>
      <w:r w:rsidRPr="000418A2">
        <w:rPr>
          <w:color w:val="000000" w:themeColor="text1"/>
        </w:rPr>
        <w:t xml:space="preserve">Gleditsch, J. M., Hruska, A. M., &amp; Foster, J. T. (2017). Connecting Resource Tracking by Frugivores to Temporal Variation in Seed Dispersal Networks. </w:t>
      </w:r>
      <w:r w:rsidRPr="000418A2">
        <w:rPr>
          <w:i/>
          <w:iCs/>
          <w:color w:val="000000" w:themeColor="text1"/>
        </w:rPr>
        <w:t>Frontiers in Ecology and Evolution</w:t>
      </w:r>
      <w:r w:rsidRPr="000418A2">
        <w:rPr>
          <w:color w:val="000000" w:themeColor="text1"/>
        </w:rPr>
        <w:t xml:space="preserve">, </w:t>
      </w:r>
      <w:r w:rsidRPr="000418A2">
        <w:rPr>
          <w:i/>
          <w:iCs/>
          <w:color w:val="000000" w:themeColor="text1"/>
        </w:rPr>
        <w:t>5</w:t>
      </w:r>
      <w:r w:rsidRPr="000418A2">
        <w:rPr>
          <w:color w:val="000000" w:themeColor="text1"/>
        </w:rPr>
        <w:t>, 98. https://doi.org/10.3389/fevo.2017.00098</w:t>
      </w:r>
    </w:p>
    <w:p w14:paraId="429102A2" w14:textId="77777777" w:rsidR="005D1203" w:rsidRPr="000418A2" w:rsidRDefault="005D1203">
      <w:pPr>
        <w:pStyle w:val="Bibliography"/>
        <w:spacing w:line="360" w:lineRule="auto"/>
        <w:rPr>
          <w:color w:val="000000" w:themeColor="text1"/>
        </w:rPr>
        <w:pPrChange w:id="4193" w:author="Mason,David Steven" w:date="2023-02-17T14:13:00Z">
          <w:pPr>
            <w:pStyle w:val="Bibliography"/>
          </w:pPr>
        </w:pPrChange>
      </w:pPr>
      <w:r w:rsidRPr="000418A2">
        <w:rPr>
          <w:color w:val="000000" w:themeColor="text1"/>
        </w:rPr>
        <w:t xml:space="preserve">Gove, A. D., Majer, J. D., &amp; Dunn, R. R. (2007). A keystone ant species promotes seed dispersal in a “diffuse” mutualism. </w:t>
      </w:r>
      <w:r w:rsidRPr="000418A2">
        <w:rPr>
          <w:i/>
          <w:iCs/>
          <w:color w:val="000000" w:themeColor="text1"/>
        </w:rPr>
        <w:t>Oecologia</w:t>
      </w:r>
      <w:r w:rsidRPr="000418A2">
        <w:rPr>
          <w:color w:val="000000" w:themeColor="text1"/>
        </w:rPr>
        <w:t xml:space="preserve">, </w:t>
      </w:r>
      <w:r w:rsidRPr="000418A2">
        <w:rPr>
          <w:i/>
          <w:iCs/>
          <w:color w:val="000000" w:themeColor="text1"/>
        </w:rPr>
        <w:t>153</w:t>
      </w:r>
      <w:r w:rsidRPr="000418A2">
        <w:rPr>
          <w:color w:val="000000" w:themeColor="text1"/>
        </w:rPr>
        <w:t>(3), 687–697. https://doi.org/10.1007/s00442-007-0756-5</w:t>
      </w:r>
    </w:p>
    <w:p w14:paraId="1AF64EE2" w14:textId="275EF867" w:rsidR="00385492" w:rsidRPr="000418A2" w:rsidRDefault="00385492">
      <w:pPr>
        <w:spacing w:line="360" w:lineRule="auto"/>
        <w:rPr>
          <w:ins w:id="4194" w:author="Mason,David Steven" w:date="2023-02-11T20:47:00Z"/>
          <w:color w:val="000000" w:themeColor="text1"/>
          <w:lang w:val="en-GB"/>
          <w:rPrChange w:id="4195" w:author="Mason,David Steven" w:date="2023-02-15T15:56:00Z">
            <w:rPr>
              <w:ins w:id="4196" w:author="Mason,David Steven" w:date="2023-02-11T20:47:00Z"/>
            </w:rPr>
          </w:rPrChange>
        </w:rPr>
        <w:pPrChange w:id="4197" w:author="Mason,David Steven" w:date="2023-02-17T14:13:00Z">
          <w:pPr>
            <w:pStyle w:val="Bibliography"/>
          </w:pPr>
        </w:pPrChange>
      </w:pPr>
      <w:ins w:id="4198" w:author="Mason,David Steven" w:date="2023-02-11T20:47:00Z">
        <w:r w:rsidRPr="000418A2">
          <w:rPr>
            <w:color w:val="000000" w:themeColor="text1"/>
            <w:lang w:val="en-GB"/>
          </w:rPr>
          <w:t xml:space="preserve">Green, A. J., Baltzinger, C., &amp; Lovas-Kiss, A. (2022) Plant dispersal syndromes are unreliable, </w:t>
        </w:r>
        <w:r w:rsidRPr="000418A2">
          <w:rPr>
            <w:color w:val="000000" w:themeColor="text1"/>
          </w:rPr>
          <w:tab/>
        </w:r>
        <w:r w:rsidRPr="000418A2">
          <w:rPr>
            <w:color w:val="000000" w:themeColor="text1"/>
            <w:lang w:val="en-GB"/>
          </w:rPr>
          <w:t xml:space="preserve">especially for predicting zoochory and long-distance dispersal. </w:t>
        </w:r>
        <w:r w:rsidRPr="000418A2">
          <w:rPr>
            <w:i/>
            <w:iCs/>
            <w:color w:val="000000" w:themeColor="text1"/>
            <w:lang w:val="en-GB"/>
          </w:rPr>
          <w:t xml:space="preserve">Oikos, </w:t>
        </w:r>
        <w:r w:rsidRPr="000418A2">
          <w:rPr>
            <w:color w:val="000000" w:themeColor="text1"/>
            <w:lang w:val="en-GB"/>
          </w:rPr>
          <w:t xml:space="preserve">2022(2).  </w:t>
        </w:r>
        <w:r w:rsidRPr="000418A2">
          <w:rPr>
            <w:color w:val="000000" w:themeColor="text1"/>
          </w:rPr>
          <w:tab/>
        </w:r>
        <w:r w:rsidRPr="000418A2">
          <w:rPr>
            <w:color w:val="000000" w:themeColor="text1"/>
            <w:lang w:val="en-GB"/>
          </w:rPr>
          <w:t xml:space="preserve">            </w:t>
        </w:r>
        <w:r w:rsidRPr="000418A2">
          <w:rPr>
            <w:color w:val="000000" w:themeColor="text1"/>
          </w:rPr>
          <w:tab/>
        </w:r>
        <w:r w:rsidRPr="000418A2">
          <w:rPr>
            <w:color w:val="000000" w:themeColor="text1"/>
            <w:lang w:val="en-GB"/>
          </w:rPr>
          <w:fldChar w:fldCharType="begin"/>
        </w:r>
        <w:r w:rsidRPr="000418A2">
          <w:rPr>
            <w:color w:val="000000" w:themeColor="text1"/>
            <w:lang w:val="en-GB"/>
          </w:rPr>
          <w:instrText xml:space="preserve"> HYPERLINK "https://doi.org/10.1111/oik.08327" </w:instrText>
        </w:r>
        <w:r w:rsidRPr="000418A2">
          <w:rPr>
            <w:color w:val="000000" w:themeColor="text1"/>
            <w:lang w:val="en-GB"/>
          </w:rPr>
        </w:r>
        <w:r w:rsidRPr="000418A2">
          <w:rPr>
            <w:color w:val="000000" w:themeColor="text1"/>
            <w:lang w:val="en-GB"/>
          </w:rPr>
          <w:fldChar w:fldCharType="separate"/>
        </w:r>
        <w:r w:rsidRPr="000418A2">
          <w:rPr>
            <w:rStyle w:val="Hyperlink"/>
            <w:color w:val="000000" w:themeColor="text1"/>
            <w:lang w:val="en-GB"/>
          </w:rPr>
          <w:t>https://doi.org/10.1111/oik.08327</w:t>
        </w:r>
        <w:r w:rsidRPr="000418A2">
          <w:rPr>
            <w:color w:val="000000" w:themeColor="text1"/>
            <w:lang w:val="en-GB"/>
          </w:rPr>
          <w:fldChar w:fldCharType="end"/>
        </w:r>
        <w:r w:rsidRPr="000418A2">
          <w:rPr>
            <w:color w:val="000000" w:themeColor="text1"/>
            <w:lang w:val="en-GB"/>
          </w:rPr>
          <w:t xml:space="preserve"> </w:t>
        </w:r>
      </w:ins>
    </w:p>
    <w:p w14:paraId="2403AA17" w14:textId="508777DE" w:rsidR="00765901" w:rsidRPr="000418A2" w:rsidDel="00765901" w:rsidRDefault="00765901">
      <w:pPr>
        <w:pStyle w:val="Bibliography"/>
        <w:spacing w:line="360" w:lineRule="auto"/>
        <w:rPr>
          <w:del w:id="4199" w:author="Mason,David Steven" w:date="2023-02-11T20:52:00Z"/>
          <w:color w:val="000000" w:themeColor="text1"/>
        </w:rPr>
        <w:pPrChange w:id="4200" w:author="Mason,David Steven" w:date="2023-02-17T14:13:00Z">
          <w:pPr>
            <w:pStyle w:val="Bibliography"/>
          </w:pPr>
        </w:pPrChange>
      </w:pPr>
      <w:proofErr w:type="spellStart"/>
      <w:ins w:id="4201" w:author="Mason,David Steven" w:date="2023-02-11T20:51:00Z">
        <w:r w:rsidRPr="000418A2">
          <w:rPr>
            <w:color w:val="000000" w:themeColor="text1"/>
          </w:rPr>
          <w:lastRenderedPageBreak/>
          <w:t>Hartig</w:t>
        </w:r>
        <w:proofErr w:type="spellEnd"/>
        <w:r w:rsidRPr="000418A2">
          <w:rPr>
            <w:color w:val="000000" w:themeColor="text1"/>
          </w:rPr>
          <w:t xml:space="preserve"> F (2022). _DHARMa: Residual Diagnostics for Hierarchical (Multi-Level / Mixed) Regression Models_. R package version 0.4.6, &lt;https://CRAN.R-project.org/package=DHARMa&gt;.</w:t>
        </w:r>
      </w:ins>
    </w:p>
    <w:p w14:paraId="0687A665" w14:textId="77777777" w:rsidR="00765901" w:rsidRPr="000418A2" w:rsidRDefault="00765901">
      <w:pPr>
        <w:pStyle w:val="Bibliography"/>
        <w:spacing w:line="360" w:lineRule="auto"/>
        <w:rPr>
          <w:ins w:id="4202" w:author="Mason,David Steven" w:date="2023-02-11T20:52:00Z"/>
          <w:color w:val="000000" w:themeColor="text1"/>
        </w:rPr>
        <w:pPrChange w:id="4203" w:author="Mason,David Steven" w:date="2023-02-17T14:13:00Z">
          <w:pPr>
            <w:pStyle w:val="Bibliography"/>
          </w:pPr>
        </w:pPrChange>
      </w:pPr>
    </w:p>
    <w:p w14:paraId="29CFCAB8" w14:textId="3B348091" w:rsidR="009500A3" w:rsidRPr="000418A2" w:rsidRDefault="005D1203">
      <w:pPr>
        <w:pStyle w:val="Bibliography"/>
        <w:spacing w:line="360" w:lineRule="auto"/>
        <w:rPr>
          <w:color w:val="000000" w:themeColor="text1"/>
        </w:rPr>
        <w:pPrChange w:id="4204" w:author="Mason,David Steven" w:date="2023-02-27T10:56:00Z">
          <w:pPr>
            <w:pStyle w:val="Bibliography"/>
          </w:pPr>
        </w:pPrChange>
      </w:pPr>
      <w:del w:id="4205" w:author="Mason,David Steven" w:date="2023-02-27T15:30:00Z">
        <w:r w:rsidRPr="000418A2" w:rsidDel="004E6272">
          <w:rPr>
            <w:color w:val="000000" w:themeColor="text1"/>
          </w:rPr>
          <w:delText xml:space="preserve">Hempson, G. P., Archibald, S., &amp; Bond, W. J. (2017). The consequences of replacing wildlife with livestock in Africa. </w:delText>
        </w:r>
        <w:r w:rsidRPr="000418A2" w:rsidDel="004E6272">
          <w:rPr>
            <w:i/>
            <w:iCs/>
            <w:color w:val="000000" w:themeColor="text1"/>
          </w:rPr>
          <w:delText>Scientific Reports</w:delText>
        </w:r>
        <w:r w:rsidRPr="000418A2" w:rsidDel="004E6272">
          <w:rPr>
            <w:color w:val="000000" w:themeColor="text1"/>
          </w:rPr>
          <w:delText xml:space="preserve">, </w:delText>
        </w:r>
        <w:r w:rsidRPr="000418A2" w:rsidDel="004E6272">
          <w:rPr>
            <w:i/>
            <w:iCs/>
            <w:color w:val="000000" w:themeColor="text1"/>
          </w:rPr>
          <w:delText>7</w:delText>
        </w:r>
        <w:r w:rsidRPr="000418A2" w:rsidDel="004E6272">
          <w:rPr>
            <w:color w:val="000000" w:themeColor="text1"/>
          </w:rPr>
          <w:delText>(1), 17196. https://doi.org/10.1038/s41598-017-17348-4</w:delText>
        </w:r>
      </w:del>
      <w:ins w:id="4206" w:author="Mason,David Steven" w:date="2023-02-27T10:52:00Z">
        <w:r w:rsidR="009500A3" w:rsidRPr="000418A2">
          <w:rPr>
            <w:color w:val="000000" w:themeColor="text1"/>
          </w:rPr>
          <w:t xml:space="preserve">Herrera, J. M. (1985). </w:t>
        </w:r>
      </w:ins>
      <w:ins w:id="4207" w:author="Mason,David Steven" w:date="2023-02-27T10:53:00Z">
        <w:r w:rsidR="009500A3" w:rsidRPr="000418A2">
          <w:rPr>
            <w:color w:val="000000" w:themeColor="text1"/>
          </w:rPr>
          <w:t xml:space="preserve">Habitat-consumer interactions in frugivorous birds. In M. L. Cody (Ed.), </w:t>
        </w:r>
        <w:r w:rsidR="009500A3" w:rsidRPr="000418A2">
          <w:rPr>
            <w:i/>
            <w:iCs/>
            <w:color w:val="000000" w:themeColor="text1"/>
            <w:rPrChange w:id="4208" w:author="Mason,David Steven" w:date="2023-02-27T10:56:00Z">
              <w:rPr/>
            </w:rPrChange>
          </w:rPr>
          <w:t>Hab</w:t>
        </w:r>
      </w:ins>
      <w:ins w:id="4209" w:author="Mason,David Steven" w:date="2023-02-27T10:54:00Z">
        <w:r w:rsidR="009500A3" w:rsidRPr="000418A2">
          <w:rPr>
            <w:i/>
            <w:iCs/>
            <w:color w:val="000000" w:themeColor="text1"/>
            <w:rPrChange w:id="4210" w:author="Mason,David Steven" w:date="2023-02-27T10:56:00Z">
              <w:rPr/>
            </w:rPrChange>
          </w:rPr>
          <w:t>itat Selection in Birds</w:t>
        </w:r>
        <w:r w:rsidR="009500A3" w:rsidRPr="000418A2">
          <w:rPr>
            <w:color w:val="000000" w:themeColor="text1"/>
          </w:rPr>
          <w:t xml:space="preserve"> (pp. 341–365)</w:t>
        </w:r>
      </w:ins>
      <w:ins w:id="4211" w:author="Mason,David Steven" w:date="2023-02-27T10:55:00Z">
        <w:r w:rsidR="009500A3" w:rsidRPr="000418A2">
          <w:rPr>
            <w:color w:val="000000" w:themeColor="text1"/>
          </w:rPr>
          <w:t>.</w:t>
        </w:r>
      </w:ins>
      <w:ins w:id="4212" w:author="Mason,David Steven" w:date="2023-02-27T10:54:00Z">
        <w:r w:rsidR="009500A3" w:rsidRPr="000418A2">
          <w:rPr>
            <w:color w:val="000000" w:themeColor="text1"/>
          </w:rPr>
          <w:t xml:space="preserve"> </w:t>
        </w:r>
      </w:ins>
      <w:ins w:id="4213" w:author="Mason,David Steven" w:date="2023-02-27T10:55:00Z">
        <w:r w:rsidR="009500A3" w:rsidRPr="000418A2">
          <w:rPr>
            <w:color w:val="000000" w:themeColor="text1"/>
          </w:rPr>
          <w:t>Academic Press.</w:t>
        </w:r>
      </w:ins>
      <w:ins w:id="4214" w:author="Mason,David Steven" w:date="2023-02-27T10:54:00Z">
        <w:r w:rsidR="009500A3" w:rsidRPr="000418A2">
          <w:rPr>
            <w:color w:val="000000" w:themeColor="text1"/>
          </w:rPr>
          <w:t xml:space="preserve"> </w:t>
        </w:r>
      </w:ins>
    </w:p>
    <w:p w14:paraId="54192758" w14:textId="2DD52728" w:rsidR="005D1203" w:rsidRPr="000418A2" w:rsidDel="00504152" w:rsidRDefault="005D1203">
      <w:pPr>
        <w:pStyle w:val="Bibliography"/>
        <w:spacing w:line="360" w:lineRule="auto"/>
        <w:rPr>
          <w:del w:id="4215" w:author="Mason,David Steven" w:date="2023-02-24T11:06:00Z"/>
          <w:color w:val="000000" w:themeColor="text1"/>
        </w:rPr>
        <w:pPrChange w:id="4216" w:author="Mason,David Steven" w:date="2023-02-17T14:13:00Z">
          <w:pPr>
            <w:pStyle w:val="Bibliography"/>
          </w:pPr>
        </w:pPrChange>
      </w:pPr>
      <w:del w:id="4217" w:author="Mason,David Steven" w:date="2023-02-24T11:06:00Z">
        <w:r w:rsidRPr="000418A2" w:rsidDel="00504152">
          <w:rPr>
            <w:color w:val="000000" w:themeColor="text1"/>
          </w:rPr>
          <w:delText xml:space="preserve">Herrera, C. M. (1985). Determinants of Plant-Animal Coevolution: The Case of Mutualistic Dispersal of Seeds by Vertebrates. </w:delText>
        </w:r>
        <w:r w:rsidRPr="000418A2" w:rsidDel="00504152">
          <w:rPr>
            <w:i/>
            <w:iCs/>
            <w:color w:val="000000" w:themeColor="text1"/>
          </w:rPr>
          <w:delText>Oikos</w:delText>
        </w:r>
        <w:r w:rsidRPr="000418A2" w:rsidDel="00504152">
          <w:rPr>
            <w:color w:val="000000" w:themeColor="text1"/>
          </w:rPr>
          <w:delText xml:space="preserve">, </w:delText>
        </w:r>
        <w:r w:rsidRPr="000418A2" w:rsidDel="00504152">
          <w:rPr>
            <w:i/>
            <w:iCs/>
            <w:color w:val="000000" w:themeColor="text1"/>
          </w:rPr>
          <w:delText>44</w:delText>
        </w:r>
        <w:r w:rsidRPr="000418A2" w:rsidDel="00504152">
          <w:rPr>
            <w:color w:val="000000" w:themeColor="text1"/>
          </w:rPr>
          <w:delText>(1), 132–141. https://doi.org/10.2307/3544054</w:delText>
        </w:r>
      </w:del>
    </w:p>
    <w:p w14:paraId="64074A29" w14:textId="22A7CB0D" w:rsidR="005D1203" w:rsidRPr="000418A2" w:rsidRDefault="005D1203">
      <w:pPr>
        <w:pStyle w:val="Bibliography"/>
        <w:spacing w:line="360" w:lineRule="auto"/>
        <w:rPr>
          <w:ins w:id="4218" w:author="Mason,David Steven" w:date="2023-02-26T19:08:00Z"/>
          <w:color w:val="000000" w:themeColor="text1"/>
        </w:rPr>
      </w:pPr>
      <w:r w:rsidRPr="000418A2">
        <w:rPr>
          <w:color w:val="000000" w:themeColor="text1"/>
        </w:rPr>
        <w:t xml:space="preserve">Herrera, J. M., Morales, J. M., &amp; García, D. (2011). Differential effects of fruit availability and habitat cover for frugivore-mediated seed dispersal in a heterogeneous landscape. </w:t>
      </w:r>
      <w:r w:rsidRPr="000418A2">
        <w:rPr>
          <w:i/>
          <w:iCs/>
          <w:color w:val="000000" w:themeColor="text1"/>
        </w:rPr>
        <w:t>Journal of Ecology</w:t>
      </w:r>
      <w:r w:rsidRPr="000418A2">
        <w:rPr>
          <w:color w:val="000000" w:themeColor="text1"/>
        </w:rPr>
        <w:t xml:space="preserve">, </w:t>
      </w:r>
      <w:r w:rsidRPr="000418A2">
        <w:rPr>
          <w:i/>
          <w:iCs/>
          <w:color w:val="000000" w:themeColor="text1"/>
        </w:rPr>
        <w:t>99</w:t>
      </w:r>
      <w:r w:rsidRPr="000418A2">
        <w:rPr>
          <w:color w:val="000000" w:themeColor="text1"/>
        </w:rPr>
        <w:t>(5), 1100–1107. https://doi.org/10.1111/j.1365-2745.2011.01861.x</w:t>
      </w:r>
    </w:p>
    <w:p w14:paraId="1A257217" w14:textId="7B3B85E1" w:rsidR="009540AD" w:rsidRPr="000418A2" w:rsidRDefault="009540AD">
      <w:pPr>
        <w:pStyle w:val="Bibliography"/>
        <w:spacing w:line="360" w:lineRule="auto"/>
        <w:rPr>
          <w:color w:val="000000" w:themeColor="text1"/>
        </w:rPr>
        <w:pPrChange w:id="4219" w:author="Mason,David Steven" w:date="2023-02-26T19:09:00Z">
          <w:pPr>
            <w:pStyle w:val="Bibliography"/>
          </w:pPr>
        </w:pPrChange>
      </w:pPr>
      <w:ins w:id="4220" w:author="Mason,David Steven" w:date="2023-02-26T19:08:00Z">
        <w:r w:rsidRPr="000418A2">
          <w:rPr>
            <w:color w:val="000000" w:themeColor="text1"/>
          </w:rPr>
          <w:t xml:space="preserve">Holl, K. D. (1998). Do bird perching structures elevate seed rain and seedling establishment in abandoned tropical pasture?. </w:t>
        </w:r>
        <w:r w:rsidRPr="000418A2">
          <w:rPr>
            <w:i/>
            <w:iCs/>
            <w:color w:val="000000" w:themeColor="text1"/>
            <w:rPrChange w:id="4221" w:author="Mason,David Steven" w:date="2023-02-26T19:09:00Z">
              <w:rPr/>
            </w:rPrChange>
          </w:rPr>
          <w:t>Restoration Ecology</w:t>
        </w:r>
        <w:r w:rsidRPr="000418A2">
          <w:rPr>
            <w:color w:val="000000" w:themeColor="text1"/>
          </w:rPr>
          <w:t xml:space="preserve">, </w:t>
        </w:r>
        <w:r w:rsidRPr="000418A2">
          <w:rPr>
            <w:i/>
            <w:iCs/>
            <w:color w:val="000000" w:themeColor="text1"/>
            <w:rPrChange w:id="4222" w:author="Mason,David Steven" w:date="2023-02-26T19:09:00Z">
              <w:rPr/>
            </w:rPrChange>
          </w:rPr>
          <w:t>6</w:t>
        </w:r>
        <w:r w:rsidRPr="000418A2">
          <w:rPr>
            <w:color w:val="000000" w:themeColor="text1"/>
          </w:rPr>
          <w:t>(3), 253</w:t>
        </w:r>
      </w:ins>
      <w:ins w:id="4223" w:author="Mason,David Steven" w:date="2023-02-26T19:09:00Z">
        <w:r w:rsidRPr="000418A2">
          <w:rPr>
            <w:color w:val="000000" w:themeColor="text1"/>
          </w:rPr>
          <w:t>–</w:t>
        </w:r>
      </w:ins>
      <w:ins w:id="4224" w:author="Mason,David Steven" w:date="2023-02-26T19:08:00Z">
        <w:r w:rsidRPr="000418A2">
          <w:rPr>
            <w:color w:val="000000" w:themeColor="text1"/>
          </w:rPr>
          <w:t>261</w:t>
        </w:r>
      </w:ins>
    </w:p>
    <w:p w14:paraId="06B4F604" w14:textId="58BFF489" w:rsidR="005D1203" w:rsidRPr="000418A2" w:rsidDel="00C40902" w:rsidRDefault="005D1203">
      <w:pPr>
        <w:pStyle w:val="Bibliography"/>
        <w:spacing w:line="360" w:lineRule="auto"/>
        <w:rPr>
          <w:del w:id="4225" w:author="Mason,David Steven" w:date="2023-02-27T16:35:00Z"/>
          <w:color w:val="000000" w:themeColor="text1"/>
        </w:rPr>
        <w:pPrChange w:id="4226" w:author="Mason,David Steven" w:date="2023-02-17T14:13:00Z">
          <w:pPr>
            <w:pStyle w:val="Bibliography"/>
          </w:pPr>
        </w:pPrChange>
      </w:pPr>
      <w:del w:id="4227" w:author="Mason,David Steven" w:date="2023-02-27T16:35:00Z">
        <w:r w:rsidRPr="000418A2" w:rsidDel="00C40902">
          <w:rPr>
            <w:color w:val="000000" w:themeColor="text1"/>
          </w:rPr>
          <w:delText xml:space="preserve">Howe, H. F., &amp; Miriti, M. N. (2004). When Seed Dispersal Matters. </w:delText>
        </w:r>
        <w:r w:rsidRPr="000418A2" w:rsidDel="00C40902">
          <w:rPr>
            <w:i/>
            <w:iCs/>
            <w:color w:val="000000" w:themeColor="text1"/>
          </w:rPr>
          <w:delText>BioScience</w:delText>
        </w:r>
        <w:r w:rsidRPr="000418A2" w:rsidDel="00C40902">
          <w:rPr>
            <w:color w:val="000000" w:themeColor="text1"/>
          </w:rPr>
          <w:delText xml:space="preserve">, </w:delText>
        </w:r>
        <w:r w:rsidRPr="000418A2" w:rsidDel="00C40902">
          <w:rPr>
            <w:i/>
            <w:iCs/>
            <w:color w:val="000000" w:themeColor="text1"/>
          </w:rPr>
          <w:delText>54</w:delText>
        </w:r>
        <w:r w:rsidRPr="000418A2" w:rsidDel="00C40902">
          <w:rPr>
            <w:color w:val="000000" w:themeColor="text1"/>
          </w:rPr>
          <w:delText>(7), 651–660. https://doi.org/10.1641/0006-3568(2004)054[0651:WSDM]2.0.CO;2</w:delText>
        </w:r>
      </w:del>
    </w:p>
    <w:p w14:paraId="1255B57C" w14:textId="77777777" w:rsidR="00765901" w:rsidRPr="000418A2" w:rsidRDefault="00765901">
      <w:pPr>
        <w:spacing w:line="360" w:lineRule="auto"/>
        <w:rPr>
          <w:ins w:id="4228" w:author="Mason,David Steven" w:date="2023-02-11T20:49:00Z"/>
          <w:color w:val="000000" w:themeColor="text1"/>
          <w:lang w:val="en-GB"/>
        </w:rPr>
        <w:pPrChange w:id="4229" w:author="Mason,David Steven" w:date="2023-02-17T14:13:00Z">
          <w:pPr>
            <w:spacing w:line="480" w:lineRule="auto"/>
          </w:pPr>
        </w:pPrChange>
      </w:pPr>
      <w:ins w:id="4230" w:author="Mason,David Steven" w:date="2023-02-11T20:49:00Z">
        <w:r w:rsidRPr="000418A2">
          <w:rPr>
            <w:color w:val="000000" w:themeColor="text1"/>
            <w:lang w:val="en-GB"/>
          </w:rPr>
          <w:t xml:space="preserve">Jackman, S. (2020). pscl: Classes and Methods for R Developed in the Political Science </w:t>
        </w:r>
      </w:ins>
    </w:p>
    <w:p w14:paraId="5FD262D3" w14:textId="6097C85A" w:rsidR="00765901" w:rsidRPr="000418A2" w:rsidRDefault="00765901">
      <w:pPr>
        <w:spacing w:line="360" w:lineRule="auto"/>
        <w:ind w:left="720"/>
        <w:rPr>
          <w:ins w:id="4231" w:author="Mason,David Steven" w:date="2023-02-11T20:49:00Z"/>
          <w:color w:val="000000" w:themeColor="text1"/>
          <w:lang w:val="en-GB"/>
          <w:rPrChange w:id="4232" w:author="Mason,David Steven" w:date="2023-02-15T15:56:00Z">
            <w:rPr>
              <w:ins w:id="4233" w:author="Mason,David Steven" w:date="2023-02-11T20:49:00Z"/>
            </w:rPr>
          </w:rPrChange>
        </w:rPr>
        <w:pPrChange w:id="4234" w:author="Mason,David Steven" w:date="2023-02-17T14:13:00Z">
          <w:pPr>
            <w:pStyle w:val="Bibliography"/>
          </w:pPr>
        </w:pPrChange>
      </w:pPr>
      <w:ins w:id="4235" w:author="Mason,David Steven" w:date="2023-02-11T20:49:00Z">
        <w:r w:rsidRPr="000418A2">
          <w:rPr>
            <w:color w:val="000000" w:themeColor="text1"/>
            <w:lang w:val="en-GB"/>
          </w:rPr>
          <w:t>Computational Laboratory. United States Studies Centre, University of Sydney. Sydney, New South Wales, Australia. R package version 1.5.5. URL https://github.com/atahk/pscl/</w:t>
        </w:r>
      </w:ins>
    </w:p>
    <w:p w14:paraId="674EB93D" w14:textId="660819CB" w:rsidR="005D1203" w:rsidRPr="000418A2" w:rsidRDefault="005D1203">
      <w:pPr>
        <w:pStyle w:val="Bibliography"/>
        <w:spacing w:line="360" w:lineRule="auto"/>
        <w:rPr>
          <w:color w:val="000000" w:themeColor="text1"/>
        </w:rPr>
        <w:pPrChange w:id="4236" w:author="Mason,David Steven" w:date="2023-02-17T14:13:00Z">
          <w:pPr>
            <w:pStyle w:val="Bibliography"/>
          </w:pPr>
        </w:pPrChange>
      </w:pPr>
      <w:r w:rsidRPr="000418A2">
        <w:rPr>
          <w:color w:val="000000" w:themeColor="text1"/>
        </w:rPr>
        <w:t xml:space="preserve">Johnson, R. A., Willson, M. F., Thompson, J. N., &amp; Bertin, R. I. (1985). Nutritional Values of Wild Fruits and Consumption by Migrant Frugivorous Birds. </w:t>
      </w:r>
      <w:r w:rsidRPr="000418A2">
        <w:rPr>
          <w:i/>
          <w:iCs/>
          <w:color w:val="000000" w:themeColor="text1"/>
        </w:rPr>
        <w:t>Ecology</w:t>
      </w:r>
      <w:r w:rsidRPr="000418A2">
        <w:rPr>
          <w:color w:val="000000" w:themeColor="text1"/>
        </w:rPr>
        <w:t xml:space="preserve">, </w:t>
      </w:r>
      <w:r w:rsidRPr="000418A2">
        <w:rPr>
          <w:i/>
          <w:iCs/>
          <w:color w:val="000000" w:themeColor="text1"/>
        </w:rPr>
        <w:t>66</w:t>
      </w:r>
      <w:r w:rsidRPr="000418A2">
        <w:rPr>
          <w:color w:val="000000" w:themeColor="text1"/>
        </w:rPr>
        <w:t>(3), 819–827. https://doi.org/10.2307/1940543</w:t>
      </w:r>
    </w:p>
    <w:p w14:paraId="5225456E" w14:textId="72AB0F12" w:rsidR="005D1203" w:rsidRPr="000418A2" w:rsidRDefault="005D1203">
      <w:pPr>
        <w:pStyle w:val="Bibliography"/>
        <w:spacing w:line="360" w:lineRule="auto"/>
        <w:rPr>
          <w:ins w:id="4237" w:author="Mason,David Steven" w:date="2023-02-26T13:36:00Z"/>
          <w:color w:val="000000" w:themeColor="text1"/>
        </w:rPr>
      </w:pPr>
      <w:r w:rsidRPr="000418A2">
        <w:rPr>
          <w:color w:val="000000" w:themeColor="text1"/>
        </w:rPr>
        <w:t xml:space="preserve">Jongejans, E., Skarpaas, O., Ferrari, M. J., Long, E. S., Dauer, J. T., Schwarz, C. M., Rauschert, E. S. J., Jabbour, R., Mortensen, D. A., Isard, S. A., Lieb, D. A., Sezen, Z., Hulting, A. G., &amp; Shea, K. (2015). A unifying gravity framework for dispersal. </w:t>
      </w:r>
      <w:r w:rsidRPr="000418A2">
        <w:rPr>
          <w:i/>
          <w:iCs/>
          <w:color w:val="000000" w:themeColor="text1"/>
        </w:rPr>
        <w:t>Theoretical Ecology</w:t>
      </w:r>
      <w:r w:rsidRPr="000418A2">
        <w:rPr>
          <w:color w:val="000000" w:themeColor="text1"/>
        </w:rPr>
        <w:t xml:space="preserve">, </w:t>
      </w:r>
      <w:r w:rsidRPr="000418A2">
        <w:rPr>
          <w:i/>
          <w:iCs/>
          <w:color w:val="000000" w:themeColor="text1"/>
        </w:rPr>
        <w:t>8</w:t>
      </w:r>
      <w:r w:rsidRPr="000418A2">
        <w:rPr>
          <w:color w:val="000000" w:themeColor="text1"/>
        </w:rPr>
        <w:t>(2), 207–223. https://doi.org/10.1007/s12080-014-0245-5</w:t>
      </w:r>
    </w:p>
    <w:p w14:paraId="276E0E11" w14:textId="62B8BC01" w:rsidR="00496C54" w:rsidRPr="000418A2" w:rsidRDefault="00496C54">
      <w:pPr>
        <w:pStyle w:val="Bibliography"/>
        <w:spacing w:line="360" w:lineRule="auto"/>
        <w:rPr>
          <w:ins w:id="4238" w:author="Mason,David Steven" w:date="2023-02-27T10:43:00Z"/>
          <w:color w:val="000000" w:themeColor="text1"/>
        </w:rPr>
      </w:pPr>
      <w:ins w:id="4239" w:author="Mason,David Steven" w:date="2023-02-26T13:36:00Z">
        <w:r w:rsidRPr="000418A2">
          <w:rPr>
            <w:color w:val="000000" w:themeColor="text1"/>
          </w:rPr>
          <w:t xml:space="preserve">Jordano, P. (2016). Chasing ecological interactions. </w:t>
        </w:r>
        <w:r w:rsidRPr="000418A2">
          <w:rPr>
            <w:i/>
            <w:iCs/>
            <w:color w:val="000000" w:themeColor="text1"/>
          </w:rPr>
          <w:t>PLoS Biology</w:t>
        </w:r>
        <w:r w:rsidRPr="000418A2">
          <w:rPr>
            <w:color w:val="000000" w:themeColor="text1"/>
          </w:rPr>
          <w:t xml:space="preserve">, </w:t>
        </w:r>
        <w:r w:rsidRPr="000418A2">
          <w:rPr>
            <w:i/>
            <w:iCs/>
            <w:color w:val="000000" w:themeColor="text1"/>
          </w:rPr>
          <w:t>14</w:t>
        </w:r>
        <w:r w:rsidRPr="000418A2">
          <w:rPr>
            <w:color w:val="000000" w:themeColor="text1"/>
          </w:rPr>
          <w:t>(9), e1002559</w:t>
        </w:r>
      </w:ins>
    </w:p>
    <w:p w14:paraId="64116082" w14:textId="056B4298" w:rsidR="00D74791" w:rsidRPr="000418A2" w:rsidDel="00B70C2E" w:rsidRDefault="00D74791">
      <w:pPr>
        <w:pStyle w:val="Bibliography"/>
        <w:spacing w:line="360" w:lineRule="auto"/>
        <w:rPr>
          <w:del w:id="4240" w:author="Mason,David Steven" w:date="2023-02-28T12:44:00Z"/>
          <w:color w:val="000000" w:themeColor="text1"/>
        </w:rPr>
        <w:pPrChange w:id="4241" w:author="Mason,David Steven" w:date="2023-02-27T10:44:00Z">
          <w:pPr>
            <w:pStyle w:val="Bibliography"/>
          </w:pPr>
        </w:pPrChange>
      </w:pPr>
    </w:p>
    <w:p w14:paraId="7AE578DB" w14:textId="28F8CBC9" w:rsidR="005D1203" w:rsidRPr="000418A2" w:rsidRDefault="005D1203">
      <w:pPr>
        <w:pStyle w:val="Bibliography"/>
        <w:spacing w:line="360" w:lineRule="auto"/>
        <w:rPr>
          <w:color w:val="000000" w:themeColor="text1"/>
        </w:rPr>
        <w:pPrChange w:id="4242" w:author="Mason,David Steven" w:date="2023-02-17T14:13:00Z">
          <w:pPr>
            <w:pStyle w:val="Bibliography"/>
          </w:pPr>
        </w:pPrChange>
      </w:pPr>
      <w:r w:rsidRPr="000418A2">
        <w:rPr>
          <w:color w:val="000000" w:themeColor="text1"/>
        </w:rPr>
        <w:t xml:space="preserve">Jordano, P., García, C., Godoy, J. A., &amp; García-Castaño, J. L. (2007). Differential contribution of frugivores to complex seed dispersal patterns. </w:t>
      </w:r>
      <w:r w:rsidRPr="000418A2">
        <w:rPr>
          <w:i/>
          <w:iCs/>
          <w:color w:val="000000" w:themeColor="text1"/>
        </w:rPr>
        <w:t>Proceedings of the National Academy of Sciences</w:t>
      </w:r>
      <w:r w:rsidRPr="000418A2">
        <w:rPr>
          <w:color w:val="000000" w:themeColor="text1"/>
        </w:rPr>
        <w:t xml:space="preserve">, </w:t>
      </w:r>
      <w:r w:rsidRPr="000418A2">
        <w:rPr>
          <w:i/>
          <w:iCs/>
          <w:color w:val="000000" w:themeColor="text1"/>
        </w:rPr>
        <w:t>104</w:t>
      </w:r>
      <w:r w:rsidRPr="000418A2">
        <w:rPr>
          <w:color w:val="000000" w:themeColor="text1"/>
        </w:rPr>
        <w:t>(9), 3278–3282. https://doi.org/10.1073/pnas.0606793104</w:t>
      </w:r>
    </w:p>
    <w:p w14:paraId="7EE67F8F" w14:textId="77777777" w:rsidR="00B70C2E" w:rsidRPr="000418A2" w:rsidRDefault="00B70C2E" w:rsidP="00B70C2E">
      <w:pPr>
        <w:pStyle w:val="Bibliography"/>
        <w:spacing w:line="360" w:lineRule="auto"/>
        <w:rPr>
          <w:ins w:id="4243" w:author="Mason,David Steven" w:date="2023-02-28T12:44:00Z"/>
          <w:color w:val="000000" w:themeColor="text1"/>
        </w:rPr>
      </w:pPr>
      <w:ins w:id="4244" w:author="Mason,David Steven" w:date="2023-02-28T12:44:00Z">
        <w:r w:rsidRPr="000418A2">
          <w:rPr>
            <w:color w:val="000000" w:themeColor="text1"/>
          </w:rPr>
          <w:t xml:space="preserve">Kissling, W. D., Rahbek, C., &amp; Böhning-Gaese, K. (2007). Food plant diversity as broad-scale determinant of avian frugivore richness. </w:t>
        </w:r>
        <w:r w:rsidRPr="000418A2">
          <w:rPr>
            <w:i/>
            <w:iCs/>
            <w:color w:val="000000" w:themeColor="text1"/>
          </w:rPr>
          <w:t>Proceedings of the Royal Society B: Biological Sciences</w:t>
        </w:r>
        <w:r w:rsidRPr="000418A2">
          <w:rPr>
            <w:color w:val="000000" w:themeColor="text1"/>
          </w:rPr>
          <w:t xml:space="preserve">, </w:t>
        </w:r>
        <w:r w:rsidRPr="000418A2">
          <w:rPr>
            <w:i/>
            <w:iCs/>
            <w:color w:val="000000" w:themeColor="text1"/>
          </w:rPr>
          <w:t>274</w:t>
        </w:r>
        <w:r w:rsidRPr="000418A2">
          <w:rPr>
            <w:color w:val="000000" w:themeColor="text1"/>
          </w:rPr>
          <w:t>(1611), 799-808</w:t>
        </w:r>
      </w:ins>
    </w:p>
    <w:p w14:paraId="505A58FA" w14:textId="0B887FD5" w:rsidR="005D1203" w:rsidRPr="000418A2" w:rsidRDefault="005D1203">
      <w:pPr>
        <w:pStyle w:val="Bibliography"/>
        <w:spacing w:line="360" w:lineRule="auto"/>
        <w:rPr>
          <w:color w:val="000000" w:themeColor="text1"/>
        </w:rPr>
        <w:pPrChange w:id="4245" w:author="Mason,David Steven" w:date="2023-02-17T14:13:00Z">
          <w:pPr>
            <w:pStyle w:val="Bibliography"/>
          </w:pPr>
        </w:pPrChange>
      </w:pPr>
      <w:r w:rsidRPr="000418A2">
        <w:rPr>
          <w:color w:val="000000" w:themeColor="text1"/>
        </w:rPr>
        <w:lastRenderedPageBreak/>
        <w:t xml:space="preserve">Kwit, C., Levey, D. J., &amp; Greenberg, C. H. (2004). Contagious seed dispersal beneath heterospecific fruiting trees and its consequences. </w:t>
      </w:r>
      <w:r w:rsidRPr="000418A2">
        <w:rPr>
          <w:i/>
          <w:iCs/>
          <w:color w:val="000000" w:themeColor="text1"/>
        </w:rPr>
        <w:t>Oikos</w:t>
      </w:r>
      <w:r w:rsidRPr="000418A2">
        <w:rPr>
          <w:color w:val="000000" w:themeColor="text1"/>
        </w:rPr>
        <w:t xml:space="preserve">, </w:t>
      </w:r>
      <w:r w:rsidRPr="000418A2">
        <w:rPr>
          <w:i/>
          <w:iCs/>
          <w:color w:val="000000" w:themeColor="text1"/>
        </w:rPr>
        <w:t>107</w:t>
      </w:r>
      <w:r w:rsidRPr="000418A2">
        <w:rPr>
          <w:color w:val="000000" w:themeColor="text1"/>
        </w:rPr>
        <w:t>(2), 303–308. https://doi.org/10.1111/j.0030-1299.2004.13388.x</w:t>
      </w:r>
    </w:p>
    <w:p w14:paraId="35144C8E" w14:textId="68B4E46A" w:rsidR="005D1203" w:rsidRPr="000418A2" w:rsidDel="00C6142A" w:rsidRDefault="005D1203">
      <w:pPr>
        <w:pStyle w:val="Bibliography"/>
        <w:spacing w:line="360" w:lineRule="auto"/>
        <w:rPr>
          <w:del w:id="4246" w:author="Mason,David Steven" w:date="2023-02-27T14:57:00Z"/>
          <w:color w:val="000000" w:themeColor="text1"/>
        </w:rPr>
        <w:pPrChange w:id="4247" w:author="Mason,David Steven" w:date="2023-02-17T14:13:00Z">
          <w:pPr>
            <w:pStyle w:val="Bibliography"/>
          </w:pPr>
        </w:pPrChange>
      </w:pPr>
      <w:del w:id="4248" w:author="Mason,David Steven" w:date="2023-02-27T14:57:00Z">
        <w:r w:rsidRPr="000418A2" w:rsidDel="00C6142A">
          <w:rPr>
            <w:color w:val="000000" w:themeColor="text1"/>
          </w:rPr>
          <w:delText xml:space="preserve">Leighton, G. M., Lamour, D., Malcolm, K., &amp; Miller, E. T. (2022). Both morphological and behavioral traits predict interspecific social dominance in birds. </w:delText>
        </w:r>
        <w:r w:rsidRPr="000418A2" w:rsidDel="00C6142A">
          <w:rPr>
            <w:i/>
            <w:iCs/>
            <w:color w:val="000000" w:themeColor="text1"/>
          </w:rPr>
          <w:delText>Journal of Ornithology</w:delText>
        </w:r>
        <w:r w:rsidRPr="000418A2" w:rsidDel="00C6142A">
          <w:rPr>
            <w:color w:val="000000" w:themeColor="text1"/>
          </w:rPr>
          <w:delText>. https://doi.org/10.1007/s10336-022-02022-y</w:delText>
        </w:r>
      </w:del>
    </w:p>
    <w:p w14:paraId="66C9C657" w14:textId="77777777" w:rsidR="005D1203" w:rsidRPr="000418A2" w:rsidRDefault="005D1203">
      <w:pPr>
        <w:pStyle w:val="Bibliography"/>
        <w:spacing w:line="360" w:lineRule="auto"/>
        <w:rPr>
          <w:color w:val="000000" w:themeColor="text1"/>
        </w:rPr>
        <w:pPrChange w:id="4249" w:author="Mason,David Steven" w:date="2023-02-17T14:13:00Z">
          <w:pPr>
            <w:pStyle w:val="Bibliography"/>
          </w:pPr>
        </w:pPrChange>
      </w:pPr>
      <w:r w:rsidRPr="000418A2">
        <w:rPr>
          <w:color w:val="000000" w:themeColor="text1"/>
        </w:rPr>
        <w:t xml:space="preserve">Lenth, R. V., Buerkner, P., Giné-Vázquez, I., Herve, M., Jung, M., Love, J., Miguez, F., Riebl, H., &amp; Singmann, H. (2022). </w:t>
      </w:r>
      <w:r w:rsidRPr="000418A2">
        <w:rPr>
          <w:i/>
          <w:iCs/>
          <w:color w:val="000000" w:themeColor="text1"/>
        </w:rPr>
        <w:t>emmeans: Estimated Marginal Means, aka Least-Squares Means</w:t>
      </w:r>
      <w:r w:rsidRPr="000418A2">
        <w:rPr>
          <w:color w:val="000000" w:themeColor="text1"/>
        </w:rPr>
        <w:t xml:space="preserve"> (1.8.2). https://CRAN.R-project.org/package=emmeans</w:t>
      </w:r>
    </w:p>
    <w:p w14:paraId="65CAE0E1" w14:textId="77777777" w:rsidR="005D1203" w:rsidRPr="000418A2" w:rsidRDefault="005D1203">
      <w:pPr>
        <w:pStyle w:val="Bibliography"/>
        <w:spacing w:line="360" w:lineRule="auto"/>
        <w:rPr>
          <w:color w:val="000000" w:themeColor="text1"/>
        </w:rPr>
        <w:pPrChange w:id="4250" w:author="Mason,David Steven" w:date="2023-02-17T14:13:00Z">
          <w:pPr>
            <w:pStyle w:val="Bibliography"/>
          </w:pPr>
        </w:pPrChange>
      </w:pPr>
      <w:r w:rsidRPr="000418A2">
        <w:rPr>
          <w:color w:val="000000" w:themeColor="text1"/>
        </w:rPr>
        <w:t xml:space="preserve">Lepczyk, C. A., Mertig, A. G., &amp; Liu, J. (2004). Assessing Landowner Activities Related to Birds Across Rural-to-Urban Landscapes. </w:t>
      </w:r>
      <w:r w:rsidRPr="000418A2">
        <w:rPr>
          <w:i/>
          <w:iCs/>
          <w:color w:val="000000" w:themeColor="text1"/>
        </w:rPr>
        <w:t>Environmental Management</w:t>
      </w:r>
      <w:r w:rsidRPr="000418A2">
        <w:rPr>
          <w:color w:val="000000" w:themeColor="text1"/>
        </w:rPr>
        <w:t xml:space="preserve">, </w:t>
      </w:r>
      <w:r w:rsidRPr="000418A2">
        <w:rPr>
          <w:i/>
          <w:iCs/>
          <w:color w:val="000000" w:themeColor="text1"/>
        </w:rPr>
        <w:t>33</w:t>
      </w:r>
      <w:r w:rsidRPr="000418A2">
        <w:rPr>
          <w:color w:val="000000" w:themeColor="text1"/>
        </w:rPr>
        <w:t>(1), 110–125. https://doi.org/10.1007/s00267-003-0036-z</w:t>
      </w:r>
    </w:p>
    <w:p w14:paraId="08C3846D" w14:textId="5F3000F1" w:rsidR="00765901" w:rsidRPr="000418A2" w:rsidDel="00765901" w:rsidRDefault="00765901">
      <w:pPr>
        <w:pStyle w:val="Bibliography"/>
        <w:spacing w:line="360" w:lineRule="auto"/>
        <w:rPr>
          <w:del w:id="4251" w:author="Mason,David Steven" w:date="2023-02-11T20:53:00Z"/>
          <w:color w:val="000000" w:themeColor="text1"/>
        </w:rPr>
        <w:pPrChange w:id="4252" w:author="Mason,David Steven" w:date="2023-02-17T14:13:00Z">
          <w:pPr>
            <w:pStyle w:val="Bibliography"/>
          </w:pPr>
        </w:pPrChange>
      </w:pPr>
      <w:proofErr w:type="spellStart"/>
      <w:ins w:id="4253" w:author="Mason,David Steven" w:date="2023-02-11T20:52:00Z">
        <w:r w:rsidRPr="000418A2">
          <w:rPr>
            <w:color w:val="000000" w:themeColor="text1"/>
          </w:rPr>
          <w:t>Lüdecke</w:t>
        </w:r>
        <w:proofErr w:type="spellEnd"/>
        <w:r w:rsidRPr="000418A2">
          <w:rPr>
            <w:color w:val="000000" w:themeColor="text1"/>
          </w:rPr>
          <w:t>,</w:t>
        </w:r>
      </w:ins>
      <w:ins w:id="4254" w:author="Mason,David Steven" w:date="2023-02-11T20:53:00Z">
        <w:r w:rsidRPr="000418A2">
          <w:rPr>
            <w:color w:val="000000" w:themeColor="text1"/>
          </w:rPr>
          <w:t xml:space="preserve"> D., Ben-Shachar, M. S., Patil, I., </w:t>
        </w:r>
      </w:ins>
      <w:ins w:id="4255" w:author="Mason,David Steven" w:date="2023-02-11T20:54:00Z">
        <w:r w:rsidRPr="000418A2">
          <w:rPr>
            <w:color w:val="000000" w:themeColor="text1"/>
          </w:rPr>
          <w:t>Waggoner, P., &amp; Makowski, D.</w:t>
        </w:r>
      </w:ins>
      <w:ins w:id="4256" w:author="Mason,David Steven" w:date="2023-02-11T20:52:00Z">
        <w:r w:rsidRPr="000418A2">
          <w:rPr>
            <w:color w:val="000000" w:themeColor="text1"/>
          </w:rPr>
          <w:t xml:space="preserve"> (2021). performance: An R Package for Assessment, Comparison and Testing of Statistical Models. </w:t>
        </w:r>
        <w:r w:rsidRPr="000418A2">
          <w:rPr>
            <w:i/>
            <w:iCs/>
            <w:color w:val="000000" w:themeColor="text1"/>
            <w:rPrChange w:id="4257" w:author="Mason,David Steven" w:date="2023-02-15T15:56:00Z">
              <w:rPr/>
            </w:rPrChange>
          </w:rPr>
          <w:t>Journal of Open Source Software</w:t>
        </w:r>
        <w:r w:rsidRPr="000418A2">
          <w:rPr>
            <w:color w:val="000000" w:themeColor="text1"/>
          </w:rPr>
          <w:t xml:space="preserve">, </w:t>
        </w:r>
        <w:r w:rsidRPr="000418A2">
          <w:rPr>
            <w:i/>
            <w:iCs/>
            <w:color w:val="000000" w:themeColor="text1"/>
            <w:rPrChange w:id="4258" w:author="Mason,David Steven" w:date="2023-02-15T15:56:00Z">
              <w:rPr/>
            </w:rPrChange>
          </w:rPr>
          <w:t>6</w:t>
        </w:r>
        <w:r w:rsidRPr="000418A2">
          <w:rPr>
            <w:color w:val="000000" w:themeColor="text1"/>
          </w:rPr>
          <w:t>(60), 3139.https://doi.org/10.21105/joss.03139</w:t>
        </w:r>
      </w:ins>
    </w:p>
    <w:p w14:paraId="0364FF02" w14:textId="77777777" w:rsidR="00765901" w:rsidRPr="000418A2" w:rsidRDefault="00765901">
      <w:pPr>
        <w:pStyle w:val="Bibliography"/>
        <w:spacing w:line="360" w:lineRule="auto"/>
        <w:rPr>
          <w:ins w:id="4259" w:author="Mason,David Steven" w:date="2023-02-11T20:52:00Z"/>
          <w:color w:val="000000" w:themeColor="text1"/>
        </w:rPr>
        <w:pPrChange w:id="4260" w:author="Mason,David Steven" w:date="2023-02-17T14:13:00Z">
          <w:pPr>
            <w:pStyle w:val="Bibliography"/>
          </w:pPr>
        </w:pPrChange>
      </w:pPr>
    </w:p>
    <w:p w14:paraId="396B5EDC" w14:textId="52C5A558" w:rsidR="005D1203" w:rsidRPr="000418A2" w:rsidRDefault="005D1203">
      <w:pPr>
        <w:pStyle w:val="Bibliography"/>
        <w:spacing w:line="360" w:lineRule="auto"/>
        <w:rPr>
          <w:color w:val="000000" w:themeColor="text1"/>
        </w:rPr>
        <w:pPrChange w:id="4261" w:author="Mason,David Steven" w:date="2023-02-17T14:13:00Z">
          <w:pPr>
            <w:pStyle w:val="Bibliography"/>
          </w:pPr>
        </w:pPrChange>
      </w:pPr>
      <w:r w:rsidRPr="000418A2">
        <w:rPr>
          <w:color w:val="000000" w:themeColor="text1"/>
        </w:rPr>
        <w:t xml:space="preserve">Mason, D. S., Baruzzi, C., &amp; Lashley, M. A. (2022). Passive directed dispersal of plants by animals. </w:t>
      </w:r>
      <w:r w:rsidRPr="000418A2">
        <w:rPr>
          <w:i/>
          <w:iCs/>
          <w:color w:val="000000" w:themeColor="text1"/>
        </w:rPr>
        <w:t>Biological Reviews</w:t>
      </w:r>
      <w:r w:rsidRPr="000418A2">
        <w:rPr>
          <w:color w:val="000000" w:themeColor="text1"/>
        </w:rPr>
        <w:t xml:space="preserve">, </w:t>
      </w:r>
      <w:r w:rsidRPr="000418A2">
        <w:rPr>
          <w:i/>
          <w:iCs/>
          <w:color w:val="000000" w:themeColor="text1"/>
        </w:rPr>
        <w:t>97</w:t>
      </w:r>
      <w:r w:rsidRPr="000418A2">
        <w:rPr>
          <w:color w:val="000000" w:themeColor="text1"/>
        </w:rPr>
        <w:t>(5), 1908–1929. https://doi.org/10.1111/brv.12875</w:t>
      </w:r>
    </w:p>
    <w:p w14:paraId="6722EC98" w14:textId="76327FB6" w:rsidR="005D1203" w:rsidRPr="000418A2" w:rsidRDefault="005D1203">
      <w:pPr>
        <w:pStyle w:val="Bibliography"/>
        <w:spacing w:line="360" w:lineRule="auto"/>
        <w:rPr>
          <w:ins w:id="4262" w:author="Mason,David Steven" w:date="2023-02-26T19:36:00Z"/>
          <w:color w:val="000000" w:themeColor="text1"/>
        </w:rPr>
      </w:pPr>
      <w:r w:rsidRPr="000418A2">
        <w:rPr>
          <w:color w:val="000000" w:themeColor="text1"/>
        </w:rPr>
        <w:t xml:space="preserve">McConkey, K. R., &amp; O’Farrill, G. (2016). Loss of seed dispersal before the loss of seed dispersers. </w:t>
      </w:r>
      <w:r w:rsidRPr="000418A2">
        <w:rPr>
          <w:i/>
          <w:iCs/>
          <w:color w:val="000000" w:themeColor="text1"/>
        </w:rPr>
        <w:t>Biological Conservation</w:t>
      </w:r>
      <w:r w:rsidRPr="000418A2">
        <w:rPr>
          <w:color w:val="000000" w:themeColor="text1"/>
        </w:rPr>
        <w:t xml:space="preserve">, </w:t>
      </w:r>
      <w:r w:rsidRPr="000418A2">
        <w:rPr>
          <w:i/>
          <w:iCs/>
          <w:color w:val="000000" w:themeColor="text1"/>
        </w:rPr>
        <w:t>201</w:t>
      </w:r>
      <w:r w:rsidRPr="000418A2">
        <w:rPr>
          <w:color w:val="000000" w:themeColor="text1"/>
        </w:rPr>
        <w:t>, 38–49. https://doi.org/10.1016/j.biocon.2016.06.024</w:t>
      </w:r>
    </w:p>
    <w:p w14:paraId="0A5A6E58" w14:textId="5B81D4F0" w:rsidR="00E72D80" w:rsidRPr="000418A2" w:rsidRDefault="00E72D80">
      <w:pPr>
        <w:pStyle w:val="Bibliography"/>
        <w:spacing w:line="360" w:lineRule="auto"/>
        <w:rPr>
          <w:color w:val="000000" w:themeColor="text1"/>
        </w:rPr>
        <w:pPrChange w:id="4263" w:author="Mason,David Steven" w:date="2023-02-26T19:36:00Z">
          <w:pPr>
            <w:pStyle w:val="Bibliography"/>
          </w:pPr>
        </w:pPrChange>
      </w:pPr>
      <w:ins w:id="4264" w:author="Mason,David Steven" w:date="2023-02-26T19:36:00Z">
        <w:r w:rsidRPr="000418A2">
          <w:rPr>
            <w:color w:val="000000" w:themeColor="text1"/>
          </w:rPr>
          <w:t xml:space="preserve">McKinney, M. L., &amp; Lockwood, J. L. (1999). Biotic homogenization: a few winners replacing many losers in the next mass extinction. </w:t>
        </w:r>
        <w:r w:rsidRPr="000418A2">
          <w:rPr>
            <w:i/>
            <w:iCs/>
            <w:color w:val="000000" w:themeColor="text1"/>
          </w:rPr>
          <w:t xml:space="preserve">Trends in Ecology &amp; </w:t>
        </w:r>
      </w:ins>
      <w:ins w:id="4265" w:author="Mason,David Steven" w:date="2023-02-26T19:37:00Z">
        <w:r w:rsidRPr="000418A2">
          <w:rPr>
            <w:i/>
            <w:iCs/>
            <w:color w:val="000000" w:themeColor="text1"/>
          </w:rPr>
          <w:t>E</w:t>
        </w:r>
      </w:ins>
      <w:ins w:id="4266" w:author="Mason,David Steven" w:date="2023-02-26T19:36:00Z">
        <w:r w:rsidRPr="000418A2">
          <w:rPr>
            <w:i/>
            <w:iCs/>
            <w:color w:val="000000" w:themeColor="text1"/>
          </w:rPr>
          <w:t>volution</w:t>
        </w:r>
        <w:r w:rsidRPr="000418A2">
          <w:rPr>
            <w:color w:val="000000" w:themeColor="text1"/>
          </w:rPr>
          <w:t xml:space="preserve">, </w:t>
        </w:r>
        <w:r w:rsidRPr="000418A2">
          <w:rPr>
            <w:i/>
            <w:iCs/>
            <w:color w:val="000000" w:themeColor="text1"/>
          </w:rPr>
          <w:t>14</w:t>
        </w:r>
        <w:r w:rsidRPr="000418A2">
          <w:rPr>
            <w:color w:val="000000" w:themeColor="text1"/>
          </w:rPr>
          <w:t>(11), 450</w:t>
        </w:r>
      </w:ins>
      <w:ins w:id="4267" w:author="Mason,David Steven" w:date="2023-02-26T19:37:00Z">
        <w:r w:rsidRPr="000418A2">
          <w:rPr>
            <w:color w:val="000000" w:themeColor="text1"/>
          </w:rPr>
          <w:t>–</w:t>
        </w:r>
      </w:ins>
      <w:ins w:id="4268" w:author="Mason,David Steven" w:date="2023-02-26T19:36:00Z">
        <w:r w:rsidRPr="000418A2">
          <w:rPr>
            <w:color w:val="000000" w:themeColor="text1"/>
          </w:rPr>
          <w:t>453</w:t>
        </w:r>
      </w:ins>
    </w:p>
    <w:p w14:paraId="4D837026" w14:textId="77777777" w:rsidR="00CF1311" w:rsidRDefault="005D1203" w:rsidP="00CF1311">
      <w:pPr>
        <w:pStyle w:val="Bibliography"/>
        <w:spacing w:line="360" w:lineRule="auto"/>
        <w:rPr>
          <w:color w:val="000000" w:themeColor="text1"/>
        </w:rPr>
      </w:pPr>
      <w:r w:rsidRPr="000418A2">
        <w:rPr>
          <w:color w:val="000000" w:themeColor="text1"/>
        </w:rPr>
        <w:t xml:space="preserve">Miller, E. T., Bonter, D. N., Eldermire, C., Freeman, B. G., Greig, E. I., Harmon, L. J., Lisle, C., &amp; Hochachka, W. M. (2017). Fighting over food unites the birds of North America in a continental dominance hierarchy. </w:t>
      </w:r>
      <w:r w:rsidRPr="000418A2">
        <w:rPr>
          <w:i/>
          <w:iCs/>
          <w:color w:val="000000" w:themeColor="text1"/>
        </w:rPr>
        <w:t>Behavioral Ecology</w:t>
      </w:r>
      <w:r w:rsidRPr="000418A2">
        <w:rPr>
          <w:color w:val="000000" w:themeColor="text1"/>
        </w:rPr>
        <w:t xml:space="preserve">, </w:t>
      </w:r>
      <w:r w:rsidRPr="000418A2">
        <w:rPr>
          <w:i/>
          <w:iCs/>
          <w:color w:val="000000" w:themeColor="text1"/>
        </w:rPr>
        <w:t>28</w:t>
      </w:r>
      <w:r w:rsidRPr="000418A2">
        <w:rPr>
          <w:color w:val="000000" w:themeColor="text1"/>
        </w:rPr>
        <w:t>(6), 1454–1463. https://doi.org/10.1093/beheco/arx108</w:t>
      </w:r>
    </w:p>
    <w:p w14:paraId="1A8354D8" w14:textId="6E87097A" w:rsidR="00CF1311" w:rsidRPr="00CF1311" w:rsidRDefault="00CF1311" w:rsidP="00CF1311">
      <w:pPr>
        <w:pStyle w:val="Bibliography"/>
        <w:spacing w:line="360" w:lineRule="auto"/>
        <w:rPr>
          <w:color w:val="000000" w:themeColor="text1"/>
        </w:rPr>
      </w:pPr>
      <w:r w:rsidRPr="00CF1311">
        <w:t>Moegenburg, S. M., &amp; Levey, D. J. (2003). Do frugivores respond to fruit harvest? An experimental study of short‐term responses. </w:t>
      </w:r>
      <w:r w:rsidRPr="00CF1311">
        <w:rPr>
          <w:i/>
          <w:iCs/>
        </w:rPr>
        <w:t>Ecology</w:t>
      </w:r>
      <w:r w:rsidRPr="00CF1311">
        <w:t>, </w:t>
      </w:r>
      <w:r w:rsidRPr="00CF1311">
        <w:rPr>
          <w:i/>
          <w:iCs/>
        </w:rPr>
        <w:t>84</w:t>
      </w:r>
      <w:r w:rsidRPr="00CF1311">
        <w:t>(10), 2600-2612</w:t>
      </w:r>
    </w:p>
    <w:p w14:paraId="1BB56A46" w14:textId="1F880A2E" w:rsidR="005D1203" w:rsidRPr="000418A2" w:rsidDel="00ED2F0C" w:rsidRDefault="005D1203">
      <w:pPr>
        <w:pStyle w:val="Bibliography"/>
        <w:spacing w:line="360" w:lineRule="auto"/>
        <w:rPr>
          <w:del w:id="4269" w:author="Mason,David Steven" w:date="2023-03-09T10:02:00Z"/>
          <w:strike/>
          <w:color w:val="000000" w:themeColor="text1"/>
          <w:rPrChange w:id="4270" w:author="Mason,David Steven" w:date="2023-02-26T13:20:00Z">
            <w:rPr>
              <w:del w:id="4271" w:author="Mason,David Steven" w:date="2023-03-09T10:02:00Z"/>
            </w:rPr>
          </w:rPrChange>
        </w:rPr>
        <w:pPrChange w:id="4272" w:author="Mason,David Steven" w:date="2023-02-17T14:13:00Z">
          <w:pPr>
            <w:pStyle w:val="Bibliography"/>
          </w:pPr>
        </w:pPrChange>
      </w:pPr>
      <w:del w:id="4273" w:author="Mason,David Steven" w:date="2023-03-09T10:02:00Z">
        <w:r w:rsidRPr="000418A2" w:rsidDel="00ED2F0C">
          <w:rPr>
            <w:strike/>
            <w:color w:val="000000" w:themeColor="text1"/>
            <w:rPrChange w:id="4274" w:author="Mason,David Steven" w:date="2023-02-26T13:20:00Z">
              <w:rPr/>
            </w:rPrChange>
          </w:rPr>
          <w:delText xml:space="preserve">Miller, G., &amp; Spoolman, S. (2012). </w:delText>
        </w:r>
        <w:r w:rsidRPr="000418A2" w:rsidDel="00ED2F0C">
          <w:rPr>
            <w:i/>
            <w:iCs/>
            <w:strike/>
            <w:color w:val="000000" w:themeColor="text1"/>
            <w:rPrChange w:id="4275" w:author="Mason,David Steven" w:date="2023-02-26T13:20:00Z">
              <w:rPr>
                <w:i/>
                <w:iCs/>
              </w:rPr>
            </w:rPrChange>
          </w:rPr>
          <w:delText>Living in the Environment: Principles, Connections, and Solutions</w:delText>
        </w:r>
        <w:r w:rsidRPr="000418A2" w:rsidDel="00ED2F0C">
          <w:rPr>
            <w:strike/>
            <w:color w:val="000000" w:themeColor="text1"/>
            <w:rPrChange w:id="4276" w:author="Mason,David Steven" w:date="2023-02-26T13:20:00Z">
              <w:rPr/>
            </w:rPrChange>
          </w:rPr>
          <w:delText>. Brroks/Cole.</w:delText>
        </w:r>
      </w:del>
    </w:p>
    <w:p w14:paraId="19BABC33" w14:textId="6B0CB346" w:rsidR="005D1203" w:rsidRPr="000418A2" w:rsidDel="008B7C8B" w:rsidRDefault="005D1203">
      <w:pPr>
        <w:pStyle w:val="Bibliography"/>
        <w:spacing w:line="360" w:lineRule="auto"/>
        <w:rPr>
          <w:del w:id="4277" w:author="Mason,David Steven" w:date="2023-02-26T15:36:00Z"/>
          <w:color w:val="000000" w:themeColor="text1"/>
        </w:rPr>
        <w:pPrChange w:id="4278" w:author="Mason,David Steven" w:date="2023-02-17T14:13:00Z">
          <w:pPr>
            <w:pStyle w:val="Bibliography"/>
          </w:pPr>
        </w:pPrChange>
      </w:pPr>
      <w:del w:id="4279" w:author="Mason,David Steven" w:date="2023-02-26T15:36:00Z">
        <w:r w:rsidRPr="000418A2" w:rsidDel="008B7C8B">
          <w:rPr>
            <w:color w:val="000000" w:themeColor="text1"/>
          </w:rPr>
          <w:delText xml:space="preserve">Mokany, K., Prasad, S., &amp; Westcott, D. A. (2014). Loss of frugivore seed dispersal services under climate change. </w:delText>
        </w:r>
        <w:r w:rsidRPr="000418A2" w:rsidDel="008B7C8B">
          <w:rPr>
            <w:i/>
            <w:iCs/>
            <w:color w:val="000000" w:themeColor="text1"/>
          </w:rPr>
          <w:delText>Nature Communications</w:delText>
        </w:r>
        <w:r w:rsidRPr="000418A2" w:rsidDel="008B7C8B">
          <w:rPr>
            <w:color w:val="000000" w:themeColor="text1"/>
          </w:rPr>
          <w:delText xml:space="preserve">, </w:delText>
        </w:r>
        <w:r w:rsidRPr="000418A2" w:rsidDel="008B7C8B">
          <w:rPr>
            <w:i/>
            <w:iCs/>
            <w:color w:val="000000" w:themeColor="text1"/>
          </w:rPr>
          <w:delText>5</w:delText>
        </w:r>
        <w:r w:rsidRPr="000418A2" w:rsidDel="008B7C8B">
          <w:rPr>
            <w:color w:val="000000" w:themeColor="text1"/>
          </w:rPr>
          <w:delText>(1), 3971. https://doi.org/10.1038/ncomms4971</w:delText>
        </w:r>
      </w:del>
    </w:p>
    <w:p w14:paraId="2BD2AFEB" w14:textId="77777777" w:rsidR="005D1203" w:rsidRPr="000418A2" w:rsidRDefault="005D1203">
      <w:pPr>
        <w:pStyle w:val="Bibliography"/>
        <w:spacing w:line="360" w:lineRule="auto"/>
        <w:rPr>
          <w:color w:val="000000" w:themeColor="text1"/>
        </w:rPr>
        <w:pPrChange w:id="4280" w:author="Mason,David Steven" w:date="2023-02-17T14:13:00Z">
          <w:pPr>
            <w:pStyle w:val="Bibliography"/>
          </w:pPr>
        </w:pPrChange>
      </w:pPr>
      <w:r w:rsidRPr="000418A2">
        <w:rPr>
          <w:color w:val="000000" w:themeColor="text1"/>
        </w:rPr>
        <w:t xml:space="preserve">Mollot, G., Pantel, J. H., &amp; Romanuk, T. N. (2017). Chapter Two - The Effects of Invasive Species on the Decline in Species Richness: A Global Meta-Analysis. In D. A. Bohan, A. J. Dumbrell, &amp; F. Massol (Eds.), </w:t>
      </w:r>
      <w:r w:rsidRPr="000418A2">
        <w:rPr>
          <w:i/>
          <w:iCs/>
          <w:color w:val="000000" w:themeColor="text1"/>
        </w:rPr>
        <w:t>Advances in Ecological Research</w:t>
      </w:r>
      <w:r w:rsidRPr="000418A2">
        <w:rPr>
          <w:color w:val="000000" w:themeColor="text1"/>
        </w:rPr>
        <w:t xml:space="preserve"> (Vol. 56, pp. 61–83). Academic Press. https://doi.org/10.1016/bs.aecr.2016.10.002</w:t>
      </w:r>
    </w:p>
    <w:p w14:paraId="77D3059C" w14:textId="50F67689" w:rsidR="00CD6A52" w:rsidRPr="000418A2" w:rsidRDefault="005D1203">
      <w:pPr>
        <w:pStyle w:val="Bibliography"/>
        <w:spacing w:line="360" w:lineRule="auto"/>
        <w:rPr>
          <w:color w:val="000000" w:themeColor="text1"/>
        </w:rPr>
        <w:pPrChange w:id="4281" w:author="Mason,David Steven" w:date="2023-02-27T10:25:00Z">
          <w:pPr>
            <w:pStyle w:val="Bibliography"/>
          </w:pPr>
        </w:pPrChange>
      </w:pPr>
      <w:del w:id="4282" w:author="Mason,David Steven" w:date="2023-02-28T12:29:00Z">
        <w:r w:rsidRPr="000418A2" w:rsidDel="00D64BA1">
          <w:rPr>
            <w:color w:val="000000" w:themeColor="text1"/>
          </w:rPr>
          <w:lastRenderedPageBreak/>
          <w:delText xml:space="preserve">Moore, J. E., &amp; Swihart, R. K. (2007). Importance of fragmentation-tolerant species as seed dispersers in disturbed landscapes. </w:delText>
        </w:r>
        <w:r w:rsidRPr="000418A2" w:rsidDel="00D64BA1">
          <w:rPr>
            <w:i/>
            <w:iCs/>
            <w:color w:val="000000" w:themeColor="text1"/>
          </w:rPr>
          <w:delText>Oecologia</w:delText>
        </w:r>
        <w:r w:rsidRPr="000418A2" w:rsidDel="00D64BA1">
          <w:rPr>
            <w:color w:val="000000" w:themeColor="text1"/>
          </w:rPr>
          <w:delText xml:space="preserve">, </w:delText>
        </w:r>
        <w:r w:rsidRPr="000418A2" w:rsidDel="00D64BA1">
          <w:rPr>
            <w:i/>
            <w:iCs/>
            <w:color w:val="000000" w:themeColor="text1"/>
          </w:rPr>
          <w:delText>151</w:delText>
        </w:r>
        <w:r w:rsidRPr="000418A2" w:rsidDel="00D64BA1">
          <w:rPr>
            <w:color w:val="000000" w:themeColor="text1"/>
          </w:rPr>
          <w:delText>(4), 663–674. https://doi.org/10.1007/s00442-006-0616-8</w:delText>
        </w:r>
      </w:del>
      <w:ins w:id="4283" w:author="Mason,David Steven" w:date="2023-02-27T10:25:00Z">
        <w:r w:rsidR="00CD6A52" w:rsidRPr="000418A2">
          <w:rPr>
            <w:color w:val="000000" w:themeColor="text1"/>
          </w:rPr>
          <w:t xml:space="preserve">Morán‐López, T., Carlo, T. A., &amp; Morales, J. M. (2018). The role of frugivory in plant diversity maintenance–a simulation approach. </w:t>
        </w:r>
        <w:r w:rsidR="00CD6A52" w:rsidRPr="000418A2">
          <w:rPr>
            <w:i/>
            <w:iCs/>
            <w:color w:val="000000" w:themeColor="text1"/>
          </w:rPr>
          <w:t>Ecography</w:t>
        </w:r>
        <w:r w:rsidR="00CD6A52" w:rsidRPr="000418A2">
          <w:rPr>
            <w:color w:val="000000" w:themeColor="text1"/>
          </w:rPr>
          <w:t xml:space="preserve">, </w:t>
        </w:r>
        <w:r w:rsidR="00CD6A52" w:rsidRPr="000418A2">
          <w:rPr>
            <w:i/>
            <w:iCs/>
            <w:color w:val="000000" w:themeColor="text1"/>
          </w:rPr>
          <w:t>41</w:t>
        </w:r>
        <w:r w:rsidR="00CD6A52" w:rsidRPr="000418A2">
          <w:rPr>
            <w:color w:val="000000" w:themeColor="text1"/>
          </w:rPr>
          <w:t>(1), 24</w:t>
        </w:r>
      </w:ins>
      <w:ins w:id="4284" w:author="Mason,David Steven" w:date="2023-02-27T10:26:00Z">
        <w:r w:rsidR="00CD6A52" w:rsidRPr="000418A2">
          <w:rPr>
            <w:color w:val="000000" w:themeColor="text1"/>
          </w:rPr>
          <w:t>–</w:t>
        </w:r>
      </w:ins>
      <w:ins w:id="4285" w:author="Mason,David Steven" w:date="2023-02-27T10:25:00Z">
        <w:r w:rsidR="00CD6A52" w:rsidRPr="000418A2">
          <w:rPr>
            <w:color w:val="000000" w:themeColor="text1"/>
          </w:rPr>
          <w:t>31</w:t>
        </w:r>
      </w:ins>
    </w:p>
    <w:p w14:paraId="20C6D347" w14:textId="780EDC1D" w:rsidR="005D1203" w:rsidRPr="000418A2" w:rsidDel="00D64BA1" w:rsidRDefault="005D1203">
      <w:pPr>
        <w:pStyle w:val="Bibliography"/>
        <w:spacing w:line="360" w:lineRule="auto"/>
        <w:rPr>
          <w:del w:id="4286" w:author="Mason,David Steven" w:date="2023-02-28T12:32:00Z"/>
          <w:color w:val="000000" w:themeColor="text1"/>
        </w:rPr>
        <w:pPrChange w:id="4287" w:author="Mason,David Steven" w:date="2023-02-17T14:13:00Z">
          <w:pPr>
            <w:pStyle w:val="Bibliography"/>
          </w:pPr>
        </w:pPrChange>
      </w:pPr>
      <w:del w:id="4288" w:author="Mason,David Steven" w:date="2023-02-28T12:32:00Z">
        <w:r w:rsidRPr="000418A2" w:rsidDel="00D64BA1">
          <w:rPr>
            <w:color w:val="000000" w:themeColor="text1"/>
          </w:rPr>
          <w:delText xml:space="preserve">Mubamba, S., Nduna, N., Siachoono, S., Chibesa, M., Phiri, D., &amp; Chama, L. (2022). Plant–frugivore networks are robust to species loss even in highly built-up urban ecosystems. </w:delText>
        </w:r>
        <w:r w:rsidRPr="000418A2" w:rsidDel="00D64BA1">
          <w:rPr>
            <w:i/>
            <w:iCs/>
            <w:color w:val="000000" w:themeColor="text1"/>
          </w:rPr>
          <w:delText>Oecologia</w:delText>
        </w:r>
        <w:r w:rsidRPr="000418A2" w:rsidDel="00D64BA1">
          <w:rPr>
            <w:color w:val="000000" w:themeColor="text1"/>
          </w:rPr>
          <w:delText xml:space="preserve">, </w:delText>
        </w:r>
        <w:r w:rsidRPr="000418A2" w:rsidDel="00D64BA1">
          <w:rPr>
            <w:i/>
            <w:iCs/>
            <w:color w:val="000000" w:themeColor="text1"/>
          </w:rPr>
          <w:delText>199</w:delText>
        </w:r>
        <w:r w:rsidRPr="000418A2" w:rsidDel="00D64BA1">
          <w:rPr>
            <w:color w:val="000000" w:themeColor="text1"/>
          </w:rPr>
          <w:delText>(3), 637–648. https://doi.org/10.1007/s00442-022-05213-9</w:delText>
        </w:r>
      </w:del>
    </w:p>
    <w:p w14:paraId="06A407DD" w14:textId="77777777" w:rsidR="005D1203" w:rsidRPr="000418A2" w:rsidRDefault="005D1203">
      <w:pPr>
        <w:pStyle w:val="Bibliography"/>
        <w:spacing w:line="360" w:lineRule="auto"/>
        <w:rPr>
          <w:color w:val="000000" w:themeColor="text1"/>
        </w:rPr>
        <w:pPrChange w:id="4289" w:author="Mason,David Steven" w:date="2023-02-17T14:13:00Z">
          <w:pPr>
            <w:pStyle w:val="Bibliography"/>
          </w:pPr>
        </w:pPrChange>
      </w:pPr>
      <w:r w:rsidRPr="000418A2">
        <w:rPr>
          <w:color w:val="000000" w:themeColor="text1"/>
        </w:rPr>
        <w:t xml:space="preserve">Naniwadekar, R., Chaplod, S., Datta, A., Rathore, A., &amp; Sridhar, H. (2019). Large frugivores matter: Insights from network and seed dispersal effectiveness approaches. </w:t>
      </w:r>
      <w:r w:rsidRPr="000418A2">
        <w:rPr>
          <w:i/>
          <w:iCs/>
          <w:color w:val="000000" w:themeColor="text1"/>
        </w:rPr>
        <w:t>Journal of Animal Ecology</w:t>
      </w:r>
      <w:r w:rsidRPr="000418A2">
        <w:rPr>
          <w:color w:val="000000" w:themeColor="text1"/>
        </w:rPr>
        <w:t xml:space="preserve">, </w:t>
      </w:r>
      <w:r w:rsidRPr="000418A2">
        <w:rPr>
          <w:i/>
          <w:iCs/>
          <w:color w:val="000000" w:themeColor="text1"/>
        </w:rPr>
        <w:t>88</w:t>
      </w:r>
      <w:r w:rsidRPr="000418A2">
        <w:rPr>
          <w:color w:val="000000" w:themeColor="text1"/>
        </w:rPr>
        <w:t>(8), 1250–1262. https://doi.org/10.1111/1365-2656.13005</w:t>
      </w:r>
    </w:p>
    <w:p w14:paraId="02600B68" w14:textId="197EA42F" w:rsidR="00674A75" w:rsidRPr="000418A2" w:rsidRDefault="00674A75" w:rsidP="00674A75">
      <w:pPr>
        <w:pStyle w:val="Bibliography"/>
        <w:spacing w:line="360" w:lineRule="auto"/>
        <w:rPr>
          <w:ins w:id="4290" w:author="Mason,David Steven" w:date="2023-02-19T21:20:00Z"/>
          <w:color w:val="000000" w:themeColor="text1"/>
        </w:rPr>
      </w:pPr>
      <w:ins w:id="4291" w:author="Mason,David Steven" w:date="2023-02-19T21:20:00Z">
        <w:r w:rsidRPr="000418A2">
          <w:rPr>
            <w:color w:val="000000" w:themeColor="text1"/>
          </w:rPr>
          <w:t xml:space="preserve"> Nieuwenhuis, N., te Grotenhuis, M.</w:t>
        </w:r>
      </w:ins>
      <w:ins w:id="4292" w:author="Mason,David Steven" w:date="2023-02-19T21:21:00Z">
        <w:r w:rsidRPr="000418A2">
          <w:rPr>
            <w:color w:val="000000" w:themeColor="text1"/>
          </w:rPr>
          <w:t>,</w:t>
        </w:r>
      </w:ins>
      <w:ins w:id="4293" w:author="Mason,David Steven" w:date="2023-02-19T21:20:00Z">
        <w:r w:rsidRPr="000418A2">
          <w:rPr>
            <w:color w:val="000000" w:themeColor="text1"/>
          </w:rPr>
          <w:t xml:space="preserve"> </w:t>
        </w:r>
      </w:ins>
      <w:ins w:id="4294" w:author="Mason,David Steven" w:date="2023-02-19T21:21:00Z">
        <w:r w:rsidRPr="000418A2">
          <w:rPr>
            <w:color w:val="000000" w:themeColor="text1"/>
          </w:rPr>
          <w:t>&amp;</w:t>
        </w:r>
      </w:ins>
      <w:ins w:id="4295" w:author="Mason,David Steven" w:date="2023-02-19T21:20:00Z">
        <w:r w:rsidRPr="000418A2">
          <w:rPr>
            <w:color w:val="000000" w:themeColor="text1"/>
          </w:rPr>
          <w:t xml:space="preserve"> Pelzer</w:t>
        </w:r>
      </w:ins>
      <w:ins w:id="4296" w:author="Mason,David Steven" w:date="2023-02-19T21:21:00Z">
        <w:r w:rsidRPr="000418A2">
          <w:rPr>
            <w:color w:val="000000" w:themeColor="text1"/>
          </w:rPr>
          <w:t>, B.</w:t>
        </w:r>
      </w:ins>
      <w:ins w:id="4297" w:author="Mason,David Steven" w:date="2023-02-19T21:20:00Z">
        <w:r w:rsidRPr="000418A2">
          <w:rPr>
            <w:color w:val="000000" w:themeColor="text1"/>
          </w:rPr>
          <w:t xml:space="preserve"> (2012).</w:t>
        </w:r>
      </w:ins>
      <w:ins w:id="4298" w:author="Mason,David Steven" w:date="2023-02-19T21:21:00Z">
        <w:r w:rsidRPr="000418A2">
          <w:rPr>
            <w:color w:val="000000" w:themeColor="text1"/>
          </w:rPr>
          <w:t xml:space="preserve"> </w:t>
        </w:r>
      </w:ins>
      <w:ins w:id="4299" w:author="Mason,David Steven" w:date="2023-02-19T21:20:00Z">
        <w:r w:rsidRPr="000418A2">
          <w:rPr>
            <w:color w:val="000000" w:themeColor="text1"/>
          </w:rPr>
          <w:t xml:space="preserve">influence.ME: Tools for Detecting Influential Data in Mixed Effects Models. </w:t>
        </w:r>
        <w:r w:rsidRPr="000418A2">
          <w:rPr>
            <w:i/>
            <w:iCs/>
            <w:color w:val="000000" w:themeColor="text1"/>
            <w:rPrChange w:id="4300" w:author="Mason,David Steven" w:date="2023-02-19T21:21:00Z">
              <w:rPr/>
            </w:rPrChange>
          </w:rPr>
          <w:t>R Journal</w:t>
        </w:r>
        <w:r w:rsidRPr="000418A2">
          <w:rPr>
            <w:color w:val="000000" w:themeColor="text1"/>
          </w:rPr>
          <w:t xml:space="preserve">, </w:t>
        </w:r>
        <w:r w:rsidRPr="000418A2">
          <w:rPr>
            <w:i/>
            <w:iCs/>
            <w:color w:val="000000" w:themeColor="text1"/>
            <w:rPrChange w:id="4301" w:author="Mason,David Steven" w:date="2023-02-19T21:21:00Z">
              <w:rPr/>
            </w:rPrChange>
          </w:rPr>
          <w:t>4(</w:t>
        </w:r>
        <w:r w:rsidRPr="000418A2">
          <w:rPr>
            <w:color w:val="000000" w:themeColor="text1"/>
          </w:rPr>
          <w:t>2)</w:t>
        </w:r>
      </w:ins>
      <w:ins w:id="4302" w:author="Mason,David Steven" w:date="2023-02-19T21:21:00Z">
        <w:r w:rsidRPr="000418A2">
          <w:rPr>
            <w:color w:val="000000" w:themeColor="text1"/>
          </w:rPr>
          <w:t>,</w:t>
        </w:r>
      </w:ins>
      <w:ins w:id="4303" w:author="Mason,David Steven" w:date="2023-02-19T21:20:00Z">
        <w:r w:rsidRPr="000418A2">
          <w:rPr>
            <w:color w:val="000000" w:themeColor="text1"/>
          </w:rPr>
          <w:t xml:space="preserve"> 38</w:t>
        </w:r>
      </w:ins>
      <w:ins w:id="4304" w:author="Mason,David Steven" w:date="2023-02-19T21:21:00Z">
        <w:r w:rsidRPr="000418A2">
          <w:rPr>
            <w:color w:val="000000" w:themeColor="text1"/>
          </w:rPr>
          <w:t>–</w:t>
        </w:r>
      </w:ins>
      <w:ins w:id="4305" w:author="Mason,David Steven" w:date="2023-02-19T21:20:00Z">
        <w:r w:rsidRPr="000418A2">
          <w:rPr>
            <w:color w:val="000000" w:themeColor="text1"/>
          </w:rPr>
          <w:t>47.</w:t>
        </w:r>
      </w:ins>
    </w:p>
    <w:p w14:paraId="5DCE5E2F" w14:textId="4177B5DB" w:rsidR="005D1203" w:rsidRPr="000418A2" w:rsidDel="004535D4" w:rsidRDefault="005D1203">
      <w:pPr>
        <w:pStyle w:val="Bibliography"/>
        <w:spacing w:line="360" w:lineRule="auto"/>
        <w:rPr>
          <w:del w:id="4306" w:author="Mason,David Steven" w:date="2023-02-27T17:01:00Z"/>
          <w:color w:val="000000" w:themeColor="text1"/>
        </w:rPr>
        <w:pPrChange w:id="4307" w:author="Mason,David Steven" w:date="2023-02-17T14:13:00Z">
          <w:pPr>
            <w:pStyle w:val="Bibliography"/>
          </w:pPr>
        </w:pPrChange>
      </w:pPr>
      <w:del w:id="4308" w:author="Mason,David Steven" w:date="2023-02-27T17:01:00Z">
        <w:r w:rsidRPr="000418A2" w:rsidDel="004535D4">
          <w:rPr>
            <w:color w:val="000000" w:themeColor="text1"/>
          </w:rPr>
          <w:delText xml:space="preserve">Palmer, T. M., Stanton, M. L., &amp; Young, T. P. (2003). Competition and Coexistence: Exploring Mechanisms That Restrict and Maintain Diversity within Mutualist Guilds. </w:delText>
        </w:r>
        <w:r w:rsidRPr="000418A2" w:rsidDel="004535D4">
          <w:rPr>
            <w:i/>
            <w:iCs/>
            <w:color w:val="000000" w:themeColor="text1"/>
          </w:rPr>
          <w:delText>The American Naturalist</w:delText>
        </w:r>
        <w:r w:rsidRPr="000418A2" w:rsidDel="004535D4">
          <w:rPr>
            <w:color w:val="000000" w:themeColor="text1"/>
          </w:rPr>
          <w:delText xml:space="preserve">, </w:delText>
        </w:r>
        <w:r w:rsidRPr="000418A2" w:rsidDel="004535D4">
          <w:rPr>
            <w:i/>
            <w:iCs/>
            <w:color w:val="000000" w:themeColor="text1"/>
          </w:rPr>
          <w:delText>162</w:delText>
        </w:r>
        <w:r w:rsidRPr="000418A2" w:rsidDel="004535D4">
          <w:rPr>
            <w:color w:val="000000" w:themeColor="text1"/>
          </w:rPr>
          <w:delText>(S4), S63–S79. https://doi.org/10.1086/378682</w:delText>
        </w:r>
      </w:del>
    </w:p>
    <w:p w14:paraId="5100140E" w14:textId="77777777" w:rsidR="005D1203" w:rsidRPr="000418A2" w:rsidRDefault="005D1203">
      <w:pPr>
        <w:pStyle w:val="Bibliography"/>
        <w:spacing w:line="360" w:lineRule="auto"/>
        <w:rPr>
          <w:color w:val="000000" w:themeColor="text1"/>
        </w:rPr>
        <w:pPrChange w:id="4309" w:author="Mason,David Steven" w:date="2023-02-17T14:13:00Z">
          <w:pPr>
            <w:pStyle w:val="Bibliography"/>
          </w:pPr>
        </w:pPrChange>
      </w:pPr>
      <w:r w:rsidRPr="000418A2">
        <w:rPr>
          <w:color w:val="000000" w:themeColor="text1"/>
        </w:rPr>
        <w:t xml:space="preserve">Pérez-Méndez, N., Jordano, P., García, C., &amp; Valido, A. (2016). The signatures of Anthropocene defaunation: Cascading effects of the seed dispersal collapse. </w:t>
      </w:r>
      <w:r w:rsidRPr="000418A2">
        <w:rPr>
          <w:i/>
          <w:iCs/>
          <w:color w:val="000000" w:themeColor="text1"/>
        </w:rPr>
        <w:t>Scientific Reports</w:t>
      </w:r>
      <w:r w:rsidRPr="000418A2">
        <w:rPr>
          <w:color w:val="000000" w:themeColor="text1"/>
        </w:rPr>
        <w:t xml:space="preserve">, </w:t>
      </w:r>
      <w:r w:rsidRPr="000418A2">
        <w:rPr>
          <w:i/>
          <w:iCs/>
          <w:color w:val="000000" w:themeColor="text1"/>
        </w:rPr>
        <w:t>6</w:t>
      </w:r>
      <w:r w:rsidRPr="000418A2">
        <w:rPr>
          <w:color w:val="000000" w:themeColor="text1"/>
        </w:rPr>
        <w:t>(1), Article 1. https://doi.org/10.1038/srep24820</w:t>
      </w:r>
    </w:p>
    <w:p w14:paraId="0B0E34E8" w14:textId="77777777" w:rsidR="005D1203" w:rsidRPr="000418A2" w:rsidRDefault="005D1203">
      <w:pPr>
        <w:pStyle w:val="Bibliography"/>
        <w:spacing w:line="360" w:lineRule="auto"/>
        <w:rPr>
          <w:color w:val="000000" w:themeColor="text1"/>
        </w:rPr>
        <w:pPrChange w:id="4310" w:author="Mason,David Steven" w:date="2023-02-17T14:13:00Z">
          <w:pPr>
            <w:pStyle w:val="Bibliography"/>
          </w:pPr>
        </w:pPrChange>
      </w:pPr>
      <w:r w:rsidRPr="000418A2">
        <w:rPr>
          <w:color w:val="000000" w:themeColor="text1"/>
        </w:rPr>
        <w:t xml:space="preserve">Plue, J., Van Calster, H., Auestad, I., Basto, S., Bekker, R. M., Bruun, H. H., Chevalier, R., Decocq, G., Grandin, U., Hermy, M., Jacquemyn, H., Jakobsson, A., Jankowska-Błaszczuk, M., Kalamees, R., Koch, M. A., Marrs, R. H., Marteinsdóttir, B., Milberg, P., Måren, I. E., … Auffret, A. G. (2021). Buffering effects of soil seed banks on plant community composition in response to land use and climate. </w:t>
      </w:r>
      <w:r w:rsidRPr="000418A2">
        <w:rPr>
          <w:i/>
          <w:iCs/>
          <w:color w:val="000000" w:themeColor="text1"/>
        </w:rPr>
        <w:t>Global Ecology and Biogeography</w:t>
      </w:r>
      <w:r w:rsidRPr="000418A2">
        <w:rPr>
          <w:color w:val="000000" w:themeColor="text1"/>
        </w:rPr>
        <w:t xml:space="preserve">, </w:t>
      </w:r>
      <w:r w:rsidRPr="000418A2">
        <w:rPr>
          <w:i/>
          <w:iCs/>
          <w:color w:val="000000" w:themeColor="text1"/>
        </w:rPr>
        <w:t>30</w:t>
      </w:r>
      <w:r w:rsidRPr="000418A2">
        <w:rPr>
          <w:color w:val="000000" w:themeColor="text1"/>
        </w:rPr>
        <w:t>(1), 128–139. https://doi.org/10.1111/geb.13201</w:t>
      </w:r>
    </w:p>
    <w:p w14:paraId="3B105743" w14:textId="77777777" w:rsidR="005D1203" w:rsidRPr="000418A2" w:rsidRDefault="005D1203">
      <w:pPr>
        <w:pStyle w:val="Bibliography"/>
        <w:spacing w:line="360" w:lineRule="auto"/>
        <w:rPr>
          <w:color w:val="000000" w:themeColor="text1"/>
        </w:rPr>
        <w:pPrChange w:id="4311" w:author="Mason,David Steven" w:date="2023-02-17T14:13:00Z">
          <w:pPr>
            <w:pStyle w:val="Bibliography"/>
          </w:pPr>
        </w:pPrChange>
      </w:pPr>
      <w:r w:rsidRPr="000418A2">
        <w:rPr>
          <w:color w:val="000000" w:themeColor="text1"/>
        </w:rPr>
        <w:t xml:space="preserve">Powers, R. P., &amp; Jetz, W. (2019). Global habitat loss and extinction risk of terrestrial vertebrates under future land-use-change scenarios. </w:t>
      </w:r>
      <w:r w:rsidRPr="000418A2">
        <w:rPr>
          <w:i/>
          <w:iCs/>
          <w:color w:val="000000" w:themeColor="text1"/>
        </w:rPr>
        <w:t>Nature Climate Change</w:t>
      </w:r>
      <w:r w:rsidRPr="000418A2">
        <w:rPr>
          <w:color w:val="000000" w:themeColor="text1"/>
        </w:rPr>
        <w:t xml:space="preserve">, </w:t>
      </w:r>
      <w:r w:rsidRPr="000418A2">
        <w:rPr>
          <w:i/>
          <w:iCs/>
          <w:color w:val="000000" w:themeColor="text1"/>
        </w:rPr>
        <w:t>9</w:t>
      </w:r>
      <w:r w:rsidRPr="000418A2">
        <w:rPr>
          <w:color w:val="000000" w:themeColor="text1"/>
        </w:rPr>
        <w:t>(4), 323–329. https://doi.org/10.1038/s41558-019-0406-z</w:t>
      </w:r>
    </w:p>
    <w:p w14:paraId="7CF07AE8" w14:textId="77777777" w:rsidR="005D1203" w:rsidRPr="000418A2" w:rsidRDefault="005D1203">
      <w:pPr>
        <w:pStyle w:val="Bibliography"/>
        <w:spacing w:line="360" w:lineRule="auto"/>
        <w:rPr>
          <w:color w:val="000000" w:themeColor="text1"/>
        </w:rPr>
        <w:pPrChange w:id="4312" w:author="Mason,David Steven" w:date="2023-02-17T14:13:00Z">
          <w:pPr>
            <w:pStyle w:val="Bibliography"/>
          </w:pPr>
        </w:pPrChange>
      </w:pPr>
      <w:r w:rsidRPr="000418A2">
        <w:rPr>
          <w:color w:val="000000" w:themeColor="text1"/>
        </w:rPr>
        <w:t xml:space="preserve">R Core Team. (2022). </w:t>
      </w:r>
      <w:r w:rsidRPr="000418A2">
        <w:rPr>
          <w:i/>
          <w:iCs/>
          <w:color w:val="000000" w:themeColor="text1"/>
        </w:rPr>
        <w:t>R: The R Project for Statistical Computing</w:t>
      </w:r>
      <w:r w:rsidRPr="000418A2">
        <w:rPr>
          <w:color w:val="000000" w:themeColor="text1"/>
        </w:rPr>
        <w:t>. https://www.r-project.org/</w:t>
      </w:r>
    </w:p>
    <w:p w14:paraId="30A800C1" w14:textId="117DF567" w:rsidR="005D1203" w:rsidRPr="000418A2" w:rsidDel="00ED2F0C" w:rsidRDefault="005D1203">
      <w:pPr>
        <w:pStyle w:val="Bibliography"/>
        <w:spacing w:line="360" w:lineRule="auto"/>
        <w:rPr>
          <w:del w:id="4313" w:author="Mason,David Steven" w:date="2023-03-09T10:01:00Z"/>
          <w:strike/>
          <w:color w:val="000000" w:themeColor="text1"/>
          <w:rPrChange w:id="4314" w:author="Mason,David Steven" w:date="2023-02-26T13:20:00Z">
            <w:rPr>
              <w:del w:id="4315" w:author="Mason,David Steven" w:date="2023-03-09T10:01:00Z"/>
            </w:rPr>
          </w:rPrChange>
        </w:rPr>
        <w:pPrChange w:id="4316" w:author="Mason,David Steven" w:date="2023-02-17T14:13:00Z">
          <w:pPr>
            <w:pStyle w:val="Bibliography"/>
          </w:pPr>
        </w:pPrChange>
      </w:pPr>
      <w:del w:id="4317" w:author="Mason,David Steven" w:date="2023-03-09T10:01:00Z">
        <w:r w:rsidRPr="000418A2" w:rsidDel="00ED2F0C">
          <w:rPr>
            <w:strike/>
            <w:color w:val="000000" w:themeColor="text1"/>
            <w:rPrChange w:id="4318" w:author="Mason,David Steven" w:date="2023-02-26T13:20:00Z">
              <w:rPr/>
            </w:rPrChange>
          </w:rPr>
          <w:delText xml:space="preserve">Ricklefs, R. (2005). </w:delText>
        </w:r>
        <w:r w:rsidRPr="000418A2" w:rsidDel="00ED2F0C">
          <w:rPr>
            <w:i/>
            <w:iCs/>
            <w:strike/>
            <w:color w:val="000000" w:themeColor="text1"/>
            <w:rPrChange w:id="4319" w:author="Mason,David Steven" w:date="2023-02-26T13:20:00Z">
              <w:rPr>
                <w:i/>
                <w:iCs/>
              </w:rPr>
            </w:rPrChange>
          </w:rPr>
          <w:delText>The Economy of Nature, 6th edition</w:delText>
        </w:r>
        <w:r w:rsidRPr="000418A2" w:rsidDel="00ED2F0C">
          <w:rPr>
            <w:strike/>
            <w:color w:val="000000" w:themeColor="text1"/>
            <w:rPrChange w:id="4320" w:author="Mason,David Steven" w:date="2023-02-26T13:20:00Z">
              <w:rPr/>
            </w:rPrChange>
          </w:rPr>
          <w:delText>. WH Freeman, USA.</w:delText>
        </w:r>
      </w:del>
    </w:p>
    <w:p w14:paraId="3831CA4D" w14:textId="5B5F263C" w:rsidR="005D1203" w:rsidRPr="000418A2" w:rsidDel="00ED2F0C" w:rsidRDefault="005D1203">
      <w:pPr>
        <w:pStyle w:val="Bibliography"/>
        <w:spacing w:line="360" w:lineRule="auto"/>
        <w:rPr>
          <w:del w:id="4321" w:author="Mason,David Steven" w:date="2023-03-09T10:01:00Z"/>
          <w:strike/>
          <w:color w:val="000000" w:themeColor="text1"/>
          <w:rPrChange w:id="4322" w:author="Mason,David Steven" w:date="2023-02-26T17:29:00Z">
            <w:rPr>
              <w:del w:id="4323" w:author="Mason,David Steven" w:date="2023-03-09T10:01:00Z"/>
            </w:rPr>
          </w:rPrChange>
        </w:rPr>
        <w:pPrChange w:id="4324" w:author="Mason,David Steven" w:date="2023-02-17T14:13:00Z">
          <w:pPr>
            <w:pStyle w:val="Bibliography"/>
          </w:pPr>
        </w:pPrChange>
      </w:pPr>
      <w:del w:id="4325" w:author="Mason,David Steven" w:date="2023-03-09T10:01:00Z">
        <w:r w:rsidRPr="000418A2" w:rsidDel="00ED2F0C">
          <w:rPr>
            <w:strike/>
            <w:color w:val="000000" w:themeColor="text1"/>
            <w:rPrChange w:id="4326" w:author="Mason,David Steven" w:date="2023-02-26T17:29:00Z">
              <w:rPr/>
            </w:rPrChange>
          </w:rPr>
          <w:delText xml:space="preserve">Rico-Gray, V. (1993). Use of Plant-Derived Food Resources by Ants in the Dry Tropical Lowlands of Coastal Veracruz, Mexico. </w:delText>
        </w:r>
        <w:r w:rsidRPr="000418A2" w:rsidDel="00ED2F0C">
          <w:rPr>
            <w:i/>
            <w:iCs/>
            <w:strike/>
            <w:color w:val="000000" w:themeColor="text1"/>
            <w:rPrChange w:id="4327" w:author="Mason,David Steven" w:date="2023-02-26T17:29:00Z">
              <w:rPr>
                <w:i/>
                <w:iCs/>
              </w:rPr>
            </w:rPrChange>
          </w:rPr>
          <w:delText>Biotropica</w:delText>
        </w:r>
        <w:r w:rsidRPr="000418A2" w:rsidDel="00ED2F0C">
          <w:rPr>
            <w:strike/>
            <w:color w:val="000000" w:themeColor="text1"/>
            <w:rPrChange w:id="4328" w:author="Mason,David Steven" w:date="2023-02-26T17:29:00Z">
              <w:rPr/>
            </w:rPrChange>
          </w:rPr>
          <w:delText xml:space="preserve">, </w:delText>
        </w:r>
        <w:r w:rsidRPr="000418A2" w:rsidDel="00ED2F0C">
          <w:rPr>
            <w:i/>
            <w:iCs/>
            <w:strike/>
            <w:color w:val="000000" w:themeColor="text1"/>
            <w:rPrChange w:id="4329" w:author="Mason,David Steven" w:date="2023-02-26T17:29:00Z">
              <w:rPr>
                <w:i/>
                <w:iCs/>
              </w:rPr>
            </w:rPrChange>
          </w:rPr>
          <w:delText>25</w:delText>
        </w:r>
        <w:r w:rsidRPr="000418A2" w:rsidDel="00ED2F0C">
          <w:rPr>
            <w:strike/>
            <w:color w:val="000000" w:themeColor="text1"/>
            <w:rPrChange w:id="4330" w:author="Mason,David Steven" w:date="2023-02-26T17:29:00Z">
              <w:rPr/>
            </w:rPrChange>
          </w:rPr>
          <w:delText>(3), 301–315. https://doi.org/10.2307/2388788</w:delText>
        </w:r>
      </w:del>
    </w:p>
    <w:p w14:paraId="692AABCF" w14:textId="7116990D" w:rsidR="005D1203" w:rsidRPr="000418A2" w:rsidRDefault="005D1203">
      <w:pPr>
        <w:pStyle w:val="Bibliography"/>
        <w:spacing w:line="360" w:lineRule="auto"/>
        <w:rPr>
          <w:ins w:id="4331" w:author="Mason,David Steven" w:date="2023-02-26T19:23:00Z"/>
          <w:color w:val="000000" w:themeColor="text1"/>
        </w:rPr>
      </w:pPr>
      <w:r w:rsidRPr="000418A2">
        <w:rPr>
          <w:color w:val="000000" w:themeColor="text1"/>
        </w:rPr>
        <w:t xml:space="preserve">Rodríguez-Pérez, J., García, D., &amp; Martínez, D. (2014). Spatial networks of fleshy-fruited trees drive the flow of avian seed dispersal through a landscape. </w:t>
      </w:r>
      <w:r w:rsidRPr="000418A2">
        <w:rPr>
          <w:i/>
          <w:iCs/>
          <w:color w:val="000000" w:themeColor="text1"/>
        </w:rPr>
        <w:t>Functional Ecology</w:t>
      </w:r>
      <w:r w:rsidRPr="000418A2">
        <w:rPr>
          <w:color w:val="000000" w:themeColor="text1"/>
        </w:rPr>
        <w:t xml:space="preserve">, </w:t>
      </w:r>
      <w:r w:rsidRPr="000418A2">
        <w:rPr>
          <w:i/>
          <w:iCs/>
          <w:color w:val="000000" w:themeColor="text1"/>
        </w:rPr>
        <w:t>28</w:t>
      </w:r>
      <w:r w:rsidRPr="000418A2">
        <w:rPr>
          <w:color w:val="000000" w:themeColor="text1"/>
        </w:rPr>
        <w:t>(4), 990–998. https://doi.org/10.1111/1365-2435.12276</w:t>
      </w:r>
    </w:p>
    <w:p w14:paraId="6D6F56B4" w14:textId="77777777" w:rsidR="0037771A" w:rsidRPr="000418A2" w:rsidRDefault="007D7F2E" w:rsidP="0037771A">
      <w:pPr>
        <w:pStyle w:val="Bibliography"/>
        <w:spacing w:line="360" w:lineRule="auto"/>
        <w:rPr>
          <w:ins w:id="4332" w:author="Mason,David Steven" w:date="2023-03-09T11:22:00Z"/>
          <w:color w:val="000000" w:themeColor="text1"/>
        </w:rPr>
      </w:pPr>
      <w:ins w:id="4333" w:author="Mason,David Steven" w:date="2023-02-26T19:23:00Z">
        <w:r w:rsidRPr="000418A2">
          <w:rPr>
            <w:color w:val="000000" w:themeColor="text1"/>
          </w:rPr>
          <w:t>Rojas, T. N., Vergara-Tabares, D. L., Valdez, D. J., Ponzio, M. F., &amp; Peluc, S. I. (2019). Food supplementation by an invasive fleshy‐fruited shrub sustains body condition of a native frugivorous bird during winter.</w:t>
        </w:r>
        <w:r w:rsidRPr="000418A2">
          <w:rPr>
            <w:i/>
            <w:iCs/>
            <w:color w:val="000000" w:themeColor="text1"/>
            <w:rPrChange w:id="4334" w:author="Mason,David Steven" w:date="2023-02-26T19:24:00Z">
              <w:rPr/>
            </w:rPrChange>
          </w:rPr>
          <w:t xml:space="preserve"> Integrative Zoology</w:t>
        </w:r>
        <w:r w:rsidRPr="000418A2">
          <w:rPr>
            <w:color w:val="000000" w:themeColor="text1"/>
          </w:rPr>
          <w:t xml:space="preserve">, </w:t>
        </w:r>
        <w:r w:rsidRPr="000418A2">
          <w:rPr>
            <w:i/>
            <w:iCs/>
            <w:color w:val="000000" w:themeColor="text1"/>
            <w:rPrChange w:id="4335" w:author="Mason,David Steven" w:date="2023-02-26T19:24:00Z">
              <w:rPr/>
            </w:rPrChange>
          </w:rPr>
          <w:t>14</w:t>
        </w:r>
        <w:r w:rsidRPr="000418A2">
          <w:rPr>
            <w:color w:val="000000" w:themeColor="text1"/>
          </w:rPr>
          <w:t>(3), 259</w:t>
        </w:r>
      </w:ins>
      <w:ins w:id="4336" w:author="Mason,David Steven" w:date="2023-02-26T19:24:00Z">
        <w:r w:rsidRPr="000418A2">
          <w:rPr>
            <w:color w:val="000000" w:themeColor="text1"/>
          </w:rPr>
          <w:t>–</w:t>
        </w:r>
      </w:ins>
      <w:ins w:id="4337" w:author="Mason,David Steven" w:date="2023-02-26T19:23:00Z">
        <w:r w:rsidRPr="000418A2">
          <w:rPr>
            <w:color w:val="000000" w:themeColor="text1"/>
          </w:rPr>
          <w:t>269</w:t>
        </w:r>
      </w:ins>
    </w:p>
    <w:p w14:paraId="6896367A" w14:textId="77777777" w:rsidR="00DE5F68" w:rsidRDefault="0037771A" w:rsidP="00DE5F68">
      <w:pPr>
        <w:pStyle w:val="Bibliography"/>
        <w:spacing w:line="360" w:lineRule="auto"/>
        <w:rPr>
          <w:color w:val="000000" w:themeColor="text1"/>
        </w:rPr>
      </w:pPr>
      <w:ins w:id="4338" w:author="Mason,David Steven" w:date="2023-03-09T11:22:00Z">
        <w:r w:rsidRPr="000418A2">
          <w:rPr>
            <w:color w:val="000000" w:themeColor="text1"/>
          </w:rPr>
          <w:t xml:space="preserve">Sala, O. E., Stuart Chapin, F. I. I. I., Armesto, J. J., Berlow, E., Bloomfield, J., Dirzo, R., </w:t>
        </w:r>
      </w:ins>
      <w:ins w:id="4339" w:author="Mason,David Steven" w:date="2023-03-09T11:23:00Z">
        <w:r w:rsidRPr="000418A2">
          <w:rPr>
            <w:color w:val="000000" w:themeColor="text1"/>
          </w:rPr>
          <w:t xml:space="preserve">Huber-Sanwald, E., Huenneke, L. F., Jackson, R. B., Kinzig, A., Leemans, R., Lodge, D. M., Mooney, H. A., Oesterheld, M., </w:t>
        </w:r>
      </w:ins>
      <w:ins w:id="4340" w:author="Mason,David Steven" w:date="2023-03-09T11:24:00Z">
        <w:r w:rsidRPr="000418A2">
          <w:rPr>
            <w:color w:val="000000" w:themeColor="text1"/>
          </w:rPr>
          <w:t>Poff, N. L., Sykes, M. T., Walker, B. H., Walker, M.,</w:t>
        </w:r>
      </w:ins>
      <w:ins w:id="4341" w:author="Mason,David Steven" w:date="2023-03-09T11:22:00Z">
        <w:r w:rsidRPr="000418A2">
          <w:rPr>
            <w:color w:val="000000" w:themeColor="text1"/>
          </w:rPr>
          <w:t xml:space="preserve"> &amp; </w:t>
        </w:r>
        <w:r w:rsidRPr="000418A2">
          <w:rPr>
            <w:color w:val="000000" w:themeColor="text1"/>
          </w:rPr>
          <w:lastRenderedPageBreak/>
          <w:t>Wall, D. H. (2000). Global biodiversity scenarios for the year 2100. </w:t>
        </w:r>
        <w:r w:rsidRPr="000418A2">
          <w:rPr>
            <w:i/>
            <w:iCs/>
            <w:color w:val="000000" w:themeColor="text1"/>
          </w:rPr>
          <w:t>Science</w:t>
        </w:r>
        <w:r w:rsidRPr="000418A2">
          <w:rPr>
            <w:color w:val="000000" w:themeColor="text1"/>
          </w:rPr>
          <w:t>, </w:t>
        </w:r>
        <w:r w:rsidRPr="000418A2">
          <w:rPr>
            <w:i/>
            <w:iCs/>
            <w:color w:val="000000" w:themeColor="text1"/>
          </w:rPr>
          <w:t>287</w:t>
        </w:r>
        <w:r w:rsidRPr="000418A2">
          <w:rPr>
            <w:color w:val="000000" w:themeColor="text1"/>
          </w:rPr>
          <w:t>(5459), 1770–1774</w:t>
        </w:r>
      </w:ins>
    </w:p>
    <w:p w14:paraId="58F74964" w14:textId="4C9AC577" w:rsidR="00DE5F68" w:rsidRPr="00DE5F68" w:rsidRDefault="00DE5F68" w:rsidP="00DE5F68">
      <w:pPr>
        <w:pStyle w:val="Bibliography"/>
        <w:spacing w:line="360" w:lineRule="auto"/>
        <w:rPr>
          <w:ins w:id="4342" w:author="Mason,David Steven" w:date="2023-02-26T20:12:00Z"/>
          <w:color w:val="000000" w:themeColor="text1"/>
        </w:rPr>
      </w:pPr>
      <w:r>
        <w:t>S</w:t>
      </w:r>
      <w:r w:rsidRPr="00DE5F68">
        <w:t xml:space="preserve">alazar, D., </w:t>
      </w:r>
      <w:proofErr w:type="spellStart"/>
      <w:r w:rsidRPr="00DE5F68">
        <w:t>Kelm</w:t>
      </w:r>
      <w:proofErr w:type="spellEnd"/>
      <w:r w:rsidRPr="00DE5F68">
        <w:t xml:space="preserve">, D. H., &amp; Marquis, R. J. (2013). Directed seed dispersal of Piper by </w:t>
      </w:r>
      <w:proofErr w:type="spellStart"/>
      <w:r w:rsidRPr="00DE5F68">
        <w:t>Carollia</w:t>
      </w:r>
      <w:proofErr w:type="spellEnd"/>
      <w:r w:rsidRPr="00DE5F68">
        <w:t xml:space="preserve"> </w:t>
      </w:r>
      <w:proofErr w:type="spellStart"/>
      <w:r w:rsidRPr="00DE5F68">
        <w:t>perspicillata</w:t>
      </w:r>
      <w:proofErr w:type="spellEnd"/>
      <w:r w:rsidRPr="00DE5F68">
        <w:t xml:space="preserve"> and its effect on understory plant diversity and </w:t>
      </w:r>
      <w:proofErr w:type="spellStart"/>
      <w:r w:rsidRPr="00DE5F68">
        <w:t>folivory</w:t>
      </w:r>
      <w:proofErr w:type="spellEnd"/>
      <w:r w:rsidRPr="00DE5F68">
        <w:t xml:space="preserve">. </w:t>
      </w:r>
      <w:r w:rsidRPr="00DE5F68">
        <w:rPr>
          <w:i/>
          <w:iCs/>
        </w:rPr>
        <w:t>Ecology</w:t>
      </w:r>
      <w:r w:rsidRPr="00DE5F68">
        <w:t xml:space="preserve">, </w:t>
      </w:r>
      <w:r w:rsidRPr="00DE5F68">
        <w:rPr>
          <w:i/>
          <w:iCs/>
        </w:rPr>
        <w:t>94</w:t>
      </w:r>
      <w:r w:rsidRPr="00DE5F68">
        <w:t>(11), 2444-2453</w:t>
      </w:r>
    </w:p>
    <w:p w14:paraId="56ABC946" w14:textId="77777777" w:rsidR="006A6103" w:rsidRDefault="00286F8F" w:rsidP="006A6103">
      <w:pPr>
        <w:pStyle w:val="Bibliography"/>
        <w:spacing w:line="360" w:lineRule="auto"/>
        <w:rPr>
          <w:color w:val="000000" w:themeColor="text1"/>
        </w:rPr>
      </w:pPr>
      <w:ins w:id="4343" w:author="Mason,David Steven" w:date="2023-02-26T20:12:00Z">
        <w:r w:rsidRPr="000418A2">
          <w:rPr>
            <w:color w:val="000000" w:themeColor="text1"/>
          </w:rPr>
          <w:t xml:space="preserve">Saracco, J. F., Collazo, J. A., &amp; Groom, M. J. (2004). How do frugivores track resources? Insights from spatial analyses of bird foraging in a tropical forest. </w:t>
        </w:r>
        <w:r w:rsidRPr="000418A2">
          <w:rPr>
            <w:i/>
            <w:iCs/>
            <w:color w:val="000000" w:themeColor="text1"/>
          </w:rPr>
          <w:t>Oecologia</w:t>
        </w:r>
        <w:r w:rsidRPr="000418A2">
          <w:rPr>
            <w:color w:val="000000" w:themeColor="text1"/>
          </w:rPr>
          <w:t xml:space="preserve">, </w:t>
        </w:r>
        <w:r w:rsidRPr="000418A2">
          <w:rPr>
            <w:i/>
            <w:iCs/>
            <w:color w:val="000000" w:themeColor="text1"/>
          </w:rPr>
          <w:t>139</w:t>
        </w:r>
        <w:r w:rsidRPr="000418A2">
          <w:rPr>
            <w:color w:val="000000" w:themeColor="text1"/>
          </w:rPr>
          <w:t>, 235–245</w:t>
        </w:r>
      </w:ins>
    </w:p>
    <w:p w14:paraId="4B318E37" w14:textId="2D1D434E" w:rsidR="006A6103" w:rsidRPr="006A6103" w:rsidRDefault="006A6103" w:rsidP="006A6103">
      <w:pPr>
        <w:pStyle w:val="Bibliography"/>
        <w:spacing w:line="360" w:lineRule="auto"/>
        <w:rPr>
          <w:color w:val="000000" w:themeColor="text1"/>
        </w:rPr>
      </w:pPr>
      <w:r w:rsidRPr="006A6103">
        <w:t>Sengupta, A., McConkey, K. R., &amp; Radhakrishna, S. (2015). Primates, provisioning and plants: Impacts of human cultural behaviours on primate ecological functions. </w:t>
      </w:r>
      <w:r w:rsidRPr="006A6103">
        <w:rPr>
          <w:i/>
          <w:iCs/>
        </w:rPr>
        <w:t>PLoS One</w:t>
      </w:r>
      <w:r w:rsidRPr="006A6103">
        <w:t>, </w:t>
      </w:r>
      <w:r w:rsidRPr="006A6103">
        <w:rPr>
          <w:i/>
          <w:iCs/>
        </w:rPr>
        <w:t>10</w:t>
      </w:r>
      <w:r w:rsidRPr="006A6103">
        <w:t>(11), e0140961</w:t>
      </w:r>
    </w:p>
    <w:p w14:paraId="250E1B1D" w14:textId="41B88F27" w:rsidR="005D1203" w:rsidRPr="000418A2" w:rsidDel="00B82FD8" w:rsidRDefault="005D1203">
      <w:pPr>
        <w:pStyle w:val="Bibliography"/>
        <w:spacing w:line="360" w:lineRule="auto"/>
        <w:rPr>
          <w:del w:id="4344" w:author="Mason,David Steven" w:date="2023-02-26T15:44:00Z"/>
          <w:color w:val="000000" w:themeColor="text1"/>
        </w:rPr>
        <w:pPrChange w:id="4345" w:author="Mason,David Steven" w:date="2023-02-17T14:13:00Z">
          <w:pPr>
            <w:pStyle w:val="Bibliography"/>
          </w:pPr>
        </w:pPrChange>
      </w:pPr>
      <w:del w:id="4346" w:author="Mason,David Steven" w:date="2023-02-26T15:44:00Z">
        <w:r w:rsidRPr="000418A2" w:rsidDel="00B82FD8">
          <w:rPr>
            <w:color w:val="000000" w:themeColor="text1"/>
          </w:rPr>
          <w:delText xml:space="preserve">Rumeu, B., Devoto, M., Traveset, A., Olesen, J. M., Vargas, P., Nogales, M., &amp; Heleno, R. (2017). Predicting the consequences of disperser extinction: Richness matters the most when abundance is low. </w:delText>
        </w:r>
        <w:r w:rsidRPr="000418A2" w:rsidDel="00B82FD8">
          <w:rPr>
            <w:i/>
            <w:iCs/>
            <w:color w:val="000000" w:themeColor="text1"/>
          </w:rPr>
          <w:delText>Functional Ecology</w:delText>
        </w:r>
        <w:r w:rsidRPr="000418A2" w:rsidDel="00B82FD8">
          <w:rPr>
            <w:color w:val="000000" w:themeColor="text1"/>
          </w:rPr>
          <w:delText xml:space="preserve">, </w:delText>
        </w:r>
        <w:r w:rsidRPr="000418A2" w:rsidDel="00B82FD8">
          <w:rPr>
            <w:i/>
            <w:iCs/>
            <w:color w:val="000000" w:themeColor="text1"/>
          </w:rPr>
          <w:delText>31</w:delText>
        </w:r>
        <w:r w:rsidRPr="000418A2" w:rsidDel="00B82FD8">
          <w:rPr>
            <w:color w:val="000000" w:themeColor="text1"/>
          </w:rPr>
          <w:delText>(10), 1910–1920. https://doi.org/10.1111/1365-2435.12897</w:delText>
        </w:r>
      </w:del>
    </w:p>
    <w:p w14:paraId="2932E521" w14:textId="035BDAF5" w:rsidR="005D1203" w:rsidRPr="000418A2" w:rsidDel="004E6272" w:rsidRDefault="005D1203">
      <w:pPr>
        <w:pStyle w:val="Bibliography"/>
        <w:spacing w:line="360" w:lineRule="auto"/>
        <w:rPr>
          <w:del w:id="4347" w:author="Mason,David Steven" w:date="2023-02-27T15:36:00Z"/>
          <w:color w:val="000000" w:themeColor="text1"/>
        </w:rPr>
        <w:pPrChange w:id="4348" w:author="Mason,David Steven" w:date="2023-02-17T14:13:00Z">
          <w:pPr>
            <w:pStyle w:val="Bibliography"/>
          </w:pPr>
        </w:pPrChange>
      </w:pPr>
      <w:del w:id="4349" w:author="Mason,David Steven" w:date="2023-02-27T15:36:00Z">
        <w:r w:rsidRPr="000418A2" w:rsidDel="004E6272">
          <w:rPr>
            <w:color w:val="000000" w:themeColor="text1"/>
          </w:rPr>
          <w:delText xml:space="preserve">Schmidt, K. A. (2003). Linking frequencies of acorn masting in temperate forests to long-term population growth rates in a songbird: The veery (Catharus fuscescens). </w:delText>
        </w:r>
        <w:r w:rsidRPr="000418A2" w:rsidDel="004E6272">
          <w:rPr>
            <w:i/>
            <w:iCs/>
            <w:color w:val="000000" w:themeColor="text1"/>
          </w:rPr>
          <w:delText>Oikos</w:delText>
        </w:r>
        <w:r w:rsidRPr="000418A2" w:rsidDel="004E6272">
          <w:rPr>
            <w:color w:val="000000" w:themeColor="text1"/>
          </w:rPr>
          <w:delText xml:space="preserve">, </w:delText>
        </w:r>
        <w:r w:rsidRPr="000418A2" w:rsidDel="004E6272">
          <w:rPr>
            <w:i/>
            <w:iCs/>
            <w:color w:val="000000" w:themeColor="text1"/>
          </w:rPr>
          <w:delText>103</w:delText>
        </w:r>
        <w:r w:rsidRPr="000418A2" w:rsidDel="004E6272">
          <w:rPr>
            <w:color w:val="000000" w:themeColor="text1"/>
          </w:rPr>
          <w:delText>(3), 548–558. https://doi.org/10.1034/j.1600-0706.2003.12462.x</w:delText>
        </w:r>
      </w:del>
    </w:p>
    <w:p w14:paraId="208CE24E" w14:textId="092897C8" w:rsidR="005D1203" w:rsidRPr="000418A2" w:rsidDel="00BF32CA" w:rsidRDefault="005D1203">
      <w:pPr>
        <w:pStyle w:val="Bibliography"/>
        <w:spacing w:line="360" w:lineRule="auto"/>
        <w:rPr>
          <w:del w:id="4350" w:author="Mason,David Steven" w:date="2023-02-26T20:18:00Z"/>
          <w:color w:val="000000" w:themeColor="text1"/>
        </w:rPr>
        <w:pPrChange w:id="4351" w:author="Mason,David Steven" w:date="2023-02-17T14:13:00Z">
          <w:pPr>
            <w:pStyle w:val="Bibliography"/>
          </w:pPr>
        </w:pPrChange>
      </w:pPr>
      <w:del w:id="4352" w:author="Mason,David Steven" w:date="2023-02-26T20:18:00Z">
        <w:r w:rsidRPr="000418A2" w:rsidDel="00BF32CA">
          <w:rPr>
            <w:color w:val="000000" w:themeColor="text1"/>
          </w:rPr>
          <w:delText xml:space="preserve">Schupp, E. W., Zwolak, R., Jones, L. R., Snell, R. S., Beckman, N. G., Aslan, C., Cavazos, B. R., Effiom, E., Fricke, E. C., Montaño-Centellas, F., Poulsen, J., Razafindratsima, O. H., Sandor, M. E., &amp; Shea, K. (2019). Intrinsic and extrinsic drivers of intraspecific variation in seed dispersal are diverse and pervasive. </w:delText>
        </w:r>
        <w:r w:rsidRPr="000418A2" w:rsidDel="00BF32CA">
          <w:rPr>
            <w:i/>
            <w:iCs/>
            <w:color w:val="000000" w:themeColor="text1"/>
          </w:rPr>
          <w:delText>AoB PLANTS</w:delText>
        </w:r>
        <w:r w:rsidRPr="000418A2" w:rsidDel="00BF32CA">
          <w:rPr>
            <w:color w:val="000000" w:themeColor="text1"/>
          </w:rPr>
          <w:delText xml:space="preserve">, </w:delText>
        </w:r>
        <w:r w:rsidRPr="000418A2" w:rsidDel="00BF32CA">
          <w:rPr>
            <w:i/>
            <w:iCs/>
            <w:color w:val="000000" w:themeColor="text1"/>
          </w:rPr>
          <w:delText>11</w:delText>
        </w:r>
        <w:r w:rsidRPr="000418A2" w:rsidDel="00BF32CA">
          <w:rPr>
            <w:color w:val="000000" w:themeColor="text1"/>
          </w:rPr>
          <w:delText>(6). https://doi.org/10.1093/aobpla/plz067</w:delText>
        </w:r>
      </w:del>
    </w:p>
    <w:p w14:paraId="57D29078" w14:textId="77777777" w:rsidR="005D1203" w:rsidRPr="000418A2" w:rsidRDefault="005D1203">
      <w:pPr>
        <w:pStyle w:val="Bibliography"/>
        <w:spacing w:line="360" w:lineRule="auto"/>
        <w:rPr>
          <w:color w:val="000000" w:themeColor="text1"/>
        </w:rPr>
        <w:pPrChange w:id="4353" w:author="Mason,David Steven" w:date="2023-02-17T14:13:00Z">
          <w:pPr>
            <w:pStyle w:val="Bibliography"/>
          </w:pPr>
        </w:pPrChange>
      </w:pPr>
      <w:r w:rsidRPr="000418A2">
        <w:rPr>
          <w:color w:val="000000" w:themeColor="text1"/>
        </w:rPr>
        <w:t xml:space="preserve">Spiegel, O., &amp; Nathan, R. (2010). Incorporating density dependence into the directed-dispersal hypothesis. </w:t>
      </w:r>
      <w:r w:rsidRPr="000418A2">
        <w:rPr>
          <w:i/>
          <w:iCs/>
          <w:color w:val="000000" w:themeColor="text1"/>
        </w:rPr>
        <w:t>Ecology</w:t>
      </w:r>
      <w:r w:rsidRPr="000418A2">
        <w:rPr>
          <w:color w:val="000000" w:themeColor="text1"/>
        </w:rPr>
        <w:t xml:space="preserve">, </w:t>
      </w:r>
      <w:r w:rsidRPr="000418A2">
        <w:rPr>
          <w:i/>
          <w:iCs/>
          <w:color w:val="000000" w:themeColor="text1"/>
        </w:rPr>
        <w:t>91</w:t>
      </w:r>
      <w:r w:rsidRPr="000418A2">
        <w:rPr>
          <w:color w:val="000000" w:themeColor="text1"/>
        </w:rPr>
        <w:t>(5), 1538–1548. https://doi.org/10.1890/09-1166.1</w:t>
      </w:r>
    </w:p>
    <w:p w14:paraId="43FD2608" w14:textId="77777777" w:rsidR="005D1203" w:rsidRPr="000418A2" w:rsidRDefault="005D1203">
      <w:pPr>
        <w:pStyle w:val="Bibliography"/>
        <w:spacing w:line="360" w:lineRule="auto"/>
        <w:rPr>
          <w:color w:val="000000" w:themeColor="text1"/>
        </w:rPr>
        <w:pPrChange w:id="4354" w:author="Mason,David Steven" w:date="2023-02-17T14:13:00Z">
          <w:pPr>
            <w:pStyle w:val="Bibliography"/>
          </w:pPr>
        </w:pPrChange>
      </w:pPr>
      <w:r w:rsidRPr="000418A2">
        <w:rPr>
          <w:color w:val="000000" w:themeColor="text1"/>
        </w:rPr>
        <w:t xml:space="preserve">Spooner, F. E. B., Pearson, R. G., &amp; Freeman, R. (2018). Rapid warming is associated with population decline among terrestrial birds and mammals globally. </w:t>
      </w:r>
      <w:r w:rsidRPr="000418A2">
        <w:rPr>
          <w:i/>
          <w:iCs/>
          <w:color w:val="000000" w:themeColor="text1"/>
        </w:rPr>
        <w:t>Global Change Biology</w:t>
      </w:r>
      <w:r w:rsidRPr="000418A2">
        <w:rPr>
          <w:color w:val="000000" w:themeColor="text1"/>
        </w:rPr>
        <w:t xml:space="preserve">, </w:t>
      </w:r>
      <w:r w:rsidRPr="000418A2">
        <w:rPr>
          <w:i/>
          <w:iCs/>
          <w:color w:val="000000" w:themeColor="text1"/>
        </w:rPr>
        <w:t>24</w:t>
      </w:r>
      <w:r w:rsidRPr="000418A2">
        <w:rPr>
          <w:color w:val="000000" w:themeColor="text1"/>
        </w:rPr>
        <w:t>(10), 4521–4531. https://doi.org/10.1111/gcb.14361</w:t>
      </w:r>
    </w:p>
    <w:p w14:paraId="61A8E3F6" w14:textId="6D88E8A1" w:rsidR="005D1203" w:rsidRPr="000418A2" w:rsidDel="00ED2F0C" w:rsidRDefault="005D1203">
      <w:pPr>
        <w:pStyle w:val="Bibliography"/>
        <w:spacing w:line="360" w:lineRule="auto"/>
        <w:rPr>
          <w:del w:id="4355" w:author="Mason,David Steven" w:date="2023-03-09T10:00:00Z"/>
          <w:strike/>
          <w:color w:val="000000" w:themeColor="text1"/>
          <w:rPrChange w:id="4356" w:author="Mason,David Steven" w:date="2023-02-26T13:23:00Z">
            <w:rPr>
              <w:del w:id="4357" w:author="Mason,David Steven" w:date="2023-03-09T10:00:00Z"/>
            </w:rPr>
          </w:rPrChange>
        </w:rPr>
        <w:pPrChange w:id="4358" w:author="Mason,David Steven" w:date="2023-02-17T14:13:00Z">
          <w:pPr>
            <w:pStyle w:val="Bibliography"/>
          </w:pPr>
        </w:pPrChange>
      </w:pPr>
      <w:del w:id="4359" w:author="Mason,David Steven" w:date="2023-03-09T10:00:00Z">
        <w:r w:rsidRPr="000418A2" w:rsidDel="00ED2F0C">
          <w:rPr>
            <w:strike/>
            <w:color w:val="000000" w:themeColor="text1"/>
            <w:rPrChange w:id="4360" w:author="Mason,David Steven" w:date="2023-02-26T13:23:00Z">
              <w:rPr/>
            </w:rPrChange>
          </w:rPr>
          <w:delText xml:space="preserve">Srivastava, D. S., Cadotte, M. W., MacDonald, A. A. M., Marushia, R. G., &amp; Mirotchnick, N. (2012). Phylogenetic diversity and the functioning of ecosystems. </w:delText>
        </w:r>
        <w:r w:rsidRPr="000418A2" w:rsidDel="00ED2F0C">
          <w:rPr>
            <w:i/>
            <w:iCs/>
            <w:strike/>
            <w:color w:val="000000" w:themeColor="text1"/>
            <w:rPrChange w:id="4361" w:author="Mason,David Steven" w:date="2023-02-26T13:23:00Z">
              <w:rPr>
                <w:i/>
                <w:iCs/>
              </w:rPr>
            </w:rPrChange>
          </w:rPr>
          <w:delText>Ecology Letters</w:delText>
        </w:r>
        <w:r w:rsidRPr="000418A2" w:rsidDel="00ED2F0C">
          <w:rPr>
            <w:strike/>
            <w:color w:val="000000" w:themeColor="text1"/>
            <w:rPrChange w:id="4362" w:author="Mason,David Steven" w:date="2023-02-26T13:23:00Z">
              <w:rPr/>
            </w:rPrChange>
          </w:rPr>
          <w:delText xml:space="preserve">, </w:delText>
        </w:r>
        <w:r w:rsidRPr="000418A2" w:rsidDel="00ED2F0C">
          <w:rPr>
            <w:i/>
            <w:iCs/>
            <w:strike/>
            <w:color w:val="000000" w:themeColor="text1"/>
            <w:rPrChange w:id="4363" w:author="Mason,David Steven" w:date="2023-02-26T13:23:00Z">
              <w:rPr>
                <w:i/>
                <w:iCs/>
              </w:rPr>
            </w:rPrChange>
          </w:rPr>
          <w:delText>15</w:delText>
        </w:r>
        <w:r w:rsidRPr="000418A2" w:rsidDel="00ED2F0C">
          <w:rPr>
            <w:strike/>
            <w:color w:val="000000" w:themeColor="text1"/>
            <w:rPrChange w:id="4364" w:author="Mason,David Steven" w:date="2023-02-26T13:23:00Z">
              <w:rPr/>
            </w:rPrChange>
          </w:rPr>
          <w:delText>(7), 637–648. https://doi.org/10.1111/j.1461-0248.2012.01795.x</w:delText>
        </w:r>
      </w:del>
    </w:p>
    <w:p w14:paraId="273E3327" w14:textId="17CE88BC" w:rsidR="005D1203" w:rsidRPr="000418A2" w:rsidRDefault="005D1203">
      <w:pPr>
        <w:pStyle w:val="Bibliography"/>
        <w:spacing w:line="360" w:lineRule="auto"/>
        <w:rPr>
          <w:ins w:id="4365" w:author="Mason,David Steven" w:date="2023-02-26T19:25:00Z"/>
          <w:color w:val="000000" w:themeColor="text1"/>
          <w:rPrChange w:id="4366" w:author="Mason,David Steven" w:date="2023-03-09T09:59:00Z">
            <w:rPr>
              <w:ins w:id="4367" w:author="Mason,David Steven" w:date="2023-02-26T19:25:00Z"/>
              <w:strike/>
            </w:rPr>
          </w:rPrChange>
        </w:rPr>
      </w:pPr>
      <w:r w:rsidRPr="000418A2">
        <w:rPr>
          <w:color w:val="000000" w:themeColor="text1"/>
        </w:rPr>
        <w:t xml:space="preserve">Stanton, M. L. (2003). Interacting Guilds: Moving beyond the Pairwise Perspective on Mutualisms. </w:t>
      </w:r>
      <w:r w:rsidRPr="000418A2">
        <w:rPr>
          <w:i/>
          <w:iCs/>
          <w:color w:val="000000" w:themeColor="text1"/>
        </w:rPr>
        <w:t>The American Naturalist</w:t>
      </w:r>
      <w:r w:rsidRPr="000418A2">
        <w:rPr>
          <w:color w:val="000000" w:themeColor="text1"/>
        </w:rPr>
        <w:t xml:space="preserve">, </w:t>
      </w:r>
      <w:r w:rsidRPr="000418A2">
        <w:rPr>
          <w:i/>
          <w:iCs/>
          <w:color w:val="000000" w:themeColor="text1"/>
        </w:rPr>
        <w:t>162</w:t>
      </w:r>
      <w:r w:rsidRPr="000418A2">
        <w:rPr>
          <w:color w:val="000000" w:themeColor="text1"/>
        </w:rPr>
        <w:t>(S4), S10–S23. https://doi.org/10.1086/378646</w:t>
      </w:r>
    </w:p>
    <w:p w14:paraId="49FF4E50" w14:textId="77777777" w:rsidR="0032123C" w:rsidRDefault="007D7F2E" w:rsidP="0032123C">
      <w:pPr>
        <w:pStyle w:val="Bibliography"/>
        <w:spacing w:line="360" w:lineRule="auto"/>
        <w:rPr>
          <w:color w:val="000000" w:themeColor="text1"/>
        </w:rPr>
      </w:pPr>
      <w:ins w:id="4368" w:author="Mason,David Steven" w:date="2023-02-26T19:25:00Z">
        <w:r w:rsidRPr="000418A2">
          <w:rPr>
            <w:color w:val="000000" w:themeColor="text1"/>
          </w:rPr>
          <w:t xml:space="preserve">Traveset, A., &amp; Richardson, D. M. (2006). Biological invasions as disruptors of plant reproductive mutualisms. </w:t>
        </w:r>
        <w:r w:rsidRPr="000418A2">
          <w:rPr>
            <w:i/>
            <w:iCs/>
            <w:color w:val="000000" w:themeColor="text1"/>
          </w:rPr>
          <w:t xml:space="preserve">Trends in </w:t>
        </w:r>
      </w:ins>
      <w:ins w:id="4369" w:author="Mason,David Steven" w:date="2023-02-26T19:26:00Z">
        <w:r w:rsidRPr="000418A2">
          <w:rPr>
            <w:i/>
            <w:iCs/>
            <w:color w:val="000000" w:themeColor="text1"/>
            <w:rPrChange w:id="4370" w:author="Mason,David Steven" w:date="2023-02-26T19:26:00Z">
              <w:rPr/>
            </w:rPrChange>
          </w:rPr>
          <w:t>E</w:t>
        </w:r>
      </w:ins>
      <w:ins w:id="4371" w:author="Mason,David Steven" w:date="2023-02-26T19:25:00Z">
        <w:r w:rsidRPr="000418A2">
          <w:rPr>
            <w:i/>
            <w:iCs/>
            <w:color w:val="000000" w:themeColor="text1"/>
          </w:rPr>
          <w:t xml:space="preserve">cology &amp; </w:t>
        </w:r>
      </w:ins>
      <w:ins w:id="4372" w:author="Mason,David Steven" w:date="2023-02-26T19:26:00Z">
        <w:r w:rsidRPr="000418A2">
          <w:rPr>
            <w:i/>
            <w:iCs/>
            <w:color w:val="000000" w:themeColor="text1"/>
            <w:rPrChange w:id="4373" w:author="Mason,David Steven" w:date="2023-02-26T19:26:00Z">
              <w:rPr/>
            </w:rPrChange>
          </w:rPr>
          <w:t>E</w:t>
        </w:r>
      </w:ins>
      <w:ins w:id="4374" w:author="Mason,David Steven" w:date="2023-02-26T19:25:00Z">
        <w:r w:rsidRPr="000418A2">
          <w:rPr>
            <w:i/>
            <w:iCs/>
            <w:color w:val="000000" w:themeColor="text1"/>
          </w:rPr>
          <w:t>volution</w:t>
        </w:r>
        <w:r w:rsidRPr="000418A2">
          <w:rPr>
            <w:color w:val="000000" w:themeColor="text1"/>
          </w:rPr>
          <w:t xml:space="preserve">, </w:t>
        </w:r>
        <w:r w:rsidRPr="000418A2">
          <w:rPr>
            <w:i/>
            <w:iCs/>
            <w:color w:val="000000" w:themeColor="text1"/>
          </w:rPr>
          <w:t>21</w:t>
        </w:r>
        <w:r w:rsidRPr="000418A2">
          <w:rPr>
            <w:color w:val="000000" w:themeColor="text1"/>
          </w:rPr>
          <w:t>(4), 208</w:t>
        </w:r>
      </w:ins>
      <w:ins w:id="4375" w:author="Mason,David Steven" w:date="2023-02-26T19:26:00Z">
        <w:r w:rsidRPr="000418A2">
          <w:rPr>
            <w:color w:val="000000" w:themeColor="text1"/>
          </w:rPr>
          <w:t>–</w:t>
        </w:r>
      </w:ins>
      <w:ins w:id="4376" w:author="Mason,David Steven" w:date="2023-02-26T19:25:00Z">
        <w:r w:rsidRPr="000418A2">
          <w:rPr>
            <w:color w:val="000000" w:themeColor="text1"/>
          </w:rPr>
          <w:t>216</w:t>
        </w:r>
      </w:ins>
    </w:p>
    <w:p w14:paraId="391AC045" w14:textId="0CCDB0AB" w:rsidR="0032123C" w:rsidRPr="0032123C" w:rsidRDefault="0032123C" w:rsidP="0032123C">
      <w:pPr>
        <w:pStyle w:val="Bibliography"/>
        <w:spacing w:line="360" w:lineRule="auto"/>
        <w:rPr>
          <w:ins w:id="4377" w:author="Mason,David Steven" w:date="2023-02-26T13:35:00Z"/>
          <w:color w:val="000000" w:themeColor="text1"/>
        </w:rPr>
      </w:pPr>
      <w:r w:rsidRPr="0032123C">
        <w:t xml:space="preserve">Tschinkel, W. R., &amp; Domínguez, D. J. (2017). An illustrated guide to seeds found in nests of the Florida harvester ant, Pogonomyrmex badius. </w:t>
      </w:r>
      <w:r w:rsidRPr="0032123C">
        <w:rPr>
          <w:i/>
          <w:iCs/>
        </w:rPr>
        <w:t>Plos one</w:t>
      </w:r>
      <w:r w:rsidRPr="0032123C">
        <w:t xml:space="preserve">, </w:t>
      </w:r>
      <w:r w:rsidRPr="0032123C">
        <w:rPr>
          <w:i/>
          <w:iCs/>
        </w:rPr>
        <w:t>12</w:t>
      </w:r>
      <w:r w:rsidRPr="0032123C">
        <w:t>(3), e0171419</w:t>
      </w:r>
    </w:p>
    <w:p w14:paraId="4667BF06" w14:textId="076C0C11" w:rsidR="00AD7E23" w:rsidRPr="000418A2" w:rsidRDefault="00AD7E23">
      <w:pPr>
        <w:pStyle w:val="Bibliography"/>
        <w:spacing w:line="360" w:lineRule="auto"/>
        <w:rPr>
          <w:ins w:id="4378" w:author="Mason,David Steven" w:date="2023-02-28T12:45:00Z"/>
          <w:color w:val="000000" w:themeColor="text1"/>
        </w:rPr>
      </w:pPr>
      <w:ins w:id="4379" w:author="Mason,David Steven" w:date="2023-02-26T13:35:00Z">
        <w:r w:rsidRPr="000418A2">
          <w:rPr>
            <w:color w:val="000000" w:themeColor="text1"/>
          </w:rPr>
          <w:t xml:space="preserve">Tylianakis, J. M., Didham, R. K., Bascompte, J., &amp; Wardle, D. A. (2008). Global change and species interactions in terrestrial ecosystems. </w:t>
        </w:r>
        <w:r w:rsidRPr="000418A2">
          <w:rPr>
            <w:color w:val="000000" w:themeColor="text1"/>
            <w:rPrChange w:id="4380" w:author="Mason,David Steven" w:date="2023-02-28T12:45:00Z">
              <w:rPr>
                <w:i/>
                <w:iCs/>
              </w:rPr>
            </w:rPrChange>
          </w:rPr>
          <w:t xml:space="preserve">Ecology </w:t>
        </w:r>
      </w:ins>
      <w:ins w:id="4381" w:author="Mason,David Steven" w:date="2023-02-26T13:36:00Z">
        <w:r w:rsidRPr="000418A2">
          <w:rPr>
            <w:color w:val="000000" w:themeColor="text1"/>
            <w:rPrChange w:id="4382" w:author="Mason,David Steven" w:date="2023-02-28T12:45:00Z">
              <w:rPr>
                <w:i/>
                <w:iCs/>
              </w:rPr>
            </w:rPrChange>
          </w:rPr>
          <w:t>L</w:t>
        </w:r>
      </w:ins>
      <w:ins w:id="4383" w:author="Mason,David Steven" w:date="2023-02-26T13:35:00Z">
        <w:r w:rsidRPr="000418A2">
          <w:rPr>
            <w:color w:val="000000" w:themeColor="text1"/>
            <w:rPrChange w:id="4384" w:author="Mason,David Steven" w:date="2023-02-28T12:45:00Z">
              <w:rPr>
                <w:i/>
                <w:iCs/>
              </w:rPr>
            </w:rPrChange>
          </w:rPr>
          <w:t>etters</w:t>
        </w:r>
        <w:r w:rsidRPr="000418A2">
          <w:rPr>
            <w:color w:val="000000" w:themeColor="text1"/>
          </w:rPr>
          <w:t xml:space="preserve">, </w:t>
        </w:r>
        <w:r w:rsidRPr="000418A2">
          <w:rPr>
            <w:color w:val="000000" w:themeColor="text1"/>
            <w:rPrChange w:id="4385" w:author="Mason,David Steven" w:date="2023-02-28T12:45:00Z">
              <w:rPr>
                <w:i/>
                <w:iCs/>
              </w:rPr>
            </w:rPrChange>
          </w:rPr>
          <w:t>11</w:t>
        </w:r>
        <w:r w:rsidRPr="000418A2">
          <w:rPr>
            <w:color w:val="000000" w:themeColor="text1"/>
          </w:rPr>
          <w:t>(12), 1351</w:t>
        </w:r>
      </w:ins>
      <w:ins w:id="4386" w:author="Mason,David Steven" w:date="2023-02-26T13:36:00Z">
        <w:r w:rsidRPr="000418A2">
          <w:rPr>
            <w:color w:val="000000" w:themeColor="text1"/>
          </w:rPr>
          <w:t>–</w:t>
        </w:r>
      </w:ins>
      <w:ins w:id="4387" w:author="Mason,David Steven" w:date="2023-02-26T13:35:00Z">
        <w:r w:rsidRPr="000418A2">
          <w:rPr>
            <w:color w:val="000000" w:themeColor="text1"/>
          </w:rPr>
          <w:t>1363</w:t>
        </w:r>
      </w:ins>
    </w:p>
    <w:p w14:paraId="57179355" w14:textId="64DC5ED2" w:rsidR="00B70C2E" w:rsidRPr="000418A2" w:rsidRDefault="00B70C2E">
      <w:pPr>
        <w:pStyle w:val="Bibliography"/>
        <w:spacing w:line="360" w:lineRule="auto"/>
        <w:rPr>
          <w:color w:val="000000" w:themeColor="text1"/>
        </w:rPr>
        <w:pPrChange w:id="4388" w:author="Mason,David Steven" w:date="2023-02-28T12:45:00Z">
          <w:pPr>
            <w:pStyle w:val="Bibliography"/>
          </w:pPr>
        </w:pPrChange>
      </w:pPr>
      <w:ins w:id="4389" w:author="Mason,David Steven" w:date="2023-02-28T12:45:00Z">
        <w:r w:rsidRPr="000418A2">
          <w:rPr>
            <w:color w:val="000000" w:themeColor="text1"/>
          </w:rPr>
          <w:t xml:space="preserve">Valiente‐Banuet, A., Aizen, M. A., Alcántara, J. M., Arroyo, J., Cocucci, A., Galetti, M., ... &amp; Zamora, R. (2015). Beyond species loss: the extinction of ecological interactions in a changing world. </w:t>
        </w:r>
        <w:r w:rsidRPr="000418A2">
          <w:rPr>
            <w:i/>
            <w:iCs/>
            <w:color w:val="000000" w:themeColor="text1"/>
          </w:rPr>
          <w:t>Functional Ecology</w:t>
        </w:r>
        <w:r w:rsidRPr="000418A2">
          <w:rPr>
            <w:color w:val="000000" w:themeColor="text1"/>
          </w:rPr>
          <w:t xml:space="preserve">, </w:t>
        </w:r>
        <w:r w:rsidRPr="000418A2">
          <w:rPr>
            <w:i/>
            <w:iCs/>
            <w:color w:val="000000" w:themeColor="text1"/>
          </w:rPr>
          <w:t>29</w:t>
        </w:r>
        <w:r w:rsidRPr="000418A2">
          <w:rPr>
            <w:color w:val="000000" w:themeColor="text1"/>
          </w:rPr>
          <w:t>(3), 299–307</w:t>
        </w:r>
      </w:ins>
    </w:p>
    <w:p w14:paraId="183D3065" w14:textId="772A94E4" w:rsidR="005D1203" w:rsidRPr="000418A2" w:rsidDel="00DB3499" w:rsidRDefault="005D1203">
      <w:pPr>
        <w:pStyle w:val="Bibliography"/>
        <w:spacing w:line="360" w:lineRule="auto"/>
        <w:rPr>
          <w:del w:id="4390" w:author="Mason,David Steven" w:date="2023-02-24T10:45:00Z"/>
          <w:color w:val="000000" w:themeColor="text1"/>
        </w:rPr>
        <w:pPrChange w:id="4391" w:author="Mason,David Steven" w:date="2023-02-17T14:13:00Z">
          <w:pPr>
            <w:pStyle w:val="Bibliography"/>
          </w:pPr>
        </w:pPrChange>
      </w:pPr>
      <w:del w:id="4392" w:author="Mason,David Steven" w:date="2023-02-24T10:45:00Z">
        <w:r w:rsidRPr="000418A2" w:rsidDel="00DB3499">
          <w:rPr>
            <w:color w:val="000000" w:themeColor="text1"/>
          </w:rPr>
          <w:delText xml:space="preserve">Stiles, E. W. (1980). Patterns of Fruit Presentation and Seed Dispersal in Bird-Disseminated Woody Plants in the Eastern Deciduous Forest. </w:delText>
        </w:r>
        <w:r w:rsidRPr="000418A2" w:rsidDel="00DB3499">
          <w:rPr>
            <w:i/>
            <w:iCs/>
            <w:color w:val="000000" w:themeColor="text1"/>
          </w:rPr>
          <w:delText>The American Naturalist</w:delText>
        </w:r>
        <w:r w:rsidRPr="000418A2" w:rsidDel="00DB3499">
          <w:rPr>
            <w:color w:val="000000" w:themeColor="text1"/>
          </w:rPr>
          <w:delText xml:space="preserve">, </w:delText>
        </w:r>
        <w:r w:rsidRPr="000418A2" w:rsidDel="00DB3499">
          <w:rPr>
            <w:i/>
            <w:iCs/>
            <w:color w:val="000000" w:themeColor="text1"/>
          </w:rPr>
          <w:delText>116</w:delText>
        </w:r>
        <w:r w:rsidRPr="000418A2" w:rsidDel="00DB3499">
          <w:rPr>
            <w:color w:val="000000" w:themeColor="text1"/>
          </w:rPr>
          <w:delText>(5), 670–688. https://doi.org/10.1086/283657</w:delText>
        </w:r>
      </w:del>
    </w:p>
    <w:p w14:paraId="7E764244" w14:textId="77777777" w:rsidR="005D1203" w:rsidRPr="000418A2" w:rsidRDefault="005D1203">
      <w:pPr>
        <w:pStyle w:val="Bibliography"/>
        <w:spacing w:line="360" w:lineRule="auto"/>
        <w:rPr>
          <w:color w:val="000000" w:themeColor="text1"/>
        </w:rPr>
        <w:pPrChange w:id="4393" w:author="Mason,David Steven" w:date="2023-02-17T14:13:00Z">
          <w:pPr>
            <w:pStyle w:val="Bibliography"/>
          </w:pPr>
        </w:pPrChange>
      </w:pPr>
      <w:r w:rsidRPr="000418A2">
        <w:rPr>
          <w:color w:val="000000" w:themeColor="text1"/>
        </w:rPr>
        <w:t xml:space="preserve">Verdu, M., &amp; Garcia-Fayos, P. (1996). Nucleation Processes in a Mediterranean Bird-Dispersed Plant. </w:t>
      </w:r>
      <w:r w:rsidRPr="000418A2">
        <w:rPr>
          <w:i/>
          <w:iCs/>
          <w:color w:val="000000" w:themeColor="text1"/>
        </w:rPr>
        <w:t>Functional Ecology</w:t>
      </w:r>
      <w:r w:rsidRPr="000418A2">
        <w:rPr>
          <w:color w:val="000000" w:themeColor="text1"/>
        </w:rPr>
        <w:t xml:space="preserve">, </w:t>
      </w:r>
      <w:r w:rsidRPr="000418A2">
        <w:rPr>
          <w:i/>
          <w:iCs/>
          <w:color w:val="000000" w:themeColor="text1"/>
        </w:rPr>
        <w:t>10</w:t>
      </w:r>
      <w:r w:rsidRPr="000418A2">
        <w:rPr>
          <w:color w:val="000000" w:themeColor="text1"/>
        </w:rPr>
        <w:t>(2), 275–280. https://doi.org/10.2307/2389853</w:t>
      </w:r>
    </w:p>
    <w:p w14:paraId="19D93805" w14:textId="33932F4C" w:rsidR="005D1203" w:rsidRPr="000418A2" w:rsidRDefault="005D1203">
      <w:pPr>
        <w:pStyle w:val="Bibliography"/>
        <w:spacing w:line="360" w:lineRule="auto"/>
        <w:rPr>
          <w:ins w:id="4394" w:author="Mason,David Steven" w:date="2023-03-09T11:31:00Z"/>
          <w:color w:val="000000" w:themeColor="text1"/>
        </w:rPr>
      </w:pPr>
      <w:r w:rsidRPr="000418A2">
        <w:rPr>
          <w:color w:val="000000" w:themeColor="text1"/>
        </w:rPr>
        <w:lastRenderedPageBreak/>
        <w:t xml:space="preserve">Wang, S., &amp; Loreau, M. (2016). Biodiversity and ecosystem stability across scales in metacommunities. </w:t>
      </w:r>
      <w:r w:rsidRPr="000418A2">
        <w:rPr>
          <w:i/>
          <w:iCs/>
          <w:color w:val="000000" w:themeColor="text1"/>
        </w:rPr>
        <w:t>Ecology Letters</w:t>
      </w:r>
      <w:r w:rsidRPr="000418A2">
        <w:rPr>
          <w:color w:val="000000" w:themeColor="text1"/>
        </w:rPr>
        <w:t xml:space="preserve">, </w:t>
      </w:r>
      <w:r w:rsidRPr="000418A2">
        <w:rPr>
          <w:i/>
          <w:iCs/>
          <w:color w:val="000000" w:themeColor="text1"/>
        </w:rPr>
        <w:t>19</w:t>
      </w:r>
      <w:r w:rsidRPr="000418A2">
        <w:rPr>
          <w:color w:val="000000" w:themeColor="text1"/>
        </w:rPr>
        <w:t>(5), 510–518. https://doi.org/10.1111/ele.12582</w:t>
      </w:r>
    </w:p>
    <w:p w14:paraId="308A4EBA" w14:textId="10026E2A" w:rsidR="005B6171" w:rsidRPr="000418A2" w:rsidRDefault="005B6171">
      <w:pPr>
        <w:pStyle w:val="Bibliography"/>
        <w:spacing w:line="360" w:lineRule="auto"/>
        <w:rPr>
          <w:color w:val="000000" w:themeColor="text1"/>
        </w:rPr>
        <w:pPrChange w:id="4395" w:author="Mason,David Steven" w:date="2023-03-09T11:32:00Z">
          <w:pPr>
            <w:pStyle w:val="Bibliography"/>
          </w:pPr>
        </w:pPrChange>
      </w:pPr>
      <w:ins w:id="4396" w:author="Mason,David Steven" w:date="2023-03-09T11:32:00Z">
        <w:r w:rsidRPr="000418A2">
          <w:rPr>
            <w:color w:val="000000" w:themeColor="text1"/>
          </w:rPr>
          <w:t>Whelan, C. J., Şekercioğlu, Ç. H., &amp; Wenny, D. G. (2015). Why birds matter: from economic ornithology to ecosystem services. </w:t>
        </w:r>
        <w:r w:rsidRPr="000418A2">
          <w:rPr>
            <w:i/>
            <w:iCs/>
            <w:color w:val="000000" w:themeColor="text1"/>
          </w:rPr>
          <w:t>Journal of Ornithology</w:t>
        </w:r>
        <w:r w:rsidRPr="000418A2">
          <w:rPr>
            <w:color w:val="000000" w:themeColor="text1"/>
          </w:rPr>
          <w:t>, </w:t>
        </w:r>
        <w:r w:rsidRPr="000418A2">
          <w:rPr>
            <w:i/>
            <w:iCs/>
            <w:color w:val="000000" w:themeColor="text1"/>
          </w:rPr>
          <w:t>156</w:t>
        </w:r>
        <w:r w:rsidRPr="000418A2">
          <w:rPr>
            <w:color w:val="000000" w:themeColor="text1"/>
          </w:rPr>
          <w:t>, 227–238</w:t>
        </w:r>
      </w:ins>
    </w:p>
    <w:p w14:paraId="3D46E179" w14:textId="276D93BA" w:rsidR="005D1203" w:rsidRPr="000418A2" w:rsidDel="00D720D4" w:rsidRDefault="005D1203">
      <w:pPr>
        <w:pStyle w:val="Bibliography"/>
        <w:spacing w:line="360" w:lineRule="auto"/>
        <w:rPr>
          <w:del w:id="4397" w:author="Mason,David Steven" w:date="2023-02-15T11:52:00Z"/>
          <w:color w:val="000000" w:themeColor="text1"/>
        </w:rPr>
        <w:pPrChange w:id="4398" w:author="Mason,David Steven" w:date="2023-02-17T14:13:00Z">
          <w:pPr>
            <w:pStyle w:val="Bibliography"/>
          </w:pPr>
        </w:pPrChange>
      </w:pPr>
      <w:del w:id="4399" w:author="Mason,David Steven" w:date="2023-02-15T11:52:00Z">
        <w:r w:rsidRPr="000418A2" w:rsidDel="00D720D4">
          <w:rPr>
            <w:color w:val="000000" w:themeColor="text1"/>
          </w:rPr>
          <w:delText xml:space="preserve">Wang, Y., Naumann, U., Eddelbuettel, D., Wilshire, J., Warton, D., Byrnes, J., Silva, R. dos S., Niku, J., Renner, I., &amp; Wright, S. (2022). </w:delText>
        </w:r>
        <w:r w:rsidRPr="000418A2" w:rsidDel="00D720D4">
          <w:rPr>
            <w:color w:val="000000" w:themeColor="text1"/>
            <w:rPrChange w:id="4400" w:author="Mason,David Steven" w:date="2023-03-09T11:32:00Z">
              <w:rPr>
                <w:i/>
                <w:iCs/>
              </w:rPr>
            </w:rPrChange>
          </w:rPr>
          <w:delText>mvabund: Statistical Methods for Analysing Multivariate Abundance Data</w:delText>
        </w:r>
        <w:r w:rsidRPr="000418A2" w:rsidDel="00D720D4">
          <w:rPr>
            <w:color w:val="000000" w:themeColor="text1"/>
          </w:rPr>
          <w:delText xml:space="preserve"> (4.2.1). https://CRAN.R-project.org/package=mvabund</w:delText>
        </w:r>
      </w:del>
    </w:p>
    <w:p w14:paraId="5BDFF965" w14:textId="7B8EF66D" w:rsidR="005D1203" w:rsidRPr="000418A2" w:rsidDel="00072087" w:rsidRDefault="005D1203">
      <w:pPr>
        <w:pStyle w:val="Bibliography"/>
        <w:spacing w:line="360" w:lineRule="auto"/>
        <w:rPr>
          <w:del w:id="4401" w:author="Mason,David Steven" w:date="2023-03-09T09:58:00Z"/>
          <w:strike/>
          <w:color w:val="000000" w:themeColor="text1"/>
          <w:rPrChange w:id="4402" w:author="Mason,David Steven" w:date="2023-02-26T13:24:00Z">
            <w:rPr>
              <w:del w:id="4403" w:author="Mason,David Steven" w:date="2023-03-09T09:58:00Z"/>
            </w:rPr>
          </w:rPrChange>
        </w:rPr>
        <w:pPrChange w:id="4404" w:author="Mason,David Steven" w:date="2023-02-17T14:13:00Z">
          <w:pPr>
            <w:pStyle w:val="Bibliography"/>
          </w:pPr>
        </w:pPrChange>
      </w:pPr>
      <w:del w:id="4405" w:author="Mason,David Steven" w:date="2023-03-09T09:58:00Z">
        <w:r w:rsidRPr="000418A2" w:rsidDel="00072087">
          <w:rPr>
            <w:strike/>
            <w:color w:val="000000" w:themeColor="text1"/>
            <w:rPrChange w:id="4406" w:author="Mason,David Steven" w:date="2023-02-26T13:24:00Z">
              <w:rPr/>
            </w:rPrChange>
          </w:rPr>
          <w:delText xml:space="preserve">Worm, B., Barbier, E. B., Beaumont, N., Duffy, J. E., Folke, C., Halpern, B. S., Jackson, J. B. C., Lotze, H. K., Micheli, F., Palumbi, S. R., Sala, E., Selkoe, K. A., Stachowicz, J. J., &amp; Watson, R. (2006). Impacts of Biodiversity Loss on Ocean Ecosystem Services. </w:delText>
        </w:r>
        <w:r w:rsidRPr="000418A2" w:rsidDel="00072087">
          <w:rPr>
            <w:i/>
            <w:iCs/>
            <w:strike/>
            <w:color w:val="000000" w:themeColor="text1"/>
            <w:rPrChange w:id="4407" w:author="Mason,David Steven" w:date="2023-02-26T13:24:00Z">
              <w:rPr>
                <w:i/>
                <w:iCs/>
              </w:rPr>
            </w:rPrChange>
          </w:rPr>
          <w:delText>Science</w:delText>
        </w:r>
        <w:r w:rsidRPr="000418A2" w:rsidDel="00072087">
          <w:rPr>
            <w:strike/>
            <w:color w:val="000000" w:themeColor="text1"/>
            <w:rPrChange w:id="4408" w:author="Mason,David Steven" w:date="2023-02-26T13:24:00Z">
              <w:rPr/>
            </w:rPrChange>
          </w:rPr>
          <w:delText>. https://doi.org/10.1126/science.1132294</w:delText>
        </w:r>
      </w:del>
    </w:p>
    <w:p w14:paraId="3A6F8816" w14:textId="6104AC07" w:rsidR="005D1203" w:rsidRPr="000418A2" w:rsidRDefault="005D1203">
      <w:pPr>
        <w:pStyle w:val="Bibliography"/>
        <w:spacing w:line="360" w:lineRule="auto"/>
        <w:rPr>
          <w:color w:val="000000" w:themeColor="text1"/>
        </w:rPr>
        <w:pPrChange w:id="4409" w:author="Mason,David Steven" w:date="2023-02-17T14:13:00Z">
          <w:pPr>
            <w:pStyle w:val="Bibliography"/>
          </w:pPr>
        </w:pPrChange>
      </w:pPr>
      <w:r w:rsidRPr="000418A2">
        <w:rPr>
          <w:color w:val="000000" w:themeColor="text1"/>
        </w:rPr>
        <w:t xml:space="preserve">Zamora, R. (2000). Functional Equivalence in Plant-Animal Interactions: Ecological and Evolutionary Consequences. </w:t>
      </w:r>
      <w:r w:rsidRPr="000418A2">
        <w:rPr>
          <w:i/>
          <w:iCs/>
          <w:color w:val="000000" w:themeColor="text1"/>
        </w:rPr>
        <w:t>Oikos</w:t>
      </w:r>
      <w:r w:rsidRPr="000418A2">
        <w:rPr>
          <w:color w:val="000000" w:themeColor="text1"/>
        </w:rPr>
        <w:t xml:space="preserve">, </w:t>
      </w:r>
      <w:r w:rsidRPr="000418A2">
        <w:rPr>
          <w:i/>
          <w:iCs/>
          <w:color w:val="000000" w:themeColor="text1"/>
        </w:rPr>
        <w:t>88</w:t>
      </w:r>
      <w:r w:rsidRPr="000418A2">
        <w:rPr>
          <w:color w:val="000000" w:themeColor="text1"/>
        </w:rPr>
        <w:t>(2), 442–447</w:t>
      </w:r>
      <w:del w:id="4410" w:author="Mason,David Steven" w:date="2023-03-09T11:31:00Z">
        <w:r w:rsidRPr="000418A2" w:rsidDel="005B6171">
          <w:rPr>
            <w:color w:val="000000" w:themeColor="text1"/>
          </w:rPr>
          <w:delText>.</w:delText>
        </w:r>
      </w:del>
    </w:p>
    <w:p w14:paraId="63C47926" w14:textId="738C9D70" w:rsidR="005D1203" w:rsidRPr="000418A2" w:rsidRDefault="005D1203">
      <w:pPr>
        <w:pStyle w:val="Bibliography"/>
        <w:spacing w:line="360" w:lineRule="auto"/>
        <w:rPr>
          <w:color w:val="000000" w:themeColor="text1"/>
        </w:rPr>
        <w:pPrChange w:id="4411" w:author="Mason,David Steven" w:date="2023-02-17T14:13:00Z">
          <w:pPr>
            <w:pStyle w:val="Bibliography"/>
          </w:pPr>
        </w:pPrChange>
      </w:pPr>
      <w:r w:rsidRPr="000418A2">
        <w:rPr>
          <w:color w:val="000000" w:themeColor="text1"/>
        </w:rPr>
        <w:t>Zwolak, R. (201</w:t>
      </w:r>
      <w:ins w:id="4412" w:author="Mason,David Steven" w:date="2023-03-10T14:13:00Z">
        <w:r w:rsidR="005E5FB4" w:rsidRPr="000418A2">
          <w:rPr>
            <w:color w:val="000000" w:themeColor="text1"/>
          </w:rPr>
          <w:t>8</w:t>
        </w:r>
      </w:ins>
      <w:del w:id="4413" w:author="Mason,David Steven" w:date="2023-03-10T14:13:00Z">
        <w:r w:rsidRPr="000418A2" w:rsidDel="005E5FB4">
          <w:rPr>
            <w:color w:val="000000" w:themeColor="text1"/>
          </w:rPr>
          <w:delText>7</w:delText>
        </w:r>
      </w:del>
      <w:r w:rsidRPr="000418A2">
        <w:rPr>
          <w:color w:val="000000" w:themeColor="text1"/>
        </w:rPr>
        <w:t xml:space="preserve">). How intraspecific variation in seed-dispersing animals matters for plants. </w:t>
      </w:r>
      <w:r w:rsidRPr="000418A2">
        <w:rPr>
          <w:i/>
          <w:iCs/>
          <w:color w:val="000000" w:themeColor="text1"/>
        </w:rPr>
        <w:t>Biological Reviews</w:t>
      </w:r>
      <w:r w:rsidRPr="000418A2">
        <w:rPr>
          <w:color w:val="000000" w:themeColor="text1"/>
        </w:rPr>
        <w:t xml:space="preserve">, </w:t>
      </w:r>
      <w:r w:rsidRPr="000418A2">
        <w:rPr>
          <w:i/>
          <w:iCs/>
          <w:color w:val="000000" w:themeColor="text1"/>
        </w:rPr>
        <w:t>93</w:t>
      </w:r>
      <w:r w:rsidRPr="000418A2">
        <w:rPr>
          <w:color w:val="000000" w:themeColor="text1"/>
        </w:rPr>
        <w:t>(2), 897–913. https://doi.org/10.1111/brv.12377</w:t>
      </w:r>
    </w:p>
    <w:p w14:paraId="4FC585C9" w14:textId="568BC76A" w:rsidR="00254BCB" w:rsidRPr="000418A2" w:rsidRDefault="00254BCB">
      <w:pPr>
        <w:snapToGrid w:val="0"/>
        <w:spacing w:line="360" w:lineRule="auto"/>
        <w:rPr>
          <w:rFonts w:cstheme="minorHAnsi"/>
          <w:b/>
          <w:bCs/>
          <w:color w:val="000000" w:themeColor="text1"/>
          <w:lang w:val="en-GB"/>
        </w:rPr>
        <w:pPrChange w:id="4414" w:author="Mason,David Steven" w:date="2023-02-17T14:13:00Z">
          <w:pPr>
            <w:snapToGrid w:val="0"/>
            <w:spacing w:line="480" w:lineRule="auto"/>
          </w:pPr>
        </w:pPrChange>
      </w:pPr>
      <w:r w:rsidRPr="000418A2">
        <w:rPr>
          <w:rFonts w:cstheme="minorHAnsi"/>
          <w:b/>
          <w:bCs/>
          <w:color w:val="000000" w:themeColor="text1"/>
          <w:lang w:val="en-GB"/>
        </w:rPr>
        <w:fldChar w:fldCharType="end"/>
      </w:r>
    </w:p>
    <w:p w14:paraId="7DE11323" w14:textId="6F95F5E4" w:rsidR="00540164" w:rsidRPr="000418A2" w:rsidRDefault="00540164">
      <w:pPr>
        <w:snapToGrid w:val="0"/>
        <w:spacing w:line="360" w:lineRule="auto"/>
        <w:jc w:val="center"/>
        <w:rPr>
          <w:rFonts w:cstheme="minorHAnsi"/>
          <w:b/>
          <w:bCs/>
          <w:color w:val="000000" w:themeColor="text1"/>
          <w:lang w:val="en-GB"/>
        </w:rPr>
        <w:pPrChange w:id="4415" w:author="Mason,David Steven" w:date="2023-02-17T14:13:00Z">
          <w:pPr>
            <w:snapToGrid w:val="0"/>
            <w:spacing w:line="480" w:lineRule="auto"/>
            <w:jc w:val="center"/>
          </w:pPr>
        </w:pPrChange>
      </w:pPr>
      <w:r w:rsidRPr="000418A2">
        <w:rPr>
          <w:rFonts w:cstheme="minorHAnsi"/>
          <w:b/>
          <w:bCs/>
          <w:noProof/>
          <w:color w:val="000000" w:themeColor="text1"/>
          <w:lang w:val="en-GB"/>
        </w:rPr>
        <w:lastRenderedPageBreak/>
        <w:drawing>
          <wp:inline distT="0" distB="0" distL="0" distR="0" wp14:anchorId="520A2A92" wp14:editId="055B1AA1">
            <wp:extent cx="5782841" cy="6806301"/>
            <wp:effectExtent l="50800" t="50800" r="46990" b="520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8">
                      <a:extLst>
                        <a:ext uri="{28A0092B-C50C-407E-A947-70E740481C1C}">
                          <a14:useLocalDpi xmlns:a14="http://schemas.microsoft.com/office/drawing/2010/main" val="0"/>
                        </a:ext>
                      </a:extLst>
                    </a:blip>
                    <a:srcRect l="26236" t="1277" r="26583"/>
                    <a:stretch/>
                  </pic:blipFill>
                  <pic:spPr bwMode="auto">
                    <a:xfrm>
                      <a:off x="0" y="0"/>
                      <a:ext cx="5794527" cy="6820055"/>
                    </a:xfrm>
                    <a:prstGeom prst="rect">
                      <a:avLst/>
                    </a:prstGeom>
                    <a:ln w="5080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5D27648" w14:textId="6D320AC9" w:rsidR="00DF22ED" w:rsidRPr="000418A2" w:rsidDel="00A86C0A" w:rsidRDefault="00DF22ED">
      <w:pPr>
        <w:spacing w:line="360" w:lineRule="auto"/>
        <w:rPr>
          <w:del w:id="4416" w:author="Mason,David Steven" w:date="2023-02-14T17:16:00Z"/>
          <w:color w:val="000000" w:themeColor="text1"/>
          <w:lang w:val="en-GB"/>
        </w:rPr>
        <w:pPrChange w:id="4417" w:author="Mason,David Steven" w:date="2023-02-17T14:13:00Z">
          <w:pPr/>
        </w:pPrChange>
      </w:pPr>
      <w:r w:rsidRPr="000418A2">
        <w:rPr>
          <w:b/>
          <w:bCs/>
          <w:color w:val="000000" w:themeColor="text1"/>
          <w:lang w:val="en-GB"/>
        </w:rPr>
        <w:t xml:space="preserve">Figure 1. Experiment 2 trap design. </w:t>
      </w:r>
      <w:del w:id="4418" w:author="Mason,David Steven" w:date="2023-02-14T17:16:00Z">
        <w:r w:rsidRPr="000418A2" w:rsidDel="00A86C0A">
          <w:rPr>
            <w:color w:val="000000" w:themeColor="text1"/>
            <w:lang w:val="en-GB"/>
          </w:rPr>
          <w:delText>(A)</w:delText>
        </w:r>
        <w:r w:rsidRPr="000418A2" w:rsidDel="00A86C0A">
          <w:rPr>
            <w:b/>
            <w:bCs/>
            <w:color w:val="000000" w:themeColor="text1"/>
            <w:lang w:val="en-GB"/>
          </w:rPr>
          <w:delText xml:space="preserve"> </w:delText>
        </w:r>
        <w:r w:rsidRPr="000418A2" w:rsidDel="00A86C0A">
          <w:rPr>
            <w:color w:val="000000" w:themeColor="text1"/>
            <w:lang w:val="en-GB"/>
          </w:rPr>
          <w:delText xml:space="preserve">We designed and constructed seed traps to capture seeds deposited by vectors attracted to food resources inside bird feeders. Each seed trap was equipped with a camera trap to monitor wildlife use. (B) Each bird feeder was filled with 4 cups of food resources, except for control treatments. Resources stocked in each feeder were assigned using a random generator and were measured using </w:delText>
        </w:r>
        <w:r w:rsidR="003116B8" w:rsidRPr="000418A2" w:rsidDel="00A86C0A">
          <w:rPr>
            <w:color w:val="000000" w:themeColor="text1"/>
            <w:lang w:val="en-GB"/>
          </w:rPr>
          <w:delText xml:space="preserve">standard </w:delText>
        </w:r>
        <w:r w:rsidRPr="000418A2" w:rsidDel="00A86C0A">
          <w:rPr>
            <w:color w:val="000000" w:themeColor="text1"/>
            <w:lang w:val="en-GB"/>
          </w:rPr>
          <w:delText>measuring cups.</w:delText>
        </w:r>
      </w:del>
    </w:p>
    <w:p w14:paraId="5528EB35" w14:textId="3DEA6FDE" w:rsidR="00540164" w:rsidRPr="000418A2" w:rsidRDefault="00540164">
      <w:pPr>
        <w:spacing w:line="360" w:lineRule="auto"/>
        <w:rPr>
          <w:rFonts w:cstheme="minorHAnsi"/>
          <w:b/>
          <w:bCs/>
          <w:color w:val="000000" w:themeColor="text1"/>
          <w:lang w:val="en-GB"/>
        </w:rPr>
        <w:pPrChange w:id="4419" w:author="Mason,David Steven" w:date="2023-02-17T14:13:00Z">
          <w:pPr>
            <w:snapToGrid w:val="0"/>
            <w:spacing w:line="480" w:lineRule="auto"/>
          </w:pPr>
        </w:pPrChange>
      </w:pPr>
      <w:del w:id="4420" w:author="Mason,David Steven" w:date="2023-02-14T17:16:00Z">
        <w:r w:rsidRPr="000418A2" w:rsidDel="00A86C0A">
          <w:rPr>
            <w:rFonts w:cstheme="minorHAnsi"/>
            <w:b/>
            <w:bCs/>
            <w:color w:val="000000" w:themeColor="text1"/>
            <w:lang w:val="en-GB"/>
          </w:rPr>
          <w:br w:type="page"/>
        </w:r>
      </w:del>
    </w:p>
    <w:p w14:paraId="085E7FCD" w14:textId="1295D922" w:rsidR="07B21A13" w:rsidRPr="000418A2" w:rsidRDefault="005679F5">
      <w:pPr>
        <w:spacing w:line="360" w:lineRule="auto"/>
        <w:jc w:val="center"/>
        <w:rPr>
          <w:color w:val="000000" w:themeColor="text1"/>
        </w:rPr>
        <w:pPrChange w:id="4421" w:author="Mason,David Steven" w:date="2023-02-17T14:13:00Z">
          <w:pPr>
            <w:spacing w:line="480" w:lineRule="auto"/>
            <w:jc w:val="center"/>
          </w:pPr>
        </w:pPrChange>
      </w:pPr>
      <w:ins w:id="4422" w:author="Mason,David Steven" w:date="2023-02-11T21:04:00Z">
        <w:r w:rsidRPr="000418A2">
          <w:rPr>
            <w:rFonts w:cstheme="minorHAnsi"/>
            <w:noProof/>
            <w:color w:val="000000" w:themeColor="text1"/>
            <w:lang w:val="en-GB"/>
          </w:rPr>
          <w:lastRenderedPageBreak/>
          <w:drawing>
            <wp:inline distT="0" distB="0" distL="0" distR="0" wp14:anchorId="261288BB" wp14:editId="64CB4583">
              <wp:extent cx="4492975" cy="6580410"/>
              <wp:effectExtent l="0" t="0" r="317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9">
                        <a:extLst>
                          <a:ext uri="{28A0092B-C50C-407E-A947-70E740481C1C}">
                            <a14:useLocalDpi xmlns:a14="http://schemas.microsoft.com/office/drawing/2010/main" val="0"/>
                          </a:ext>
                        </a:extLst>
                      </a:blip>
                      <a:srcRect l="16083" t="12379" r="15031" b="3545"/>
                      <a:stretch/>
                    </pic:blipFill>
                    <pic:spPr bwMode="auto">
                      <a:xfrm>
                        <a:off x="0" y="0"/>
                        <a:ext cx="4501291" cy="6592589"/>
                      </a:xfrm>
                      <a:prstGeom prst="rect">
                        <a:avLst/>
                      </a:prstGeom>
                      <a:ln>
                        <a:noFill/>
                      </a:ln>
                      <a:extLst>
                        <a:ext uri="{53640926-AAD7-44D8-BBD7-CCE9431645EC}">
                          <a14:shadowObscured xmlns:a14="http://schemas.microsoft.com/office/drawing/2010/main"/>
                        </a:ext>
                      </a:extLst>
                    </pic:spPr>
                  </pic:pic>
                </a:graphicData>
              </a:graphic>
            </wp:inline>
          </w:drawing>
        </w:r>
      </w:ins>
      <w:del w:id="4423" w:author="Mason,David Steven" w:date="2023-02-11T21:02:00Z">
        <w:r w:rsidR="00540164" w:rsidRPr="000418A2" w:rsidDel="005679F5">
          <w:rPr>
            <w:rFonts w:cstheme="minorHAnsi"/>
            <w:noProof/>
            <w:color w:val="000000" w:themeColor="text1"/>
            <w:lang w:val="en-GB"/>
          </w:rPr>
          <mc:AlternateContent>
            <mc:Choice Requires="wps">
              <w:drawing>
                <wp:anchor distT="0" distB="0" distL="114300" distR="114300" simplePos="0" relativeHeight="251664384" behindDoc="0" locked="0" layoutInCell="1" allowOverlap="1" wp14:anchorId="10E1B754" wp14:editId="1EA1871A">
                  <wp:simplePos x="0" y="0"/>
                  <wp:positionH relativeFrom="column">
                    <wp:posOffset>4004800</wp:posOffset>
                  </wp:positionH>
                  <wp:positionV relativeFrom="paragraph">
                    <wp:posOffset>162046</wp:posOffset>
                  </wp:positionV>
                  <wp:extent cx="995423" cy="335666"/>
                  <wp:effectExtent l="0" t="0" r="0" b="0"/>
                  <wp:wrapNone/>
                  <wp:docPr id="32" name="Text Box 32"/>
                  <wp:cNvGraphicFramePr/>
                  <a:graphic xmlns:a="http://schemas.openxmlformats.org/drawingml/2006/main">
                    <a:graphicData uri="http://schemas.microsoft.com/office/word/2010/wordprocessingShape">
                      <wps:wsp>
                        <wps:cNvSpPr txBox="1"/>
                        <wps:spPr>
                          <a:xfrm>
                            <a:off x="0" y="0"/>
                            <a:ext cx="995423" cy="335666"/>
                          </a:xfrm>
                          <a:prstGeom prst="rect">
                            <a:avLst/>
                          </a:prstGeom>
                          <a:noFill/>
                          <a:ln w="6350">
                            <a:noFill/>
                          </a:ln>
                        </wps:spPr>
                        <wps:txbx>
                          <w:txbxContent>
                            <w:p w14:paraId="1F87EE19" w14:textId="77777777" w:rsidR="00540164" w:rsidRDefault="00540164" w:rsidP="00540164">
                              <w:r>
                                <w:t>p &lt; 0.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0E1B754" id="_x0000_t202" coordsize="21600,21600" o:spt="202" path="m,l,21600r21600,l21600,xe">
                  <v:stroke joinstyle="miter"/>
                  <v:path gradientshapeok="t" o:connecttype="rect"/>
                </v:shapetype>
                <v:shape id="Text Box 32" o:spid="_x0000_s1026" type="#_x0000_t202" style="position:absolute;left:0;text-align:left;margin-left:315.35pt;margin-top:12.75pt;width:78.4pt;height:26.4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" filled="f" stroked="f" strokeweight=".5pt">
                  <v:textbox>
                    <w:txbxContent>
                      <w:p w14:paraId="1F87EE19" w14:textId="77777777" w:rsidR="00540164" w:rsidRDefault="00540164" w:rsidP="00540164">
                        <w:r>
                          <w:t>p &lt; 0.001</w:t>
                        </w:r>
                      </w:p>
                    </w:txbxContent>
                  </v:textbox>
                </v:shape>
              </w:pict>
            </mc:Fallback>
          </mc:AlternateContent>
        </w:r>
        <w:r w:rsidR="00540164" w:rsidRPr="000418A2" w:rsidDel="005679F5">
          <w:rPr>
            <w:rFonts w:cstheme="minorHAnsi"/>
            <w:noProof/>
            <w:color w:val="000000" w:themeColor="text1"/>
            <w:lang w:val="en-GB"/>
          </w:rPr>
          <w:drawing>
            <wp:inline distT="0" distB="0" distL="0" distR="0" wp14:anchorId="49BBAA42" wp14:editId="2B8EC67D">
              <wp:extent cx="5215699" cy="7253099"/>
              <wp:effectExtent l="0" t="0" r="4445" b="0"/>
              <wp:docPr id="30" name="Picture 3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rotWithShape="1">
                      <a:blip r:embed="rId10">
                        <a:extLst>
                          <a:ext uri="{28A0092B-C50C-407E-A947-70E740481C1C}">
                            <a14:useLocalDpi xmlns:a14="http://schemas.microsoft.com/office/drawing/2010/main" val="0"/>
                          </a:ext>
                        </a:extLst>
                      </a:blip>
                      <a:srcRect l="18913" t="16184" r="15166" b="7425"/>
                      <a:stretch/>
                    </pic:blipFill>
                    <pic:spPr bwMode="auto">
                      <a:xfrm>
                        <a:off x="0" y="0"/>
                        <a:ext cx="5245376" cy="7294368"/>
                      </a:xfrm>
                      <a:prstGeom prst="rect">
                        <a:avLst/>
                      </a:prstGeom>
                      <a:ln>
                        <a:noFill/>
                      </a:ln>
                      <a:extLst>
                        <a:ext uri="{53640926-AAD7-44D8-BBD7-CCE9431645EC}">
                          <a14:shadowObscured xmlns:a14="http://schemas.microsoft.com/office/drawing/2010/main"/>
                        </a:ext>
                      </a:extLst>
                    </pic:spPr>
                  </pic:pic>
                </a:graphicData>
              </a:graphic>
            </wp:inline>
          </w:drawing>
        </w:r>
      </w:del>
    </w:p>
    <w:p w14:paraId="54B66A05" w14:textId="6DD0676C" w:rsidR="00DF22ED" w:rsidRPr="000418A2" w:rsidRDefault="00DF22ED">
      <w:pPr>
        <w:spacing w:line="360" w:lineRule="auto"/>
        <w:rPr>
          <w:rFonts w:cstheme="minorHAnsi"/>
          <w:color w:val="000000" w:themeColor="text1"/>
          <w:lang w:val="en-GB"/>
        </w:rPr>
        <w:pPrChange w:id="4424" w:author="Mason,David Steven" w:date="2023-02-17T14:13:00Z">
          <w:pPr/>
        </w:pPrChange>
      </w:pPr>
      <w:r w:rsidRPr="000418A2">
        <w:rPr>
          <w:rFonts w:cstheme="minorHAnsi"/>
          <w:b/>
          <w:bCs/>
          <w:color w:val="000000" w:themeColor="text1"/>
          <w:lang w:val="en-GB"/>
        </w:rPr>
        <w:t xml:space="preserve">Figure 2. Resources elevate seed rain. </w:t>
      </w:r>
      <w:del w:id="4425" w:author="Mason,David Steven" w:date="2023-02-14T17:16:00Z">
        <w:r w:rsidRPr="000418A2" w:rsidDel="00A86C0A">
          <w:rPr>
            <w:rFonts w:cstheme="minorHAnsi"/>
            <w:color w:val="000000" w:themeColor="text1"/>
            <w:lang w:val="en-GB"/>
          </w:rPr>
          <w:delText xml:space="preserve">In experiment 1, we compared the seed rain beneath baited and unbaited bird feeders. </w:delText>
        </w:r>
        <w:r w:rsidRPr="000418A2" w:rsidDel="00A86C0A">
          <w:rPr>
            <w:rFonts w:cstheme="minorHAnsi"/>
            <w:color w:val="000000" w:themeColor="text1"/>
          </w:rPr>
          <w:delText>Mean seed arrival in baited traps was 11.5 times greater than control traps.</w:delText>
        </w:r>
      </w:del>
    </w:p>
    <w:p w14:paraId="1FC22360" w14:textId="61EE9F47" w:rsidR="006E19F1" w:rsidRPr="000418A2" w:rsidRDefault="006E19F1">
      <w:pPr>
        <w:snapToGrid w:val="0"/>
        <w:spacing w:line="360" w:lineRule="auto"/>
        <w:rPr>
          <w:rFonts w:cstheme="minorHAnsi"/>
          <w:b/>
          <w:bCs/>
          <w:color w:val="000000" w:themeColor="text1"/>
          <w:lang w:val="en-GB"/>
        </w:rPr>
        <w:sectPr w:rsidR="006E19F1" w:rsidRPr="000418A2" w:rsidSect="00DC3096">
          <w:footerReference w:type="even" r:id="rId11"/>
          <w:footerReference w:type="default" r:id="rId12"/>
          <w:pgSz w:w="12240" w:h="15840"/>
          <w:pgMar w:top="1440" w:right="1440" w:bottom="1440" w:left="1440" w:header="720" w:footer="720" w:gutter="0"/>
          <w:lnNumType w:countBy="1" w:restart="continuous"/>
          <w:cols w:space="720"/>
          <w:docGrid w:linePitch="360"/>
          <w:sectPrChange w:id="4439" w:author="Mason,David Steven" w:date="2023-02-14T10:31:00Z">
            <w:sectPr w:rsidR="006E19F1" w:rsidRPr="000418A2" w:rsidSect="00DC3096">
              <w:pgMar w:top="1440" w:right="1440" w:bottom="1440" w:left="1440" w:header="720" w:footer="720" w:gutter="0"/>
              <w:lnNumType w:countBy="0" w:restart="newPage"/>
            </w:sectPr>
          </w:sectPrChange>
        </w:sectPr>
        <w:pPrChange w:id="4440" w:author="Mason,David Steven" w:date="2023-02-17T14:13:00Z">
          <w:pPr>
            <w:snapToGrid w:val="0"/>
            <w:spacing w:line="480" w:lineRule="auto"/>
          </w:pPr>
        </w:pPrChange>
      </w:pPr>
    </w:p>
    <w:p w14:paraId="15270960" w14:textId="4B50215E" w:rsidR="00581E34" w:rsidRPr="000418A2" w:rsidDel="005548F4" w:rsidRDefault="00581E34">
      <w:pPr>
        <w:snapToGrid w:val="0"/>
        <w:spacing w:line="360" w:lineRule="auto"/>
        <w:jc w:val="center"/>
        <w:rPr>
          <w:del w:id="4441" w:author="Mason,David Steven" w:date="2023-02-14T20:51:00Z"/>
          <w:b/>
          <w:bCs/>
          <w:color w:val="000000" w:themeColor="text1"/>
          <w:lang w:val="en-GB"/>
        </w:rPr>
        <w:pPrChange w:id="4442" w:author="Mason,David Steven" w:date="2023-02-17T14:13:00Z">
          <w:pPr>
            <w:snapToGrid w:val="0"/>
            <w:spacing w:line="480" w:lineRule="auto"/>
            <w:jc w:val="center"/>
          </w:pPr>
        </w:pPrChange>
      </w:pPr>
    </w:p>
    <w:p w14:paraId="5BC14D1D" w14:textId="621265E1" w:rsidR="00581E34" w:rsidRPr="000418A2" w:rsidDel="005548F4" w:rsidRDefault="26548BAC">
      <w:pPr>
        <w:snapToGrid w:val="0"/>
        <w:spacing w:line="360" w:lineRule="auto"/>
        <w:rPr>
          <w:del w:id="4443" w:author="Mason,David Steven" w:date="2023-02-14T17:12:00Z"/>
          <w:b/>
          <w:bCs/>
          <w:color w:val="000000" w:themeColor="text1"/>
          <w:lang w:val="en-GB"/>
        </w:rPr>
        <w:pPrChange w:id="4444" w:author="Mason,David Steven" w:date="2023-02-17T14:13:00Z">
          <w:pPr>
            <w:snapToGrid w:val="0"/>
            <w:spacing w:line="480" w:lineRule="auto"/>
          </w:pPr>
        </w:pPrChange>
      </w:pPr>
      <w:del w:id="4445" w:author="Mason,David Steven" w:date="2023-02-14T17:12:00Z">
        <w:r w:rsidRPr="000418A2" w:rsidDel="00A86C0A">
          <w:rPr>
            <w:noProof/>
            <w:color w:val="000000" w:themeColor="text1"/>
          </w:rPr>
          <w:drawing>
            <wp:inline distT="0" distB="0" distL="0" distR="0" wp14:anchorId="2D75C894" wp14:editId="2CD7F0DB">
              <wp:extent cx="4572000" cy="2571750"/>
              <wp:effectExtent l="0" t="0" r="0" b="0"/>
              <wp:docPr id="280971327" name="Picture 280971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2571750"/>
                      </a:xfrm>
                      <a:prstGeom prst="rect">
                        <a:avLst/>
                      </a:prstGeom>
                    </pic:spPr>
                  </pic:pic>
                </a:graphicData>
              </a:graphic>
            </wp:inline>
          </w:drawing>
        </w:r>
      </w:del>
    </w:p>
    <w:p w14:paraId="76DB4678" w14:textId="46F8D0DC" w:rsidR="005548F4" w:rsidRPr="000418A2" w:rsidRDefault="0032123C">
      <w:pPr>
        <w:snapToGrid w:val="0"/>
        <w:spacing w:line="360" w:lineRule="auto"/>
        <w:jc w:val="center"/>
        <w:rPr>
          <w:ins w:id="4446" w:author="Mason,David Steven" w:date="2023-02-14T20:51:00Z"/>
          <w:b/>
          <w:bCs/>
          <w:color w:val="000000" w:themeColor="text1"/>
          <w:lang w:val="en-GB"/>
        </w:rPr>
        <w:pPrChange w:id="4447" w:author="Mason,David Steven" w:date="2023-02-17T14:13:00Z">
          <w:pPr>
            <w:snapToGrid w:val="0"/>
            <w:spacing w:line="480" w:lineRule="auto"/>
            <w:jc w:val="center"/>
          </w:pPr>
        </w:pPrChange>
      </w:pPr>
      <w:r>
        <w:rPr>
          <w:b/>
          <w:bCs/>
          <w:noProof/>
          <w:color w:val="000000" w:themeColor="text1"/>
          <w:lang w:val="en-GB"/>
        </w:rPr>
        <w:drawing>
          <wp:inline distT="0" distB="0" distL="0" distR="0" wp14:anchorId="52716EF3" wp14:editId="7DAEA4D6">
            <wp:extent cx="8229600" cy="4629150"/>
            <wp:effectExtent l="0" t="0" r="0" b="635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p>
    <w:p w14:paraId="6ED745B2" w14:textId="0D217853" w:rsidR="00581E34" w:rsidRPr="000418A2" w:rsidRDefault="00DF22ED">
      <w:pPr>
        <w:snapToGrid w:val="0"/>
        <w:spacing w:line="360" w:lineRule="auto"/>
        <w:rPr>
          <w:ins w:id="4448" w:author="Mason,David Steven" w:date="2023-02-14T20:51:00Z"/>
          <w:b/>
          <w:bCs/>
          <w:color w:val="000000" w:themeColor="text1"/>
          <w:lang w:val="en-GB"/>
        </w:rPr>
        <w:pPrChange w:id="4449" w:author="Mason,David Steven" w:date="2023-02-17T14:13:00Z">
          <w:pPr>
            <w:snapToGrid w:val="0"/>
            <w:spacing w:line="480" w:lineRule="auto"/>
          </w:pPr>
        </w:pPrChange>
      </w:pPr>
      <w:r w:rsidRPr="000418A2">
        <w:rPr>
          <w:b/>
          <w:bCs/>
          <w:color w:val="000000" w:themeColor="text1"/>
          <w:lang w:val="en-GB"/>
        </w:rPr>
        <w:t xml:space="preserve">Figure 3. Resource richness drives patterns in bird </w:t>
      </w:r>
      <w:del w:id="4450" w:author="Mason,David Steven" w:date="2023-03-11T17:55:00Z">
        <w:r w:rsidRPr="000418A2" w:rsidDel="002B029E">
          <w:rPr>
            <w:b/>
            <w:bCs/>
            <w:color w:val="000000" w:themeColor="text1"/>
            <w:lang w:val="en-GB"/>
          </w:rPr>
          <w:delText xml:space="preserve">activity </w:delText>
        </w:r>
      </w:del>
      <w:ins w:id="4451" w:author="Mason,David Steven" w:date="2023-03-11T17:55:00Z">
        <w:r w:rsidR="002B029E" w:rsidRPr="000418A2">
          <w:rPr>
            <w:b/>
            <w:bCs/>
            <w:color w:val="000000" w:themeColor="text1"/>
            <w:lang w:val="en-GB"/>
          </w:rPr>
          <w:t xml:space="preserve">visitation </w:t>
        </w:r>
      </w:ins>
      <w:r w:rsidRPr="000418A2">
        <w:rPr>
          <w:b/>
          <w:bCs/>
          <w:color w:val="000000" w:themeColor="text1"/>
          <w:lang w:val="en-GB"/>
        </w:rPr>
        <w:t>and seed rain at traps.</w:t>
      </w:r>
      <w:del w:id="4452" w:author="Mason,David Steven" w:date="2023-02-14T17:14:00Z">
        <w:r w:rsidRPr="000418A2" w:rsidDel="00A86C0A">
          <w:rPr>
            <w:b/>
            <w:bCs/>
            <w:color w:val="000000" w:themeColor="text1"/>
            <w:lang w:val="en-GB"/>
          </w:rPr>
          <w:delText xml:space="preserve"> </w:delText>
        </w:r>
        <w:r w:rsidRPr="000418A2" w:rsidDel="00A86C0A">
          <w:rPr>
            <w:color w:val="000000" w:themeColor="text1"/>
            <w:lang w:val="en-GB"/>
          </w:rPr>
          <w:delText xml:space="preserve">In experiment 2, we examined how the </w:delText>
        </w:r>
        <w:r w:rsidR="003116B8" w:rsidRPr="000418A2" w:rsidDel="00A86C0A">
          <w:rPr>
            <w:color w:val="000000" w:themeColor="text1"/>
            <w:lang w:val="en-GB"/>
          </w:rPr>
          <w:delText xml:space="preserve">species </w:delText>
        </w:r>
        <w:r w:rsidRPr="000418A2" w:rsidDel="00A86C0A">
          <w:rPr>
            <w:color w:val="000000" w:themeColor="text1"/>
            <w:lang w:val="en-GB"/>
          </w:rPr>
          <w:delText>richness of resources</w:delText>
        </w:r>
        <w:r w:rsidR="00DA6873" w:rsidRPr="000418A2" w:rsidDel="00A86C0A">
          <w:rPr>
            <w:color w:val="000000" w:themeColor="text1"/>
            <w:lang w:val="en-GB"/>
          </w:rPr>
          <w:delText xml:space="preserve"> (none, low, medium, and high)</w:delText>
        </w:r>
        <w:r w:rsidRPr="000418A2" w:rsidDel="00A86C0A">
          <w:rPr>
            <w:color w:val="000000" w:themeColor="text1"/>
            <w:lang w:val="en-GB"/>
          </w:rPr>
          <w:delText xml:space="preserve"> influenced the </w:delText>
        </w:r>
        <w:r w:rsidR="00DA6873" w:rsidRPr="000418A2" w:rsidDel="00A86C0A">
          <w:rPr>
            <w:color w:val="000000" w:themeColor="text1"/>
            <w:lang w:val="en-GB"/>
          </w:rPr>
          <w:delText>detections (counts)</w:delText>
        </w:r>
        <w:r w:rsidR="003116B8" w:rsidRPr="000418A2" w:rsidDel="00A86C0A">
          <w:rPr>
            <w:color w:val="000000" w:themeColor="text1"/>
            <w:lang w:val="en-GB"/>
          </w:rPr>
          <w:delText xml:space="preserve"> </w:delText>
        </w:r>
        <w:r w:rsidRPr="000418A2" w:rsidDel="00A86C0A">
          <w:rPr>
            <w:color w:val="000000" w:themeColor="text1"/>
            <w:lang w:val="en-GB"/>
          </w:rPr>
          <w:delText>and</w:delText>
        </w:r>
        <w:r w:rsidR="003116B8" w:rsidRPr="000418A2" w:rsidDel="00A86C0A">
          <w:rPr>
            <w:color w:val="000000" w:themeColor="text1"/>
            <w:lang w:val="en-GB"/>
          </w:rPr>
          <w:delText xml:space="preserve"> species</w:delText>
        </w:r>
        <w:r w:rsidRPr="000418A2" w:rsidDel="00A86C0A">
          <w:rPr>
            <w:color w:val="000000" w:themeColor="text1"/>
            <w:lang w:val="en-GB"/>
          </w:rPr>
          <w:delText xml:space="preserve"> richness of vectors and seed rain at feeders. (A) Feeder resource level treatment was significant predictor of bird detections and </w:delText>
        </w:r>
        <w:r w:rsidR="00DA6873" w:rsidRPr="000418A2" w:rsidDel="00A86C0A">
          <w:rPr>
            <w:color w:val="000000" w:themeColor="text1"/>
            <w:lang w:val="en-GB"/>
          </w:rPr>
          <w:delText xml:space="preserve">species </w:delText>
        </w:r>
        <w:r w:rsidRPr="000418A2" w:rsidDel="00A86C0A">
          <w:rPr>
            <w:color w:val="000000" w:themeColor="text1"/>
            <w:lang w:val="en-GB"/>
          </w:rPr>
          <w:delText xml:space="preserve">richness at feeders. (B) Treatment and sampling period were marginal and significant </w:delText>
        </w:r>
        <w:r w:rsidR="00DA6873" w:rsidRPr="000418A2" w:rsidDel="00A86C0A">
          <w:rPr>
            <w:color w:val="000000" w:themeColor="text1"/>
            <w:lang w:val="en-GB"/>
          </w:rPr>
          <w:delText xml:space="preserve">statistical </w:delText>
        </w:r>
        <w:r w:rsidRPr="000418A2" w:rsidDel="00A86C0A">
          <w:rPr>
            <w:color w:val="000000" w:themeColor="text1"/>
            <w:lang w:val="en-GB"/>
          </w:rPr>
          <w:delText xml:space="preserve">predictors of seed detections. The interaction between the feeder resource level treatment and sampling period were </w:delText>
        </w:r>
        <w:r w:rsidR="00DA6873" w:rsidRPr="000418A2" w:rsidDel="00A86C0A">
          <w:rPr>
            <w:color w:val="000000" w:themeColor="text1"/>
            <w:lang w:val="en-GB"/>
          </w:rPr>
          <w:delText xml:space="preserve">statistically </w:delText>
        </w:r>
        <w:r w:rsidRPr="000418A2" w:rsidDel="00A86C0A">
          <w:rPr>
            <w:color w:val="000000" w:themeColor="text1"/>
            <w:lang w:val="en-GB"/>
          </w:rPr>
          <w:delText>significant predictors of richness in the community of seeds arriving at traps.</w:delText>
        </w:r>
        <w:r w:rsidR="00DA6873" w:rsidRPr="000418A2" w:rsidDel="00A86C0A">
          <w:rPr>
            <w:color w:val="000000" w:themeColor="text1"/>
            <w:lang w:val="en-GB"/>
          </w:rPr>
          <w:delText xml:space="preserve"> We need to explain what the asterisks significance specifically represents.  Also need to explain what the  species on the right represent. I am not sure those are needed although I do find them visually appealing</w:delText>
        </w:r>
      </w:del>
      <w:del w:id="4453" w:author="Mason,David Steven" w:date="2023-02-14T17:13:00Z">
        <w:r w:rsidR="00DA6873" w:rsidRPr="000418A2" w:rsidDel="00A86C0A">
          <w:rPr>
            <w:color w:val="000000" w:themeColor="text1"/>
            <w:lang w:val="en-GB"/>
          </w:rPr>
          <w:delText xml:space="preserve">. </w:delText>
        </w:r>
      </w:del>
    </w:p>
    <w:p w14:paraId="33A334E8" w14:textId="77777777" w:rsidR="005548F4" w:rsidRPr="000418A2" w:rsidRDefault="005548F4">
      <w:pPr>
        <w:snapToGrid w:val="0"/>
        <w:spacing w:line="360" w:lineRule="auto"/>
        <w:rPr>
          <w:ins w:id="4454" w:author="Mason,David Steven" w:date="2023-02-14T20:51:00Z"/>
          <w:b/>
          <w:bCs/>
          <w:color w:val="000000" w:themeColor="text1"/>
          <w:lang w:val="en-GB"/>
        </w:rPr>
        <w:pPrChange w:id="4455" w:author="Mason,David Steven" w:date="2023-02-17T14:13:00Z">
          <w:pPr>
            <w:snapToGrid w:val="0"/>
            <w:spacing w:line="480" w:lineRule="auto"/>
          </w:pPr>
        </w:pPrChange>
      </w:pPr>
    </w:p>
    <w:p w14:paraId="5264862F" w14:textId="77777777" w:rsidR="005548F4" w:rsidRPr="000418A2" w:rsidRDefault="005548F4">
      <w:pPr>
        <w:snapToGrid w:val="0"/>
        <w:spacing w:line="360" w:lineRule="auto"/>
        <w:rPr>
          <w:ins w:id="4456" w:author="Mason,David Steven" w:date="2023-02-14T20:51:00Z"/>
          <w:b/>
          <w:bCs/>
          <w:color w:val="000000" w:themeColor="text1"/>
          <w:lang w:val="en-GB"/>
        </w:rPr>
        <w:pPrChange w:id="4457" w:author="Mason,David Steven" w:date="2023-02-17T14:13:00Z">
          <w:pPr>
            <w:snapToGrid w:val="0"/>
            <w:spacing w:line="480" w:lineRule="auto"/>
          </w:pPr>
        </w:pPrChange>
      </w:pPr>
    </w:p>
    <w:p w14:paraId="55C06E35" w14:textId="1CEF733A" w:rsidR="005548F4" w:rsidRPr="000418A2" w:rsidRDefault="005548F4">
      <w:pPr>
        <w:snapToGrid w:val="0"/>
        <w:spacing w:line="360" w:lineRule="auto"/>
        <w:rPr>
          <w:ins w:id="4458" w:author="Mason,David Steven" w:date="2023-02-14T20:52:00Z"/>
          <w:color w:val="000000" w:themeColor="text1"/>
          <w:lang w:val="en-GB"/>
        </w:rPr>
        <w:pPrChange w:id="4459" w:author="Mason,David Steven" w:date="2023-02-17T14:13:00Z">
          <w:pPr>
            <w:snapToGrid w:val="0"/>
            <w:spacing w:line="480" w:lineRule="auto"/>
          </w:pPr>
        </w:pPrChange>
      </w:pPr>
    </w:p>
    <w:p w14:paraId="6325A15B" w14:textId="1BFE842C" w:rsidR="007E06F8" w:rsidRPr="000418A2" w:rsidRDefault="00877AAE">
      <w:pPr>
        <w:snapToGrid w:val="0"/>
        <w:spacing w:line="360" w:lineRule="auto"/>
        <w:rPr>
          <w:ins w:id="4460" w:author="Mason,David Steven" w:date="2023-02-23T15:42:00Z"/>
          <w:b/>
          <w:bCs/>
          <w:color w:val="000000" w:themeColor="text1"/>
          <w:lang w:val="en-GB"/>
        </w:rPr>
      </w:pPr>
      <w:ins w:id="4461" w:author="Mason,David Steven" w:date="2023-03-09T18:00:00Z">
        <w:r w:rsidRPr="000418A2">
          <w:rPr>
            <w:b/>
            <w:bCs/>
            <w:noProof/>
            <w:color w:val="000000" w:themeColor="text1"/>
            <w:lang w:val="en-GB"/>
          </w:rPr>
          <w:lastRenderedPageBreak/>
          <w:drawing>
            <wp:inline distT="0" distB="0" distL="0" distR="0" wp14:anchorId="0E2142AF" wp14:editId="60C5C4E6">
              <wp:extent cx="8229600" cy="4629150"/>
              <wp:effectExtent l="0" t="0" r="0" b="635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8229600" cy="4629150"/>
                      </a:xfrm>
                      <a:prstGeom prst="rect">
                        <a:avLst/>
                      </a:prstGeom>
                    </pic:spPr>
                  </pic:pic>
                </a:graphicData>
              </a:graphic>
            </wp:inline>
          </w:drawing>
        </w:r>
      </w:ins>
    </w:p>
    <w:p w14:paraId="35F49E29" w14:textId="20EFB00F" w:rsidR="005548F4" w:rsidRPr="000418A2" w:rsidRDefault="005548F4">
      <w:pPr>
        <w:snapToGrid w:val="0"/>
        <w:spacing w:line="360" w:lineRule="auto"/>
        <w:rPr>
          <w:ins w:id="4462" w:author="Mason,David Steven" w:date="2023-02-14T20:52:00Z"/>
          <w:b/>
          <w:bCs/>
          <w:color w:val="000000" w:themeColor="text1"/>
          <w:lang w:val="en-GB"/>
        </w:rPr>
        <w:pPrChange w:id="4463" w:author="Mason,David Steven" w:date="2023-02-17T14:13:00Z">
          <w:pPr>
            <w:snapToGrid w:val="0"/>
            <w:spacing w:line="480" w:lineRule="auto"/>
          </w:pPr>
        </w:pPrChange>
      </w:pPr>
      <w:ins w:id="4464" w:author="Mason,David Steven" w:date="2023-02-14T20:52:00Z">
        <w:r w:rsidRPr="000418A2">
          <w:rPr>
            <w:b/>
            <w:bCs/>
            <w:color w:val="000000" w:themeColor="text1"/>
            <w:lang w:val="en-GB"/>
          </w:rPr>
          <w:t xml:space="preserve">Supplementary Figure 1. The </w:t>
        </w:r>
      </w:ins>
      <w:ins w:id="4465" w:author="Mason,David Steven" w:date="2023-03-11T17:56:00Z">
        <w:r w:rsidR="002B029E" w:rsidRPr="000418A2">
          <w:rPr>
            <w:b/>
            <w:bCs/>
            <w:color w:val="000000" w:themeColor="text1"/>
            <w:lang w:val="en-GB"/>
          </w:rPr>
          <w:t xml:space="preserve">positive </w:t>
        </w:r>
      </w:ins>
      <w:ins w:id="4466" w:author="Mason,David Steven" w:date="2023-02-14T20:52:00Z">
        <w:r w:rsidRPr="000418A2">
          <w:rPr>
            <w:b/>
            <w:bCs/>
            <w:color w:val="000000" w:themeColor="text1"/>
            <w:lang w:val="en-GB"/>
          </w:rPr>
          <w:t xml:space="preserve">relationship between </w:t>
        </w:r>
      </w:ins>
      <w:ins w:id="4467" w:author="Mason,David Steven" w:date="2023-02-15T11:48:00Z">
        <w:r w:rsidR="00D720D4" w:rsidRPr="000418A2">
          <w:rPr>
            <w:b/>
            <w:bCs/>
            <w:color w:val="000000" w:themeColor="text1"/>
            <w:lang w:val="en-GB"/>
          </w:rPr>
          <w:t>resource</w:t>
        </w:r>
      </w:ins>
      <w:ins w:id="4468" w:author="Mason,David Steven" w:date="2023-02-14T20:52:00Z">
        <w:r w:rsidRPr="000418A2">
          <w:rPr>
            <w:b/>
            <w:bCs/>
            <w:color w:val="000000" w:themeColor="text1"/>
            <w:lang w:val="en-GB"/>
          </w:rPr>
          <w:t xml:space="preserve"> richness and</w:t>
        </w:r>
      </w:ins>
      <w:ins w:id="4469" w:author="Mason,David Steven" w:date="2023-02-14T20:53:00Z">
        <w:r w:rsidRPr="000418A2">
          <w:rPr>
            <w:b/>
            <w:bCs/>
            <w:color w:val="000000" w:themeColor="text1"/>
            <w:lang w:val="en-GB"/>
          </w:rPr>
          <w:t xml:space="preserve"> seed dispersal by birds increased as the experiment progressed</w:t>
        </w:r>
      </w:ins>
      <w:ins w:id="4470" w:author="Mason,David Steven" w:date="2023-02-14T20:52:00Z">
        <w:r w:rsidRPr="000418A2">
          <w:rPr>
            <w:b/>
            <w:bCs/>
            <w:color w:val="000000" w:themeColor="text1"/>
            <w:lang w:val="en-GB"/>
          </w:rPr>
          <w:t>.</w:t>
        </w:r>
      </w:ins>
    </w:p>
    <w:p w14:paraId="38004CE7" w14:textId="77777777" w:rsidR="005548F4" w:rsidRPr="000418A2" w:rsidRDefault="005548F4">
      <w:pPr>
        <w:snapToGrid w:val="0"/>
        <w:spacing w:line="360" w:lineRule="auto"/>
        <w:rPr>
          <w:ins w:id="4471" w:author="Mason,David Steven" w:date="2023-02-14T20:52:00Z"/>
          <w:color w:val="000000" w:themeColor="text1"/>
          <w:lang w:val="en-GB"/>
        </w:rPr>
        <w:pPrChange w:id="4472" w:author="Mason,David Steven" w:date="2023-02-17T14:13:00Z">
          <w:pPr>
            <w:snapToGrid w:val="0"/>
            <w:spacing w:line="480" w:lineRule="auto"/>
          </w:pPr>
        </w:pPrChange>
      </w:pPr>
    </w:p>
    <w:p w14:paraId="4C326CC3" w14:textId="7E9316FA" w:rsidR="005548F4" w:rsidRPr="000418A2" w:rsidRDefault="005548F4">
      <w:pPr>
        <w:snapToGrid w:val="0"/>
        <w:spacing w:line="360" w:lineRule="auto"/>
        <w:rPr>
          <w:color w:val="000000" w:themeColor="text1"/>
          <w:lang w:val="en-GB"/>
        </w:rPr>
        <w:sectPr w:rsidR="005548F4" w:rsidRPr="000418A2" w:rsidSect="00581E34">
          <w:pgSz w:w="15840" w:h="12240" w:orient="landscape"/>
          <w:pgMar w:top="1440" w:right="1440" w:bottom="1440" w:left="1440" w:header="720" w:footer="720" w:gutter="0"/>
          <w:cols w:space="720"/>
          <w:docGrid w:linePitch="360"/>
        </w:sectPr>
        <w:pPrChange w:id="4473" w:author="Mason,David Steven" w:date="2023-02-17T14:13:00Z">
          <w:pPr>
            <w:snapToGrid w:val="0"/>
          </w:pPr>
        </w:pPrChange>
      </w:pPr>
    </w:p>
    <w:p w14:paraId="3EE23EA8" w14:textId="5220F0CC" w:rsidR="00A86C0A" w:rsidRPr="000418A2" w:rsidRDefault="00A86C0A" w:rsidP="00265CD2">
      <w:pPr>
        <w:snapToGrid w:val="0"/>
        <w:spacing w:line="360" w:lineRule="auto"/>
        <w:rPr>
          <w:ins w:id="4474" w:author="Mason,David Steven" w:date="2023-03-14T12:05:00Z"/>
          <w:rFonts w:cstheme="minorHAnsi"/>
          <w:b/>
          <w:bCs/>
          <w:color w:val="000000" w:themeColor="text1"/>
          <w:lang w:val="en-GB"/>
        </w:rPr>
      </w:pPr>
      <w:ins w:id="4475" w:author="Mason,David Steven" w:date="2023-02-14T17:14:00Z">
        <w:r w:rsidRPr="000418A2">
          <w:rPr>
            <w:rFonts w:cstheme="minorHAnsi"/>
            <w:b/>
            <w:bCs/>
            <w:color w:val="000000" w:themeColor="text1"/>
            <w:lang w:val="en-GB"/>
            <w:rPrChange w:id="4476" w:author="Mason,David Steven" w:date="2023-02-15T15:56:00Z">
              <w:rPr>
                <w:rFonts w:cstheme="minorHAnsi"/>
                <w:lang w:val="en-GB"/>
              </w:rPr>
            </w:rPrChange>
          </w:rPr>
          <w:lastRenderedPageBreak/>
          <w:t>Figure captions.</w:t>
        </w:r>
      </w:ins>
    </w:p>
    <w:p w14:paraId="54C2B593" w14:textId="77777777" w:rsidR="00265CD2" w:rsidRPr="000418A2" w:rsidRDefault="00265CD2">
      <w:pPr>
        <w:snapToGrid w:val="0"/>
        <w:spacing w:line="360" w:lineRule="auto"/>
        <w:rPr>
          <w:ins w:id="4477" w:author="Mason,David Steven" w:date="2023-02-14T17:16:00Z"/>
          <w:rFonts w:cstheme="minorHAnsi"/>
          <w:b/>
          <w:bCs/>
          <w:color w:val="000000" w:themeColor="text1"/>
          <w:lang w:val="en-GB"/>
        </w:rPr>
        <w:pPrChange w:id="4478" w:author="Mason,David Steven" w:date="2023-03-14T12:05:00Z">
          <w:pPr>
            <w:spacing w:line="480" w:lineRule="auto"/>
          </w:pPr>
        </w:pPrChange>
      </w:pPr>
    </w:p>
    <w:p w14:paraId="403D6919" w14:textId="4F900FE2" w:rsidR="00A86C0A" w:rsidRPr="000418A2" w:rsidRDefault="00A86C0A">
      <w:pPr>
        <w:spacing w:line="360" w:lineRule="auto"/>
        <w:rPr>
          <w:ins w:id="4479" w:author="Mason,David Steven" w:date="2023-02-14T17:16:00Z"/>
          <w:color w:val="000000" w:themeColor="text1"/>
          <w:lang w:val="en-GB"/>
        </w:rPr>
        <w:pPrChange w:id="4480" w:author="Mason,David Steven" w:date="2023-02-17T14:13:00Z">
          <w:pPr>
            <w:spacing w:line="480" w:lineRule="auto"/>
          </w:pPr>
        </w:pPrChange>
      </w:pPr>
      <w:ins w:id="4481" w:author="Mason,David Steven" w:date="2023-02-14T17:16:00Z">
        <w:r w:rsidRPr="000418A2">
          <w:rPr>
            <w:b/>
            <w:bCs/>
            <w:color w:val="000000" w:themeColor="text1"/>
            <w:lang w:val="en-GB"/>
          </w:rPr>
          <w:t xml:space="preserve">Figure 1. Experiment 2 trap design. </w:t>
        </w:r>
        <w:r w:rsidRPr="000418A2">
          <w:rPr>
            <w:color w:val="000000" w:themeColor="text1"/>
            <w:lang w:val="en-GB"/>
          </w:rPr>
          <w:t>(A)</w:t>
        </w:r>
        <w:r w:rsidRPr="000418A2">
          <w:rPr>
            <w:b/>
            <w:bCs/>
            <w:color w:val="000000" w:themeColor="text1"/>
            <w:lang w:val="en-GB"/>
          </w:rPr>
          <w:t xml:space="preserve"> </w:t>
        </w:r>
        <w:r w:rsidRPr="000418A2">
          <w:rPr>
            <w:color w:val="000000" w:themeColor="text1"/>
            <w:lang w:val="en-GB"/>
          </w:rPr>
          <w:t xml:space="preserve">We </w:t>
        </w:r>
      </w:ins>
      <w:ins w:id="4482" w:author="Mason,David Steven" w:date="2023-02-17T15:34:00Z">
        <w:r w:rsidR="007B7A2F" w:rsidRPr="000418A2">
          <w:rPr>
            <w:color w:val="000000" w:themeColor="text1"/>
            <w:lang w:val="en-GB"/>
          </w:rPr>
          <w:t>paired</w:t>
        </w:r>
      </w:ins>
      <w:ins w:id="4483" w:author="Mason,David Steven" w:date="2023-02-14T17:16:00Z">
        <w:r w:rsidRPr="000418A2">
          <w:rPr>
            <w:color w:val="000000" w:themeColor="text1"/>
            <w:lang w:val="en-GB"/>
          </w:rPr>
          <w:t xml:space="preserve"> seed traps </w:t>
        </w:r>
      </w:ins>
      <w:ins w:id="4484" w:author="Mason,David Steven" w:date="2023-02-14T20:26:00Z">
        <w:r w:rsidR="00C712DA" w:rsidRPr="000418A2">
          <w:rPr>
            <w:color w:val="000000" w:themeColor="text1"/>
            <w:lang w:val="en-GB"/>
          </w:rPr>
          <w:t xml:space="preserve">beneath </w:t>
        </w:r>
      </w:ins>
      <w:ins w:id="4485" w:author="Mason,David Steven" w:date="2023-02-14T20:27:00Z">
        <w:r w:rsidR="00C712DA" w:rsidRPr="000418A2">
          <w:rPr>
            <w:color w:val="000000" w:themeColor="text1"/>
            <w:lang w:val="en-GB"/>
          </w:rPr>
          <w:t>feeders</w:t>
        </w:r>
      </w:ins>
      <w:ins w:id="4486" w:author="Mason,David Steven" w:date="2023-02-17T15:34:00Z">
        <w:r w:rsidR="007B7A2F" w:rsidRPr="000418A2">
          <w:rPr>
            <w:color w:val="000000" w:themeColor="text1"/>
            <w:lang w:val="en-GB"/>
          </w:rPr>
          <w:t xml:space="preserve"> with camera traps to simultaneously monitor seed rain and bird activity</w:t>
        </w:r>
      </w:ins>
      <w:ins w:id="4487" w:author="Mason,David Steven" w:date="2023-02-14T17:16:00Z">
        <w:r w:rsidRPr="000418A2">
          <w:rPr>
            <w:color w:val="000000" w:themeColor="text1"/>
            <w:lang w:val="en-GB"/>
          </w:rPr>
          <w:t>. (B)</w:t>
        </w:r>
      </w:ins>
      <w:ins w:id="4488" w:author="Mason,David Steven" w:date="2023-02-17T15:34:00Z">
        <w:r w:rsidR="007B7A2F" w:rsidRPr="000418A2">
          <w:rPr>
            <w:color w:val="000000" w:themeColor="text1"/>
            <w:lang w:val="en-GB"/>
          </w:rPr>
          <w:t xml:space="preserve"> We filled</w:t>
        </w:r>
      </w:ins>
      <w:ins w:id="4489" w:author="Mason,David Steven" w:date="2023-02-14T17:16:00Z">
        <w:r w:rsidRPr="000418A2">
          <w:rPr>
            <w:color w:val="000000" w:themeColor="text1"/>
            <w:lang w:val="en-GB"/>
          </w:rPr>
          <w:t xml:space="preserve"> </w:t>
        </w:r>
      </w:ins>
      <w:ins w:id="4490" w:author="Mason,David Steven" w:date="2023-03-15T18:05:00Z">
        <w:r w:rsidR="00A07E68" w:rsidRPr="000418A2">
          <w:rPr>
            <w:color w:val="000000" w:themeColor="text1"/>
            <w:lang w:val="en-GB"/>
          </w:rPr>
          <w:t xml:space="preserve">baited </w:t>
        </w:r>
      </w:ins>
      <w:ins w:id="4491" w:author="Mason,David Steven" w:date="2023-02-14T17:16:00Z">
        <w:r w:rsidRPr="000418A2">
          <w:rPr>
            <w:color w:val="000000" w:themeColor="text1"/>
            <w:lang w:val="en-GB"/>
          </w:rPr>
          <w:t>feeder</w:t>
        </w:r>
      </w:ins>
      <w:ins w:id="4492" w:author="Mason,David Steven" w:date="2023-02-17T15:35:00Z">
        <w:r w:rsidR="007B7A2F" w:rsidRPr="000418A2">
          <w:rPr>
            <w:color w:val="000000" w:themeColor="text1"/>
            <w:lang w:val="en-GB"/>
          </w:rPr>
          <w:t>s</w:t>
        </w:r>
      </w:ins>
      <w:ins w:id="4493" w:author="Mason,David Steven" w:date="2023-02-14T17:16:00Z">
        <w:r w:rsidRPr="000418A2">
          <w:rPr>
            <w:color w:val="000000" w:themeColor="text1"/>
            <w:lang w:val="en-GB"/>
          </w:rPr>
          <w:t xml:space="preserve"> with </w:t>
        </w:r>
      </w:ins>
      <w:ins w:id="4494" w:author="Mason,David Steven" w:date="2023-03-10T13:06:00Z">
        <w:r w:rsidR="00A5123A" w:rsidRPr="000418A2">
          <w:rPr>
            <w:color w:val="000000" w:themeColor="text1"/>
            <w:lang w:val="en-GB"/>
          </w:rPr>
          <w:t xml:space="preserve">0.95 L </w:t>
        </w:r>
      </w:ins>
      <w:ins w:id="4495" w:author="Mason,David Steven" w:date="2023-02-14T17:16:00Z">
        <w:r w:rsidRPr="000418A2">
          <w:rPr>
            <w:color w:val="000000" w:themeColor="text1"/>
            <w:lang w:val="en-GB"/>
          </w:rPr>
          <w:t>of food resources</w:t>
        </w:r>
      </w:ins>
      <w:ins w:id="4496" w:author="Mason,David Steven" w:date="2023-02-14T20:28:00Z">
        <w:r w:rsidR="00C712DA" w:rsidRPr="000418A2">
          <w:rPr>
            <w:color w:val="000000" w:themeColor="text1"/>
            <w:lang w:val="en-GB"/>
          </w:rPr>
          <w:t xml:space="preserve">. </w:t>
        </w:r>
      </w:ins>
    </w:p>
    <w:p w14:paraId="13F752D7" w14:textId="77777777" w:rsidR="00A86C0A" w:rsidRPr="000418A2" w:rsidRDefault="00A86C0A">
      <w:pPr>
        <w:spacing w:line="360" w:lineRule="auto"/>
        <w:rPr>
          <w:ins w:id="4497" w:author="Mason,David Steven" w:date="2023-02-14T17:16:00Z"/>
          <w:rFonts w:cstheme="minorHAnsi"/>
          <w:b/>
          <w:bCs/>
          <w:color w:val="000000" w:themeColor="text1"/>
          <w:lang w:val="en-GB"/>
        </w:rPr>
        <w:pPrChange w:id="4498" w:author="Mason,David Steven" w:date="2023-02-17T14:13:00Z">
          <w:pPr>
            <w:spacing w:line="480" w:lineRule="auto"/>
          </w:pPr>
        </w:pPrChange>
      </w:pPr>
    </w:p>
    <w:p w14:paraId="5636B5C5" w14:textId="2C3FC178" w:rsidR="00A86C0A" w:rsidRPr="000418A2" w:rsidRDefault="00A86C0A">
      <w:pPr>
        <w:spacing w:line="360" w:lineRule="auto"/>
        <w:rPr>
          <w:ins w:id="4499" w:author="Mason,David Steven" w:date="2023-02-14T17:16:00Z"/>
          <w:rFonts w:cstheme="minorHAnsi"/>
          <w:color w:val="000000" w:themeColor="text1"/>
          <w:lang w:val="en-GB"/>
        </w:rPr>
        <w:pPrChange w:id="4500" w:author="Mason,David Steven" w:date="2023-02-17T14:13:00Z">
          <w:pPr>
            <w:spacing w:line="480" w:lineRule="auto"/>
          </w:pPr>
        </w:pPrChange>
      </w:pPr>
      <w:ins w:id="4501" w:author="Mason,David Steven" w:date="2023-02-14T17:16:00Z">
        <w:r w:rsidRPr="000418A2">
          <w:rPr>
            <w:rFonts w:cstheme="minorHAnsi"/>
            <w:b/>
            <w:bCs/>
            <w:color w:val="000000" w:themeColor="text1"/>
            <w:lang w:val="en-GB"/>
          </w:rPr>
          <w:t xml:space="preserve">Figure 2. Resources elevate seed rain. </w:t>
        </w:r>
        <w:r w:rsidRPr="000418A2">
          <w:rPr>
            <w:rFonts w:cstheme="minorHAnsi"/>
            <w:color w:val="000000" w:themeColor="text1"/>
            <w:lang w:val="en-GB"/>
          </w:rPr>
          <w:t xml:space="preserve">In experiment 1, we compared seed rain beneath baited and </w:t>
        </w:r>
      </w:ins>
      <w:ins w:id="4502" w:author="Mason,David Steven" w:date="2023-03-10T12:15:00Z">
        <w:r w:rsidR="00FC0F87" w:rsidRPr="000418A2">
          <w:rPr>
            <w:rFonts w:cstheme="minorHAnsi"/>
            <w:color w:val="000000" w:themeColor="text1"/>
            <w:lang w:val="en-GB"/>
          </w:rPr>
          <w:t>empty</w:t>
        </w:r>
      </w:ins>
      <w:ins w:id="4503" w:author="Mason,David Steven" w:date="2023-02-14T17:16:00Z">
        <w:r w:rsidRPr="000418A2">
          <w:rPr>
            <w:rFonts w:cstheme="minorHAnsi"/>
            <w:color w:val="000000" w:themeColor="text1"/>
            <w:lang w:val="en-GB"/>
          </w:rPr>
          <w:t xml:space="preserve"> bird feeders</w:t>
        </w:r>
      </w:ins>
      <w:ins w:id="4504" w:author="Mason,David Steven" w:date="2023-02-14T20:34:00Z">
        <w:r w:rsidR="00C712DA" w:rsidRPr="000418A2">
          <w:rPr>
            <w:rFonts w:cstheme="minorHAnsi"/>
            <w:color w:val="000000" w:themeColor="text1"/>
            <w:lang w:val="en-GB"/>
          </w:rPr>
          <w:t xml:space="preserve"> to demonstrate that resources attract vectored seed rain</w:t>
        </w:r>
      </w:ins>
      <w:ins w:id="4505" w:author="Mason,David Steven" w:date="2023-02-14T17:16:00Z">
        <w:r w:rsidRPr="000418A2">
          <w:rPr>
            <w:rFonts w:cstheme="minorHAnsi"/>
            <w:color w:val="000000" w:themeColor="text1"/>
            <w:lang w:val="en-GB"/>
          </w:rPr>
          <w:t xml:space="preserve">. </w:t>
        </w:r>
        <w:r w:rsidRPr="000418A2">
          <w:rPr>
            <w:rFonts w:cstheme="minorHAnsi"/>
            <w:color w:val="000000" w:themeColor="text1"/>
          </w:rPr>
          <w:t xml:space="preserve">Mean seed arrival </w:t>
        </w:r>
      </w:ins>
      <w:ins w:id="4506" w:author="Mason,David Steven" w:date="2023-02-14T20:34:00Z">
        <w:r w:rsidR="00C712DA" w:rsidRPr="000418A2">
          <w:rPr>
            <w:rFonts w:cstheme="minorHAnsi"/>
            <w:color w:val="000000" w:themeColor="text1"/>
          </w:rPr>
          <w:t>beneath</w:t>
        </w:r>
      </w:ins>
      <w:ins w:id="4507" w:author="Mason,David Steven" w:date="2023-02-14T17:16:00Z">
        <w:r w:rsidRPr="000418A2">
          <w:rPr>
            <w:rFonts w:cstheme="minorHAnsi"/>
            <w:color w:val="000000" w:themeColor="text1"/>
          </w:rPr>
          <w:t xml:space="preserve"> baited traps was 11.5 times greater than </w:t>
        </w:r>
      </w:ins>
      <w:ins w:id="4508" w:author="Mason,David Steven" w:date="2023-02-15T14:50:00Z">
        <w:r w:rsidR="00844360" w:rsidRPr="000418A2">
          <w:rPr>
            <w:rFonts w:cstheme="minorHAnsi"/>
            <w:color w:val="000000" w:themeColor="text1"/>
          </w:rPr>
          <w:t xml:space="preserve">that beneath </w:t>
        </w:r>
      </w:ins>
      <w:ins w:id="4509" w:author="Mason,David Steven" w:date="2023-02-14T17:16:00Z">
        <w:r w:rsidRPr="000418A2">
          <w:rPr>
            <w:rFonts w:cstheme="minorHAnsi"/>
            <w:color w:val="000000" w:themeColor="text1"/>
          </w:rPr>
          <w:t>control traps.</w:t>
        </w:r>
      </w:ins>
    </w:p>
    <w:p w14:paraId="708A50E0" w14:textId="77777777" w:rsidR="00A86C0A" w:rsidRPr="000418A2" w:rsidRDefault="00A86C0A">
      <w:pPr>
        <w:snapToGrid w:val="0"/>
        <w:spacing w:line="360" w:lineRule="auto"/>
        <w:rPr>
          <w:ins w:id="4510" w:author="Mason,David Steven" w:date="2023-02-14T17:16:00Z"/>
          <w:b/>
          <w:bCs/>
          <w:color w:val="000000" w:themeColor="text1"/>
          <w:lang w:val="en-GB"/>
        </w:rPr>
        <w:pPrChange w:id="4511" w:author="Mason,David Steven" w:date="2023-02-17T14:13:00Z">
          <w:pPr>
            <w:snapToGrid w:val="0"/>
            <w:spacing w:line="480" w:lineRule="auto"/>
          </w:pPr>
        </w:pPrChange>
      </w:pPr>
    </w:p>
    <w:p w14:paraId="7913066C" w14:textId="708A7C9A" w:rsidR="00CC7329" w:rsidRPr="000418A2" w:rsidRDefault="00A86C0A">
      <w:pPr>
        <w:snapToGrid w:val="0"/>
        <w:spacing w:line="360" w:lineRule="auto"/>
        <w:rPr>
          <w:ins w:id="4512" w:author="Mason,David Steven" w:date="2023-02-15T10:12:00Z"/>
          <w:color w:val="000000" w:themeColor="text1"/>
          <w:lang w:val="en-GB"/>
        </w:rPr>
        <w:pPrChange w:id="4513" w:author="Mason,David Steven" w:date="2023-02-17T14:13:00Z">
          <w:pPr>
            <w:snapToGrid w:val="0"/>
            <w:spacing w:line="480" w:lineRule="auto"/>
          </w:pPr>
        </w:pPrChange>
      </w:pPr>
      <w:ins w:id="4514" w:author="Mason,David Steven" w:date="2023-02-14T17:15:00Z">
        <w:r w:rsidRPr="000418A2">
          <w:rPr>
            <w:b/>
            <w:bCs/>
            <w:color w:val="000000" w:themeColor="text1"/>
            <w:lang w:val="en-GB"/>
            <w:rPrChange w:id="4515" w:author="Mason,David Steven" w:date="2023-02-15T15:56:00Z">
              <w:rPr>
                <w:lang w:val="en-GB"/>
              </w:rPr>
            </w:rPrChange>
          </w:rPr>
          <w:t>Figure 3. Resource richness drives patterns in bird activity and seed rain.</w:t>
        </w:r>
        <w:r w:rsidRPr="000418A2">
          <w:rPr>
            <w:color w:val="000000" w:themeColor="text1"/>
            <w:lang w:val="en-GB"/>
          </w:rPr>
          <w:t xml:space="preserve"> </w:t>
        </w:r>
      </w:ins>
      <w:ins w:id="4516" w:author="Mason,David Steven" w:date="2023-02-14T17:14:00Z">
        <w:r w:rsidRPr="000418A2">
          <w:rPr>
            <w:color w:val="000000" w:themeColor="text1"/>
            <w:lang w:val="en-GB"/>
          </w:rPr>
          <w:t xml:space="preserve">In experiment 2, we </w:t>
        </w:r>
      </w:ins>
      <w:ins w:id="4517" w:author="Mason,David Steven" w:date="2023-03-14T12:31:00Z">
        <w:r w:rsidR="005663C8" w:rsidRPr="000418A2">
          <w:rPr>
            <w:color w:val="000000" w:themeColor="text1"/>
            <w:lang w:val="en-GB"/>
          </w:rPr>
          <w:t>measured</w:t>
        </w:r>
      </w:ins>
      <w:ins w:id="4518" w:author="Mason,David Steven" w:date="2023-02-14T17:14:00Z">
        <w:r w:rsidRPr="000418A2">
          <w:rPr>
            <w:color w:val="000000" w:themeColor="text1"/>
            <w:lang w:val="en-GB"/>
          </w:rPr>
          <w:t xml:space="preserve"> how </w:t>
        </w:r>
      </w:ins>
      <w:ins w:id="4519" w:author="Mason,David Steven" w:date="2023-02-17T15:35:00Z">
        <w:r w:rsidR="00C57910" w:rsidRPr="000418A2">
          <w:rPr>
            <w:color w:val="000000" w:themeColor="text1"/>
            <w:lang w:val="en-GB"/>
          </w:rPr>
          <w:t>resource</w:t>
        </w:r>
      </w:ins>
      <w:ins w:id="4520" w:author="Mason,David Steven" w:date="2023-02-14T17:14:00Z">
        <w:r w:rsidRPr="000418A2">
          <w:rPr>
            <w:color w:val="000000" w:themeColor="text1"/>
            <w:lang w:val="en-GB"/>
          </w:rPr>
          <w:t xml:space="preserve"> richness influenced </w:t>
        </w:r>
      </w:ins>
      <w:ins w:id="4521" w:author="Mason,David Steven" w:date="2023-03-11T18:48:00Z">
        <w:r w:rsidR="00692BD6" w:rsidRPr="000418A2">
          <w:rPr>
            <w:color w:val="000000" w:themeColor="text1"/>
            <w:lang w:val="en-GB"/>
          </w:rPr>
          <w:t xml:space="preserve">vectors and </w:t>
        </w:r>
      </w:ins>
      <w:ins w:id="4522" w:author="Mason,David Steven" w:date="2023-02-17T15:35:00Z">
        <w:r w:rsidR="00C57910" w:rsidRPr="000418A2">
          <w:rPr>
            <w:color w:val="000000" w:themeColor="text1"/>
            <w:lang w:val="en-GB"/>
          </w:rPr>
          <w:t>seed ra</w:t>
        </w:r>
      </w:ins>
      <w:ins w:id="4523" w:author="Mason,David Steven" w:date="2023-02-17T15:36:00Z">
        <w:r w:rsidR="00C57910" w:rsidRPr="000418A2">
          <w:rPr>
            <w:color w:val="000000" w:themeColor="text1"/>
            <w:lang w:val="en-GB"/>
          </w:rPr>
          <w:t xml:space="preserve">in. </w:t>
        </w:r>
      </w:ins>
      <w:ins w:id="4524" w:author="Mason,David Steven" w:date="2023-02-15T11:07:00Z">
        <w:r w:rsidR="004F16BB" w:rsidRPr="000418A2">
          <w:rPr>
            <w:color w:val="000000" w:themeColor="text1"/>
            <w:lang w:val="en-GB"/>
          </w:rPr>
          <w:t>For the total</w:t>
        </w:r>
      </w:ins>
      <w:ins w:id="4525" w:author="Mason,David Steven" w:date="2023-02-17T15:36:00Z">
        <w:r w:rsidR="00C57910" w:rsidRPr="000418A2">
          <w:rPr>
            <w:color w:val="000000" w:themeColor="text1"/>
            <w:lang w:val="en-GB"/>
          </w:rPr>
          <w:t xml:space="preserve"> seed and bird</w:t>
        </w:r>
      </w:ins>
      <w:ins w:id="4526" w:author="Mason,David Steven" w:date="2023-02-15T11:07:00Z">
        <w:r w:rsidR="004F16BB" w:rsidRPr="000418A2">
          <w:rPr>
            <w:color w:val="000000" w:themeColor="text1"/>
            <w:lang w:val="en-GB"/>
          </w:rPr>
          <w:t xml:space="preserve"> counts, </w:t>
        </w:r>
      </w:ins>
      <w:ins w:id="4527" w:author="Mason,David Steven" w:date="2023-02-15T11:08:00Z">
        <w:r w:rsidR="004F16BB" w:rsidRPr="000418A2">
          <w:rPr>
            <w:color w:val="000000" w:themeColor="text1"/>
            <w:lang w:val="en-GB"/>
          </w:rPr>
          <w:t xml:space="preserve">we </w:t>
        </w:r>
      </w:ins>
      <w:ins w:id="4528" w:author="Mason,David Steven" w:date="2023-02-17T15:36:00Z">
        <w:r w:rsidR="00C57910" w:rsidRPr="000418A2">
          <w:rPr>
            <w:color w:val="000000" w:themeColor="text1"/>
            <w:lang w:val="en-GB"/>
          </w:rPr>
          <w:t>multiplied</w:t>
        </w:r>
      </w:ins>
      <w:ins w:id="4529" w:author="Mason,David Steven" w:date="2023-03-14T12:01:00Z">
        <w:r w:rsidR="00265CD2" w:rsidRPr="000418A2">
          <w:rPr>
            <w:color w:val="000000" w:themeColor="text1"/>
            <w:lang w:val="en-GB"/>
          </w:rPr>
          <w:t xml:space="preserve"> </w:t>
        </w:r>
      </w:ins>
      <w:ins w:id="4530" w:author="Mason,David Steven" w:date="2023-02-15T11:08:00Z">
        <w:r w:rsidR="004F16BB" w:rsidRPr="000418A2">
          <w:rPr>
            <w:color w:val="000000" w:themeColor="text1"/>
            <w:lang w:val="en-GB"/>
          </w:rPr>
          <w:t>means and confidence intervals derived from</w:t>
        </w:r>
      </w:ins>
      <w:r w:rsidR="00C87506">
        <w:rPr>
          <w:color w:val="000000" w:themeColor="text1"/>
          <w:lang w:val="en-GB"/>
        </w:rPr>
        <w:t xml:space="preserve"> time-series</w:t>
      </w:r>
      <w:ins w:id="4531" w:author="Mason,David Steven" w:date="2023-02-15T11:08:00Z">
        <w:r w:rsidR="004F16BB" w:rsidRPr="000418A2">
          <w:rPr>
            <w:color w:val="000000" w:themeColor="text1"/>
            <w:lang w:val="en-GB"/>
          </w:rPr>
          <w:t xml:space="preserve"> models </w:t>
        </w:r>
      </w:ins>
      <w:ins w:id="4532" w:author="Mason,David Steven" w:date="2023-03-11T18:49:00Z">
        <w:r w:rsidR="00692BD6" w:rsidRPr="000418A2">
          <w:rPr>
            <w:color w:val="000000" w:themeColor="text1"/>
            <w:lang w:val="en-GB"/>
          </w:rPr>
          <w:t xml:space="preserve">by </w:t>
        </w:r>
      </w:ins>
      <w:ins w:id="4533" w:author="Mason,David Steven" w:date="2023-03-14T12:31:00Z">
        <w:r w:rsidR="005663C8" w:rsidRPr="000418A2">
          <w:rPr>
            <w:color w:val="000000" w:themeColor="text1"/>
            <w:lang w:val="en-GB"/>
          </w:rPr>
          <w:t xml:space="preserve">the </w:t>
        </w:r>
      </w:ins>
      <w:ins w:id="4534" w:author="Mason,David Steven" w:date="2023-03-14T12:01:00Z">
        <w:r w:rsidR="00265CD2" w:rsidRPr="000418A2">
          <w:rPr>
            <w:color w:val="000000" w:themeColor="text1"/>
            <w:lang w:val="en-GB"/>
          </w:rPr>
          <w:t>number</w:t>
        </w:r>
      </w:ins>
      <w:ins w:id="4535" w:author="Mason,David Steven" w:date="2023-03-14T12:12:00Z">
        <w:r w:rsidR="00265CD2" w:rsidRPr="000418A2">
          <w:rPr>
            <w:color w:val="000000" w:themeColor="text1"/>
            <w:lang w:val="en-GB"/>
          </w:rPr>
          <w:t xml:space="preserve"> of samples</w:t>
        </w:r>
      </w:ins>
      <w:ins w:id="4536" w:author="Mason,David Steven" w:date="2023-03-11T18:49:00Z">
        <w:r w:rsidR="00692BD6" w:rsidRPr="000418A2">
          <w:rPr>
            <w:color w:val="000000" w:themeColor="text1"/>
            <w:lang w:val="en-GB"/>
          </w:rPr>
          <w:t>.</w:t>
        </w:r>
      </w:ins>
      <w:ins w:id="4537" w:author="Mason,David Steven" w:date="2023-02-17T15:36:00Z">
        <w:r w:rsidR="00C57910" w:rsidRPr="000418A2">
          <w:rPr>
            <w:color w:val="000000" w:themeColor="text1"/>
            <w:lang w:val="en-GB"/>
          </w:rPr>
          <w:t xml:space="preserve"> (</w:t>
        </w:r>
      </w:ins>
      <w:ins w:id="4538" w:author="Mason,David Steven" w:date="2023-02-14T17:14:00Z">
        <w:r w:rsidRPr="000418A2">
          <w:rPr>
            <w:color w:val="000000" w:themeColor="text1"/>
            <w:lang w:val="en-GB"/>
          </w:rPr>
          <w:t xml:space="preserve">A) </w:t>
        </w:r>
      </w:ins>
      <w:ins w:id="4539" w:author="Mason,David Steven" w:date="2023-02-14T20:38:00Z">
        <w:r w:rsidR="00F75B6B" w:rsidRPr="000418A2">
          <w:rPr>
            <w:color w:val="000000" w:themeColor="text1"/>
            <w:lang w:val="en-GB"/>
          </w:rPr>
          <w:t xml:space="preserve">Mean total bird </w:t>
        </w:r>
      </w:ins>
      <w:ins w:id="4540" w:author="Mason,David Steven" w:date="2023-03-14T12:32:00Z">
        <w:r w:rsidR="005663C8" w:rsidRPr="000418A2">
          <w:rPr>
            <w:color w:val="000000" w:themeColor="text1"/>
            <w:lang w:val="en-GB"/>
          </w:rPr>
          <w:t>counts</w:t>
        </w:r>
      </w:ins>
      <w:ins w:id="4541" w:author="Mason,David Steven" w:date="2023-02-14T20:38:00Z">
        <w:r w:rsidR="00F75B6B" w:rsidRPr="000418A2">
          <w:rPr>
            <w:color w:val="000000" w:themeColor="text1"/>
            <w:lang w:val="en-GB"/>
          </w:rPr>
          <w:t xml:space="preserve"> </w:t>
        </w:r>
      </w:ins>
      <w:ins w:id="4542" w:author="Mason,David Steven" w:date="2023-02-14T20:42:00Z">
        <w:r w:rsidR="00F75B6B" w:rsidRPr="000418A2">
          <w:rPr>
            <w:color w:val="000000" w:themeColor="text1"/>
            <w:lang w:val="en-GB"/>
          </w:rPr>
          <w:t>at control and low</w:t>
        </w:r>
      </w:ins>
      <w:ins w:id="4543" w:author="Mason,David Steven" w:date="2023-02-23T19:22:00Z">
        <w:r w:rsidR="007A4871" w:rsidRPr="000418A2">
          <w:rPr>
            <w:color w:val="000000" w:themeColor="text1"/>
            <w:lang w:val="en-GB"/>
          </w:rPr>
          <w:t>-resource-richness-</w:t>
        </w:r>
      </w:ins>
      <w:ins w:id="4544" w:author="Mason,David Steven" w:date="2023-02-14T20:42:00Z">
        <w:r w:rsidR="00F75B6B" w:rsidRPr="000418A2">
          <w:rPr>
            <w:color w:val="000000" w:themeColor="text1"/>
            <w:lang w:val="en-GB"/>
          </w:rPr>
          <w:t xml:space="preserve">feeders </w:t>
        </w:r>
      </w:ins>
      <w:ins w:id="4545" w:author="Mason,David Steven" w:date="2023-02-17T15:37:00Z">
        <w:r w:rsidR="00C57910" w:rsidRPr="000418A2">
          <w:rPr>
            <w:color w:val="000000" w:themeColor="text1"/>
            <w:lang w:val="en-GB"/>
          </w:rPr>
          <w:t xml:space="preserve">was </w:t>
        </w:r>
      </w:ins>
      <w:ins w:id="4546" w:author="Mason,David Steven" w:date="2023-02-17T15:38:00Z">
        <w:r w:rsidR="00C57910" w:rsidRPr="000418A2">
          <w:rPr>
            <w:color w:val="000000" w:themeColor="text1"/>
            <w:lang w:val="en-GB"/>
          </w:rPr>
          <w:t>lower than</w:t>
        </w:r>
      </w:ins>
      <w:ins w:id="4547" w:author="Mason,David Steven" w:date="2023-02-17T15:37:00Z">
        <w:r w:rsidR="00C57910" w:rsidRPr="000418A2">
          <w:rPr>
            <w:color w:val="000000" w:themeColor="text1"/>
            <w:lang w:val="en-GB"/>
          </w:rPr>
          <w:t xml:space="preserve"> </w:t>
        </w:r>
      </w:ins>
      <w:ins w:id="4548" w:author="Mason,David Steven" w:date="2023-02-15T14:55:00Z">
        <w:r w:rsidR="00807CAA" w:rsidRPr="000418A2">
          <w:rPr>
            <w:color w:val="000000" w:themeColor="text1"/>
            <w:lang w:val="en-GB"/>
          </w:rPr>
          <w:t>at</w:t>
        </w:r>
      </w:ins>
      <w:ins w:id="4549" w:author="Mason,David Steven" w:date="2023-02-14T20:42:00Z">
        <w:r w:rsidR="00F75B6B" w:rsidRPr="000418A2">
          <w:rPr>
            <w:color w:val="000000" w:themeColor="text1"/>
            <w:lang w:val="en-GB"/>
          </w:rPr>
          <w:t xml:space="preserve"> medium and </w:t>
        </w:r>
      </w:ins>
      <w:ins w:id="4550" w:author="Mason,David Steven" w:date="2023-02-23T19:22:00Z">
        <w:r w:rsidR="007A4871" w:rsidRPr="000418A2">
          <w:rPr>
            <w:color w:val="000000" w:themeColor="text1"/>
          </w:rPr>
          <w:t xml:space="preserve">high-resource-richness </w:t>
        </w:r>
      </w:ins>
      <w:ins w:id="4551" w:author="Mason,David Steven" w:date="2023-02-14T20:42:00Z">
        <w:r w:rsidR="00F75B6B" w:rsidRPr="000418A2">
          <w:rPr>
            <w:color w:val="000000" w:themeColor="text1"/>
            <w:lang w:val="en-GB"/>
          </w:rPr>
          <w:t>feeders</w:t>
        </w:r>
      </w:ins>
      <w:ins w:id="4552" w:author="Mason,David Steven" w:date="2023-02-14T17:14:00Z">
        <w:r w:rsidRPr="000418A2">
          <w:rPr>
            <w:color w:val="000000" w:themeColor="text1"/>
            <w:lang w:val="en-GB"/>
          </w:rPr>
          <w:t>.</w:t>
        </w:r>
      </w:ins>
      <w:ins w:id="4553" w:author="Mason,David Steven" w:date="2023-02-17T15:38:00Z">
        <w:r w:rsidR="00C57910" w:rsidRPr="000418A2">
          <w:rPr>
            <w:color w:val="000000" w:themeColor="text1"/>
            <w:lang w:val="en-GB"/>
          </w:rPr>
          <w:t xml:space="preserve"> Chipping sparrows (</w:t>
        </w:r>
        <w:r w:rsidR="00C57910" w:rsidRPr="000418A2">
          <w:rPr>
            <w:i/>
            <w:iCs/>
            <w:color w:val="000000" w:themeColor="text1"/>
            <w:lang w:val="en-GB"/>
          </w:rPr>
          <w:t xml:space="preserve">Spizella </w:t>
        </w:r>
        <w:proofErr w:type="spellStart"/>
        <w:r w:rsidR="00C57910" w:rsidRPr="000418A2">
          <w:rPr>
            <w:i/>
            <w:iCs/>
            <w:color w:val="000000" w:themeColor="text1"/>
            <w:lang w:val="en-GB"/>
          </w:rPr>
          <w:t>passerina</w:t>
        </w:r>
        <w:proofErr w:type="spellEnd"/>
        <w:r w:rsidR="00C57910" w:rsidRPr="000418A2">
          <w:rPr>
            <w:color w:val="000000" w:themeColor="text1"/>
            <w:lang w:val="en-GB"/>
          </w:rPr>
          <w:t>) and Eastern phoebes (</w:t>
        </w:r>
        <w:proofErr w:type="spellStart"/>
        <w:r w:rsidR="00C57910" w:rsidRPr="000418A2">
          <w:rPr>
            <w:i/>
            <w:iCs/>
            <w:color w:val="000000" w:themeColor="text1"/>
            <w:lang w:val="en-GB"/>
          </w:rPr>
          <w:t>Sayornis</w:t>
        </w:r>
        <w:proofErr w:type="spellEnd"/>
        <w:r w:rsidR="00C57910" w:rsidRPr="000418A2">
          <w:rPr>
            <w:i/>
            <w:iCs/>
            <w:color w:val="000000" w:themeColor="text1"/>
            <w:lang w:val="en-GB"/>
          </w:rPr>
          <w:t xml:space="preserve"> phoebe</w:t>
        </w:r>
        <w:r w:rsidR="00C57910" w:rsidRPr="000418A2">
          <w:rPr>
            <w:color w:val="000000" w:themeColor="text1"/>
            <w:lang w:val="en-GB"/>
          </w:rPr>
          <w:t xml:space="preserve">) accounted for 84% of </w:t>
        </w:r>
      </w:ins>
      <w:ins w:id="4554" w:author="Mason,David Steven" w:date="2023-03-11T18:49:00Z">
        <w:r w:rsidR="00692BD6" w:rsidRPr="000418A2">
          <w:rPr>
            <w:color w:val="000000" w:themeColor="text1"/>
            <w:lang w:val="en-GB"/>
          </w:rPr>
          <w:t>these</w:t>
        </w:r>
      </w:ins>
      <w:ins w:id="4555" w:author="Mason,David Steven" w:date="2023-02-17T15:38:00Z">
        <w:r w:rsidR="00C57910" w:rsidRPr="000418A2">
          <w:rPr>
            <w:color w:val="000000" w:themeColor="text1"/>
            <w:lang w:val="en-GB"/>
          </w:rPr>
          <w:t xml:space="preserve"> counts. </w:t>
        </w:r>
      </w:ins>
      <w:ins w:id="4556" w:author="Mason,David Steven" w:date="2023-02-14T17:14:00Z">
        <w:r w:rsidRPr="000418A2">
          <w:rPr>
            <w:color w:val="000000" w:themeColor="text1"/>
            <w:lang w:val="en-GB"/>
          </w:rPr>
          <w:t xml:space="preserve">(B) </w:t>
        </w:r>
      </w:ins>
      <w:ins w:id="4557" w:author="Mason,David Steven" w:date="2023-02-14T20:44:00Z">
        <w:r w:rsidR="00F75B6B" w:rsidRPr="000418A2">
          <w:rPr>
            <w:color w:val="000000" w:themeColor="text1"/>
            <w:lang w:val="en-GB"/>
          </w:rPr>
          <w:t>Mean total</w:t>
        </w:r>
      </w:ins>
      <w:ins w:id="4558" w:author="Mason,David Steven" w:date="2023-03-11T17:57:00Z">
        <w:r w:rsidR="002B029E" w:rsidRPr="000418A2">
          <w:rPr>
            <w:color w:val="000000" w:themeColor="text1"/>
            <w:lang w:val="en-GB"/>
          </w:rPr>
          <w:t xml:space="preserve"> bird </w:t>
        </w:r>
      </w:ins>
      <w:ins w:id="4559" w:author="Mason,David Steven" w:date="2023-03-11T17:58:00Z">
        <w:r w:rsidR="002B029E" w:rsidRPr="000418A2">
          <w:rPr>
            <w:color w:val="000000" w:themeColor="text1"/>
            <w:lang w:val="en-GB"/>
          </w:rPr>
          <w:t>richness</w:t>
        </w:r>
      </w:ins>
      <w:ins w:id="4560" w:author="Mason,David Steven" w:date="2023-02-14T20:44:00Z">
        <w:r w:rsidR="00F75B6B" w:rsidRPr="000418A2">
          <w:rPr>
            <w:color w:val="000000" w:themeColor="text1"/>
            <w:lang w:val="en-GB"/>
          </w:rPr>
          <w:t xml:space="preserve"> </w:t>
        </w:r>
      </w:ins>
      <w:ins w:id="4561" w:author="Mason,David Steven" w:date="2023-03-11T17:58:00Z">
        <w:r w:rsidR="002B029E" w:rsidRPr="000418A2">
          <w:rPr>
            <w:color w:val="000000" w:themeColor="text1"/>
            <w:lang w:val="en-GB"/>
          </w:rPr>
          <w:t>was</w:t>
        </w:r>
      </w:ins>
      <w:ins w:id="4562" w:author="Mason,David Steven" w:date="2023-03-11T18:50:00Z">
        <w:r w:rsidR="00692BD6" w:rsidRPr="000418A2">
          <w:rPr>
            <w:color w:val="000000" w:themeColor="text1"/>
            <w:lang w:val="en-GB"/>
          </w:rPr>
          <w:t xml:space="preserve"> similar</w:t>
        </w:r>
      </w:ins>
      <w:ins w:id="4563" w:author="Mason,David Steven" w:date="2023-03-11T17:58:00Z">
        <w:r w:rsidR="002B029E" w:rsidRPr="000418A2">
          <w:rPr>
            <w:color w:val="000000" w:themeColor="text1"/>
            <w:lang w:val="en-GB"/>
          </w:rPr>
          <w:t xml:space="preserve"> across resource treatments</w:t>
        </w:r>
      </w:ins>
      <w:ins w:id="4564" w:author="Mason,David Steven" w:date="2023-03-14T12:12:00Z">
        <w:r w:rsidR="008D52F9" w:rsidRPr="000418A2">
          <w:rPr>
            <w:color w:val="000000" w:themeColor="text1"/>
            <w:lang w:val="en-GB"/>
          </w:rPr>
          <w:t>,</w:t>
        </w:r>
      </w:ins>
      <w:ins w:id="4565" w:author="Mason,David Steven" w:date="2023-03-11T18:50:00Z">
        <w:r w:rsidR="00692BD6" w:rsidRPr="000418A2">
          <w:rPr>
            <w:color w:val="000000" w:themeColor="text1"/>
            <w:lang w:val="en-GB"/>
          </w:rPr>
          <w:t xml:space="preserve"> but</w:t>
        </w:r>
      </w:ins>
      <w:ins w:id="4566" w:author="Mason,David Steven" w:date="2023-03-14T12:12:00Z">
        <w:r w:rsidR="008D52F9" w:rsidRPr="000418A2">
          <w:rPr>
            <w:color w:val="000000" w:themeColor="text1"/>
            <w:lang w:val="en-GB"/>
          </w:rPr>
          <w:t xml:space="preserve"> </w:t>
        </w:r>
      </w:ins>
      <w:ins w:id="4567" w:author="Mason,David Steven" w:date="2023-03-11T17:58:00Z">
        <w:r w:rsidR="002B029E" w:rsidRPr="000418A2">
          <w:rPr>
            <w:color w:val="000000" w:themeColor="text1"/>
            <w:lang w:val="en-GB"/>
          </w:rPr>
          <w:t xml:space="preserve">weekly </w:t>
        </w:r>
      </w:ins>
      <w:ins w:id="4568" w:author="Mason,David Steven" w:date="2023-03-11T18:51:00Z">
        <w:r w:rsidR="00692BD6" w:rsidRPr="000418A2">
          <w:rPr>
            <w:color w:val="000000" w:themeColor="text1"/>
            <w:lang w:val="en-GB"/>
          </w:rPr>
          <w:t xml:space="preserve">bird </w:t>
        </w:r>
      </w:ins>
      <w:ins w:id="4569" w:author="Mason,David Steven" w:date="2023-03-11T17:58:00Z">
        <w:r w:rsidR="002B029E" w:rsidRPr="000418A2">
          <w:rPr>
            <w:color w:val="000000" w:themeColor="text1"/>
            <w:lang w:val="en-GB"/>
          </w:rPr>
          <w:t>richness wa</w:t>
        </w:r>
      </w:ins>
      <w:ins w:id="4570" w:author="Mason,David Steven" w:date="2023-03-11T17:59:00Z">
        <w:r w:rsidR="002B029E" w:rsidRPr="000418A2">
          <w:rPr>
            <w:color w:val="000000" w:themeColor="text1"/>
            <w:lang w:val="en-GB"/>
          </w:rPr>
          <w:t xml:space="preserve">s greater at </w:t>
        </w:r>
      </w:ins>
      <w:ins w:id="4571" w:author="Mason,David Steven" w:date="2023-03-11T18:50:00Z">
        <w:r w:rsidR="00692BD6" w:rsidRPr="000418A2">
          <w:rPr>
            <w:color w:val="000000" w:themeColor="text1"/>
            <w:lang w:val="en-GB"/>
          </w:rPr>
          <w:t xml:space="preserve">medium and </w:t>
        </w:r>
        <w:r w:rsidR="00692BD6" w:rsidRPr="000418A2">
          <w:rPr>
            <w:color w:val="000000" w:themeColor="text1"/>
          </w:rPr>
          <w:t xml:space="preserve">high-resource-richness </w:t>
        </w:r>
        <w:r w:rsidR="00692BD6" w:rsidRPr="000418A2">
          <w:rPr>
            <w:color w:val="000000" w:themeColor="text1"/>
            <w:lang w:val="en-GB"/>
          </w:rPr>
          <w:t>feeders than control feeders</w:t>
        </w:r>
      </w:ins>
      <w:ins w:id="4572" w:author="Mason,David Steven" w:date="2023-03-11T17:59:00Z">
        <w:r w:rsidR="002B029E" w:rsidRPr="000418A2">
          <w:rPr>
            <w:color w:val="000000" w:themeColor="text1"/>
            <w:lang w:val="en-GB"/>
          </w:rPr>
          <w:t>.</w:t>
        </w:r>
      </w:ins>
      <w:ins w:id="4573" w:author="Mason,David Steven" w:date="2023-02-14T20:44:00Z">
        <w:r w:rsidR="00F75B6B" w:rsidRPr="000418A2">
          <w:rPr>
            <w:color w:val="000000" w:themeColor="text1"/>
            <w:lang w:val="en-GB"/>
          </w:rPr>
          <w:t xml:space="preserve"> </w:t>
        </w:r>
      </w:ins>
      <w:ins w:id="4574" w:author="Mason,David Steven" w:date="2023-02-14T20:45:00Z">
        <w:r w:rsidR="00F75B6B" w:rsidRPr="000418A2">
          <w:rPr>
            <w:color w:val="000000" w:themeColor="text1"/>
            <w:lang w:val="en-GB"/>
          </w:rPr>
          <w:t>(C</w:t>
        </w:r>
      </w:ins>
      <w:ins w:id="4575" w:author="Mason,David Steven" w:date="2023-03-11T18:03:00Z">
        <w:r w:rsidR="002B029E" w:rsidRPr="000418A2">
          <w:rPr>
            <w:color w:val="000000" w:themeColor="text1"/>
            <w:lang w:val="en-GB"/>
          </w:rPr>
          <w:t>-D</w:t>
        </w:r>
      </w:ins>
      <w:ins w:id="4576" w:author="Mason,David Steven" w:date="2023-02-14T20:45:00Z">
        <w:r w:rsidR="00F75B6B" w:rsidRPr="000418A2">
          <w:rPr>
            <w:color w:val="000000" w:themeColor="text1"/>
            <w:lang w:val="en-GB"/>
          </w:rPr>
          <w:t xml:space="preserve">) </w:t>
        </w:r>
      </w:ins>
      <w:ins w:id="4577" w:author="Mason,David Steven" w:date="2023-03-11T18:51:00Z">
        <w:r w:rsidR="00692BD6" w:rsidRPr="000418A2">
          <w:rPr>
            <w:color w:val="000000" w:themeColor="text1"/>
            <w:lang w:val="en-GB"/>
          </w:rPr>
          <w:t>Similarly, m</w:t>
        </w:r>
      </w:ins>
      <w:ins w:id="4578" w:author="Mason,David Steven" w:date="2023-02-14T20:47:00Z">
        <w:r w:rsidR="005548F4" w:rsidRPr="000418A2">
          <w:rPr>
            <w:color w:val="000000" w:themeColor="text1"/>
            <w:lang w:val="en-GB"/>
          </w:rPr>
          <w:t>ean total seed count</w:t>
        </w:r>
      </w:ins>
      <w:ins w:id="4579" w:author="Mason,David Steven" w:date="2023-03-11T18:03:00Z">
        <w:r w:rsidR="002B029E" w:rsidRPr="000418A2">
          <w:rPr>
            <w:color w:val="000000" w:themeColor="text1"/>
            <w:lang w:val="en-GB"/>
          </w:rPr>
          <w:t xml:space="preserve"> and richness</w:t>
        </w:r>
      </w:ins>
      <w:ins w:id="4580" w:author="Mason,David Steven" w:date="2023-02-14T20:47:00Z">
        <w:r w:rsidR="005548F4" w:rsidRPr="000418A2">
          <w:rPr>
            <w:color w:val="000000" w:themeColor="text1"/>
            <w:lang w:val="en-GB"/>
          </w:rPr>
          <w:t xml:space="preserve"> was </w:t>
        </w:r>
      </w:ins>
      <w:ins w:id="4581" w:author="Mason,David Steven" w:date="2023-03-14T12:32:00Z">
        <w:r w:rsidR="00132D3F" w:rsidRPr="000418A2">
          <w:rPr>
            <w:color w:val="000000" w:themeColor="text1"/>
            <w:lang w:val="en-GB"/>
          </w:rPr>
          <w:t>comparable</w:t>
        </w:r>
      </w:ins>
      <w:ins w:id="4582" w:author="Mason,David Steven" w:date="2023-02-14T20:47:00Z">
        <w:r w:rsidR="005548F4" w:rsidRPr="000418A2">
          <w:rPr>
            <w:color w:val="000000" w:themeColor="text1"/>
            <w:lang w:val="en-GB"/>
          </w:rPr>
          <w:t xml:space="preserve"> across </w:t>
        </w:r>
      </w:ins>
      <w:ins w:id="4583" w:author="Mason,David Steven" w:date="2023-03-11T18:51:00Z">
        <w:r w:rsidR="00692BD6" w:rsidRPr="000418A2">
          <w:rPr>
            <w:color w:val="000000" w:themeColor="text1"/>
            <w:lang w:val="en-GB"/>
          </w:rPr>
          <w:t>treatments but</w:t>
        </w:r>
      </w:ins>
      <w:ins w:id="4584" w:author="Mason,David Steven" w:date="2023-03-11T17:59:00Z">
        <w:r w:rsidR="002B029E" w:rsidRPr="000418A2">
          <w:rPr>
            <w:color w:val="000000" w:themeColor="text1"/>
            <w:lang w:val="en-GB"/>
          </w:rPr>
          <w:t xml:space="preserve"> </w:t>
        </w:r>
      </w:ins>
      <w:ins w:id="4585" w:author="Mason,David Steven" w:date="2023-03-11T18:00:00Z">
        <w:r w:rsidR="002B029E" w:rsidRPr="000418A2">
          <w:rPr>
            <w:color w:val="000000" w:themeColor="text1"/>
            <w:lang w:val="en-GB"/>
          </w:rPr>
          <w:t xml:space="preserve">increased throughout the experiment more in </w:t>
        </w:r>
      </w:ins>
      <w:ins w:id="4586" w:author="Mason,David Steven" w:date="2023-03-11T18:51:00Z">
        <w:r w:rsidR="00692BD6" w:rsidRPr="000418A2">
          <w:rPr>
            <w:color w:val="000000" w:themeColor="text1"/>
            <w:lang w:val="en-GB"/>
          </w:rPr>
          <w:t xml:space="preserve">medium and </w:t>
        </w:r>
        <w:r w:rsidR="00692BD6" w:rsidRPr="000418A2">
          <w:rPr>
            <w:color w:val="000000" w:themeColor="text1"/>
          </w:rPr>
          <w:t xml:space="preserve">high-resource-richness </w:t>
        </w:r>
        <w:r w:rsidR="00692BD6" w:rsidRPr="000418A2">
          <w:rPr>
            <w:color w:val="000000" w:themeColor="text1"/>
            <w:lang w:val="en-GB"/>
          </w:rPr>
          <w:t>feeders than control feeders</w:t>
        </w:r>
      </w:ins>
      <w:ins w:id="4587" w:author="Mason,David Steven" w:date="2023-03-11T18:01:00Z">
        <w:r w:rsidR="002B029E" w:rsidRPr="000418A2">
          <w:rPr>
            <w:color w:val="000000" w:themeColor="text1"/>
            <w:lang w:val="en-GB"/>
          </w:rPr>
          <w:t>.</w:t>
        </w:r>
      </w:ins>
      <w:ins w:id="4588" w:author="Mason,David Steven" w:date="2023-02-14T20:48:00Z">
        <w:r w:rsidR="005548F4" w:rsidRPr="000418A2">
          <w:rPr>
            <w:color w:val="000000" w:themeColor="text1"/>
            <w:lang w:val="en-GB"/>
          </w:rPr>
          <w:t xml:space="preserve"> </w:t>
        </w:r>
      </w:ins>
      <w:ins w:id="4589" w:author="Mason,David Steven" w:date="2023-02-15T10:25:00Z">
        <w:r w:rsidR="00364DCD" w:rsidRPr="000418A2">
          <w:rPr>
            <w:color w:val="000000" w:themeColor="text1"/>
            <w:lang w:val="en-GB"/>
          </w:rPr>
          <w:t xml:space="preserve">Of the </w:t>
        </w:r>
      </w:ins>
      <w:ins w:id="4590" w:author="Mason,David Steven" w:date="2023-02-15T14:50:00Z">
        <w:r w:rsidR="00844360" w:rsidRPr="000418A2">
          <w:rPr>
            <w:color w:val="000000" w:themeColor="text1"/>
            <w:lang w:val="en-GB"/>
          </w:rPr>
          <w:t xml:space="preserve">identified and </w:t>
        </w:r>
      </w:ins>
      <w:ins w:id="4591" w:author="Mason,David Steven" w:date="2023-02-15T10:25:00Z">
        <w:r w:rsidR="00364DCD" w:rsidRPr="000418A2">
          <w:rPr>
            <w:color w:val="000000" w:themeColor="text1"/>
            <w:lang w:val="en-GB"/>
          </w:rPr>
          <w:t xml:space="preserve">likely bird-dispersed </w:t>
        </w:r>
      </w:ins>
      <w:ins w:id="4592" w:author="Mason,David Steven" w:date="2023-02-15T14:50:00Z">
        <w:r w:rsidR="00844360" w:rsidRPr="000418A2">
          <w:rPr>
            <w:color w:val="000000" w:themeColor="text1"/>
            <w:lang w:val="en-GB"/>
          </w:rPr>
          <w:t>seeds</w:t>
        </w:r>
      </w:ins>
      <w:ins w:id="4593" w:author="Mason,David Steven" w:date="2023-02-17T15:39:00Z">
        <w:r w:rsidR="00C57910" w:rsidRPr="000418A2">
          <w:rPr>
            <w:color w:val="000000" w:themeColor="text1"/>
            <w:lang w:val="en-GB"/>
          </w:rPr>
          <w:t xml:space="preserve"> collected</w:t>
        </w:r>
      </w:ins>
      <w:ins w:id="4594" w:author="Mason,David Steven" w:date="2023-02-15T10:25:00Z">
        <w:r w:rsidR="00364DCD" w:rsidRPr="000418A2">
          <w:rPr>
            <w:color w:val="000000" w:themeColor="text1"/>
            <w:lang w:val="en-GB"/>
          </w:rPr>
          <w:t xml:space="preserve"> </w:t>
        </w:r>
      </w:ins>
      <w:ins w:id="4595" w:author="Mason,David Steven" w:date="2023-02-15T10:26:00Z">
        <w:r w:rsidR="00364DCD" w:rsidRPr="000418A2">
          <w:rPr>
            <w:color w:val="000000" w:themeColor="text1"/>
            <w:lang w:val="en-GB"/>
          </w:rPr>
          <w:t xml:space="preserve">from </w:t>
        </w:r>
      </w:ins>
      <w:ins w:id="4596" w:author="Mason,David Steven" w:date="2023-02-15T10:25:00Z">
        <w:r w:rsidR="00364DCD" w:rsidRPr="000418A2">
          <w:rPr>
            <w:color w:val="000000" w:themeColor="text1"/>
            <w:lang w:val="en-GB"/>
          </w:rPr>
          <w:t xml:space="preserve">our traps, </w:t>
        </w:r>
      </w:ins>
      <w:ins w:id="4597" w:author="Mason,David Steven" w:date="2023-02-15T10:20:00Z">
        <w:r w:rsidR="00364DCD" w:rsidRPr="000418A2">
          <w:rPr>
            <w:i/>
            <w:iCs/>
            <w:color w:val="000000" w:themeColor="text1"/>
            <w:lang w:val="en-GB"/>
          </w:rPr>
          <w:t>Rhus</w:t>
        </w:r>
        <w:r w:rsidR="00364DCD" w:rsidRPr="000418A2">
          <w:rPr>
            <w:color w:val="000000" w:themeColor="text1"/>
            <w:lang w:val="en-GB"/>
          </w:rPr>
          <w:t xml:space="preserve"> sp.</w:t>
        </w:r>
      </w:ins>
      <w:ins w:id="4598" w:author="Mason,David Steven" w:date="2023-02-15T14:50:00Z">
        <w:r w:rsidR="00844360" w:rsidRPr="000418A2">
          <w:rPr>
            <w:color w:val="000000" w:themeColor="text1"/>
            <w:lang w:val="en-GB"/>
          </w:rPr>
          <w:t xml:space="preserve"> </w:t>
        </w:r>
      </w:ins>
      <w:ins w:id="4599" w:author="Mason,David Steven" w:date="2023-02-23T19:19:00Z">
        <w:r w:rsidR="007A4871" w:rsidRPr="000418A2">
          <w:rPr>
            <w:color w:val="000000" w:themeColor="text1"/>
            <w:lang w:val="en-GB"/>
          </w:rPr>
          <w:t>a</w:t>
        </w:r>
      </w:ins>
      <w:ins w:id="4600" w:author="Mason,David Steven" w:date="2023-02-15T14:51:00Z">
        <w:r w:rsidR="00844360" w:rsidRPr="000418A2">
          <w:rPr>
            <w:color w:val="000000" w:themeColor="text1"/>
            <w:lang w:val="en-GB"/>
          </w:rPr>
          <w:t>nd</w:t>
        </w:r>
      </w:ins>
      <w:ins w:id="4601" w:author="Mason,David Steven" w:date="2023-02-15T14:50:00Z">
        <w:r w:rsidR="00844360" w:rsidRPr="000418A2">
          <w:rPr>
            <w:color w:val="000000" w:themeColor="text1"/>
            <w:lang w:val="en-GB"/>
          </w:rPr>
          <w:t xml:space="preserve"> </w:t>
        </w:r>
      </w:ins>
      <w:ins w:id="4602" w:author="Mason,David Steven" w:date="2023-02-15T10:20:00Z">
        <w:r w:rsidR="00364DCD" w:rsidRPr="000418A2">
          <w:rPr>
            <w:i/>
            <w:iCs/>
            <w:color w:val="000000" w:themeColor="text1"/>
            <w:lang w:val="en-GB"/>
            <w:rPrChange w:id="4603" w:author="Mason,David Steven" w:date="2023-03-14T12:13:00Z">
              <w:rPr>
                <w:lang w:val="en-GB"/>
              </w:rPr>
            </w:rPrChange>
          </w:rPr>
          <w:t>Smilax</w:t>
        </w:r>
        <w:r w:rsidR="00364DCD" w:rsidRPr="000418A2">
          <w:rPr>
            <w:i/>
            <w:iCs/>
            <w:color w:val="000000" w:themeColor="text1"/>
            <w:lang w:val="en-GB"/>
          </w:rPr>
          <w:t xml:space="preserve"> </w:t>
        </w:r>
        <w:r w:rsidR="00364DCD" w:rsidRPr="000418A2">
          <w:rPr>
            <w:color w:val="000000" w:themeColor="text1"/>
            <w:lang w:val="en-GB"/>
          </w:rPr>
          <w:t>sp.</w:t>
        </w:r>
      </w:ins>
      <w:ins w:id="4604" w:author="Mason,David Steven" w:date="2023-02-15T14:51:00Z">
        <w:r w:rsidR="00844360" w:rsidRPr="000418A2">
          <w:rPr>
            <w:color w:val="000000" w:themeColor="text1"/>
            <w:lang w:val="en-GB"/>
          </w:rPr>
          <w:t xml:space="preserve"> </w:t>
        </w:r>
      </w:ins>
      <w:ins w:id="4605" w:author="Mason,David Steven" w:date="2023-03-11T18:51:00Z">
        <w:r w:rsidR="00692BD6" w:rsidRPr="000418A2">
          <w:rPr>
            <w:color w:val="000000" w:themeColor="text1"/>
            <w:lang w:val="en-GB"/>
          </w:rPr>
          <w:t>a</w:t>
        </w:r>
      </w:ins>
      <w:ins w:id="4606" w:author="Mason,David Steven" w:date="2023-02-15T10:25:00Z">
        <w:r w:rsidR="00364DCD" w:rsidRPr="000418A2">
          <w:rPr>
            <w:color w:val="000000" w:themeColor="text1"/>
            <w:lang w:val="en-GB"/>
          </w:rPr>
          <w:t>rrived at traps most often</w:t>
        </w:r>
      </w:ins>
      <w:ins w:id="4607" w:author="Mason,David Steven" w:date="2023-02-15T14:51:00Z">
        <w:r w:rsidR="00844360" w:rsidRPr="000418A2">
          <w:rPr>
            <w:color w:val="000000" w:themeColor="text1"/>
            <w:lang w:val="en-GB"/>
          </w:rPr>
          <w:t xml:space="preserve"> (</w:t>
        </w:r>
      </w:ins>
      <w:ins w:id="4608" w:author="Mason,David Steven" w:date="2023-02-15T14:52:00Z">
        <w:r w:rsidR="00807CAA" w:rsidRPr="000418A2">
          <w:rPr>
            <w:color w:val="000000" w:themeColor="text1"/>
            <w:lang w:val="en-GB"/>
          </w:rPr>
          <w:t>14% of total seeds count</w:t>
        </w:r>
      </w:ins>
      <w:ins w:id="4609" w:author="Mason,David Steven" w:date="2023-02-15T14:53:00Z">
        <w:r w:rsidR="00807CAA" w:rsidRPr="000418A2">
          <w:rPr>
            <w:color w:val="000000" w:themeColor="text1"/>
            <w:lang w:val="en-GB"/>
          </w:rPr>
          <w:t>ed</w:t>
        </w:r>
      </w:ins>
      <w:ins w:id="4610" w:author="Mason,David Steven" w:date="2023-02-15T14:51:00Z">
        <w:r w:rsidR="00844360" w:rsidRPr="000418A2">
          <w:rPr>
            <w:color w:val="000000" w:themeColor="text1"/>
            <w:lang w:val="en-GB"/>
          </w:rPr>
          <w:t>)</w:t>
        </w:r>
      </w:ins>
      <w:ins w:id="4611" w:author="Mason,David Steven" w:date="2023-02-15T10:23:00Z">
        <w:r w:rsidR="00364DCD" w:rsidRPr="000418A2">
          <w:rPr>
            <w:color w:val="000000" w:themeColor="text1"/>
            <w:lang w:val="en-GB"/>
          </w:rPr>
          <w:t>.</w:t>
        </w:r>
      </w:ins>
      <w:ins w:id="4612" w:author="Mason,David Steven" w:date="2023-02-15T10:24:00Z">
        <w:r w:rsidR="00364DCD" w:rsidRPr="000418A2">
          <w:rPr>
            <w:color w:val="000000" w:themeColor="text1"/>
            <w:lang w:val="en-GB"/>
          </w:rPr>
          <w:t xml:space="preserve"> </w:t>
        </w:r>
      </w:ins>
      <w:ins w:id="4613" w:author="Mason,David Steven" w:date="2023-02-14T20:48:00Z">
        <w:r w:rsidR="005548F4" w:rsidRPr="000418A2">
          <w:rPr>
            <w:color w:val="000000" w:themeColor="text1"/>
            <w:lang w:val="en-GB"/>
          </w:rPr>
          <w:t xml:space="preserve">Collectively, these results may indicate </w:t>
        </w:r>
      </w:ins>
      <w:ins w:id="4614" w:author="Mason,David Steven" w:date="2023-02-15T10:11:00Z">
        <w:r w:rsidR="00CC7329" w:rsidRPr="000418A2">
          <w:rPr>
            <w:color w:val="000000" w:themeColor="text1"/>
            <w:lang w:val="en-GB"/>
          </w:rPr>
          <w:t xml:space="preserve">that </w:t>
        </w:r>
      </w:ins>
      <w:ins w:id="4615" w:author="Mason,David Steven" w:date="2023-02-14T20:49:00Z">
        <w:r w:rsidR="005548F4" w:rsidRPr="000418A2">
          <w:rPr>
            <w:color w:val="000000" w:themeColor="text1"/>
            <w:lang w:val="en-GB"/>
          </w:rPr>
          <w:t xml:space="preserve">resource richness </w:t>
        </w:r>
      </w:ins>
      <w:ins w:id="4616" w:author="Mason,David Steven" w:date="2023-02-15T10:11:00Z">
        <w:r w:rsidR="00CC7329" w:rsidRPr="000418A2">
          <w:rPr>
            <w:color w:val="000000" w:themeColor="text1"/>
            <w:lang w:val="en-GB"/>
          </w:rPr>
          <w:t>influence</w:t>
        </w:r>
      </w:ins>
      <w:ins w:id="4617" w:author="Mason,David Steven" w:date="2023-02-15T10:12:00Z">
        <w:r w:rsidR="00CC7329" w:rsidRPr="000418A2">
          <w:rPr>
            <w:color w:val="000000" w:themeColor="text1"/>
            <w:lang w:val="en-GB"/>
          </w:rPr>
          <w:t>s</w:t>
        </w:r>
      </w:ins>
      <w:ins w:id="4618" w:author="Mason,David Steven" w:date="2023-03-15T18:05:00Z">
        <w:r w:rsidR="00A07E68" w:rsidRPr="000418A2">
          <w:rPr>
            <w:color w:val="000000" w:themeColor="text1"/>
            <w:lang w:val="en-GB"/>
          </w:rPr>
          <w:t xml:space="preserve"> </w:t>
        </w:r>
      </w:ins>
      <w:ins w:id="4619" w:author="Mason,David Steven" w:date="2023-03-15T18:06:00Z">
        <w:r w:rsidR="00A07E68" w:rsidRPr="000418A2">
          <w:rPr>
            <w:color w:val="000000" w:themeColor="text1"/>
            <w:lang w:val="en-GB"/>
          </w:rPr>
          <w:t>spatial patterns of</w:t>
        </w:r>
      </w:ins>
      <w:ins w:id="4620" w:author="Mason,David Steven" w:date="2023-02-14T20:49:00Z">
        <w:r w:rsidR="005548F4" w:rsidRPr="000418A2">
          <w:rPr>
            <w:color w:val="000000" w:themeColor="text1"/>
            <w:lang w:val="en-GB"/>
          </w:rPr>
          <w:t xml:space="preserve"> seed dispersal by birds. </w:t>
        </w:r>
      </w:ins>
      <w:ins w:id="4621" w:author="Mason,David Steven" w:date="2023-02-15T10:12:00Z">
        <w:r w:rsidR="00CC7329" w:rsidRPr="000418A2">
          <w:rPr>
            <w:color w:val="000000" w:themeColor="text1"/>
            <w:lang w:val="en-GB"/>
          </w:rPr>
          <w:t xml:space="preserve">Symbols indicate </w:t>
        </w:r>
      </w:ins>
      <w:ins w:id="4622" w:author="Mason,David Steven" w:date="2023-02-15T10:26:00Z">
        <w:r w:rsidR="00364DCD" w:rsidRPr="000418A2">
          <w:rPr>
            <w:color w:val="000000" w:themeColor="text1"/>
            <w:lang w:val="en-GB"/>
          </w:rPr>
          <w:t>significance levels (i.e.</w:t>
        </w:r>
      </w:ins>
      <w:ins w:id="4623" w:author="Mason,David Steven" w:date="2023-02-15T10:37:00Z">
        <w:r w:rsidR="007533B2" w:rsidRPr="000418A2">
          <w:rPr>
            <w:color w:val="000000" w:themeColor="text1"/>
            <w:lang w:val="en-GB"/>
          </w:rPr>
          <w:t>, p</w:t>
        </w:r>
      </w:ins>
      <w:ins w:id="4624" w:author="Mason,David Steven" w:date="2023-02-15T10:34:00Z">
        <w:r w:rsidR="007533B2" w:rsidRPr="000418A2">
          <w:rPr>
            <w:color w:val="000000" w:themeColor="text1"/>
            <w:lang w:val="en-GB"/>
          </w:rPr>
          <w:t xml:space="preserve"> &lt; 0.10 = +</w:t>
        </w:r>
      </w:ins>
      <w:ins w:id="4625" w:author="Mason,David Steven" w:date="2023-02-15T14:53:00Z">
        <w:r w:rsidR="00807CAA" w:rsidRPr="000418A2">
          <w:rPr>
            <w:color w:val="000000" w:themeColor="text1"/>
            <w:lang w:val="en-GB"/>
          </w:rPr>
          <w:t>, p</w:t>
        </w:r>
      </w:ins>
      <w:ins w:id="4626" w:author="Mason,David Steven" w:date="2023-02-15T10:27:00Z">
        <w:r w:rsidR="00364DCD" w:rsidRPr="000418A2">
          <w:rPr>
            <w:color w:val="000000" w:themeColor="text1"/>
            <w:lang w:val="en-GB"/>
          </w:rPr>
          <w:t xml:space="preserve"> &lt; 0.05 = *, p &lt;</w:t>
        </w:r>
      </w:ins>
      <w:ins w:id="4627" w:author="Mason,David Steven" w:date="2023-03-14T12:14:00Z">
        <w:r w:rsidR="008D52F9" w:rsidRPr="000418A2">
          <w:rPr>
            <w:color w:val="000000" w:themeColor="text1"/>
            <w:lang w:val="en-GB"/>
          </w:rPr>
          <w:t xml:space="preserve"> </w:t>
        </w:r>
      </w:ins>
      <w:ins w:id="4628" w:author="Mason,David Steven" w:date="2023-02-15T10:27:00Z">
        <w:r w:rsidR="00364DCD" w:rsidRPr="000418A2">
          <w:rPr>
            <w:color w:val="000000" w:themeColor="text1"/>
            <w:lang w:val="en-GB"/>
          </w:rPr>
          <w:t>0.01 = **, p &lt; 0.001 = ***</w:t>
        </w:r>
      </w:ins>
      <w:ins w:id="4629" w:author="Mason,David Steven" w:date="2023-02-15T10:34:00Z">
        <w:r w:rsidR="007533B2" w:rsidRPr="000418A2">
          <w:rPr>
            <w:color w:val="000000" w:themeColor="text1"/>
            <w:lang w:val="en-GB"/>
          </w:rPr>
          <w:t>)</w:t>
        </w:r>
      </w:ins>
      <w:ins w:id="4630" w:author="Mason,David Steven" w:date="2023-02-15T10:35:00Z">
        <w:r w:rsidR="007533B2" w:rsidRPr="000418A2">
          <w:rPr>
            <w:color w:val="000000" w:themeColor="text1"/>
            <w:lang w:val="en-GB"/>
          </w:rPr>
          <w:t>, and th</w:t>
        </w:r>
      </w:ins>
      <w:ins w:id="4631" w:author="Mason,David Steven" w:date="2023-03-09T18:07:00Z">
        <w:r w:rsidR="00877AAE" w:rsidRPr="000418A2">
          <w:rPr>
            <w:color w:val="000000" w:themeColor="text1"/>
            <w:lang w:val="en-GB"/>
          </w:rPr>
          <w:t>e yellow</w:t>
        </w:r>
      </w:ins>
      <w:ins w:id="4632" w:author="Mason,David Steven" w:date="2023-02-15T10:35:00Z">
        <w:r w:rsidR="007533B2" w:rsidRPr="000418A2">
          <w:rPr>
            <w:color w:val="000000" w:themeColor="text1"/>
            <w:lang w:val="en-GB"/>
          </w:rPr>
          <w:t xml:space="preserve"> box indicates th</w:t>
        </w:r>
      </w:ins>
      <w:ins w:id="4633" w:author="Mason,David Steven" w:date="2023-03-14T12:05:00Z">
        <w:r w:rsidR="00265CD2" w:rsidRPr="000418A2">
          <w:rPr>
            <w:color w:val="000000" w:themeColor="text1"/>
            <w:lang w:val="en-GB"/>
          </w:rPr>
          <w:t xml:space="preserve">at the symbol represents </w:t>
        </w:r>
      </w:ins>
      <w:ins w:id="4634" w:author="Mason,David Steven" w:date="2023-03-14T12:39:00Z">
        <w:r w:rsidR="00132D3F" w:rsidRPr="000418A2">
          <w:rPr>
            <w:color w:val="000000" w:themeColor="text1"/>
            <w:lang w:val="en-GB"/>
          </w:rPr>
          <w:t xml:space="preserve">significant pairwise comparisons in treatment (i.e., bird richness) or the </w:t>
        </w:r>
      </w:ins>
      <w:ins w:id="4635" w:author="Mason,David Steven" w:date="2023-03-14T12:40:00Z">
        <w:r w:rsidR="00132D3F" w:rsidRPr="000418A2">
          <w:rPr>
            <w:color w:val="000000" w:themeColor="text1"/>
            <w:lang w:val="en-GB"/>
          </w:rPr>
          <w:t>interaction between time and treatment (i.e., seed counts and richness) in time-series</w:t>
        </w:r>
      </w:ins>
      <w:ins w:id="4636" w:author="Mason,David Steven" w:date="2023-03-14T12:39:00Z">
        <w:r w:rsidR="00132D3F" w:rsidRPr="000418A2">
          <w:rPr>
            <w:color w:val="000000" w:themeColor="text1"/>
            <w:lang w:val="en-GB"/>
          </w:rPr>
          <w:t xml:space="preserve"> models</w:t>
        </w:r>
      </w:ins>
      <w:ins w:id="4637" w:author="Mason,David Steven" w:date="2023-03-09T18:08:00Z">
        <w:r w:rsidR="00877AAE" w:rsidRPr="000418A2">
          <w:rPr>
            <w:color w:val="000000" w:themeColor="text1"/>
            <w:lang w:val="en-GB"/>
          </w:rPr>
          <w:t>.</w:t>
        </w:r>
      </w:ins>
      <w:r w:rsidR="0032123C">
        <w:rPr>
          <w:color w:val="000000" w:themeColor="text1"/>
          <w:lang w:val="en-GB"/>
        </w:rPr>
        <w:t xml:space="preserve"> Seed images adapted from </w:t>
      </w:r>
      <w:proofErr w:type="spellStart"/>
      <w:r w:rsidR="0032123C">
        <w:rPr>
          <w:color w:val="000000" w:themeColor="text1"/>
          <w:lang w:val="en-GB"/>
        </w:rPr>
        <w:t>Tschinkel</w:t>
      </w:r>
      <w:proofErr w:type="spellEnd"/>
      <w:r w:rsidR="0032123C">
        <w:rPr>
          <w:color w:val="000000" w:themeColor="text1"/>
          <w:lang w:val="en-GB"/>
        </w:rPr>
        <w:t xml:space="preserve"> &amp; Domínguez (2017).</w:t>
      </w:r>
    </w:p>
    <w:p w14:paraId="1ACD3A6F" w14:textId="77777777" w:rsidR="003D15D0" w:rsidRPr="000418A2" w:rsidRDefault="003D15D0">
      <w:pPr>
        <w:snapToGrid w:val="0"/>
        <w:spacing w:line="360" w:lineRule="auto"/>
        <w:rPr>
          <w:ins w:id="4638" w:author="Mason,David Steven" w:date="2023-02-14T17:14:00Z"/>
          <w:rFonts w:cstheme="minorHAnsi"/>
          <w:b/>
          <w:bCs/>
          <w:color w:val="000000" w:themeColor="text1"/>
          <w:lang w:val="en-GB"/>
        </w:rPr>
        <w:pPrChange w:id="4639" w:author="Mason,David Steven" w:date="2023-02-17T14:13:00Z">
          <w:pPr>
            <w:snapToGrid w:val="0"/>
            <w:spacing w:line="480" w:lineRule="auto"/>
          </w:pPr>
        </w:pPrChange>
      </w:pPr>
    </w:p>
    <w:p w14:paraId="4947A997" w14:textId="6A5957E4" w:rsidR="007533B2" w:rsidRPr="000418A2" w:rsidRDefault="005548F4">
      <w:pPr>
        <w:snapToGrid w:val="0"/>
        <w:spacing w:line="360" w:lineRule="auto"/>
        <w:rPr>
          <w:ins w:id="4640" w:author="Mason,David Steven" w:date="2023-02-15T10:37:00Z"/>
          <w:color w:val="000000" w:themeColor="text1"/>
          <w:lang w:val="en-GB"/>
        </w:rPr>
        <w:pPrChange w:id="4641" w:author="Mason,David Steven" w:date="2023-02-17T14:13:00Z">
          <w:pPr>
            <w:snapToGrid w:val="0"/>
            <w:spacing w:line="480" w:lineRule="auto"/>
          </w:pPr>
        </w:pPrChange>
      </w:pPr>
      <w:ins w:id="4642" w:author="Mason,David Steven" w:date="2023-02-14T20:53:00Z">
        <w:r w:rsidRPr="000418A2">
          <w:rPr>
            <w:b/>
            <w:bCs/>
            <w:color w:val="000000" w:themeColor="text1"/>
            <w:lang w:val="en-GB"/>
          </w:rPr>
          <w:lastRenderedPageBreak/>
          <w:t xml:space="preserve">Supplementary Figure 1. The relationship between </w:t>
        </w:r>
      </w:ins>
      <w:ins w:id="4643" w:author="Mason,David Steven" w:date="2023-02-14T20:55:00Z">
        <w:r w:rsidRPr="000418A2">
          <w:rPr>
            <w:b/>
            <w:bCs/>
            <w:color w:val="000000" w:themeColor="text1"/>
            <w:lang w:val="en-GB"/>
          </w:rPr>
          <w:t>resource</w:t>
        </w:r>
      </w:ins>
      <w:ins w:id="4644" w:author="Mason,David Steven" w:date="2023-02-14T20:53:00Z">
        <w:r w:rsidRPr="000418A2">
          <w:rPr>
            <w:b/>
            <w:bCs/>
            <w:color w:val="000000" w:themeColor="text1"/>
            <w:lang w:val="en-GB"/>
          </w:rPr>
          <w:t xml:space="preserve"> richness and seed dispersal by birds </w:t>
        </w:r>
      </w:ins>
      <w:ins w:id="4645" w:author="Mason,David Steven" w:date="2023-02-23T19:18:00Z">
        <w:r w:rsidR="007A4871" w:rsidRPr="000418A2">
          <w:rPr>
            <w:b/>
            <w:bCs/>
            <w:color w:val="000000" w:themeColor="text1"/>
            <w:lang w:val="en-GB"/>
          </w:rPr>
          <w:t>strengthened</w:t>
        </w:r>
      </w:ins>
      <w:ins w:id="4646" w:author="Mason,David Steven" w:date="2023-02-14T20:53:00Z">
        <w:r w:rsidRPr="000418A2">
          <w:rPr>
            <w:b/>
            <w:bCs/>
            <w:color w:val="000000" w:themeColor="text1"/>
            <w:lang w:val="en-GB"/>
          </w:rPr>
          <w:t xml:space="preserve"> as the experiment progressed. </w:t>
        </w:r>
      </w:ins>
      <w:ins w:id="4647" w:author="Mason,David Steven" w:date="2023-02-14T20:54:00Z">
        <w:r w:rsidRPr="000418A2">
          <w:rPr>
            <w:color w:val="000000" w:themeColor="text1"/>
            <w:lang w:val="en-GB"/>
          </w:rPr>
          <w:t>In experiment 2, w</w:t>
        </w:r>
      </w:ins>
      <w:ins w:id="4648" w:author="Mason,David Steven" w:date="2023-02-14T20:53:00Z">
        <w:r w:rsidRPr="000418A2">
          <w:rPr>
            <w:color w:val="000000" w:themeColor="text1"/>
            <w:lang w:val="en-GB"/>
          </w:rPr>
          <w:t xml:space="preserve">e </w:t>
        </w:r>
      </w:ins>
      <w:ins w:id="4649" w:author="Mason,David Steven" w:date="2023-02-14T20:55:00Z">
        <w:r w:rsidRPr="000418A2">
          <w:rPr>
            <w:color w:val="000000" w:themeColor="text1"/>
            <w:lang w:val="en-GB"/>
          </w:rPr>
          <w:t>explored the</w:t>
        </w:r>
      </w:ins>
      <w:ins w:id="4650" w:author="Mason,David Steven" w:date="2023-02-14T20:54:00Z">
        <w:r w:rsidRPr="000418A2">
          <w:rPr>
            <w:color w:val="000000" w:themeColor="text1"/>
            <w:lang w:val="en-GB"/>
          </w:rPr>
          <w:t xml:space="preserve"> interaction between resource richness and </w:t>
        </w:r>
      </w:ins>
      <w:ins w:id="4651" w:author="Mason,David Steven" w:date="2023-02-14T20:55:00Z">
        <w:r w:rsidRPr="000418A2">
          <w:rPr>
            <w:color w:val="000000" w:themeColor="text1"/>
            <w:lang w:val="en-GB"/>
          </w:rPr>
          <w:t xml:space="preserve">time (i.e., </w:t>
        </w:r>
      </w:ins>
      <w:ins w:id="4652" w:author="Mason,David Steven" w:date="2023-02-19T18:15:00Z">
        <w:r w:rsidR="00846E9A" w:rsidRPr="000418A2">
          <w:rPr>
            <w:color w:val="000000" w:themeColor="text1"/>
            <w:lang w:val="en-GB"/>
          </w:rPr>
          <w:t>days since the start of the experiment</w:t>
        </w:r>
      </w:ins>
      <w:ins w:id="4653" w:author="Mason,David Steven" w:date="2023-02-14T20:55:00Z">
        <w:r w:rsidRPr="000418A2">
          <w:rPr>
            <w:color w:val="000000" w:themeColor="text1"/>
            <w:lang w:val="en-GB"/>
          </w:rPr>
          <w:t xml:space="preserve"> for seeds and weeks since acclimatization period for birds).</w:t>
        </w:r>
      </w:ins>
      <w:ins w:id="4654" w:author="Mason,David Steven" w:date="2023-02-14T20:59:00Z">
        <w:r w:rsidR="00382A74" w:rsidRPr="000418A2">
          <w:rPr>
            <w:color w:val="000000" w:themeColor="text1"/>
            <w:lang w:val="en-GB"/>
          </w:rPr>
          <w:t xml:space="preserve"> (</w:t>
        </w:r>
      </w:ins>
      <w:ins w:id="4655" w:author="Mason,David Steven" w:date="2023-02-14T21:00:00Z">
        <w:r w:rsidR="00382A74" w:rsidRPr="000418A2">
          <w:rPr>
            <w:color w:val="000000" w:themeColor="text1"/>
            <w:lang w:val="en-GB"/>
          </w:rPr>
          <w:t>A</w:t>
        </w:r>
      </w:ins>
      <w:ins w:id="4656" w:author="Mason,David Steven" w:date="2023-02-14T20:59:00Z">
        <w:r w:rsidR="00382A74" w:rsidRPr="000418A2">
          <w:rPr>
            <w:color w:val="000000" w:themeColor="text1"/>
            <w:lang w:val="en-GB"/>
          </w:rPr>
          <w:t>)</w:t>
        </w:r>
      </w:ins>
      <w:ins w:id="4657" w:author="Mason,David Steven" w:date="2023-02-14T20:55:00Z">
        <w:r w:rsidRPr="000418A2">
          <w:rPr>
            <w:color w:val="000000" w:themeColor="text1"/>
            <w:lang w:val="en-GB"/>
          </w:rPr>
          <w:t xml:space="preserve"> </w:t>
        </w:r>
      </w:ins>
      <w:ins w:id="4658" w:author="Mason,David Steven" w:date="2023-02-14T20:59:00Z">
        <w:r w:rsidR="00382A74" w:rsidRPr="000418A2">
          <w:rPr>
            <w:color w:val="000000" w:themeColor="text1"/>
            <w:lang w:val="en-GB"/>
          </w:rPr>
          <w:t>Bird richness increased with week</w:t>
        </w:r>
      </w:ins>
      <w:ins w:id="4659" w:author="Mason,David Steven" w:date="2023-02-15T14:57:00Z">
        <w:r w:rsidR="00807CAA" w:rsidRPr="000418A2">
          <w:rPr>
            <w:color w:val="000000" w:themeColor="text1"/>
            <w:lang w:val="en-GB"/>
          </w:rPr>
          <w:t>s</w:t>
        </w:r>
      </w:ins>
      <w:ins w:id="4660" w:author="Mason,David Steven" w:date="2023-02-14T20:59:00Z">
        <w:r w:rsidR="00382A74" w:rsidRPr="000418A2">
          <w:rPr>
            <w:color w:val="000000" w:themeColor="text1"/>
            <w:lang w:val="en-GB"/>
          </w:rPr>
          <w:t xml:space="preserve"> since </w:t>
        </w:r>
      </w:ins>
      <w:ins w:id="4661" w:author="Mason,David Steven" w:date="2023-02-14T21:00:00Z">
        <w:r w:rsidR="00382A74" w:rsidRPr="000418A2">
          <w:rPr>
            <w:color w:val="000000" w:themeColor="text1"/>
            <w:lang w:val="en-GB"/>
          </w:rPr>
          <w:t>acclimatization</w:t>
        </w:r>
      </w:ins>
      <w:r w:rsidR="00B36083">
        <w:rPr>
          <w:color w:val="000000" w:themeColor="text1"/>
          <w:lang w:val="en-GB"/>
        </w:rPr>
        <w:t xml:space="preserve"> at feeders with resources</w:t>
      </w:r>
      <w:ins w:id="4662" w:author="Mason,David Steven" w:date="2023-02-14T20:59:00Z">
        <w:r w:rsidR="00382A74" w:rsidRPr="000418A2">
          <w:rPr>
            <w:color w:val="000000" w:themeColor="text1"/>
            <w:lang w:val="en-GB"/>
          </w:rPr>
          <w:t xml:space="preserve">, </w:t>
        </w:r>
      </w:ins>
      <w:ins w:id="4663" w:author="Mason,David Steven" w:date="2023-02-17T15:41:00Z">
        <w:r w:rsidR="00C57910" w:rsidRPr="000418A2">
          <w:rPr>
            <w:color w:val="000000" w:themeColor="text1"/>
            <w:lang w:val="en-GB"/>
          </w:rPr>
          <w:t>and</w:t>
        </w:r>
      </w:ins>
      <w:ins w:id="4664" w:author="Mason,David Steven" w:date="2023-02-14T21:00:00Z">
        <w:r w:rsidR="00382A74" w:rsidRPr="000418A2">
          <w:rPr>
            <w:color w:val="000000" w:themeColor="text1"/>
            <w:lang w:val="en-GB"/>
          </w:rPr>
          <w:t xml:space="preserve"> </w:t>
        </w:r>
      </w:ins>
      <w:ins w:id="4665" w:author="Mason,David Steven" w:date="2023-02-14T20:59:00Z">
        <w:r w:rsidR="00382A74" w:rsidRPr="000418A2">
          <w:rPr>
            <w:color w:val="000000" w:themeColor="text1"/>
            <w:lang w:val="en-GB"/>
          </w:rPr>
          <w:t>(B)</w:t>
        </w:r>
      </w:ins>
      <w:ins w:id="4666" w:author="Mason,David Steven" w:date="2023-02-14T21:00:00Z">
        <w:r w:rsidR="00382A74" w:rsidRPr="000418A2">
          <w:rPr>
            <w:color w:val="000000" w:themeColor="text1"/>
            <w:lang w:val="en-GB"/>
          </w:rPr>
          <w:t xml:space="preserve"> the interactive effect did not differ among treatments. (C</w:t>
        </w:r>
      </w:ins>
      <w:ins w:id="4667" w:author="Mason,David Steven" w:date="2023-03-14T12:20:00Z">
        <w:r w:rsidR="008D52F9" w:rsidRPr="000418A2">
          <w:rPr>
            <w:color w:val="000000" w:themeColor="text1"/>
            <w:lang w:val="en-GB"/>
          </w:rPr>
          <w:t>-D</w:t>
        </w:r>
      </w:ins>
      <w:ins w:id="4668" w:author="Mason,David Steven" w:date="2023-02-14T21:00:00Z">
        <w:r w:rsidR="00382A74" w:rsidRPr="000418A2">
          <w:rPr>
            <w:color w:val="000000" w:themeColor="text1"/>
            <w:lang w:val="en-GB"/>
          </w:rPr>
          <w:t>)</w:t>
        </w:r>
      </w:ins>
      <w:ins w:id="4669" w:author="Mason,David Steven" w:date="2023-03-14T12:25:00Z">
        <w:r w:rsidR="005663C8" w:rsidRPr="000418A2">
          <w:rPr>
            <w:color w:val="000000" w:themeColor="text1"/>
            <w:lang w:val="en-GB"/>
          </w:rPr>
          <w:t xml:space="preserve"> As time progressed,</w:t>
        </w:r>
      </w:ins>
      <w:ins w:id="4670" w:author="Mason,David Steven" w:date="2023-02-14T21:00:00Z">
        <w:r w:rsidR="00382A74" w:rsidRPr="000418A2">
          <w:rPr>
            <w:color w:val="000000" w:themeColor="text1"/>
            <w:lang w:val="en-GB"/>
          </w:rPr>
          <w:t xml:space="preserve"> </w:t>
        </w:r>
      </w:ins>
      <w:ins w:id="4671" w:author="Mason,David Steven" w:date="2023-03-14T12:25:00Z">
        <w:r w:rsidR="005663C8" w:rsidRPr="000418A2">
          <w:rPr>
            <w:color w:val="000000" w:themeColor="text1"/>
            <w:lang w:val="en-GB"/>
          </w:rPr>
          <w:t>t</w:t>
        </w:r>
      </w:ins>
      <w:ins w:id="4672" w:author="Mason,David Steven" w:date="2023-02-14T21:00:00Z">
        <w:r w:rsidR="00382A74" w:rsidRPr="000418A2">
          <w:rPr>
            <w:color w:val="000000" w:themeColor="text1"/>
            <w:lang w:val="en-GB"/>
          </w:rPr>
          <w:t>he number of arriving seeds</w:t>
        </w:r>
      </w:ins>
      <w:ins w:id="4673" w:author="Mason,David Steven" w:date="2023-03-14T12:21:00Z">
        <w:r w:rsidR="008D52F9" w:rsidRPr="000418A2">
          <w:rPr>
            <w:color w:val="000000" w:themeColor="text1"/>
            <w:lang w:val="en-GB"/>
          </w:rPr>
          <w:t xml:space="preserve"> </w:t>
        </w:r>
      </w:ins>
      <w:ins w:id="4674" w:author="Mason,David Steven" w:date="2023-03-14T12:26:00Z">
        <w:r w:rsidR="005663C8" w:rsidRPr="000418A2">
          <w:rPr>
            <w:color w:val="000000" w:themeColor="text1"/>
            <w:lang w:val="en-GB"/>
          </w:rPr>
          <w:t xml:space="preserve">increased </w:t>
        </w:r>
      </w:ins>
      <w:ins w:id="4675" w:author="Mason,David Steven" w:date="2023-03-14T12:19:00Z">
        <w:r w:rsidR="008D52F9" w:rsidRPr="000418A2">
          <w:rPr>
            <w:color w:val="000000" w:themeColor="text1"/>
            <w:lang w:val="en-GB"/>
          </w:rPr>
          <w:t>for</w:t>
        </w:r>
      </w:ins>
      <w:ins w:id="4676" w:author="Mason,David Steven" w:date="2023-02-14T21:00:00Z">
        <w:r w:rsidR="00382A74" w:rsidRPr="000418A2">
          <w:rPr>
            <w:color w:val="000000" w:themeColor="text1"/>
            <w:lang w:val="en-GB"/>
          </w:rPr>
          <w:t xml:space="preserve"> feeders with resources but decreased for the control feed</w:t>
        </w:r>
      </w:ins>
      <w:ins w:id="4677" w:author="Mason,David Steven" w:date="2023-02-14T21:01:00Z">
        <w:r w:rsidR="00382A74" w:rsidRPr="000418A2">
          <w:rPr>
            <w:color w:val="000000" w:themeColor="text1"/>
            <w:lang w:val="en-GB"/>
          </w:rPr>
          <w:t>er</w:t>
        </w:r>
      </w:ins>
      <w:r w:rsidR="009819D3">
        <w:rPr>
          <w:color w:val="000000" w:themeColor="text1"/>
          <w:lang w:val="en-GB"/>
        </w:rPr>
        <w:t>s</w:t>
      </w:r>
      <w:ins w:id="4678" w:author="Mason,David Steven" w:date="2023-03-14T12:27:00Z">
        <w:r w:rsidR="005663C8" w:rsidRPr="000418A2">
          <w:rPr>
            <w:color w:val="000000" w:themeColor="text1"/>
            <w:lang w:val="en-GB"/>
          </w:rPr>
          <w:t xml:space="preserve">, </w:t>
        </w:r>
      </w:ins>
      <w:ins w:id="4679" w:author="Mason,David Steven" w:date="2023-02-14T21:02:00Z">
        <w:r w:rsidR="00382A74" w:rsidRPr="000418A2">
          <w:rPr>
            <w:color w:val="000000" w:themeColor="text1"/>
            <w:lang w:val="en-GB"/>
          </w:rPr>
          <w:t>(E</w:t>
        </w:r>
      </w:ins>
      <w:ins w:id="4680" w:author="Mason,David Steven" w:date="2023-03-14T12:22:00Z">
        <w:r w:rsidR="008D52F9" w:rsidRPr="000418A2">
          <w:rPr>
            <w:color w:val="000000" w:themeColor="text1"/>
            <w:lang w:val="en-GB"/>
          </w:rPr>
          <w:t>-F</w:t>
        </w:r>
      </w:ins>
      <w:ins w:id="4681" w:author="Mason,David Steven" w:date="2023-02-14T21:02:00Z">
        <w:r w:rsidR="00382A74" w:rsidRPr="000418A2">
          <w:rPr>
            <w:color w:val="000000" w:themeColor="text1"/>
            <w:lang w:val="en-GB"/>
          </w:rPr>
          <w:t>)</w:t>
        </w:r>
      </w:ins>
      <w:ins w:id="4682" w:author="Mason,David Steven" w:date="2023-03-14T12:26:00Z">
        <w:r w:rsidR="005663C8" w:rsidRPr="000418A2">
          <w:rPr>
            <w:color w:val="000000" w:themeColor="text1"/>
            <w:lang w:val="en-GB"/>
          </w:rPr>
          <w:t xml:space="preserve"> </w:t>
        </w:r>
      </w:ins>
      <w:ins w:id="4683" w:author="Mason,David Steven" w:date="2023-03-14T12:27:00Z">
        <w:r w:rsidR="005663C8" w:rsidRPr="000418A2">
          <w:rPr>
            <w:color w:val="000000" w:themeColor="text1"/>
            <w:lang w:val="en-GB"/>
          </w:rPr>
          <w:t>and s</w:t>
        </w:r>
      </w:ins>
      <w:ins w:id="4684" w:author="Mason,David Steven" w:date="2023-03-14T12:26:00Z">
        <w:r w:rsidR="005663C8" w:rsidRPr="000418A2">
          <w:rPr>
            <w:color w:val="000000" w:themeColor="text1"/>
            <w:lang w:val="en-GB"/>
          </w:rPr>
          <w:t xml:space="preserve">eed rain richness </w:t>
        </w:r>
      </w:ins>
      <w:ins w:id="4685" w:author="Mason,David Steven" w:date="2023-03-14T12:27:00Z">
        <w:r w:rsidR="005663C8" w:rsidRPr="000418A2">
          <w:rPr>
            <w:color w:val="000000" w:themeColor="text1"/>
            <w:lang w:val="en-GB"/>
          </w:rPr>
          <w:t>exhibited a similar pattern</w:t>
        </w:r>
      </w:ins>
      <w:ins w:id="4686" w:author="Mason,David Steven" w:date="2023-02-14T21:03:00Z">
        <w:r w:rsidR="00382A74" w:rsidRPr="000418A2">
          <w:rPr>
            <w:color w:val="000000" w:themeColor="text1"/>
            <w:lang w:val="en-GB"/>
          </w:rPr>
          <w:t>.</w:t>
        </w:r>
      </w:ins>
      <w:ins w:id="4687" w:author="Mason,David Steven" w:date="2023-02-15T10:37:00Z">
        <w:r w:rsidR="007533B2" w:rsidRPr="000418A2">
          <w:rPr>
            <w:color w:val="000000" w:themeColor="text1"/>
            <w:lang w:val="en-GB"/>
          </w:rPr>
          <w:t xml:space="preserve"> Symbols indicate significance levels (i.e., p &lt; 0.10 = +</w:t>
        </w:r>
      </w:ins>
      <w:ins w:id="4688" w:author="Mason,David Steven" w:date="2023-02-15T14:56:00Z">
        <w:r w:rsidR="00807CAA" w:rsidRPr="000418A2">
          <w:rPr>
            <w:color w:val="000000" w:themeColor="text1"/>
            <w:lang w:val="en-GB"/>
          </w:rPr>
          <w:t>, p</w:t>
        </w:r>
      </w:ins>
      <w:ins w:id="4689" w:author="Mason,David Steven" w:date="2023-02-15T10:37:00Z">
        <w:r w:rsidR="007533B2" w:rsidRPr="000418A2">
          <w:rPr>
            <w:color w:val="000000" w:themeColor="text1"/>
            <w:lang w:val="en-GB"/>
          </w:rPr>
          <w:t xml:space="preserve"> &lt; 0.05 = *, p &lt;</w:t>
        </w:r>
      </w:ins>
      <w:ins w:id="4690" w:author="Mason,David Steven" w:date="2023-02-23T15:40:00Z">
        <w:r w:rsidR="007E06F8" w:rsidRPr="000418A2">
          <w:rPr>
            <w:color w:val="000000" w:themeColor="text1"/>
            <w:lang w:val="en-GB"/>
          </w:rPr>
          <w:t xml:space="preserve"> </w:t>
        </w:r>
      </w:ins>
      <w:ins w:id="4691" w:author="Mason,David Steven" w:date="2023-02-15T10:37:00Z">
        <w:r w:rsidR="007533B2" w:rsidRPr="000418A2">
          <w:rPr>
            <w:color w:val="000000" w:themeColor="text1"/>
            <w:lang w:val="en-GB"/>
          </w:rPr>
          <w:t>0.01 = **, p &lt; 0.001 = ***)</w:t>
        </w:r>
      </w:ins>
      <w:ins w:id="4692" w:author="Mason,David Steven" w:date="2023-03-09T18:08:00Z">
        <w:r w:rsidR="00877AAE" w:rsidRPr="000418A2">
          <w:rPr>
            <w:color w:val="000000" w:themeColor="text1"/>
            <w:lang w:val="en-GB"/>
          </w:rPr>
          <w:t>.</w:t>
        </w:r>
      </w:ins>
    </w:p>
    <w:p w14:paraId="5A024FF7" w14:textId="5D41D248" w:rsidR="005548F4" w:rsidRPr="000418A2" w:rsidRDefault="005548F4">
      <w:pPr>
        <w:snapToGrid w:val="0"/>
        <w:spacing w:line="360" w:lineRule="auto"/>
        <w:rPr>
          <w:ins w:id="4693" w:author="Mason,David Steven" w:date="2023-02-14T20:53:00Z"/>
          <w:color w:val="000000" w:themeColor="text1"/>
          <w:lang w:val="en-GB"/>
          <w:rPrChange w:id="4694" w:author="Mason,David Steven" w:date="2023-02-15T15:56:00Z">
            <w:rPr>
              <w:ins w:id="4695" w:author="Mason,David Steven" w:date="2023-02-14T20:53:00Z"/>
              <w:b/>
              <w:bCs/>
              <w:lang w:val="en-GB"/>
            </w:rPr>
          </w:rPrChange>
        </w:rPr>
        <w:pPrChange w:id="4696" w:author="Mason,David Steven" w:date="2023-02-17T14:13:00Z">
          <w:pPr>
            <w:snapToGrid w:val="0"/>
            <w:spacing w:line="480" w:lineRule="auto"/>
          </w:pPr>
        </w:pPrChange>
      </w:pPr>
    </w:p>
    <w:p w14:paraId="4685148C" w14:textId="0AD2F4B4" w:rsidR="00A86C0A" w:rsidRPr="000418A2" w:rsidDel="005548F4" w:rsidRDefault="00A86C0A">
      <w:pPr>
        <w:snapToGrid w:val="0"/>
        <w:spacing w:line="360" w:lineRule="auto"/>
        <w:rPr>
          <w:del w:id="4697" w:author="Mason,David Steven" w:date="2023-02-14T20:53:00Z"/>
          <w:rFonts w:cstheme="minorHAnsi"/>
          <w:b/>
          <w:bCs/>
          <w:color w:val="000000" w:themeColor="text1"/>
          <w:lang w:val="en-GB"/>
        </w:rPr>
        <w:pPrChange w:id="4698" w:author="Mason,David Steven" w:date="2023-02-17T14:13:00Z">
          <w:pPr>
            <w:snapToGrid w:val="0"/>
            <w:spacing w:line="480" w:lineRule="auto"/>
          </w:pPr>
        </w:pPrChange>
      </w:pPr>
    </w:p>
    <w:p w14:paraId="4CDDCEB7" w14:textId="2C87BCF9" w:rsidR="009423A6" w:rsidRPr="000418A2" w:rsidDel="00A86C0A" w:rsidRDefault="00581E34">
      <w:pPr>
        <w:snapToGrid w:val="0"/>
        <w:spacing w:line="360" w:lineRule="auto"/>
        <w:rPr>
          <w:del w:id="4699" w:author="Mason,David Steven" w:date="2023-02-14T17:13:00Z"/>
          <w:color w:val="000000" w:themeColor="text1"/>
          <w:lang w:val="en-GB"/>
        </w:rPr>
        <w:pPrChange w:id="4700" w:author="Mason,David Steven" w:date="2023-02-17T14:13:00Z">
          <w:pPr>
            <w:snapToGrid w:val="0"/>
            <w:spacing w:line="480" w:lineRule="auto"/>
          </w:pPr>
        </w:pPrChange>
      </w:pPr>
      <w:del w:id="4701" w:author="Mason,David Steven" w:date="2023-02-14T17:13:00Z">
        <w:r w:rsidRPr="000418A2" w:rsidDel="00A86C0A">
          <w:rPr>
            <w:b/>
            <w:bCs/>
            <w:color w:val="000000" w:themeColor="text1"/>
            <w:lang w:val="en-GB"/>
          </w:rPr>
          <w:delText xml:space="preserve">Supplementary Table </w:delText>
        </w:r>
        <w:r w:rsidR="0043131F" w:rsidRPr="000418A2" w:rsidDel="00A86C0A">
          <w:rPr>
            <w:b/>
            <w:bCs/>
            <w:color w:val="000000" w:themeColor="text1"/>
            <w:lang w:val="en-GB"/>
          </w:rPr>
          <w:delText>1</w:delText>
        </w:r>
        <w:r w:rsidRPr="000418A2" w:rsidDel="00A86C0A">
          <w:rPr>
            <w:b/>
            <w:bCs/>
            <w:color w:val="000000" w:themeColor="text1"/>
            <w:lang w:val="en-GB"/>
          </w:rPr>
          <w:delText>.</w:delText>
        </w:r>
        <w:r w:rsidR="00647AE2" w:rsidRPr="000418A2" w:rsidDel="00A86C0A">
          <w:rPr>
            <w:b/>
            <w:bCs/>
            <w:color w:val="000000" w:themeColor="text1"/>
            <w:lang w:val="en-GB"/>
          </w:rPr>
          <w:delText xml:space="preserve"> </w:delText>
        </w:r>
        <w:r w:rsidR="00647AE2" w:rsidRPr="000418A2" w:rsidDel="00A86C0A">
          <w:rPr>
            <w:color w:val="000000" w:themeColor="text1"/>
            <w:lang w:val="en-GB"/>
          </w:rPr>
          <w:delText xml:space="preserve">Comparison of </w:delText>
        </w:r>
        <w:r w:rsidR="009423A6" w:rsidRPr="000418A2" w:rsidDel="00A86C0A">
          <w:rPr>
            <w:color w:val="000000" w:themeColor="text1"/>
            <w:lang w:val="en-GB"/>
          </w:rPr>
          <w:delText xml:space="preserve">the </w:delText>
        </w:r>
        <w:r w:rsidR="00647AE2" w:rsidRPr="000418A2" w:rsidDel="00A86C0A">
          <w:rPr>
            <w:color w:val="000000" w:themeColor="text1"/>
            <w:lang w:val="en-GB"/>
          </w:rPr>
          <w:delText xml:space="preserve">emmeans </w:delText>
        </w:r>
        <w:r w:rsidR="009423A6" w:rsidRPr="000418A2" w:rsidDel="00A86C0A">
          <w:rPr>
            <w:color w:val="000000" w:themeColor="text1"/>
            <w:lang w:val="en-GB"/>
          </w:rPr>
          <w:delText xml:space="preserve">function </w:delText>
        </w:r>
        <w:r w:rsidR="00647AE2" w:rsidRPr="000418A2" w:rsidDel="00A86C0A">
          <w:rPr>
            <w:color w:val="000000" w:themeColor="text1"/>
            <w:lang w:val="en-GB"/>
          </w:rPr>
          <w:delText xml:space="preserve">results from seed </w:delText>
        </w:r>
        <w:r w:rsidR="009423A6" w:rsidRPr="000418A2" w:rsidDel="00A86C0A">
          <w:rPr>
            <w:color w:val="000000" w:themeColor="text1"/>
            <w:lang w:val="en-GB"/>
          </w:rPr>
          <w:delText xml:space="preserve">species </w:delText>
        </w:r>
        <w:r w:rsidR="00647AE2" w:rsidRPr="000418A2" w:rsidDel="00A86C0A">
          <w:rPr>
            <w:color w:val="000000" w:themeColor="text1"/>
            <w:lang w:val="en-GB"/>
          </w:rPr>
          <w:delText xml:space="preserve">richness </w:delText>
        </w:r>
        <w:r w:rsidR="009423A6" w:rsidRPr="000418A2" w:rsidDel="00A86C0A">
          <w:rPr>
            <w:color w:val="000000" w:themeColor="text1"/>
            <w:lang w:val="en-GB"/>
          </w:rPr>
          <w:delText>analyzed with a generalized linear mixed effects model</w:delText>
        </w:r>
        <w:r w:rsidR="00647AE2" w:rsidRPr="000418A2" w:rsidDel="00A86C0A">
          <w:rPr>
            <w:color w:val="000000" w:themeColor="text1"/>
            <w:lang w:val="en-GB"/>
          </w:rPr>
          <w:delText>.</w:delText>
        </w:r>
        <w:r w:rsidR="009423A6" w:rsidRPr="000418A2" w:rsidDel="00A86C0A">
          <w:rPr>
            <w:color w:val="000000" w:themeColor="text1"/>
            <w:lang w:val="en-GB"/>
          </w:rPr>
          <w:delText xml:space="preserve"> The Z ratio represents…</w:delText>
        </w:r>
      </w:del>
    </w:p>
    <w:tbl>
      <w:tblPr>
        <w:tblStyle w:val="TableGrid"/>
        <w:tblW w:w="0" w:type="auto"/>
        <w:tblLook w:val="04A0" w:firstRow="1" w:lastRow="0" w:firstColumn="1" w:lastColumn="0" w:noHBand="0" w:noVBand="1"/>
      </w:tblPr>
      <w:tblGrid>
        <w:gridCol w:w="3322"/>
        <w:gridCol w:w="3014"/>
        <w:gridCol w:w="3014"/>
      </w:tblGrid>
      <w:tr w:rsidR="000418A2" w:rsidRPr="000418A2" w:rsidDel="00A86C0A" w14:paraId="1517D900" w14:textId="77777777" w:rsidTr="00CB0E60">
        <w:trPr>
          <w:del w:id="4702" w:author="Mason,David Steven" w:date="2023-02-14T17:13:00Z"/>
        </w:trPr>
        <w:tc>
          <w:tcPr>
            <w:tcW w:w="3322" w:type="dxa"/>
          </w:tcPr>
          <w:p w14:paraId="583C4ABB" w14:textId="5DCCA036" w:rsidR="00581E34" w:rsidRPr="000418A2" w:rsidDel="00A86C0A" w:rsidRDefault="00581E34">
            <w:pPr>
              <w:snapToGrid w:val="0"/>
              <w:spacing w:line="360" w:lineRule="auto"/>
              <w:rPr>
                <w:del w:id="4703" w:author="Mason,David Steven" w:date="2023-02-14T17:13:00Z"/>
                <w:rFonts w:cstheme="minorHAnsi"/>
                <w:color w:val="000000" w:themeColor="text1"/>
                <w:lang w:val="en-GB"/>
              </w:rPr>
              <w:pPrChange w:id="4704" w:author="Mason,David Steven" w:date="2023-02-17T14:13:00Z">
                <w:pPr>
                  <w:snapToGrid w:val="0"/>
                  <w:spacing w:line="480" w:lineRule="auto"/>
                </w:pPr>
              </w:pPrChange>
            </w:pPr>
            <w:del w:id="4705" w:author="Mason,David Steven" w:date="2023-02-14T17:13:00Z">
              <w:r w:rsidRPr="000418A2" w:rsidDel="00A86C0A">
                <w:rPr>
                  <w:rFonts w:cstheme="minorHAnsi"/>
                  <w:color w:val="000000" w:themeColor="text1"/>
                  <w:lang w:val="en-GB"/>
                </w:rPr>
                <w:delText>Contrast</w:delText>
              </w:r>
            </w:del>
          </w:p>
        </w:tc>
        <w:tc>
          <w:tcPr>
            <w:tcW w:w="3014" w:type="dxa"/>
          </w:tcPr>
          <w:p w14:paraId="1C0BDE79" w14:textId="2982568D" w:rsidR="00581E34" w:rsidRPr="000418A2" w:rsidDel="00A86C0A" w:rsidRDefault="00581E34">
            <w:pPr>
              <w:snapToGrid w:val="0"/>
              <w:spacing w:line="360" w:lineRule="auto"/>
              <w:rPr>
                <w:del w:id="4706" w:author="Mason,David Steven" w:date="2023-02-14T17:13:00Z"/>
                <w:rFonts w:cstheme="minorHAnsi"/>
                <w:color w:val="000000" w:themeColor="text1"/>
                <w:lang w:val="en-GB"/>
              </w:rPr>
              <w:pPrChange w:id="4707" w:author="Mason,David Steven" w:date="2023-02-17T14:13:00Z">
                <w:pPr>
                  <w:snapToGrid w:val="0"/>
                  <w:spacing w:line="480" w:lineRule="auto"/>
                </w:pPr>
              </w:pPrChange>
            </w:pPr>
            <w:del w:id="4708" w:author="Mason,David Steven" w:date="2023-02-14T17:13:00Z">
              <w:r w:rsidRPr="000418A2" w:rsidDel="00A86C0A">
                <w:rPr>
                  <w:rFonts w:cstheme="minorHAnsi"/>
                  <w:color w:val="000000" w:themeColor="text1"/>
                  <w:lang w:val="en-GB"/>
                </w:rPr>
                <w:delText>z.ratio</w:delText>
              </w:r>
            </w:del>
          </w:p>
        </w:tc>
        <w:tc>
          <w:tcPr>
            <w:tcW w:w="3014" w:type="dxa"/>
          </w:tcPr>
          <w:p w14:paraId="0E628913" w14:textId="04C54F39" w:rsidR="00581E34" w:rsidRPr="000418A2" w:rsidDel="00A86C0A" w:rsidRDefault="00581E34">
            <w:pPr>
              <w:snapToGrid w:val="0"/>
              <w:spacing w:line="360" w:lineRule="auto"/>
              <w:rPr>
                <w:del w:id="4709" w:author="Mason,David Steven" w:date="2023-02-14T17:13:00Z"/>
                <w:rFonts w:cstheme="minorHAnsi"/>
                <w:color w:val="000000" w:themeColor="text1"/>
                <w:lang w:val="en-GB"/>
              </w:rPr>
              <w:pPrChange w:id="4710" w:author="Mason,David Steven" w:date="2023-02-17T14:13:00Z">
                <w:pPr>
                  <w:snapToGrid w:val="0"/>
                  <w:spacing w:line="480" w:lineRule="auto"/>
                </w:pPr>
              </w:pPrChange>
            </w:pPr>
            <w:del w:id="4711" w:author="Mason,David Steven" w:date="2023-02-14T17:13:00Z">
              <w:r w:rsidRPr="000418A2" w:rsidDel="00A86C0A">
                <w:rPr>
                  <w:rFonts w:cstheme="minorHAnsi"/>
                  <w:color w:val="000000" w:themeColor="text1"/>
                  <w:lang w:val="en-GB"/>
                </w:rPr>
                <w:delText>p</w:delText>
              </w:r>
              <w:r w:rsidR="009423A6" w:rsidRPr="000418A2" w:rsidDel="00A86C0A">
                <w:rPr>
                  <w:rFonts w:cstheme="minorHAnsi"/>
                  <w:color w:val="000000" w:themeColor="text1"/>
                  <w:lang w:val="en-GB"/>
                </w:rPr>
                <w:delText>-</w:delText>
              </w:r>
              <w:r w:rsidRPr="000418A2" w:rsidDel="00A86C0A">
                <w:rPr>
                  <w:rFonts w:cstheme="minorHAnsi"/>
                  <w:color w:val="000000" w:themeColor="text1"/>
                  <w:lang w:val="en-GB"/>
                </w:rPr>
                <w:delText>value</w:delText>
              </w:r>
            </w:del>
          </w:p>
        </w:tc>
      </w:tr>
      <w:tr w:rsidR="000418A2" w:rsidRPr="000418A2" w:rsidDel="00A86C0A" w14:paraId="4EEC8268" w14:textId="77777777" w:rsidTr="00CB0E60">
        <w:trPr>
          <w:del w:id="4712" w:author="Mason,David Steven" w:date="2023-02-14T17:13:00Z"/>
        </w:trPr>
        <w:tc>
          <w:tcPr>
            <w:tcW w:w="3322" w:type="dxa"/>
          </w:tcPr>
          <w:p w14:paraId="7F28B220" w14:textId="41BF7CEE" w:rsidR="00581E34" w:rsidRPr="000418A2" w:rsidDel="00A86C0A" w:rsidRDefault="00581E34">
            <w:pPr>
              <w:snapToGrid w:val="0"/>
              <w:spacing w:line="360" w:lineRule="auto"/>
              <w:rPr>
                <w:del w:id="4713" w:author="Mason,David Steven" w:date="2023-02-14T17:13:00Z"/>
                <w:rFonts w:cstheme="minorHAnsi"/>
                <w:color w:val="000000" w:themeColor="text1"/>
                <w:lang w:val="en-GB"/>
              </w:rPr>
              <w:pPrChange w:id="4714" w:author="Mason,David Steven" w:date="2023-02-17T14:13:00Z">
                <w:pPr>
                  <w:snapToGrid w:val="0"/>
                  <w:spacing w:line="480" w:lineRule="auto"/>
                </w:pPr>
              </w:pPrChange>
            </w:pPr>
            <w:del w:id="4715" w:author="Mason,David Steven" w:date="2023-02-14T17:13:00Z">
              <w:r w:rsidRPr="000418A2" w:rsidDel="00A86C0A">
                <w:rPr>
                  <w:rFonts w:cstheme="minorHAnsi"/>
                  <w:color w:val="000000" w:themeColor="text1"/>
                  <w:lang w:val="en-GB"/>
                </w:rPr>
                <w:delText>Control / Low</w:delText>
              </w:r>
            </w:del>
          </w:p>
        </w:tc>
        <w:tc>
          <w:tcPr>
            <w:tcW w:w="3014" w:type="dxa"/>
          </w:tcPr>
          <w:p w14:paraId="574661BF" w14:textId="2EC4E7B6" w:rsidR="00581E34" w:rsidRPr="000418A2" w:rsidDel="00A86C0A" w:rsidRDefault="00581E34">
            <w:pPr>
              <w:snapToGrid w:val="0"/>
              <w:spacing w:line="360" w:lineRule="auto"/>
              <w:rPr>
                <w:del w:id="4716" w:author="Mason,David Steven" w:date="2023-02-14T17:13:00Z"/>
                <w:rFonts w:cstheme="minorHAnsi"/>
                <w:color w:val="000000" w:themeColor="text1"/>
                <w:lang w:val="en-GB"/>
              </w:rPr>
              <w:pPrChange w:id="4717" w:author="Mason,David Steven" w:date="2023-02-17T14:13:00Z">
                <w:pPr>
                  <w:snapToGrid w:val="0"/>
                  <w:spacing w:line="480" w:lineRule="auto"/>
                </w:pPr>
              </w:pPrChange>
            </w:pPr>
            <w:del w:id="4718" w:author="Mason,David Steven" w:date="2023-02-14T17:13:00Z">
              <w:r w:rsidRPr="000418A2" w:rsidDel="00A86C0A">
                <w:rPr>
                  <w:color w:val="000000" w:themeColor="text1"/>
                </w:rPr>
                <w:delText xml:space="preserve">-0.389 </w:delText>
              </w:r>
            </w:del>
          </w:p>
        </w:tc>
        <w:tc>
          <w:tcPr>
            <w:tcW w:w="3014" w:type="dxa"/>
          </w:tcPr>
          <w:p w14:paraId="4220BA6C" w14:textId="597B391A" w:rsidR="00581E34" w:rsidRPr="000418A2" w:rsidDel="00A86C0A" w:rsidRDefault="00647AE2">
            <w:pPr>
              <w:snapToGrid w:val="0"/>
              <w:spacing w:line="360" w:lineRule="auto"/>
              <w:rPr>
                <w:del w:id="4719" w:author="Mason,David Steven" w:date="2023-02-14T17:13:00Z"/>
                <w:rFonts w:cstheme="minorHAnsi"/>
                <w:color w:val="000000" w:themeColor="text1"/>
                <w:lang w:val="en-GB"/>
              </w:rPr>
              <w:pPrChange w:id="4720" w:author="Mason,David Steven" w:date="2023-02-17T14:13:00Z">
                <w:pPr>
                  <w:snapToGrid w:val="0"/>
                  <w:spacing w:line="480" w:lineRule="auto"/>
                </w:pPr>
              </w:pPrChange>
            </w:pPr>
            <w:del w:id="4721" w:author="Mason,David Steven" w:date="2023-02-14T17:13:00Z">
              <w:r w:rsidRPr="000418A2" w:rsidDel="00A86C0A">
                <w:rPr>
                  <w:color w:val="000000" w:themeColor="text1"/>
                </w:rPr>
                <w:delText>0.6975</w:delText>
              </w:r>
            </w:del>
          </w:p>
        </w:tc>
      </w:tr>
      <w:tr w:rsidR="000418A2" w:rsidRPr="000418A2" w:rsidDel="00A86C0A" w14:paraId="6253AC77" w14:textId="77777777" w:rsidTr="00CB0E60">
        <w:trPr>
          <w:del w:id="4722" w:author="Mason,David Steven" w:date="2023-02-14T17:13:00Z"/>
        </w:trPr>
        <w:tc>
          <w:tcPr>
            <w:tcW w:w="3322" w:type="dxa"/>
          </w:tcPr>
          <w:p w14:paraId="1EB99C4B" w14:textId="7E71CE3F" w:rsidR="00581E34" w:rsidRPr="000418A2" w:rsidDel="00A86C0A" w:rsidRDefault="00581E34">
            <w:pPr>
              <w:snapToGrid w:val="0"/>
              <w:spacing w:line="360" w:lineRule="auto"/>
              <w:rPr>
                <w:del w:id="4723" w:author="Mason,David Steven" w:date="2023-02-14T17:13:00Z"/>
                <w:rFonts w:cstheme="minorHAnsi"/>
                <w:color w:val="000000" w:themeColor="text1"/>
                <w:lang w:val="en-GB"/>
              </w:rPr>
              <w:pPrChange w:id="4724" w:author="Mason,David Steven" w:date="2023-02-17T14:13:00Z">
                <w:pPr>
                  <w:snapToGrid w:val="0"/>
                  <w:spacing w:line="480" w:lineRule="auto"/>
                </w:pPr>
              </w:pPrChange>
            </w:pPr>
            <w:del w:id="4725" w:author="Mason,David Steven" w:date="2023-02-14T17:13:00Z">
              <w:r w:rsidRPr="000418A2" w:rsidDel="00A86C0A">
                <w:rPr>
                  <w:rFonts w:cstheme="minorHAnsi"/>
                  <w:color w:val="000000" w:themeColor="text1"/>
                  <w:lang w:val="en-GB"/>
                </w:rPr>
                <w:delText>Control / Medium</w:delText>
              </w:r>
            </w:del>
          </w:p>
        </w:tc>
        <w:tc>
          <w:tcPr>
            <w:tcW w:w="3014" w:type="dxa"/>
          </w:tcPr>
          <w:p w14:paraId="51ADA629" w14:textId="4254B2CC" w:rsidR="00581E34" w:rsidRPr="000418A2" w:rsidDel="00A86C0A" w:rsidRDefault="00581E34">
            <w:pPr>
              <w:snapToGrid w:val="0"/>
              <w:spacing w:line="360" w:lineRule="auto"/>
              <w:rPr>
                <w:del w:id="4726" w:author="Mason,David Steven" w:date="2023-02-14T17:13:00Z"/>
                <w:rFonts w:cstheme="minorHAnsi"/>
                <w:color w:val="000000" w:themeColor="text1"/>
                <w:lang w:val="en-GB"/>
              </w:rPr>
              <w:pPrChange w:id="4727" w:author="Mason,David Steven" w:date="2023-02-17T14:13:00Z">
                <w:pPr>
                  <w:snapToGrid w:val="0"/>
                  <w:spacing w:line="480" w:lineRule="auto"/>
                </w:pPr>
              </w:pPrChange>
            </w:pPr>
            <w:del w:id="4728" w:author="Mason,David Steven" w:date="2023-02-14T17:13:00Z">
              <w:r w:rsidRPr="000418A2" w:rsidDel="00A86C0A">
                <w:rPr>
                  <w:rFonts w:cstheme="minorHAnsi"/>
                  <w:color w:val="000000" w:themeColor="text1"/>
                  <w:lang w:val="en-GB"/>
                </w:rPr>
                <w:delText>-1.097</w:delText>
              </w:r>
            </w:del>
          </w:p>
        </w:tc>
        <w:tc>
          <w:tcPr>
            <w:tcW w:w="3014" w:type="dxa"/>
          </w:tcPr>
          <w:p w14:paraId="0DCC6696" w14:textId="54BA68D9" w:rsidR="00581E34" w:rsidRPr="000418A2" w:rsidDel="00A86C0A" w:rsidRDefault="00647AE2">
            <w:pPr>
              <w:snapToGrid w:val="0"/>
              <w:spacing w:line="360" w:lineRule="auto"/>
              <w:rPr>
                <w:del w:id="4729" w:author="Mason,David Steven" w:date="2023-02-14T17:13:00Z"/>
                <w:rFonts w:cstheme="minorHAnsi"/>
                <w:color w:val="000000" w:themeColor="text1"/>
                <w:lang w:val="en-GB"/>
              </w:rPr>
              <w:pPrChange w:id="4730" w:author="Mason,David Steven" w:date="2023-02-17T14:13:00Z">
                <w:pPr>
                  <w:snapToGrid w:val="0"/>
                  <w:spacing w:line="480" w:lineRule="auto"/>
                </w:pPr>
              </w:pPrChange>
            </w:pPr>
            <w:del w:id="4731" w:author="Mason,David Steven" w:date="2023-02-14T17:13:00Z">
              <w:r w:rsidRPr="000418A2" w:rsidDel="00A86C0A">
                <w:rPr>
                  <w:rFonts w:cstheme="minorHAnsi"/>
                  <w:color w:val="000000" w:themeColor="text1"/>
                  <w:lang w:val="en-GB"/>
                </w:rPr>
                <w:delText>0.2728</w:delText>
              </w:r>
            </w:del>
          </w:p>
        </w:tc>
      </w:tr>
      <w:tr w:rsidR="000418A2" w:rsidRPr="000418A2" w:rsidDel="00A86C0A" w14:paraId="3F0C4585" w14:textId="77777777" w:rsidTr="00CB0E60">
        <w:trPr>
          <w:del w:id="4732" w:author="Mason,David Steven" w:date="2023-02-14T17:13:00Z"/>
        </w:trPr>
        <w:tc>
          <w:tcPr>
            <w:tcW w:w="3322" w:type="dxa"/>
          </w:tcPr>
          <w:p w14:paraId="090C4CC4" w14:textId="3C699923" w:rsidR="00581E34" w:rsidRPr="000418A2" w:rsidDel="00A86C0A" w:rsidRDefault="00581E34">
            <w:pPr>
              <w:snapToGrid w:val="0"/>
              <w:spacing w:line="360" w:lineRule="auto"/>
              <w:rPr>
                <w:del w:id="4733" w:author="Mason,David Steven" w:date="2023-02-14T17:13:00Z"/>
                <w:rFonts w:cstheme="minorHAnsi"/>
                <w:color w:val="000000" w:themeColor="text1"/>
                <w:lang w:val="en-GB"/>
              </w:rPr>
              <w:pPrChange w:id="4734" w:author="Mason,David Steven" w:date="2023-02-17T14:13:00Z">
                <w:pPr>
                  <w:snapToGrid w:val="0"/>
                  <w:spacing w:line="480" w:lineRule="auto"/>
                </w:pPr>
              </w:pPrChange>
            </w:pPr>
            <w:del w:id="4735" w:author="Mason,David Steven" w:date="2023-02-14T17:13:00Z">
              <w:r w:rsidRPr="000418A2" w:rsidDel="00A86C0A">
                <w:rPr>
                  <w:rFonts w:cstheme="minorHAnsi"/>
                  <w:color w:val="000000" w:themeColor="text1"/>
                  <w:lang w:val="en-GB"/>
                </w:rPr>
                <w:delText>Control / High</w:delText>
              </w:r>
            </w:del>
          </w:p>
        </w:tc>
        <w:tc>
          <w:tcPr>
            <w:tcW w:w="3014" w:type="dxa"/>
          </w:tcPr>
          <w:p w14:paraId="37E9B161" w14:textId="2C736EA3" w:rsidR="00581E34" w:rsidRPr="000418A2" w:rsidDel="00A86C0A" w:rsidRDefault="00581E34">
            <w:pPr>
              <w:snapToGrid w:val="0"/>
              <w:spacing w:line="360" w:lineRule="auto"/>
              <w:rPr>
                <w:del w:id="4736" w:author="Mason,David Steven" w:date="2023-02-14T17:13:00Z"/>
                <w:rFonts w:cstheme="minorHAnsi"/>
                <w:color w:val="000000" w:themeColor="text1"/>
                <w:lang w:val="en-GB"/>
              </w:rPr>
              <w:pPrChange w:id="4737" w:author="Mason,David Steven" w:date="2023-02-17T14:13:00Z">
                <w:pPr>
                  <w:snapToGrid w:val="0"/>
                  <w:spacing w:line="480" w:lineRule="auto"/>
                </w:pPr>
              </w:pPrChange>
            </w:pPr>
            <w:del w:id="4738" w:author="Mason,David Steven" w:date="2023-02-14T17:13:00Z">
              <w:r w:rsidRPr="000418A2" w:rsidDel="00A86C0A">
                <w:rPr>
                  <w:rFonts w:cstheme="minorHAnsi"/>
                  <w:color w:val="000000" w:themeColor="text1"/>
                  <w:lang w:val="en-GB"/>
                </w:rPr>
                <w:delText>-0.917</w:delText>
              </w:r>
            </w:del>
          </w:p>
        </w:tc>
        <w:tc>
          <w:tcPr>
            <w:tcW w:w="3014" w:type="dxa"/>
          </w:tcPr>
          <w:p w14:paraId="1B46963B" w14:textId="30DE550D" w:rsidR="00581E34" w:rsidRPr="000418A2" w:rsidDel="00A86C0A" w:rsidRDefault="00647AE2">
            <w:pPr>
              <w:snapToGrid w:val="0"/>
              <w:spacing w:line="360" w:lineRule="auto"/>
              <w:rPr>
                <w:del w:id="4739" w:author="Mason,David Steven" w:date="2023-02-14T17:13:00Z"/>
                <w:rFonts w:cstheme="minorHAnsi"/>
                <w:color w:val="000000" w:themeColor="text1"/>
                <w:lang w:val="en-GB"/>
              </w:rPr>
              <w:pPrChange w:id="4740" w:author="Mason,David Steven" w:date="2023-02-17T14:13:00Z">
                <w:pPr>
                  <w:snapToGrid w:val="0"/>
                  <w:spacing w:line="480" w:lineRule="auto"/>
                </w:pPr>
              </w:pPrChange>
            </w:pPr>
            <w:del w:id="4741" w:author="Mason,David Steven" w:date="2023-02-14T17:13:00Z">
              <w:r w:rsidRPr="000418A2" w:rsidDel="00A86C0A">
                <w:rPr>
                  <w:rFonts w:cstheme="minorHAnsi"/>
                  <w:color w:val="000000" w:themeColor="text1"/>
                  <w:lang w:val="en-GB"/>
                </w:rPr>
                <w:delText>0.3594</w:delText>
              </w:r>
            </w:del>
          </w:p>
        </w:tc>
      </w:tr>
      <w:tr w:rsidR="000418A2" w:rsidRPr="000418A2" w:rsidDel="00A86C0A" w14:paraId="54D3D58F" w14:textId="77777777" w:rsidTr="00CB0E60">
        <w:trPr>
          <w:del w:id="4742" w:author="Mason,David Steven" w:date="2023-02-14T17:13:00Z"/>
        </w:trPr>
        <w:tc>
          <w:tcPr>
            <w:tcW w:w="3322" w:type="dxa"/>
          </w:tcPr>
          <w:p w14:paraId="165ADC4D" w14:textId="6F765F6F" w:rsidR="00581E34" w:rsidRPr="000418A2" w:rsidDel="00A86C0A" w:rsidRDefault="00581E34">
            <w:pPr>
              <w:snapToGrid w:val="0"/>
              <w:spacing w:line="360" w:lineRule="auto"/>
              <w:rPr>
                <w:del w:id="4743" w:author="Mason,David Steven" w:date="2023-02-14T17:13:00Z"/>
                <w:rFonts w:cstheme="minorHAnsi"/>
                <w:color w:val="000000" w:themeColor="text1"/>
                <w:lang w:val="en-GB"/>
              </w:rPr>
              <w:pPrChange w:id="4744" w:author="Mason,David Steven" w:date="2023-02-17T14:13:00Z">
                <w:pPr>
                  <w:snapToGrid w:val="0"/>
                  <w:spacing w:line="480" w:lineRule="auto"/>
                </w:pPr>
              </w:pPrChange>
            </w:pPr>
            <w:del w:id="4745" w:author="Mason,David Steven" w:date="2023-02-14T17:13:00Z">
              <w:r w:rsidRPr="000418A2" w:rsidDel="00A86C0A">
                <w:rPr>
                  <w:rFonts w:cstheme="minorHAnsi"/>
                  <w:color w:val="000000" w:themeColor="text1"/>
                  <w:lang w:val="en-GB"/>
                </w:rPr>
                <w:delText>Low / Medium</w:delText>
              </w:r>
            </w:del>
          </w:p>
        </w:tc>
        <w:tc>
          <w:tcPr>
            <w:tcW w:w="3014" w:type="dxa"/>
          </w:tcPr>
          <w:p w14:paraId="36C2360A" w14:textId="2412DD12" w:rsidR="00581E34" w:rsidRPr="000418A2" w:rsidDel="00A86C0A" w:rsidRDefault="00581E34">
            <w:pPr>
              <w:snapToGrid w:val="0"/>
              <w:spacing w:line="360" w:lineRule="auto"/>
              <w:rPr>
                <w:del w:id="4746" w:author="Mason,David Steven" w:date="2023-02-14T17:13:00Z"/>
                <w:rFonts w:cstheme="minorHAnsi"/>
                <w:color w:val="000000" w:themeColor="text1"/>
                <w:lang w:val="en-GB"/>
              </w:rPr>
              <w:pPrChange w:id="4747" w:author="Mason,David Steven" w:date="2023-02-17T14:13:00Z">
                <w:pPr>
                  <w:snapToGrid w:val="0"/>
                  <w:spacing w:line="480" w:lineRule="auto"/>
                </w:pPr>
              </w:pPrChange>
            </w:pPr>
            <w:del w:id="4748" w:author="Mason,David Steven" w:date="2023-02-14T17:13:00Z">
              <w:r w:rsidRPr="000418A2" w:rsidDel="00A86C0A">
                <w:rPr>
                  <w:rFonts w:cstheme="minorHAnsi"/>
                  <w:color w:val="000000" w:themeColor="text1"/>
                  <w:lang w:val="en-GB"/>
                </w:rPr>
                <w:delText>-0.733</w:delText>
              </w:r>
            </w:del>
          </w:p>
        </w:tc>
        <w:tc>
          <w:tcPr>
            <w:tcW w:w="3014" w:type="dxa"/>
          </w:tcPr>
          <w:p w14:paraId="539FDCB9" w14:textId="5E5A0040" w:rsidR="00581E34" w:rsidRPr="000418A2" w:rsidDel="00A86C0A" w:rsidRDefault="00647AE2">
            <w:pPr>
              <w:snapToGrid w:val="0"/>
              <w:spacing w:line="360" w:lineRule="auto"/>
              <w:rPr>
                <w:del w:id="4749" w:author="Mason,David Steven" w:date="2023-02-14T17:13:00Z"/>
                <w:rFonts w:cstheme="minorHAnsi"/>
                <w:color w:val="000000" w:themeColor="text1"/>
                <w:lang w:val="en-GB"/>
              </w:rPr>
              <w:pPrChange w:id="4750" w:author="Mason,David Steven" w:date="2023-02-17T14:13:00Z">
                <w:pPr>
                  <w:snapToGrid w:val="0"/>
                  <w:spacing w:line="480" w:lineRule="auto"/>
                </w:pPr>
              </w:pPrChange>
            </w:pPr>
            <w:del w:id="4751" w:author="Mason,David Steven" w:date="2023-02-14T17:13:00Z">
              <w:r w:rsidRPr="000418A2" w:rsidDel="00A86C0A">
                <w:rPr>
                  <w:rFonts w:cstheme="minorHAnsi"/>
                  <w:color w:val="000000" w:themeColor="text1"/>
                  <w:lang w:val="en-GB"/>
                </w:rPr>
                <w:delText>0.4637</w:delText>
              </w:r>
            </w:del>
          </w:p>
        </w:tc>
      </w:tr>
      <w:tr w:rsidR="000418A2" w:rsidRPr="000418A2" w:rsidDel="00A86C0A" w14:paraId="5DB4AB69" w14:textId="77777777" w:rsidTr="00CB0E60">
        <w:trPr>
          <w:del w:id="4752" w:author="Mason,David Steven" w:date="2023-02-14T17:13:00Z"/>
        </w:trPr>
        <w:tc>
          <w:tcPr>
            <w:tcW w:w="3322" w:type="dxa"/>
          </w:tcPr>
          <w:p w14:paraId="503784E9" w14:textId="00C99B81" w:rsidR="00581E34" w:rsidRPr="000418A2" w:rsidDel="00A86C0A" w:rsidRDefault="00581E34">
            <w:pPr>
              <w:snapToGrid w:val="0"/>
              <w:spacing w:line="360" w:lineRule="auto"/>
              <w:rPr>
                <w:del w:id="4753" w:author="Mason,David Steven" w:date="2023-02-14T17:13:00Z"/>
                <w:rFonts w:cstheme="minorHAnsi"/>
                <w:color w:val="000000" w:themeColor="text1"/>
                <w:lang w:val="en-GB"/>
              </w:rPr>
              <w:pPrChange w:id="4754" w:author="Mason,David Steven" w:date="2023-02-17T14:13:00Z">
                <w:pPr>
                  <w:snapToGrid w:val="0"/>
                  <w:spacing w:line="480" w:lineRule="auto"/>
                </w:pPr>
              </w:pPrChange>
            </w:pPr>
            <w:del w:id="4755" w:author="Mason,David Steven" w:date="2023-02-14T17:13:00Z">
              <w:r w:rsidRPr="000418A2" w:rsidDel="00A86C0A">
                <w:rPr>
                  <w:rFonts w:cstheme="minorHAnsi"/>
                  <w:color w:val="000000" w:themeColor="text1"/>
                  <w:lang w:val="en-GB"/>
                </w:rPr>
                <w:delText>Low / High</w:delText>
              </w:r>
            </w:del>
          </w:p>
        </w:tc>
        <w:tc>
          <w:tcPr>
            <w:tcW w:w="3014" w:type="dxa"/>
          </w:tcPr>
          <w:p w14:paraId="7CF2C093" w14:textId="4F47F191" w:rsidR="00581E34" w:rsidRPr="000418A2" w:rsidDel="00A86C0A" w:rsidRDefault="00581E34">
            <w:pPr>
              <w:snapToGrid w:val="0"/>
              <w:spacing w:line="360" w:lineRule="auto"/>
              <w:rPr>
                <w:del w:id="4756" w:author="Mason,David Steven" w:date="2023-02-14T17:13:00Z"/>
                <w:rFonts w:cstheme="minorHAnsi"/>
                <w:color w:val="000000" w:themeColor="text1"/>
                <w:lang w:val="en-GB"/>
              </w:rPr>
              <w:pPrChange w:id="4757" w:author="Mason,David Steven" w:date="2023-02-17T14:13:00Z">
                <w:pPr>
                  <w:snapToGrid w:val="0"/>
                  <w:spacing w:line="480" w:lineRule="auto"/>
                </w:pPr>
              </w:pPrChange>
            </w:pPr>
            <w:del w:id="4758" w:author="Mason,David Steven" w:date="2023-02-14T17:13:00Z">
              <w:r w:rsidRPr="000418A2" w:rsidDel="00A86C0A">
                <w:rPr>
                  <w:rFonts w:cstheme="minorHAnsi"/>
                  <w:color w:val="000000" w:themeColor="text1"/>
                  <w:lang w:val="en-GB"/>
                </w:rPr>
                <w:delText>-0.552</w:delText>
              </w:r>
            </w:del>
          </w:p>
        </w:tc>
        <w:tc>
          <w:tcPr>
            <w:tcW w:w="3014" w:type="dxa"/>
          </w:tcPr>
          <w:p w14:paraId="07D2B0C1" w14:textId="43CC99BB" w:rsidR="00581E34" w:rsidRPr="000418A2" w:rsidDel="00A86C0A" w:rsidRDefault="00647AE2">
            <w:pPr>
              <w:snapToGrid w:val="0"/>
              <w:spacing w:line="360" w:lineRule="auto"/>
              <w:rPr>
                <w:del w:id="4759" w:author="Mason,David Steven" w:date="2023-02-14T17:13:00Z"/>
                <w:rFonts w:cstheme="minorHAnsi"/>
                <w:color w:val="000000" w:themeColor="text1"/>
                <w:lang w:val="en-GB"/>
              </w:rPr>
              <w:pPrChange w:id="4760" w:author="Mason,David Steven" w:date="2023-02-17T14:13:00Z">
                <w:pPr>
                  <w:snapToGrid w:val="0"/>
                  <w:spacing w:line="480" w:lineRule="auto"/>
                </w:pPr>
              </w:pPrChange>
            </w:pPr>
            <w:del w:id="4761" w:author="Mason,David Steven" w:date="2023-02-14T17:13:00Z">
              <w:r w:rsidRPr="000418A2" w:rsidDel="00A86C0A">
                <w:rPr>
                  <w:rFonts w:cstheme="minorHAnsi"/>
                  <w:color w:val="000000" w:themeColor="text1"/>
                  <w:lang w:val="en-GB"/>
                </w:rPr>
                <w:delText>0.5810</w:delText>
              </w:r>
            </w:del>
          </w:p>
        </w:tc>
      </w:tr>
      <w:tr w:rsidR="000418A2" w:rsidRPr="000418A2" w:rsidDel="00A86C0A" w14:paraId="7720BA86" w14:textId="77777777" w:rsidTr="00CB0E60">
        <w:trPr>
          <w:del w:id="4762" w:author="Mason,David Steven" w:date="2023-02-14T17:13:00Z"/>
        </w:trPr>
        <w:tc>
          <w:tcPr>
            <w:tcW w:w="3322" w:type="dxa"/>
          </w:tcPr>
          <w:p w14:paraId="29774BAA" w14:textId="4D52969B" w:rsidR="00581E34" w:rsidRPr="000418A2" w:rsidDel="00A86C0A" w:rsidRDefault="00581E34">
            <w:pPr>
              <w:snapToGrid w:val="0"/>
              <w:spacing w:line="360" w:lineRule="auto"/>
              <w:rPr>
                <w:del w:id="4763" w:author="Mason,David Steven" w:date="2023-02-14T17:13:00Z"/>
                <w:rFonts w:cstheme="minorHAnsi"/>
                <w:color w:val="000000" w:themeColor="text1"/>
                <w:lang w:val="en-GB"/>
              </w:rPr>
              <w:pPrChange w:id="4764" w:author="Mason,David Steven" w:date="2023-02-17T14:13:00Z">
                <w:pPr>
                  <w:snapToGrid w:val="0"/>
                  <w:spacing w:line="480" w:lineRule="auto"/>
                </w:pPr>
              </w:pPrChange>
            </w:pPr>
            <w:del w:id="4765" w:author="Mason,David Steven" w:date="2023-02-14T17:13:00Z">
              <w:r w:rsidRPr="000418A2" w:rsidDel="00A86C0A">
                <w:rPr>
                  <w:rFonts w:cstheme="minorHAnsi"/>
                  <w:color w:val="000000" w:themeColor="text1"/>
                  <w:lang w:val="en-GB"/>
                </w:rPr>
                <w:delText>Medium / High</w:delText>
              </w:r>
            </w:del>
          </w:p>
        </w:tc>
        <w:tc>
          <w:tcPr>
            <w:tcW w:w="3014" w:type="dxa"/>
          </w:tcPr>
          <w:p w14:paraId="609E7F90" w14:textId="6DC96A4C" w:rsidR="00581E34" w:rsidRPr="000418A2" w:rsidDel="00A86C0A" w:rsidRDefault="00581E34">
            <w:pPr>
              <w:snapToGrid w:val="0"/>
              <w:spacing w:line="360" w:lineRule="auto"/>
              <w:rPr>
                <w:del w:id="4766" w:author="Mason,David Steven" w:date="2023-02-14T17:13:00Z"/>
                <w:rFonts w:cstheme="minorHAnsi"/>
                <w:color w:val="000000" w:themeColor="text1"/>
                <w:lang w:val="en-GB"/>
              </w:rPr>
              <w:pPrChange w:id="4767" w:author="Mason,David Steven" w:date="2023-02-17T14:13:00Z">
                <w:pPr>
                  <w:snapToGrid w:val="0"/>
                  <w:spacing w:line="480" w:lineRule="auto"/>
                </w:pPr>
              </w:pPrChange>
            </w:pPr>
            <w:del w:id="4768" w:author="Mason,David Steven" w:date="2023-02-14T17:13:00Z">
              <w:r w:rsidRPr="000418A2" w:rsidDel="00A86C0A">
                <w:rPr>
                  <w:rFonts w:cstheme="minorHAnsi"/>
                  <w:color w:val="000000" w:themeColor="text1"/>
                  <w:lang w:val="en-GB"/>
                </w:rPr>
                <w:delText>0.164</w:delText>
              </w:r>
            </w:del>
          </w:p>
        </w:tc>
        <w:tc>
          <w:tcPr>
            <w:tcW w:w="3014" w:type="dxa"/>
          </w:tcPr>
          <w:p w14:paraId="3B90AA1A" w14:textId="0CD2BD51" w:rsidR="00581E34" w:rsidRPr="000418A2" w:rsidDel="00A86C0A" w:rsidRDefault="00647AE2">
            <w:pPr>
              <w:snapToGrid w:val="0"/>
              <w:spacing w:line="360" w:lineRule="auto"/>
              <w:rPr>
                <w:del w:id="4769" w:author="Mason,David Steven" w:date="2023-02-14T17:13:00Z"/>
                <w:rFonts w:cstheme="minorHAnsi"/>
                <w:color w:val="000000" w:themeColor="text1"/>
                <w:lang w:val="en-GB"/>
              </w:rPr>
              <w:pPrChange w:id="4770" w:author="Mason,David Steven" w:date="2023-02-17T14:13:00Z">
                <w:pPr>
                  <w:snapToGrid w:val="0"/>
                  <w:spacing w:line="480" w:lineRule="auto"/>
                </w:pPr>
              </w:pPrChange>
            </w:pPr>
            <w:del w:id="4771" w:author="Mason,David Steven" w:date="2023-02-14T17:13:00Z">
              <w:r w:rsidRPr="000418A2" w:rsidDel="00A86C0A">
                <w:rPr>
                  <w:rFonts w:cstheme="minorHAnsi"/>
                  <w:color w:val="000000" w:themeColor="text1"/>
                  <w:lang w:val="en-GB"/>
                </w:rPr>
                <w:delText>0.8699</w:delText>
              </w:r>
            </w:del>
          </w:p>
        </w:tc>
      </w:tr>
    </w:tbl>
    <w:p w14:paraId="28764A91" w14:textId="16C1BA18" w:rsidR="001B0BCD" w:rsidRPr="000418A2" w:rsidDel="00A86C0A" w:rsidRDefault="001B0BCD">
      <w:pPr>
        <w:spacing w:line="360" w:lineRule="auto"/>
        <w:rPr>
          <w:del w:id="4772" w:author="Mason,David Steven" w:date="2023-02-14T17:13:00Z"/>
          <w:rFonts w:cstheme="minorHAnsi"/>
          <w:b/>
          <w:bCs/>
          <w:color w:val="000000" w:themeColor="text1"/>
          <w:lang w:val="en-GB"/>
        </w:rPr>
        <w:pPrChange w:id="4773" w:author="Mason,David Steven" w:date="2023-02-17T14:13:00Z">
          <w:pPr/>
        </w:pPrChange>
      </w:pPr>
    </w:p>
    <w:p w14:paraId="346B1A06" w14:textId="0D2056EA" w:rsidR="00165FCD" w:rsidRPr="000418A2" w:rsidDel="00A86C0A" w:rsidRDefault="00165FCD">
      <w:pPr>
        <w:snapToGrid w:val="0"/>
        <w:spacing w:line="360" w:lineRule="auto"/>
        <w:jc w:val="center"/>
        <w:rPr>
          <w:del w:id="4774" w:author="Mason,David Steven" w:date="2023-02-14T17:13:00Z"/>
          <w:rFonts w:cstheme="minorHAnsi"/>
          <w:b/>
          <w:bCs/>
          <w:color w:val="000000" w:themeColor="text1"/>
          <w:lang w:val="en-GB"/>
        </w:rPr>
        <w:pPrChange w:id="4775" w:author="Mason,David Steven" w:date="2023-02-17T14:13:00Z">
          <w:pPr>
            <w:snapToGrid w:val="0"/>
            <w:spacing w:line="480" w:lineRule="auto"/>
            <w:jc w:val="center"/>
          </w:pPr>
        </w:pPrChange>
      </w:pPr>
    </w:p>
    <w:p w14:paraId="32CFDCE2" w14:textId="6998AA8C" w:rsidR="004F6BFC" w:rsidRPr="000418A2" w:rsidDel="00A86C0A" w:rsidRDefault="00581E34">
      <w:pPr>
        <w:spacing w:line="360" w:lineRule="auto"/>
        <w:rPr>
          <w:del w:id="4776" w:author="Mason,David Steven" w:date="2023-02-14T17:13:00Z"/>
          <w:rFonts w:cstheme="minorHAnsi"/>
          <w:b/>
          <w:bCs/>
          <w:color w:val="000000" w:themeColor="text1"/>
          <w:lang w:val="en-GB"/>
        </w:rPr>
        <w:pPrChange w:id="4777" w:author="Mason,David Steven" w:date="2023-02-17T14:13:00Z">
          <w:pPr/>
        </w:pPrChange>
      </w:pPr>
      <w:del w:id="4778" w:author="Mason,David Steven" w:date="2023-02-14T17:13:00Z">
        <w:r w:rsidRPr="000418A2" w:rsidDel="00A86C0A">
          <w:rPr>
            <w:rFonts w:cstheme="minorHAnsi"/>
            <w:b/>
            <w:bCs/>
            <w:color w:val="000000" w:themeColor="text1"/>
            <w:lang w:val="en-GB"/>
          </w:rPr>
          <w:br w:type="page"/>
        </w:r>
      </w:del>
    </w:p>
    <w:p w14:paraId="10A286E3" w14:textId="1F5487CF" w:rsidR="00397DA1" w:rsidRPr="000418A2" w:rsidDel="00A86C0A" w:rsidRDefault="36CD877B">
      <w:pPr>
        <w:spacing w:line="360" w:lineRule="auto"/>
        <w:jc w:val="center"/>
        <w:rPr>
          <w:del w:id="4779" w:author="Mason,David Steven" w:date="2023-02-14T17:13:00Z"/>
          <w:b/>
          <w:bCs/>
          <w:color w:val="000000" w:themeColor="text1"/>
          <w:lang w:val="en-GB"/>
        </w:rPr>
        <w:pPrChange w:id="4780" w:author="Mason,David Steven" w:date="2023-02-17T14:13:00Z">
          <w:pPr>
            <w:jc w:val="center"/>
          </w:pPr>
        </w:pPrChange>
      </w:pPr>
      <w:del w:id="4781" w:author="Mason,David Steven" w:date="2023-01-26T20:01:00Z">
        <w:r w:rsidRPr="000418A2">
          <w:rPr>
            <w:noProof/>
            <w:color w:val="000000" w:themeColor="text1"/>
          </w:rPr>
          <w:drawing>
            <wp:inline distT="0" distB="0" distL="0" distR="0" wp14:anchorId="08EAD297" wp14:editId="20C85918">
              <wp:extent cx="5943600" cy="5943600"/>
              <wp:effectExtent l="0" t="0" r="0" b="0"/>
              <wp:docPr id="10" name="Picture 10"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5AB1F6DF" w14:textId="7D0341E0" w:rsidR="00397DA1" w:rsidRPr="000418A2" w:rsidDel="00A86C0A" w:rsidRDefault="00397DA1">
      <w:pPr>
        <w:spacing w:line="360" w:lineRule="auto"/>
        <w:rPr>
          <w:del w:id="4782" w:author="Mason,David Steven" w:date="2023-02-14T17:13:00Z"/>
          <w:rFonts w:cstheme="minorHAnsi"/>
          <w:b/>
          <w:bCs/>
          <w:color w:val="000000" w:themeColor="text1"/>
          <w:lang w:val="en-GB"/>
        </w:rPr>
        <w:pPrChange w:id="4783" w:author="Mason,David Steven" w:date="2023-02-17T14:13:00Z">
          <w:pPr/>
        </w:pPrChange>
      </w:pPr>
    </w:p>
    <w:p w14:paraId="749298F0" w14:textId="70AEC610" w:rsidR="00397DA1" w:rsidRPr="000418A2" w:rsidRDefault="00397DA1">
      <w:pPr>
        <w:spacing w:line="360" w:lineRule="auto"/>
        <w:rPr>
          <w:del w:id="4784" w:author="Mason,David Steven" w:date="2023-01-26T20:01:00Z"/>
          <w:b/>
          <w:bCs/>
          <w:color w:val="000000" w:themeColor="text1"/>
          <w:lang w:val="en-GB"/>
        </w:rPr>
        <w:pPrChange w:id="4785" w:author="Mason,David Steven" w:date="2023-02-17T14:13:00Z">
          <w:pPr/>
        </w:pPrChange>
      </w:pPr>
      <w:del w:id="4786" w:author="Mason,David Steven" w:date="2023-01-26T20:01:00Z">
        <w:r w:rsidRPr="000418A2" w:rsidDel="78AF00FD">
          <w:rPr>
            <w:b/>
            <w:bCs/>
            <w:color w:val="000000" w:themeColor="text1"/>
            <w:lang w:val="en-GB"/>
          </w:rPr>
          <w:delText>Supplementary Figure 1. Model validation for experiment 1.</w:delText>
        </w:r>
      </w:del>
    </w:p>
    <w:p w14:paraId="6A11BECD" w14:textId="756FF1A2" w:rsidR="00397DA1" w:rsidRPr="000418A2" w:rsidDel="00A86C0A" w:rsidRDefault="00397DA1">
      <w:pPr>
        <w:spacing w:line="360" w:lineRule="auto"/>
        <w:rPr>
          <w:del w:id="4787" w:author="Mason,David Steven" w:date="2023-02-14T17:13:00Z"/>
          <w:rFonts w:cstheme="minorHAnsi"/>
          <w:b/>
          <w:bCs/>
          <w:color w:val="000000" w:themeColor="text1"/>
          <w:lang w:val="en-GB"/>
        </w:rPr>
        <w:pPrChange w:id="4788" w:author="Mason,David Steven" w:date="2023-02-17T14:13:00Z">
          <w:pPr/>
        </w:pPrChange>
      </w:pPr>
      <w:del w:id="4789" w:author="Mason,David Steven" w:date="2023-02-14T17:13:00Z">
        <w:r w:rsidRPr="000418A2" w:rsidDel="00A86C0A">
          <w:rPr>
            <w:rFonts w:cstheme="minorHAnsi"/>
            <w:b/>
            <w:bCs/>
            <w:color w:val="000000" w:themeColor="text1"/>
            <w:lang w:val="en-GB"/>
          </w:rPr>
          <w:br w:type="page"/>
        </w:r>
      </w:del>
    </w:p>
    <w:p w14:paraId="6295CF08" w14:textId="2834576D" w:rsidR="005C5F8D" w:rsidRPr="000418A2" w:rsidRDefault="005C5F8D">
      <w:pPr>
        <w:spacing w:line="360" w:lineRule="auto"/>
        <w:rPr>
          <w:del w:id="4790" w:author="Mason,David Steven" w:date="2023-01-26T20:01:00Z"/>
          <w:b/>
          <w:bCs/>
          <w:color w:val="000000" w:themeColor="text1"/>
          <w:lang w:val="en-GB"/>
        </w:rPr>
        <w:pPrChange w:id="4791" w:author="Mason,David Steven" w:date="2023-02-17T14:13:00Z">
          <w:pPr/>
        </w:pPrChange>
      </w:pPr>
    </w:p>
    <w:p w14:paraId="7B0AAB30" w14:textId="1F8A9FEA" w:rsidR="005C5F8D" w:rsidRPr="000418A2" w:rsidDel="00A86C0A" w:rsidRDefault="01A631F4">
      <w:pPr>
        <w:spacing w:line="360" w:lineRule="auto"/>
        <w:rPr>
          <w:del w:id="4792" w:author="Mason,David Steven" w:date="2023-02-14T17:13:00Z"/>
          <w:b/>
          <w:bCs/>
          <w:color w:val="000000" w:themeColor="text1"/>
          <w:lang w:val="en-GB"/>
        </w:rPr>
        <w:pPrChange w:id="4793" w:author="Mason,David Steven" w:date="2023-02-17T14:13:00Z">
          <w:pPr/>
        </w:pPrChange>
      </w:pPr>
      <w:del w:id="4794" w:author="Mason,David Steven" w:date="2023-01-26T20:01:00Z">
        <w:r w:rsidRPr="000418A2">
          <w:rPr>
            <w:noProof/>
            <w:color w:val="000000" w:themeColor="text1"/>
          </w:rPr>
          <w:drawing>
            <wp:inline distT="0" distB="0" distL="0" distR="0" wp14:anchorId="07368568" wp14:editId="266E28CC">
              <wp:extent cx="5943600" cy="5943600"/>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019FB27C" w14:textId="2425A874" w:rsidR="005C5F8D" w:rsidRPr="000418A2" w:rsidDel="00A86C0A" w:rsidRDefault="005C5F8D">
      <w:pPr>
        <w:spacing w:line="360" w:lineRule="auto"/>
        <w:rPr>
          <w:del w:id="4795" w:author="Mason,David Steven" w:date="2023-02-14T17:13:00Z"/>
          <w:rFonts w:cstheme="minorHAnsi"/>
          <w:b/>
          <w:bCs/>
          <w:color w:val="000000" w:themeColor="text1"/>
          <w:lang w:val="en-GB"/>
        </w:rPr>
        <w:pPrChange w:id="4796" w:author="Mason,David Steven" w:date="2023-02-17T14:13:00Z">
          <w:pPr/>
        </w:pPrChange>
      </w:pPr>
    </w:p>
    <w:p w14:paraId="5A3E37D6" w14:textId="53BC38D1" w:rsidR="005C5F8D" w:rsidRPr="000418A2" w:rsidRDefault="005C5F8D">
      <w:pPr>
        <w:spacing w:line="360" w:lineRule="auto"/>
        <w:rPr>
          <w:del w:id="4797" w:author="Mason,David Steven" w:date="2023-01-26T20:01:00Z"/>
          <w:b/>
          <w:bCs/>
          <w:color w:val="000000" w:themeColor="text1"/>
          <w:lang w:val="en-GB"/>
        </w:rPr>
        <w:pPrChange w:id="4798" w:author="Mason,David Steven" w:date="2023-02-17T14:13:00Z">
          <w:pPr/>
        </w:pPrChange>
      </w:pPr>
      <w:del w:id="4799" w:author="Mason,David Steven" w:date="2023-01-26T20:01:00Z">
        <w:r w:rsidRPr="000418A2" w:rsidDel="01A631F4">
          <w:rPr>
            <w:b/>
            <w:bCs/>
            <w:color w:val="000000" w:themeColor="text1"/>
            <w:lang w:val="en-GB"/>
          </w:rPr>
          <w:delText>Supplementary Figure 2. Validation for bird detection model from experiment 2.</w:delText>
        </w:r>
      </w:del>
    </w:p>
    <w:p w14:paraId="13DE3D29" w14:textId="7BF150F1" w:rsidR="005C5F8D" w:rsidRPr="000418A2" w:rsidDel="00A86C0A" w:rsidRDefault="005C5F8D">
      <w:pPr>
        <w:spacing w:line="360" w:lineRule="auto"/>
        <w:rPr>
          <w:del w:id="4800" w:author="Mason,David Steven" w:date="2023-02-14T17:13:00Z"/>
          <w:rFonts w:cstheme="minorHAnsi"/>
          <w:b/>
          <w:bCs/>
          <w:color w:val="000000" w:themeColor="text1"/>
          <w:lang w:val="en-GB"/>
        </w:rPr>
        <w:pPrChange w:id="4801" w:author="Mason,David Steven" w:date="2023-02-17T14:13:00Z">
          <w:pPr/>
        </w:pPrChange>
      </w:pPr>
      <w:del w:id="4802" w:author="Mason,David Steven" w:date="2023-02-14T17:13:00Z">
        <w:r w:rsidRPr="000418A2" w:rsidDel="00A86C0A">
          <w:rPr>
            <w:rFonts w:cstheme="minorHAnsi"/>
            <w:b/>
            <w:bCs/>
            <w:color w:val="000000" w:themeColor="text1"/>
            <w:lang w:val="en-GB"/>
          </w:rPr>
          <w:br w:type="page"/>
        </w:r>
      </w:del>
    </w:p>
    <w:p w14:paraId="7990DF5D" w14:textId="77777777" w:rsidR="005C5F8D" w:rsidRPr="000418A2" w:rsidRDefault="005C5F8D">
      <w:pPr>
        <w:spacing w:line="360" w:lineRule="auto"/>
        <w:rPr>
          <w:del w:id="4803" w:author="Mason,David Steven" w:date="2023-01-26T20:01:00Z"/>
          <w:b/>
          <w:bCs/>
          <w:color w:val="000000" w:themeColor="text1"/>
          <w:lang w:val="en-GB"/>
        </w:rPr>
        <w:pPrChange w:id="4804" w:author="Mason,David Steven" w:date="2023-02-17T14:13:00Z">
          <w:pPr/>
        </w:pPrChange>
      </w:pPr>
    </w:p>
    <w:p w14:paraId="403CE1E5" w14:textId="37E28BAF" w:rsidR="001841CE" w:rsidRPr="000418A2" w:rsidDel="00A86C0A" w:rsidRDefault="565401BB">
      <w:pPr>
        <w:spacing w:line="360" w:lineRule="auto"/>
        <w:rPr>
          <w:del w:id="4805" w:author="Mason,David Steven" w:date="2023-02-14T17:13:00Z"/>
          <w:b/>
          <w:bCs/>
          <w:color w:val="000000" w:themeColor="text1"/>
          <w:lang w:val="en-GB"/>
        </w:rPr>
        <w:pPrChange w:id="4806" w:author="Mason,David Steven" w:date="2023-02-17T14:13:00Z">
          <w:pPr/>
        </w:pPrChange>
      </w:pPr>
      <w:del w:id="4807" w:author="Mason,David Steven" w:date="2023-01-26T20:01:00Z">
        <w:r w:rsidRPr="000418A2">
          <w:rPr>
            <w:noProof/>
            <w:color w:val="000000" w:themeColor="text1"/>
          </w:rPr>
          <w:drawing>
            <wp:inline distT="0" distB="0" distL="0" distR="0" wp14:anchorId="36354031" wp14:editId="13F7330B">
              <wp:extent cx="5943600" cy="59436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528F2BE1" w14:textId="09159AE2" w:rsidR="00581E34" w:rsidRPr="000418A2" w:rsidRDefault="001841CE">
      <w:pPr>
        <w:spacing w:line="360" w:lineRule="auto"/>
        <w:rPr>
          <w:del w:id="4808" w:author="Mason,David Steven" w:date="2023-01-26T20:01:00Z"/>
          <w:b/>
          <w:bCs/>
          <w:color w:val="000000" w:themeColor="text1"/>
          <w:lang w:val="en-GB"/>
        </w:rPr>
        <w:pPrChange w:id="4809" w:author="Mason,David Steven" w:date="2023-02-17T14:13:00Z">
          <w:pPr/>
        </w:pPrChange>
      </w:pPr>
      <w:del w:id="4810" w:author="Mason,David Steven" w:date="2023-01-26T20:01:00Z">
        <w:r w:rsidRPr="000418A2" w:rsidDel="565401BB">
          <w:rPr>
            <w:b/>
            <w:bCs/>
            <w:color w:val="000000" w:themeColor="text1"/>
            <w:lang w:val="en-GB"/>
          </w:rPr>
          <w:delText>Supplementary Figure 3. Validation for bird richness model from experiment 2.</w:delText>
        </w:r>
      </w:del>
    </w:p>
    <w:p w14:paraId="3A20A7BD" w14:textId="1CE38F91" w:rsidR="001841CE" w:rsidRPr="000418A2" w:rsidDel="00A86C0A" w:rsidRDefault="001841CE">
      <w:pPr>
        <w:spacing w:line="360" w:lineRule="auto"/>
        <w:rPr>
          <w:del w:id="4811" w:author="Mason,David Steven" w:date="2023-02-14T17:13:00Z"/>
          <w:rFonts w:cstheme="minorHAnsi"/>
          <w:b/>
          <w:bCs/>
          <w:color w:val="000000" w:themeColor="text1"/>
          <w:lang w:val="en-GB"/>
        </w:rPr>
        <w:pPrChange w:id="4812" w:author="Mason,David Steven" w:date="2023-02-17T14:13:00Z">
          <w:pPr/>
        </w:pPrChange>
      </w:pPr>
      <w:del w:id="4813" w:author="Mason,David Steven" w:date="2023-02-14T17:13:00Z">
        <w:r w:rsidRPr="000418A2" w:rsidDel="00A86C0A">
          <w:rPr>
            <w:rFonts w:cstheme="minorHAnsi"/>
            <w:b/>
            <w:bCs/>
            <w:color w:val="000000" w:themeColor="text1"/>
            <w:lang w:val="en-GB"/>
          </w:rPr>
          <w:br w:type="page"/>
        </w:r>
      </w:del>
    </w:p>
    <w:p w14:paraId="448833EB" w14:textId="4BCA0446" w:rsidR="00581E34" w:rsidRPr="000418A2" w:rsidDel="00A86C0A" w:rsidRDefault="060A5EF0">
      <w:pPr>
        <w:spacing w:line="360" w:lineRule="auto"/>
        <w:jc w:val="center"/>
        <w:rPr>
          <w:del w:id="4814" w:author="Mason,David Steven" w:date="2023-02-14T17:13:00Z"/>
          <w:b/>
          <w:bCs/>
          <w:color w:val="000000" w:themeColor="text1"/>
          <w:lang w:val="en-GB"/>
        </w:rPr>
        <w:pPrChange w:id="4815" w:author="Mason,David Steven" w:date="2023-02-17T14:13:00Z">
          <w:pPr>
            <w:jc w:val="center"/>
          </w:pPr>
        </w:pPrChange>
      </w:pPr>
      <w:del w:id="4816" w:author="Mason,David Steven" w:date="2023-01-26T20:01:00Z">
        <w:r w:rsidRPr="000418A2">
          <w:rPr>
            <w:noProof/>
            <w:color w:val="000000" w:themeColor="text1"/>
          </w:rPr>
          <w:drawing>
            <wp:inline distT="0" distB="0" distL="0" distR="0" wp14:anchorId="0A3783CE" wp14:editId="16B1B7DE">
              <wp:extent cx="5370650" cy="7519029"/>
              <wp:effectExtent l="0" t="0" r="1905" b="0"/>
              <wp:docPr id="21" name="Picture 2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370650" cy="7519029"/>
                      </a:xfrm>
                      <a:prstGeom prst="rect">
                        <a:avLst/>
                      </a:prstGeom>
                    </pic:spPr>
                  </pic:pic>
                </a:graphicData>
              </a:graphic>
            </wp:inline>
          </w:drawing>
        </w:r>
      </w:del>
    </w:p>
    <w:p w14:paraId="52F52761" w14:textId="66178C76" w:rsidR="00581E34" w:rsidRPr="000418A2" w:rsidRDefault="00581E34">
      <w:pPr>
        <w:spacing w:line="360" w:lineRule="auto"/>
        <w:rPr>
          <w:del w:id="4817" w:author="Mason,David Steven" w:date="2023-01-26T20:01:00Z"/>
          <w:color w:val="000000" w:themeColor="text1"/>
          <w:lang w:val="en-GB"/>
        </w:rPr>
        <w:pPrChange w:id="4818" w:author="Mason,David Steven" w:date="2023-02-17T14:13:00Z">
          <w:pPr/>
        </w:pPrChange>
      </w:pPr>
      <w:del w:id="4819" w:author="Mason,David Steven" w:date="2023-01-26T20:01:00Z">
        <w:r w:rsidRPr="000418A2" w:rsidDel="060A5EF0">
          <w:rPr>
            <w:b/>
            <w:bCs/>
            <w:color w:val="000000" w:themeColor="text1"/>
            <w:lang w:val="en-GB"/>
          </w:rPr>
          <w:delText>Supplementary Figure 4. Seed detections by sampling period.</w:delText>
        </w:r>
        <w:r w:rsidRPr="000418A2" w:rsidDel="63AF2461">
          <w:rPr>
            <w:b/>
            <w:bCs/>
            <w:color w:val="000000" w:themeColor="text1"/>
            <w:lang w:val="en-GB"/>
          </w:rPr>
          <w:delText xml:space="preserve"> </w:delText>
        </w:r>
        <w:r w:rsidRPr="000418A2" w:rsidDel="63AF2461">
          <w:rPr>
            <w:color w:val="000000" w:themeColor="text1"/>
            <w:lang w:val="en-GB"/>
          </w:rPr>
          <w:delText xml:space="preserve">Need to explain the x- and y-axes and what the colors represent. Also, make sure the colors are labelled correctly and match figure 1 after figure 1 is corrected.  </w:delText>
        </w:r>
      </w:del>
    </w:p>
    <w:p w14:paraId="0C7A82B6" w14:textId="77777777" w:rsidR="00581E34" w:rsidRPr="000418A2" w:rsidDel="00A86C0A" w:rsidRDefault="00581E34">
      <w:pPr>
        <w:spacing w:line="360" w:lineRule="auto"/>
        <w:rPr>
          <w:del w:id="4820" w:author="Mason,David Steven" w:date="2023-02-14T17:13:00Z"/>
          <w:rFonts w:cstheme="minorHAnsi"/>
          <w:b/>
          <w:bCs/>
          <w:color w:val="000000" w:themeColor="text1"/>
          <w:lang w:val="en-GB"/>
        </w:rPr>
        <w:pPrChange w:id="4821" w:author="Mason,David Steven" w:date="2023-02-17T14:13:00Z">
          <w:pPr/>
        </w:pPrChange>
      </w:pPr>
    </w:p>
    <w:p w14:paraId="6AF0392C" w14:textId="54DBF6F9" w:rsidR="001841CE" w:rsidRPr="000418A2" w:rsidDel="00A86C0A" w:rsidRDefault="001B0BCD">
      <w:pPr>
        <w:spacing w:line="360" w:lineRule="auto"/>
        <w:rPr>
          <w:del w:id="4822" w:author="Mason,David Steven" w:date="2023-02-14T17:13:00Z"/>
          <w:b/>
          <w:bCs/>
          <w:color w:val="000000" w:themeColor="text1"/>
          <w:lang w:val="en-GB"/>
        </w:rPr>
        <w:pPrChange w:id="4823" w:author="Mason,David Steven" w:date="2023-02-17T14:13:00Z">
          <w:pPr/>
        </w:pPrChange>
      </w:pPr>
      <w:del w:id="4824" w:author="Mason,David Steven" w:date="2023-02-14T17:13:00Z">
        <w:r w:rsidRPr="000418A2" w:rsidDel="00A86C0A">
          <w:rPr>
            <w:rFonts w:cstheme="minorHAnsi"/>
            <w:b/>
            <w:bCs/>
            <w:noProof/>
            <w:color w:val="000000" w:themeColor="text1"/>
            <w:lang w:val="en-GB"/>
          </w:rPr>
          <w:drawing>
            <wp:inline distT="0" distB="0" distL="0" distR="0" wp14:anchorId="15D2B2E3" wp14:editId="159E969C">
              <wp:extent cx="5605780" cy="3148314"/>
              <wp:effectExtent l="0" t="0" r="0" b="1905"/>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pic:nvPicPr>
                    <pic:blipFill rotWithShape="1">
                      <a:blip r:embed="rId20">
                        <a:extLst>
                          <a:ext uri="{28A0092B-C50C-407E-A947-70E740481C1C}">
                            <a14:useLocalDpi xmlns:a14="http://schemas.microsoft.com/office/drawing/2010/main" val="0"/>
                          </a:ext>
                        </a:extLst>
                      </a:blip>
                      <a:srcRect b="7792"/>
                      <a:stretch/>
                    </pic:blipFill>
                    <pic:spPr bwMode="auto">
                      <a:xfrm>
                        <a:off x="0" y="0"/>
                        <a:ext cx="5611540" cy="3151549"/>
                      </a:xfrm>
                      <a:prstGeom prst="rect">
                        <a:avLst/>
                      </a:prstGeom>
                      <a:ln>
                        <a:noFill/>
                      </a:ln>
                      <a:extLst>
                        <a:ext uri="{53640926-AAD7-44D8-BBD7-CCE9431645EC}">
                          <a14:shadowObscured xmlns:a14="http://schemas.microsoft.com/office/drawing/2010/main"/>
                        </a:ext>
                      </a:extLst>
                    </pic:spPr>
                  </pic:pic>
                </a:graphicData>
              </a:graphic>
            </wp:inline>
          </w:drawing>
        </w:r>
      </w:del>
    </w:p>
    <w:p w14:paraId="2CE6A614" w14:textId="3AD464CA" w:rsidR="001B0BCD" w:rsidRPr="000418A2" w:rsidRDefault="001B0BCD">
      <w:pPr>
        <w:spacing w:line="360" w:lineRule="auto"/>
        <w:rPr>
          <w:del w:id="4825" w:author="Mason,David Steven" w:date="2023-01-26T20:01:00Z"/>
          <w:color w:val="000000" w:themeColor="text1"/>
          <w:lang w:val="en-GB"/>
        </w:rPr>
        <w:pPrChange w:id="4826" w:author="Mason,David Steven" w:date="2023-02-17T14:13:00Z">
          <w:pPr/>
        </w:pPrChange>
      </w:pPr>
      <w:del w:id="4827" w:author="Mason,David Steven" w:date="2023-01-26T20:01:00Z">
        <w:r w:rsidRPr="000418A2" w:rsidDel="546DC33B">
          <w:rPr>
            <w:b/>
            <w:bCs/>
            <w:color w:val="000000" w:themeColor="text1"/>
            <w:lang w:val="en-GB"/>
          </w:rPr>
          <w:delText xml:space="preserve">Supplementary Figure </w:delText>
        </w:r>
        <w:r w:rsidRPr="000418A2" w:rsidDel="060A5EF0">
          <w:rPr>
            <w:b/>
            <w:bCs/>
            <w:color w:val="000000" w:themeColor="text1"/>
            <w:lang w:val="en-GB"/>
          </w:rPr>
          <w:delText>5</w:delText>
        </w:r>
        <w:r w:rsidRPr="000418A2" w:rsidDel="546DC33B">
          <w:rPr>
            <w:b/>
            <w:bCs/>
            <w:color w:val="000000" w:themeColor="text1"/>
            <w:lang w:val="en-GB"/>
          </w:rPr>
          <w:delText>. Validation for seed detection model for experiment 2.</w:delText>
        </w:r>
        <w:r w:rsidRPr="000418A2" w:rsidDel="63AF2461">
          <w:rPr>
            <w:color w:val="000000" w:themeColor="text1"/>
            <w:lang w:val="en-GB"/>
          </w:rPr>
          <w:delText xml:space="preserve"> What do the colors represent?</w:delText>
        </w:r>
      </w:del>
    </w:p>
    <w:p w14:paraId="21718987" w14:textId="77777777" w:rsidR="001B0BCD" w:rsidRPr="000418A2" w:rsidRDefault="001B0BCD">
      <w:pPr>
        <w:spacing w:line="360" w:lineRule="auto"/>
        <w:rPr>
          <w:del w:id="4828" w:author="Mason,David Steven" w:date="2023-01-26T20:01:00Z"/>
          <w:b/>
          <w:bCs/>
          <w:color w:val="000000" w:themeColor="text1"/>
          <w:lang w:val="en-GB"/>
        </w:rPr>
        <w:pPrChange w:id="4829" w:author="Mason,David Steven" w:date="2023-02-17T14:13:00Z">
          <w:pPr/>
        </w:pPrChange>
      </w:pPr>
    </w:p>
    <w:p w14:paraId="141395AF" w14:textId="7084CFE3" w:rsidR="001B0BCD" w:rsidRPr="000418A2" w:rsidDel="00A86C0A" w:rsidRDefault="001B0BCD">
      <w:pPr>
        <w:spacing w:line="360" w:lineRule="auto"/>
        <w:rPr>
          <w:del w:id="4830" w:author="Mason,David Steven" w:date="2023-02-14T17:13:00Z"/>
          <w:rFonts w:cstheme="minorHAnsi"/>
          <w:b/>
          <w:bCs/>
          <w:color w:val="000000" w:themeColor="text1"/>
          <w:lang w:val="en-GB"/>
        </w:rPr>
        <w:pPrChange w:id="4831" w:author="Mason,David Steven" w:date="2023-02-17T14:13:00Z">
          <w:pPr/>
        </w:pPrChange>
      </w:pPr>
      <w:del w:id="4832" w:author="Mason,David Steven" w:date="2023-02-14T17:13:00Z">
        <w:r w:rsidRPr="000418A2" w:rsidDel="00A86C0A">
          <w:rPr>
            <w:rFonts w:cstheme="minorHAnsi"/>
            <w:b/>
            <w:bCs/>
            <w:color w:val="000000" w:themeColor="text1"/>
            <w:lang w:val="en-GB"/>
          </w:rPr>
          <w:br w:type="page"/>
        </w:r>
      </w:del>
    </w:p>
    <w:p w14:paraId="57E145F8" w14:textId="6F686854" w:rsidR="00581E34" w:rsidRPr="000418A2" w:rsidDel="00A86C0A" w:rsidRDefault="00581E34">
      <w:pPr>
        <w:spacing w:line="360" w:lineRule="auto"/>
        <w:rPr>
          <w:del w:id="4833" w:author="Mason,David Steven" w:date="2023-02-14T17:13:00Z"/>
          <w:b/>
          <w:bCs/>
          <w:color w:val="000000" w:themeColor="text1"/>
          <w:lang w:val="en-GB"/>
        </w:rPr>
        <w:pPrChange w:id="4834" w:author="Mason,David Steven" w:date="2023-02-17T14:13:00Z">
          <w:pPr/>
        </w:pPrChange>
      </w:pPr>
      <w:del w:id="4835" w:author="Mason,David Steven" w:date="2023-02-14T17:13:00Z">
        <w:r w:rsidRPr="000418A2" w:rsidDel="00A86C0A">
          <w:rPr>
            <w:rFonts w:cstheme="minorHAnsi"/>
            <w:b/>
            <w:bCs/>
            <w:noProof/>
            <w:color w:val="000000" w:themeColor="text1"/>
            <w:lang w:val="en-GB"/>
          </w:rPr>
          <w:drawing>
            <wp:inline distT="0" distB="0" distL="0" distR="0" wp14:anchorId="36D9C140" wp14:editId="13774FF6">
              <wp:extent cx="5943600" cy="7478264"/>
              <wp:effectExtent l="0" t="0" r="0" b="254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rotWithShape="1">
                      <a:blip r:embed="rId21">
                        <a:extLst>
                          <a:ext uri="{28A0092B-C50C-407E-A947-70E740481C1C}">
                            <a14:useLocalDpi xmlns:a14="http://schemas.microsoft.com/office/drawing/2010/main" val="0"/>
                          </a:ext>
                        </a:extLst>
                      </a:blip>
                      <a:srcRect l="10502" t="6512" r="8168" b="8211"/>
                      <a:stretch/>
                    </pic:blipFill>
                    <pic:spPr bwMode="auto">
                      <a:xfrm>
                        <a:off x="0" y="0"/>
                        <a:ext cx="5943600" cy="7478264"/>
                      </a:xfrm>
                      <a:prstGeom prst="rect">
                        <a:avLst/>
                      </a:prstGeom>
                      <a:ln>
                        <a:noFill/>
                      </a:ln>
                      <a:extLst>
                        <a:ext uri="{53640926-AAD7-44D8-BBD7-CCE9431645EC}">
                          <a14:shadowObscured xmlns:a14="http://schemas.microsoft.com/office/drawing/2010/main"/>
                        </a:ext>
                      </a:extLst>
                    </pic:spPr>
                  </pic:pic>
                </a:graphicData>
              </a:graphic>
            </wp:inline>
          </w:drawing>
        </w:r>
      </w:del>
    </w:p>
    <w:p w14:paraId="4586868F" w14:textId="777D03D7" w:rsidR="00581E34" w:rsidRPr="000418A2" w:rsidRDefault="00581E34">
      <w:pPr>
        <w:spacing w:line="360" w:lineRule="auto"/>
        <w:rPr>
          <w:del w:id="4836" w:author="Mason,David Steven" w:date="2023-01-26T20:01:00Z"/>
          <w:color w:val="000000" w:themeColor="text1"/>
          <w:lang w:val="en-GB"/>
        </w:rPr>
        <w:pPrChange w:id="4837" w:author="Mason,David Steven" w:date="2023-02-17T14:13:00Z">
          <w:pPr/>
        </w:pPrChange>
      </w:pPr>
      <w:del w:id="4838" w:author="Mason,David Steven" w:date="2023-01-26T20:01:00Z">
        <w:r w:rsidRPr="000418A2" w:rsidDel="060A5EF0">
          <w:rPr>
            <w:b/>
            <w:bCs/>
            <w:color w:val="000000" w:themeColor="text1"/>
            <w:lang w:val="en-GB"/>
          </w:rPr>
          <w:delText>Supplementary Figure 6. Seed richness changes across time.</w:delText>
        </w:r>
        <w:r w:rsidRPr="000418A2" w:rsidDel="06CBE8AF">
          <w:rPr>
            <w:b/>
            <w:bCs/>
            <w:color w:val="000000" w:themeColor="text1"/>
            <w:lang w:val="en-GB"/>
          </w:rPr>
          <w:delText xml:space="preserve"> </w:delText>
        </w:r>
        <w:r w:rsidRPr="000418A2" w:rsidDel="06CBE8AF">
          <w:rPr>
            <w:color w:val="000000" w:themeColor="text1"/>
            <w:lang w:val="en-GB"/>
          </w:rPr>
          <w:delText xml:space="preserve">Explain the figure. </w:delText>
        </w:r>
      </w:del>
    </w:p>
    <w:p w14:paraId="53322371" w14:textId="77777777" w:rsidR="00581E34" w:rsidRPr="000418A2" w:rsidDel="00A86C0A" w:rsidRDefault="00581E34">
      <w:pPr>
        <w:spacing w:line="360" w:lineRule="auto"/>
        <w:rPr>
          <w:del w:id="4839" w:author="Mason,David Steven" w:date="2023-02-14T17:13:00Z"/>
          <w:rFonts w:cstheme="minorHAnsi"/>
          <w:b/>
          <w:bCs/>
          <w:color w:val="000000" w:themeColor="text1"/>
          <w:lang w:val="en-GB"/>
        </w:rPr>
        <w:pPrChange w:id="4840" w:author="Mason,David Steven" w:date="2023-02-17T14:13:00Z">
          <w:pPr/>
        </w:pPrChange>
      </w:pPr>
    </w:p>
    <w:p w14:paraId="3F0AE036" w14:textId="68A43F47" w:rsidR="006378AE" w:rsidRPr="000418A2" w:rsidRDefault="26982DE5">
      <w:pPr>
        <w:spacing w:line="360" w:lineRule="auto"/>
        <w:rPr>
          <w:del w:id="4841" w:author="Mason,David Steven" w:date="2023-01-26T20:00:00Z"/>
          <w:b/>
          <w:bCs/>
          <w:color w:val="000000" w:themeColor="text1"/>
          <w:lang w:val="en-GB"/>
        </w:rPr>
        <w:pPrChange w:id="4842" w:author="Mason,David Steven" w:date="2023-02-17T14:13:00Z">
          <w:pPr/>
        </w:pPrChange>
      </w:pPr>
      <w:del w:id="4843" w:author="Mason,David Steven" w:date="2023-01-26T20:00:00Z">
        <w:r w:rsidRPr="000418A2">
          <w:rPr>
            <w:noProof/>
            <w:color w:val="000000" w:themeColor="text1"/>
          </w:rPr>
          <w:drawing>
            <wp:inline distT="0" distB="0" distL="0" distR="0" wp14:anchorId="001C67E7" wp14:editId="45ECBDF5">
              <wp:extent cx="5943600" cy="59436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2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478411CE" w14:textId="77777777" w:rsidR="006378AE" w:rsidRPr="000418A2" w:rsidRDefault="006378AE">
      <w:pPr>
        <w:spacing w:line="360" w:lineRule="auto"/>
        <w:rPr>
          <w:del w:id="4844" w:author="Mason,David Steven" w:date="2023-01-26T20:00:00Z"/>
          <w:b/>
          <w:bCs/>
          <w:color w:val="000000" w:themeColor="text1"/>
          <w:lang w:val="en-GB"/>
        </w:rPr>
        <w:pPrChange w:id="4845" w:author="Mason,David Steven" w:date="2023-02-17T14:13:00Z">
          <w:pPr/>
        </w:pPrChange>
      </w:pPr>
    </w:p>
    <w:p w14:paraId="13A857BE" w14:textId="6FFE8CF1" w:rsidR="006378AE" w:rsidRPr="000418A2" w:rsidRDefault="006378AE">
      <w:pPr>
        <w:spacing w:line="360" w:lineRule="auto"/>
        <w:rPr>
          <w:del w:id="4846" w:author="Mason,David Steven" w:date="2023-01-26T20:00:00Z"/>
          <w:b/>
          <w:bCs/>
          <w:color w:val="000000" w:themeColor="text1"/>
          <w:lang w:val="en-GB"/>
        </w:rPr>
        <w:pPrChange w:id="4847" w:author="Mason,David Steven" w:date="2023-02-17T14:13:00Z">
          <w:pPr/>
        </w:pPrChange>
      </w:pPr>
      <w:del w:id="4848" w:author="Mason,David Steven" w:date="2023-01-26T20:00:00Z">
        <w:r w:rsidRPr="000418A2" w:rsidDel="26982DE5">
          <w:rPr>
            <w:b/>
            <w:bCs/>
            <w:color w:val="000000" w:themeColor="text1"/>
            <w:lang w:val="en-GB"/>
          </w:rPr>
          <w:delText xml:space="preserve">Supplementary Figure </w:delText>
        </w:r>
        <w:r w:rsidRPr="000418A2" w:rsidDel="060A5EF0">
          <w:rPr>
            <w:b/>
            <w:bCs/>
            <w:color w:val="000000" w:themeColor="text1"/>
            <w:lang w:val="en-GB"/>
          </w:rPr>
          <w:delText>7</w:delText>
        </w:r>
        <w:r w:rsidRPr="000418A2" w:rsidDel="26982DE5">
          <w:rPr>
            <w:b/>
            <w:bCs/>
            <w:color w:val="000000" w:themeColor="text1"/>
            <w:lang w:val="en-GB"/>
          </w:rPr>
          <w:delText>. Validation for seed richness model from experiment 2.</w:delText>
        </w:r>
      </w:del>
    </w:p>
    <w:p w14:paraId="63FC77C3" w14:textId="2F4015CE" w:rsidR="00262E0C" w:rsidRPr="000418A2" w:rsidRDefault="00262E0C">
      <w:pPr>
        <w:spacing w:line="360" w:lineRule="auto"/>
        <w:rPr>
          <w:rFonts w:cstheme="minorHAnsi"/>
          <w:b/>
          <w:bCs/>
          <w:color w:val="000000" w:themeColor="text1"/>
          <w:lang w:val="en-GB"/>
        </w:rPr>
        <w:pPrChange w:id="4849" w:author="Mason,David Steven" w:date="2023-02-17T14:13:00Z">
          <w:pPr/>
        </w:pPrChange>
      </w:pPr>
    </w:p>
    <w:sectPr w:rsidR="00262E0C" w:rsidRPr="000418A2" w:rsidSect="00936F7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DF875" w14:textId="77777777" w:rsidR="004157F0" w:rsidRDefault="004157F0" w:rsidP="00A636F2">
      <w:r>
        <w:separator/>
      </w:r>
    </w:p>
  </w:endnote>
  <w:endnote w:type="continuationSeparator" w:id="0">
    <w:p w14:paraId="0F8CF64E" w14:textId="77777777" w:rsidR="004157F0" w:rsidRDefault="004157F0" w:rsidP="00A636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426" w:author="Mason,David Steven" w:date="2023-02-14T10:31:00Z"/>
  <w:sdt>
    <w:sdtPr>
      <w:rPr>
        <w:rStyle w:val="PageNumber"/>
      </w:rPr>
      <w:id w:val="-91636197"/>
      <w:docPartObj>
        <w:docPartGallery w:val="Page Numbers (Bottom of Page)"/>
        <w:docPartUnique/>
      </w:docPartObj>
    </w:sdtPr>
    <w:sdtContent>
      <w:customXmlInsRangeEnd w:id="4426"/>
      <w:p w14:paraId="495047F7" w14:textId="2E5E9349" w:rsidR="00DC3096" w:rsidRDefault="00DC3096">
        <w:pPr>
          <w:pStyle w:val="Footer"/>
          <w:framePr w:wrap="none" w:vAnchor="text" w:hAnchor="margin" w:xAlign="right" w:y="1"/>
          <w:rPr>
            <w:ins w:id="4427" w:author="Mason,David Steven" w:date="2023-02-14T10:31:00Z"/>
            <w:rStyle w:val="PageNumber"/>
          </w:rPr>
          <w:pPrChange w:id="4428" w:author="Mason,David Steven" w:date="2023-02-14T10:31:00Z">
            <w:pPr>
              <w:pStyle w:val="Footer"/>
            </w:pPr>
          </w:pPrChange>
        </w:pPr>
        <w:ins w:id="4429" w:author="Mason,David Steven" w:date="2023-02-14T10:31:00Z">
          <w:r>
            <w:rPr>
              <w:rStyle w:val="PageNumber"/>
            </w:rPr>
            <w:fldChar w:fldCharType="begin"/>
          </w:r>
          <w:r>
            <w:rPr>
              <w:rStyle w:val="PageNumber"/>
            </w:rPr>
            <w:instrText xml:space="preserve"> PAGE </w:instrText>
          </w:r>
          <w:r>
            <w:rPr>
              <w:rStyle w:val="PageNumber"/>
            </w:rPr>
            <w:fldChar w:fldCharType="end"/>
          </w:r>
        </w:ins>
      </w:p>
      <w:customXmlInsRangeStart w:id="4430" w:author="Mason,David Steven" w:date="2023-02-14T10:31:00Z"/>
    </w:sdtContent>
  </w:sdt>
  <w:customXmlInsRangeEnd w:id="4430"/>
  <w:p w14:paraId="0674C904" w14:textId="77777777" w:rsidR="00DC3096" w:rsidRDefault="00DC3096">
    <w:pPr>
      <w:pStyle w:val="Footer"/>
      <w:ind w:right="360"/>
      <w:pPrChange w:id="4431" w:author="Mason,David Steven" w:date="2023-02-14T10:31: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432" w:author="Mason,David Steven" w:date="2023-02-14T10:31:00Z"/>
  <w:sdt>
    <w:sdtPr>
      <w:rPr>
        <w:rStyle w:val="PageNumber"/>
      </w:rPr>
      <w:id w:val="1301354288"/>
      <w:docPartObj>
        <w:docPartGallery w:val="Page Numbers (Bottom of Page)"/>
        <w:docPartUnique/>
      </w:docPartObj>
    </w:sdtPr>
    <w:sdtContent>
      <w:customXmlInsRangeEnd w:id="4432"/>
      <w:p w14:paraId="193754F1" w14:textId="08BDE37B" w:rsidR="00DC3096" w:rsidRDefault="00DC3096">
        <w:pPr>
          <w:pStyle w:val="Footer"/>
          <w:framePr w:wrap="none" w:vAnchor="text" w:hAnchor="margin" w:xAlign="right" w:y="1"/>
          <w:rPr>
            <w:ins w:id="4433" w:author="Mason,David Steven" w:date="2023-02-14T10:31:00Z"/>
            <w:rStyle w:val="PageNumber"/>
          </w:rPr>
          <w:pPrChange w:id="4434" w:author="Mason,David Steven" w:date="2023-02-14T10:31:00Z">
            <w:pPr>
              <w:pStyle w:val="Footer"/>
            </w:pPr>
          </w:pPrChange>
        </w:pPr>
        <w:ins w:id="4435" w:author="Mason,David Steven" w:date="2023-02-14T10:31: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4436" w:author="Mason,David Steven" w:date="2023-02-14T10:31:00Z">
          <w:r>
            <w:rPr>
              <w:rStyle w:val="PageNumber"/>
            </w:rPr>
            <w:fldChar w:fldCharType="end"/>
          </w:r>
        </w:ins>
      </w:p>
      <w:customXmlInsRangeStart w:id="4437" w:author="Mason,David Steven" w:date="2023-02-14T10:31:00Z"/>
    </w:sdtContent>
  </w:sdt>
  <w:customXmlInsRangeEnd w:id="4437"/>
  <w:p w14:paraId="5E2053AF" w14:textId="77777777" w:rsidR="00DC3096" w:rsidRDefault="00DC3096">
    <w:pPr>
      <w:pStyle w:val="Footer"/>
      <w:ind w:right="360"/>
      <w:pPrChange w:id="4438" w:author="Mason,David Steven" w:date="2023-02-14T10:31: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BD678" w14:textId="77777777" w:rsidR="004157F0" w:rsidRDefault="004157F0" w:rsidP="00A636F2">
      <w:r>
        <w:separator/>
      </w:r>
    </w:p>
  </w:footnote>
  <w:footnote w:type="continuationSeparator" w:id="0">
    <w:p w14:paraId="5F51C43C" w14:textId="77777777" w:rsidR="004157F0" w:rsidRDefault="004157F0" w:rsidP="00A636F2">
      <w:r>
        <w:continuationSeparator/>
      </w:r>
    </w:p>
  </w:footnote>
</w:footnotes>
</file>

<file path=word/intelligence2.xml><?xml version="1.0" encoding="utf-8"?>
<int2:intelligence xmlns:int2="http://schemas.microsoft.com/office/intelligence/2020/intelligence" xmlns:oel="http://schemas.microsoft.com/office/2019/extlst">
  <int2:observations>
    <int2:textHash int2:hashCode="KlW0an8xfoPQm8" int2:id="Sv9jPyxd">
      <int2:state int2:value="Rejected" int2:type="LegacyProofing"/>
    </int2:textHash>
    <int2:textHash int2:hashCode="MAh+CXI+U0KgCc" int2:id="L3Q1n8E8">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A858F7"/>
    <w:multiLevelType w:val="hybridMultilevel"/>
    <w:tmpl w:val="B460562E"/>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7BE26360"/>
    <w:multiLevelType w:val="hybridMultilevel"/>
    <w:tmpl w:val="4F8C31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C8C666E"/>
    <w:multiLevelType w:val="hybridMultilevel"/>
    <w:tmpl w:val="99A012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3861581">
    <w:abstractNumId w:val="2"/>
  </w:num>
  <w:num w:numId="2" w16cid:durableId="1501039645">
    <w:abstractNumId w:val="0"/>
  </w:num>
  <w:num w:numId="3" w16cid:durableId="10079505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son,David Steven">
    <w15:presenceInfo w15:providerId="AD" w15:userId="S::masond@ufl.edu::5313efeb-8eb3-4815-9d03-2659f2c31b5b"/>
  </w15:person>
  <w15:person w15:author="James Holdgrafer">
    <w15:presenceInfo w15:providerId="Windows Live" w15:userId="766c4a605ed95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7C5"/>
    <w:rsid w:val="000045C7"/>
    <w:rsid w:val="0000501B"/>
    <w:rsid w:val="000105A8"/>
    <w:rsid w:val="0001111B"/>
    <w:rsid w:val="00016625"/>
    <w:rsid w:val="00030303"/>
    <w:rsid w:val="000416AA"/>
    <w:rsid w:val="000418A2"/>
    <w:rsid w:val="000446D8"/>
    <w:rsid w:val="00051614"/>
    <w:rsid w:val="00052F5C"/>
    <w:rsid w:val="0006199B"/>
    <w:rsid w:val="00067BC0"/>
    <w:rsid w:val="00072087"/>
    <w:rsid w:val="0007439C"/>
    <w:rsid w:val="000863DA"/>
    <w:rsid w:val="00090CCE"/>
    <w:rsid w:val="0009164D"/>
    <w:rsid w:val="000B49D0"/>
    <w:rsid w:val="000B72D4"/>
    <w:rsid w:val="000CE1C0"/>
    <w:rsid w:val="000D0CD6"/>
    <w:rsid w:val="000D2AF2"/>
    <w:rsid w:val="000D2DC7"/>
    <w:rsid w:val="000D53AA"/>
    <w:rsid w:val="000E3C91"/>
    <w:rsid w:val="000E4DE2"/>
    <w:rsid w:val="000E5129"/>
    <w:rsid w:val="000F434E"/>
    <w:rsid w:val="0010573C"/>
    <w:rsid w:val="001061FB"/>
    <w:rsid w:val="00122C19"/>
    <w:rsid w:val="00122E01"/>
    <w:rsid w:val="0012762F"/>
    <w:rsid w:val="00132D3F"/>
    <w:rsid w:val="001332A7"/>
    <w:rsid w:val="001344D0"/>
    <w:rsid w:val="00137E26"/>
    <w:rsid w:val="001425CD"/>
    <w:rsid w:val="00147081"/>
    <w:rsid w:val="00151F75"/>
    <w:rsid w:val="00156630"/>
    <w:rsid w:val="00161092"/>
    <w:rsid w:val="001623E3"/>
    <w:rsid w:val="00165FCD"/>
    <w:rsid w:val="00170637"/>
    <w:rsid w:val="0017296D"/>
    <w:rsid w:val="00172B33"/>
    <w:rsid w:val="00173AB5"/>
    <w:rsid w:val="001841CE"/>
    <w:rsid w:val="001864B4"/>
    <w:rsid w:val="001876E6"/>
    <w:rsid w:val="00194654"/>
    <w:rsid w:val="00197896"/>
    <w:rsid w:val="001A1E6C"/>
    <w:rsid w:val="001A74A5"/>
    <w:rsid w:val="001B001C"/>
    <w:rsid w:val="001B0866"/>
    <w:rsid w:val="001B0BCD"/>
    <w:rsid w:val="001B24E2"/>
    <w:rsid w:val="001B5967"/>
    <w:rsid w:val="001B5E76"/>
    <w:rsid w:val="001B6373"/>
    <w:rsid w:val="001B7019"/>
    <w:rsid w:val="001C3AC1"/>
    <w:rsid w:val="001C551C"/>
    <w:rsid w:val="001C6D33"/>
    <w:rsid w:val="001D2D4F"/>
    <w:rsid w:val="001E17DB"/>
    <w:rsid w:val="001E76E6"/>
    <w:rsid w:val="001E7B09"/>
    <w:rsid w:val="001F132C"/>
    <w:rsid w:val="00201F4A"/>
    <w:rsid w:val="00212B3C"/>
    <w:rsid w:val="002135F1"/>
    <w:rsid w:val="00220D92"/>
    <w:rsid w:val="00224200"/>
    <w:rsid w:val="002319A3"/>
    <w:rsid w:val="002330EF"/>
    <w:rsid w:val="00236761"/>
    <w:rsid w:val="00236ECB"/>
    <w:rsid w:val="00243694"/>
    <w:rsid w:val="0024518E"/>
    <w:rsid w:val="00246C9D"/>
    <w:rsid w:val="00252DA3"/>
    <w:rsid w:val="00253854"/>
    <w:rsid w:val="00254BCB"/>
    <w:rsid w:val="002623D5"/>
    <w:rsid w:val="00262710"/>
    <w:rsid w:val="00262E0C"/>
    <w:rsid w:val="002656B6"/>
    <w:rsid w:val="00265CD2"/>
    <w:rsid w:val="00273D90"/>
    <w:rsid w:val="00276BBD"/>
    <w:rsid w:val="002811B7"/>
    <w:rsid w:val="0028365E"/>
    <w:rsid w:val="0028548A"/>
    <w:rsid w:val="00286F8F"/>
    <w:rsid w:val="00295E97"/>
    <w:rsid w:val="002A12C7"/>
    <w:rsid w:val="002A2609"/>
    <w:rsid w:val="002B029E"/>
    <w:rsid w:val="002B1688"/>
    <w:rsid w:val="002B2C42"/>
    <w:rsid w:val="002C1C43"/>
    <w:rsid w:val="002C59A5"/>
    <w:rsid w:val="002D1556"/>
    <w:rsid w:val="002E24DB"/>
    <w:rsid w:val="002E544B"/>
    <w:rsid w:val="002E5B05"/>
    <w:rsid w:val="002E755F"/>
    <w:rsid w:val="002F05FA"/>
    <w:rsid w:val="002F3B1F"/>
    <w:rsid w:val="002F7757"/>
    <w:rsid w:val="003041E4"/>
    <w:rsid w:val="00307141"/>
    <w:rsid w:val="003102C3"/>
    <w:rsid w:val="003107E4"/>
    <w:rsid w:val="003113F4"/>
    <w:rsid w:val="003116B8"/>
    <w:rsid w:val="0032123C"/>
    <w:rsid w:val="0033045C"/>
    <w:rsid w:val="00330463"/>
    <w:rsid w:val="00330EDB"/>
    <w:rsid w:val="003418AC"/>
    <w:rsid w:val="00343594"/>
    <w:rsid w:val="003439D3"/>
    <w:rsid w:val="0034500F"/>
    <w:rsid w:val="00351D37"/>
    <w:rsid w:val="00353295"/>
    <w:rsid w:val="00360517"/>
    <w:rsid w:val="003605A2"/>
    <w:rsid w:val="00364DCD"/>
    <w:rsid w:val="003656F3"/>
    <w:rsid w:val="00371A2B"/>
    <w:rsid w:val="00376106"/>
    <w:rsid w:val="0037771A"/>
    <w:rsid w:val="00382745"/>
    <w:rsid w:val="00382A74"/>
    <w:rsid w:val="003834ED"/>
    <w:rsid w:val="00385492"/>
    <w:rsid w:val="00385EBE"/>
    <w:rsid w:val="00395C6E"/>
    <w:rsid w:val="00397109"/>
    <w:rsid w:val="00397DA1"/>
    <w:rsid w:val="00397EF4"/>
    <w:rsid w:val="003A346E"/>
    <w:rsid w:val="003B313E"/>
    <w:rsid w:val="003B5A42"/>
    <w:rsid w:val="003C36DD"/>
    <w:rsid w:val="003C48AF"/>
    <w:rsid w:val="003C68D6"/>
    <w:rsid w:val="003C7E94"/>
    <w:rsid w:val="003D15D0"/>
    <w:rsid w:val="003D17F2"/>
    <w:rsid w:val="003D3C2B"/>
    <w:rsid w:val="003D58C6"/>
    <w:rsid w:val="003D6FA4"/>
    <w:rsid w:val="003E0841"/>
    <w:rsid w:val="003E0AC6"/>
    <w:rsid w:val="003E23A7"/>
    <w:rsid w:val="003F190F"/>
    <w:rsid w:val="003F6F9B"/>
    <w:rsid w:val="00411755"/>
    <w:rsid w:val="00414A79"/>
    <w:rsid w:val="004157F0"/>
    <w:rsid w:val="0041750A"/>
    <w:rsid w:val="004246AC"/>
    <w:rsid w:val="004248A0"/>
    <w:rsid w:val="00424B75"/>
    <w:rsid w:val="00426B7A"/>
    <w:rsid w:val="00430925"/>
    <w:rsid w:val="0043131F"/>
    <w:rsid w:val="004411BB"/>
    <w:rsid w:val="004472E2"/>
    <w:rsid w:val="004517EA"/>
    <w:rsid w:val="004535D4"/>
    <w:rsid w:val="00474064"/>
    <w:rsid w:val="00474544"/>
    <w:rsid w:val="00477345"/>
    <w:rsid w:val="00485A21"/>
    <w:rsid w:val="0049068F"/>
    <w:rsid w:val="00496C54"/>
    <w:rsid w:val="00497828"/>
    <w:rsid w:val="004A0CA3"/>
    <w:rsid w:val="004A161C"/>
    <w:rsid w:val="004A3940"/>
    <w:rsid w:val="004A4C3D"/>
    <w:rsid w:val="004A5FF6"/>
    <w:rsid w:val="004B274C"/>
    <w:rsid w:val="004B6BA1"/>
    <w:rsid w:val="004C29B5"/>
    <w:rsid w:val="004C567B"/>
    <w:rsid w:val="004D6E62"/>
    <w:rsid w:val="004E112B"/>
    <w:rsid w:val="004E14C8"/>
    <w:rsid w:val="004E1B6A"/>
    <w:rsid w:val="004E6272"/>
    <w:rsid w:val="004F0185"/>
    <w:rsid w:val="004F16BB"/>
    <w:rsid w:val="004F6BFC"/>
    <w:rsid w:val="00500364"/>
    <w:rsid w:val="00500AC0"/>
    <w:rsid w:val="005018CA"/>
    <w:rsid w:val="00504152"/>
    <w:rsid w:val="005065C2"/>
    <w:rsid w:val="0050742A"/>
    <w:rsid w:val="00512EF1"/>
    <w:rsid w:val="00514D2E"/>
    <w:rsid w:val="00516657"/>
    <w:rsid w:val="0051692A"/>
    <w:rsid w:val="005171AF"/>
    <w:rsid w:val="005201FD"/>
    <w:rsid w:val="00521315"/>
    <w:rsid w:val="00525A40"/>
    <w:rsid w:val="00540164"/>
    <w:rsid w:val="00540493"/>
    <w:rsid w:val="00541F20"/>
    <w:rsid w:val="00545150"/>
    <w:rsid w:val="005548F4"/>
    <w:rsid w:val="00555494"/>
    <w:rsid w:val="005616FA"/>
    <w:rsid w:val="0056173B"/>
    <w:rsid w:val="00561EC8"/>
    <w:rsid w:val="005637F9"/>
    <w:rsid w:val="005663C8"/>
    <w:rsid w:val="005679F5"/>
    <w:rsid w:val="00574B95"/>
    <w:rsid w:val="00581E34"/>
    <w:rsid w:val="00584ADE"/>
    <w:rsid w:val="00590B3F"/>
    <w:rsid w:val="005A0E4D"/>
    <w:rsid w:val="005A20E6"/>
    <w:rsid w:val="005A2DFC"/>
    <w:rsid w:val="005A2FED"/>
    <w:rsid w:val="005A5A11"/>
    <w:rsid w:val="005B4977"/>
    <w:rsid w:val="005B5983"/>
    <w:rsid w:val="005B6171"/>
    <w:rsid w:val="005C5F8D"/>
    <w:rsid w:val="005D1203"/>
    <w:rsid w:val="005D1C13"/>
    <w:rsid w:val="005D33A7"/>
    <w:rsid w:val="005D5F0E"/>
    <w:rsid w:val="005E372C"/>
    <w:rsid w:val="005E5FB4"/>
    <w:rsid w:val="005E66BE"/>
    <w:rsid w:val="005E688B"/>
    <w:rsid w:val="005F176B"/>
    <w:rsid w:val="005F2D2A"/>
    <w:rsid w:val="005F766A"/>
    <w:rsid w:val="00601F73"/>
    <w:rsid w:val="006145CE"/>
    <w:rsid w:val="0061624B"/>
    <w:rsid w:val="00621C38"/>
    <w:rsid w:val="00621D94"/>
    <w:rsid w:val="00624B40"/>
    <w:rsid w:val="00632625"/>
    <w:rsid w:val="00635D15"/>
    <w:rsid w:val="00636D35"/>
    <w:rsid w:val="006378AE"/>
    <w:rsid w:val="00644ED5"/>
    <w:rsid w:val="00645028"/>
    <w:rsid w:val="0064780A"/>
    <w:rsid w:val="00647AE2"/>
    <w:rsid w:val="00657989"/>
    <w:rsid w:val="00674A75"/>
    <w:rsid w:val="00676039"/>
    <w:rsid w:val="00681968"/>
    <w:rsid w:val="006867B1"/>
    <w:rsid w:val="00692BD6"/>
    <w:rsid w:val="00693926"/>
    <w:rsid w:val="00695001"/>
    <w:rsid w:val="00695D3D"/>
    <w:rsid w:val="006A6103"/>
    <w:rsid w:val="006A7106"/>
    <w:rsid w:val="006B00E3"/>
    <w:rsid w:val="006C4087"/>
    <w:rsid w:val="006D3119"/>
    <w:rsid w:val="006D5D8A"/>
    <w:rsid w:val="006E19F1"/>
    <w:rsid w:val="006E6C7A"/>
    <w:rsid w:val="006E6CC5"/>
    <w:rsid w:val="006E7671"/>
    <w:rsid w:val="006F420C"/>
    <w:rsid w:val="007130D6"/>
    <w:rsid w:val="0071404B"/>
    <w:rsid w:val="00717390"/>
    <w:rsid w:val="007234DF"/>
    <w:rsid w:val="00725AFE"/>
    <w:rsid w:val="007265C8"/>
    <w:rsid w:val="007309C0"/>
    <w:rsid w:val="0073215C"/>
    <w:rsid w:val="00733107"/>
    <w:rsid w:val="00735AB9"/>
    <w:rsid w:val="00743443"/>
    <w:rsid w:val="00747B8B"/>
    <w:rsid w:val="007533B2"/>
    <w:rsid w:val="00764EA2"/>
    <w:rsid w:val="00765901"/>
    <w:rsid w:val="0077118D"/>
    <w:rsid w:val="00775DB4"/>
    <w:rsid w:val="007808CD"/>
    <w:rsid w:val="0078468A"/>
    <w:rsid w:val="00787DB2"/>
    <w:rsid w:val="007A4871"/>
    <w:rsid w:val="007B1D2E"/>
    <w:rsid w:val="007B6EEC"/>
    <w:rsid w:val="007B7A2F"/>
    <w:rsid w:val="007C291B"/>
    <w:rsid w:val="007D22C4"/>
    <w:rsid w:val="007D7F2E"/>
    <w:rsid w:val="007E00F1"/>
    <w:rsid w:val="007E06F8"/>
    <w:rsid w:val="007E37F3"/>
    <w:rsid w:val="007E40A0"/>
    <w:rsid w:val="007E5816"/>
    <w:rsid w:val="007F5029"/>
    <w:rsid w:val="007F5C42"/>
    <w:rsid w:val="007F6343"/>
    <w:rsid w:val="00806520"/>
    <w:rsid w:val="00807CAA"/>
    <w:rsid w:val="00810F6B"/>
    <w:rsid w:val="00823288"/>
    <w:rsid w:val="0082733B"/>
    <w:rsid w:val="00843C45"/>
    <w:rsid w:val="00844360"/>
    <w:rsid w:val="008447C5"/>
    <w:rsid w:val="00844B45"/>
    <w:rsid w:val="008456F1"/>
    <w:rsid w:val="00846E9A"/>
    <w:rsid w:val="00850348"/>
    <w:rsid w:val="0085222C"/>
    <w:rsid w:val="00853429"/>
    <w:rsid w:val="008639B9"/>
    <w:rsid w:val="00877AAE"/>
    <w:rsid w:val="0088387E"/>
    <w:rsid w:val="008855CC"/>
    <w:rsid w:val="008860B1"/>
    <w:rsid w:val="008927B9"/>
    <w:rsid w:val="0089651A"/>
    <w:rsid w:val="008A4DB2"/>
    <w:rsid w:val="008B3B3C"/>
    <w:rsid w:val="008B7C8B"/>
    <w:rsid w:val="008C28AA"/>
    <w:rsid w:val="008C325E"/>
    <w:rsid w:val="008D52F9"/>
    <w:rsid w:val="008E56FF"/>
    <w:rsid w:val="008E63AF"/>
    <w:rsid w:val="008E7FE2"/>
    <w:rsid w:val="008F5B0D"/>
    <w:rsid w:val="008F6952"/>
    <w:rsid w:val="00906C1E"/>
    <w:rsid w:val="009106BD"/>
    <w:rsid w:val="00914E1A"/>
    <w:rsid w:val="00917F92"/>
    <w:rsid w:val="00921F11"/>
    <w:rsid w:val="009328FB"/>
    <w:rsid w:val="00936F7F"/>
    <w:rsid w:val="009423A6"/>
    <w:rsid w:val="0094500B"/>
    <w:rsid w:val="009500A3"/>
    <w:rsid w:val="0095162D"/>
    <w:rsid w:val="009540AD"/>
    <w:rsid w:val="00961E39"/>
    <w:rsid w:val="00966391"/>
    <w:rsid w:val="00971213"/>
    <w:rsid w:val="00972712"/>
    <w:rsid w:val="00977BC6"/>
    <w:rsid w:val="009819D3"/>
    <w:rsid w:val="00984677"/>
    <w:rsid w:val="009855D2"/>
    <w:rsid w:val="009A04EF"/>
    <w:rsid w:val="009A1B20"/>
    <w:rsid w:val="009A5020"/>
    <w:rsid w:val="009B0BC1"/>
    <w:rsid w:val="009B326B"/>
    <w:rsid w:val="009B7CB0"/>
    <w:rsid w:val="009C5DF6"/>
    <w:rsid w:val="009D1AA5"/>
    <w:rsid w:val="009F4F96"/>
    <w:rsid w:val="00A04850"/>
    <w:rsid w:val="00A07773"/>
    <w:rsid w:val="00A07E68"/>
    <w:rsid w:val="00A1010B"/>
    <w:rsid w:val="00A1071A"/>
    <w:rsid w:val="00A15E0C"/>
    <w:rsid w:val="00A16AF3"/>
    <w:rsid w:val="00A20754"/>
    <w:rsid w:val="00A22617"/>
    <w:rsid w:val="00A22925"/>
    <w:rsid w:val="00A25E81"/>
    <w:rsid w:val="00A27B2E"/>
    <w:rsid w:val="00A27DBD"/>
    <w:rsid w:val="00A31F9A"/>
    <w:rsid w:val="00A37FF8"/>
    <w:rsid w:val="00A4015D"/>
    <w:rsid w:val="00A46D48"/>
    <w:rsid w:val="00A5123A"/>
    <w:rsid w:val="00A51B39"/>
    <w:rsid w:val="00A5256A"/>
    <w:rsid w:val="00A636F2"/>
    <w:rsid w:val="00A7181E"/>
    <w:rsid w:val="00A73886"/>
    <w:rsid w:val="00A7580A"/>
    <w:rsid w:val="00A83899"/>
    <w:rsid w:val="00A86C0A"/>
    <w:rsid w:val="00A8F897"/>
    <w:rsid w:val="00A91602"/>
    <w:rsid w:val="00A94F3A"/>
    <w:rsid w:val="00AA046D"/>
    <w:rsid w:val="00AB0372"/>
    <w:rsid w:val="00AB1BB9"/>
    <w:rsid w:val="00AB36DA"/>
    <w:rsid w:val="00AB442B"/>
    <w:rsid w:val="00AB6E6C"/>
    <w:rsid w:val="00AC47A7"/>
    <w:rsid w:val="00AC4D07"/>
    <w:rsid w:val="00AC6DAF"/>
    <w:rsid w:val="00AD20AF"/>
    <w:rsid w:val="00AD7E23"/>
    <w:rsid w:val="00AE2ECA"/>
    <w:rsid w:val="00AE3B3D"/>
    <w:rsid w:val="00AE7BDF"/>
    <w:rsid w:val="00AF031E"/>
    <w:rsid w:val="00AF4098"/>
    <w:rsid w:val="00AF6C47"/>
    <w:rsid w:val="00AF6CFA"/>
    <w:rsid w:val="00B02713"/>
    <w:rsid w:val="00B03F24"/>
    <w:rsid w:val="00B05C24"/>
    <w:rsid w:val="00B05DBC"/>
    <w:rsid w:val="00B139AA"/>
    <w:rsid w:val="00B16A68"/>
    <w:rsid w:val="00B24D71"/>
    <w:rsid w:val="00B26C70"/>
    <w:rsid w:val="00B30A5D"/>
    <w:rsid w:val="00B30E51"/>
    <w:rsid w:val="00B31835"/>
    <w:rsid w:val="00B34C7F"/>
    <w:rsid w:val="00B3557B"/>
    <w:rsid w:val="00B35C8C"/>
    <w:rsid w:val="00B36083"/>
    <w:rsid w:val="00B45BED"/>
    <w:rsid w:val="00B50E6E"/>
    <w:rsid w:val="00B51FEB"/>
    <w:rsid w:val="00B64D68"/>
    <w:rsid w:val="00B6696B"/>
    <w:rsid w:val="00B70C2E"/>
    <w:rsid w:val="00B74D82"/>
    <w:rsid w:val="00B75E6D"/>
    <w:rsid w:val="00B7707B"/>
    <w:rsid w:val="00B82869"/>
    <w:rsid w:val="00B82FD8"/>
    <w:rsid w:val="00B864A1"/>
    <w:rsid w:val="00B91FF0"/>
    <w:rsid w:val="00B96A81"/>
    <w:rsid w:val="00B97B9E"/>
    <w:rsid w:val="00BA68CC"/>
    <w:rsid w:val="00BA74EA"/>
    <w:rsid w:val="00BB751D"/>
    <w:rsid w:val="00BC0952"/>
    <w:rsid w:val="00BC6CF7"/>
    <w:rsid w:val="00BC75CF"/>
    <w:rsid w:val="00BD0526"/>
    <w:rsid w:val="00BD47A1"/>
    <w:rsid w:val="00BD5437"/>
    <w:rsid w:val="00BE0305"/>
    <w:rsid w:val="00BF248D"/>
    <w:rsid w:val="00BF32CA"/>
    <w:rsid w:val="00BF4128"/>
    <w:rsid w:val="00C00942"/>
    <w:rsid w:val="00C11BF1"/>
    <w:rsid w:val="00C11EE2"/>
    <w:rsid w:val="00C15F62"/>
    <w:rsid w:val="00C20457"/>
    <w:rsid w:val="00C2173D"/>
    <w:rsid w:val="00C40902"/>
    <w:rsid w:val="00C5035E"/>
    <w:rsid w:val="00C545CA"/>
    <w:rsid w:val="00C5740B"/>
    <w:rsid w:val="00C57910"/>
    <w:rsid w:val="00C60077"/>
    <w:rsid w:val="00C61021"/>
    <w:rsid w:val="00C6142A"/>
    <w:rsid w:val="00C63278"/>
    <w:rsid w:val="00C64F84"/>
    <w:rsid w:val="00C712DA"/>
    <w:rsid w:val="00C73060"/>
    <w:rsid w:val="00C82CE8"/>
    <w:rsid w:val="00C83932"/>
    <w:rsid w:val="00C87506"/>
    <w:rsid w:val="00CA1CC7"/>
    <w:rsid w:val="00CA453F"/>
    <w:rsid w:val="00CA7EE1"/>
    <w:rsid w:val="00CB2182"/>
    <w:rsid w:val="00CB7025"/>
    <w:rsid w:val="00CC3D03"/>
    <w:rsid w:val="00CC7329"/>
    <w:rsid w:val="00CD4CC1"/>
    <w:rsid w:val="00CD6A52"/>
    <w:rsid w:val="00CF1311"/>
    <w:rsid w:val="00CF7881"/>
    <w:rsid w:val="00D0232C"/>
    <w:rsid w:val="00D21285"/>
    <w:rsid w:val="00D2213B"/>
    <w:rsid w:val="00D2272E"/>
    <w:rsid w:val="00D31954"/>
    <w:rsid w:val="00D38853"/>
    <w:rsid w:val="00D40454"/>
    <w:rsid w:val="00D551F0"/>
    <w:rsid w:val="00D57F97"/>
    <w:rsid w:val="00D64BA1"/>
    <w:rsid w:val="00D720D4"/>
    <w:rsid w:val="00D74008"/>
    <w:rsid w:val="00D74791"/>
    <w:rsid w:val="00D74C92"/>
    <w:rsid w:val="00D76584"/>
    <w:rsid w:val="00D83A2B"/>
    <w:rsid w:val="00D91360"/>
    <w:rsid w:val="00D91743"/>
    <w:rsid w:val="00DA6873"/>
    <w:rsid w:val="00DA72CB"/>
    <w:rsid w:val="00DB2B7B"/>
    <w:rsid w:val="00DB3499"/>
    <w:rsid w:val="00DB430C"/>
    <w:rsid w:val="00DB7C62"/>
    <w:rsid w:val="00DC3096"/>
    <w:rsid w:val="00DC5CA1"/>
    <w:rsid w:val="00DC73BF"/>
    <w:rsid w:val="00DD0F08"/>
    <w:rsid w:val="00DE5F68"/>
    <w:rsid w:val="00DF1190"/>
    <w:rsid w:val="00DF22ED"/>
    <w:rsid w:val="00DF3035"/>
    <w:rsid w:val="00E021F3"/>
    <w:rsid w:val="00E07DC0"/>
    <w:rsid w:val="00E120C6"/>
    <w:rsid w:val="00E17710"/>
    <w:rsid w:val="00E2108C"/>
    <w:rsid w:val="00E21858"/>
    <w:rsid w:val="00E3114E"/>
    <w:rsid w:val="00E311EA"/>
    <w:rsid w:val="00E33F24"/>
    <w:rsid w:val="00E53EC8"/>
    <w:rsid w:val="00E54D0B"/>
    <w:rsid w:val="00E5778A"/>
    <w:rsid w:val="00E57952"/>
    <w:rsid w:val="00E61F73"/>
    <w:rsid w:val="00E63015"/>
    <w:rsid w:val="00E65B44"/>
    <w:rsid w:val="00E67F10"/>
    <w:rsid w:val="00E72D80"/>
    <w:rsid w:val="00E77584"/>
    <w:rsid w:val="00E81224"/>
    <w:rsid w:val="00E81ACE"/>
    <w:rsid w:val="00E87484"/>
    <w:rsid w:val="00E87C3D"/>
    <w:rsid w:val="00E91C6B"/>
    <w:rsid w:val="00EA58FB"/>
    <w:rsid w:val="00EB297D"/>
    <w:rsid w:val="00EB40B5"/>
    <w:rsid w:val="00EB5B32"/>
    <w:rsid w:val="00EC218C"/>
    <w:rsid w:val="00EC477F"/>
    <w:rsid w:val="00EC4D7F"/>
    <w:rsid w:val="00ED2F0C"/>
    <w:rsid w:val="00ED3548"/>
    <w:rsid w:val="00ED501F"/>
    <w:rsid w:val="00ED62A6"/>
    <w:rsid w:val="00EE0E49"/>
    <w:rsid w:val="00EE1ED2"/>
    <w:rsid w:val="00EE5F3C"/>
    <w:rsid w:val="00EE6038"/>
    <w:rsid w:val="00EE6C92"/>
    <w:rsid w:val="00EF280D"/>
    <w:rsid w:val="00EF4447"/>
    <w:rsid w:val="00EF4798"/>
    <w:rsid w:val="00EF5904"/>
    <w:rsid w:val="00EF5BB6"/>
    <w:rsid w:val="00EF77A8"/>
    <w:rsid w:val="00F04E27"/>
    <w:rsid w:val="00F05954"/>
    <w:rsid w:val="00F06350"/>
    <w:rsid w:val="00F1110A"/>
    <w:rsid w:val="00F144CE"/>
    <w:rsid w:val="00F14CDF"/>
    <w:rsid w:val="00F238ED"/>
    <w:rsid w:val="00F27702"/>
    <w:rsid w:val="00F30067"/>
    <w:rsid w:val="00F31AC8"/>
    <w:rsid w:val="00F350E8"/>
    <w:rsid w:val="00F3519A"/>
    <w:rsid w:val="00F449D8"/>
    <w:rsid w:val="00F4577A"/>
    <w:rsid w:val="00F56042"/>
    <w:rsid w:val="00F57FAB"/>
    <w:rsid w:val="00F62EE2"/>
    <w:rsid w:val="00F6470B"/>
    <w:rsid w:val="00F682BC"/>
    <w:rsid w:val="00F727BA"/>
    <w:rsid w:val="00F72EE1"/>
    <w:rsid w:val="00F75B6B"/>
    <w:rsid w:val="00F85F2D"/>
    <w:rsid w:val="00F91C0D"/>
    <w:rsid w:val="00F95912"/>
    <w:rsid w:val="00FA0E98"/>
    <w:rsid w:val="00FA104F"/>
    <w:rsid w:val="00FA6927"/>
    <w:rsid w:val="00FA6BFF"/>
    <w:rsid w:val="00FB06DB"/>
    <w:rsid w:val="00FB14B2"/>
    <w:rsid w:val="00FB18A2"/>
    <w:rsid w:val="00FB378B"/>
    <w:rsid w:val="00FB60C9"/>
    <w:rsid w:val="00FC0F87"/>
    <w:rsid w:val="00FD01A6"/>
    <w:rsid w:val="00FD34F7"/>
    <w:rsid w:val="00FD3966"/>
    <w:rsid w:val="00FD78D6"/>
    <w:rsid w:val="00FE2CDD"/>
    <w:rsid w:val="00FE531D"/>
    <w:rsid w:val="00FE6BF0"/>
    <w:rsid w:val="00FF15C6"/>
    <w:rsid w:val="00FF2206"/>
    <w:rsid w:val="00FF5804"/>
    <w:rsid w:val="00FF6945"/>
    <w:rsid w:val="01125E91"/>
    <w:rsid w:val="015DB4BD"/>
    <w:rsid w:val="0164720D"/>
    <w:rsid w:val="01868610"/>
    <w:rsid w:val="018930E0"/>
    <w:rsid w:val="01A30A3A"/>
    <w:rsid w:val="01A631F4"/>
    <w:rsid w:val="01E12EA0"/>
    <w:rsid w:val="01E5C925"/>
    <w:rsid w:val="02195D3D"/>
    <w:rsid w:val="02544E04"/>
    <w:rsid w:val="0254EFCE"/>
    <w:rsid w:val="026A01EB"/>
    <w:rsid w:val="02764D99"/>
    <w:rsid w:val="0297574D"/>
    <w:rsid w:val="029AF0E4"/>
    <w:rsid w:val="029C65B3"/>
    <w:rsid w:val="02C044F3"/>
    <w:rsid w:val="02CD33AD"/>
    <w:rsid w:val="02CDB68C"/>
    <w:rsid w:val="02EE539C"/>
    <w:rsid w:val="02F1BA22"/>
    <w:rsid w:val="032BF9B5"/>
    <w:rsid w:val="0353A686"/>
    <w:rsid w:val="036F8807"/>
    <w:rsid w:val="0375C3FA"/>
    <w:rsid w:val="038F6336"/>
    <w:rsid w:val="03ADFC1F"/>
    <w:rsid w:val="03BDD52E"/>
    <w:rsid w:val="04231A19"/>
    <w:rsid w:val="0435C526"/>
    <w:rsid w:val="044297A7"/>
    <w:rsid w:val="0449F8E6"/>
    <w:rsid w:val="046473A4"/>
    <w:rsid w:val="0469040E"/>
    <w:rsid w:val="04850CB8"/>
    <w:rsid w:val="048520C8"/>
    <w:rsid w:val="04B8299D"/>
    <w:rsid w:val="04C2CB75"/>
    <w:rsid w:val="04EF3FFD"/>
    <w:rsid w:val="0533BCEA"/>
    <w:rsid w:val="0542FFD9"/>
    <w:rsid w:val="057C77C7"/>
    <w:rsid w:val="057F771B"/>
    <w:rsid w:val="05B2BBF5"/>
    <w:rsid w:val="05C7599D"/>
    <w:rsid w:val="05D5F773"/>
    <w:rsid w:val="060742D6"/>
    <w:rsid w:val="060A5EF0"/>
    <w:rsid w:val="0620D98C"/>
    <w:rsid w:val="0620F129"/>
    <w:rsid w:val="06295AE4"/>
    <w:rsid w:val="0651ED9A"/>
    <w:rsid w:val="066D22E3"/>
    <w:rsid w:val="06BEB623"/>
    <w:rsid w:val="06C8C62D"/>
    <w:rsid w:val="06CBE8AF"/>
    <w:rsid w:val="06EA596A"/>
    <w:rsid w:val="070F9E4D"/>
    <w:rsid w:val="0710238A"/>
    <w:rsid w:val="074F5D76"/>
    <w:rsid w:val="074F8E40"/>
    <w:rsid w:val="077ED452"/>
    <w:rsid w:val="07B21A13"/>
    <w:rsid w:val="081F7951"/>
    <w:rsid w:val="0849351D"/>
    <w:rsid w:val="084F4ED3"/>
    <w:rsid w:val="087AB48C"/>
    <w:rsid w:val="087AC096"/>
    <w:rsid w:val="087D50D9"/>
    <w:rsid w:val="0883E876"/>
    <w:rsid w:val="08A0416A"/>
    <w:rsid w:val="090CA6EA"/>
    <w:rsid w:val="0927D4F7"/>
    <w:rsid w:val="095B72F7"/>
    <w:rsid w:val="09837756"/>
    <w:rsid w:val="098516F1"/>
    <w:rsid w:val="09B8F841"/>
    <w:rsid w:val="09D15F2D"/>
    <w:rsid w:val="09E41B97"/>
    <w:rsid w:val="0A4B7230"/>
    <w:rsid w:val="0A6F16EA"/>
    <w:rsid w:val="0A901CF0"/>
    <w:rsid w:val="0ADAB3F9"/>
    <w:rsid w:val="0AF7355A"/>
    <w:rsid w:val="0B0C127A"/>
    <w:rsid w:val="0B0FFCA7"/>
    <w:rsid w:val="0B145FD2"/>
    <w:rsid w:val="0B2A6F4D"/>
    <w:rsid w:val="0B3EA64E"/>
    <w:rsid w:val="0B91D836"/>
    <w:rsid w:val="0BB976FA"/>
    <w:rsid w:val="0BDF7837"/>
    <w:rsid w:val="0BE8A38F"/>
    <w:rsid w:val="0C2B215D"/>
    <w:rsid w:val="0C53FEED"/>
    <w:rsid w:val="0C5567B2"/>
    <w:rsid w:val="0C5D1E56"/>
    <w:rsid w:val="0C858B36"/>
    <w:rsid w:val="0CDF6C61"/>
    <w:rsid w:val="0D2FFD3C"/>
    <w:rsid w:val="0D35FDD3"/>
    <w:rsid w:val="0D7F1C76"/>
    <w:rsid w:val="0D9B0B9C"/>
    <w:rsid w:val="0DBF722B"/>
    <w:rsid w:val="0DDBC15A"/>
    <w:rsid w:val="0DE96512"/>
    <w:rsid w:val="0E25C582"/>
    <w:rsid w:val="0E5FF37C"/>
    <w:rsid w:val="0E75CD88"/>
    <w:rsid w:val="0E77786E"/>
    <w:rsid w:val="0E8BCB21"/>
    <w:rsid w:val="0EADBDB1"/>
    <w:rsid w:val="0EB1C7AF"/>
    <w:rsid w:val="0EC3A6D2"/>
    <w:rsid w:val="0EF9CAC6"/>
    <w:rsid w:val="0F1AAAB6"/>
    <w:rsid w:val="0F55E91A"/>
    <w:rsid w:val="0F6AE0D9"/>
    <w:rsid w:val="0F75A72D"/>
    <w:rsid w:val="0F9714E6"/>
    <w:rsid w:val="0FA3BE6B"/>
    <w:rsid w:val="0FB6285E"/>
    <w:rsid w:val="0FC25450"/>
    <w:rsid w:val="0FD03839"/>
    <w:rsid w:val="0FD592A1"/>
    <w:rsid w:val="0FDFA238"/>
    <w:rsid w:val="10057E1C"/>
    <w:rsid w:val="100A9B19"/>
    <w:rsid w:val="1015D27D"/>
    <w:rsid w:val="104D612E"/>
    <w:rsid w:val="10544702"/>
    <w:rsid w:val="1086E1A3"/>
    <w:rsid w:val="1094E8EC"/>
    <w:rsid w:val="10B61ADA"/>
    <w:rsid w:val="10D5B17B"/>
    <w:rsid w:val="10D61A3A"/>
    <w:rsid w:val="10DA862A"/>
    <w:rsid w:val="10F022BF"/>
    <w:rsid w:val="10FC37B0"/>
    <w:rsid w:val="1134865C"/>
    <w:rsid w:val="1140957B"/>
    <w:rsid w:val="11667147"/>
    <w:rsid w:val="11791B92"/>
    <w:rsid w:val="119E2372"/>
    <w:rsid w:val="11DAF85A"/>
    <w:rsid w:val="11FA7667"/>
    <w:rsid w:val="12030698"/>
    <w:rsid w:val="120A470B"/>
    <w:rsid w:val="1212BB69"/>
    <w:rsid w:val="126A71CE"/>
    <w:rsid w:val="1291B7C1"/>
    <w:rsid w:val="1297EC51"/>
    <w:rsid w:val="12FAC87D"/>
    <w:rsid w:val="13343700"/>
    <w:rsid w:val="13403C40"/>
    <w:rsid w:val="13A38180"/>
    <w:rsid w:val="13B6F53E"/>
    <w:rsid w:val="13DF4B1C"/>
    <w:rsid w:val="14140317"/>
    <w:rsid w:val="14290950"/>
    <w:rsid w:val="1450B87A"/>
    <w:rsid w:val="147C3008"/>
    <w:rsid w:val="14B81F76"/>
    <w:rsid w:val="14E17E8F"/>
    <w:rsid w:val="14E31D3D"/>
    <w:rsid w:val="1545C067"/>
    <w:rsid w:val="156F9A52"/>
    <w:rsid w:val="1589A94D"/>
    <w:rsid w:val="1591BD7A"/>
    <w:rsid w:val="1593D337"/>
    <w:rsid w:val="159F75B2"/>
    <w:rsid w:val="15A84400"/>
    <w:rsid w:val="15A908EE"/>
    <w:rsid w:val="15BFB3FD"/>
    <w:rsid w:val="15CAB85F"/>
    <w:rsid w:val="15F836BF"/>
    <w:rsid w:val="1604E746"/>
    <w:rsid w:val="16520B53"/>
    <w:rsid w:val="1657B634"/>
    <w:rsid w:val="16773886"/>
    <w:rsid w:val="168708AB"/>
    <w:rsid w:val="1693217C"/>
    <w:rsid w:val="170B6AB3"/>
    <w:rsid w:val="173B4613"/>
    <w:rsid w:val="17674776"/>
    <w:rsid w:val="17675605"/>
    <w:rsid w:val="177B7A9D"/>
    <w:rsid w:val="1783DF3A"/>
    <w:rsid w:val="17A22860"/>
    <w:rsid w:val="17B74B79"/>
    <w:rsid w:val="17E47F6B"/>
    <w:rsid w:val="1807A823"/>
    <w:rsid w:val="180AB8BC"/>
    <w:rsid w:val="18158D74"/>
    <w:rsid w:val="181683B4"/>
    <w:rsid w:val="181918F7"/>
    <w:rsid w:val="183E5898"/>
    <w:rsid w:val="18663B27"/>
    <w:rsid w:val="18976D78"/>
    <w:rsid w:val="18AB0E6C"/>
    <w:rsid w:val="18D229D9"/>
    <w:rsid w:val="18D71674"/>
    <w:rsid w:val="18DB889C"/>
    <w:rsid w:val="190317D7"/>
    <w:rsid w:val="190B2E76"/>
    <w:rsid w:val="192D58FD"/>
    <w:rsid w:val="1938C9F0"/>
    <w:rsid w:val="1956F605"/>
    <w:rsid w:val="198680C6"/>
    <w:rsid w:val="19888D0E"/>
    <w:rsid w:val="19B026BE"/>
    <w:rsid w:val="19B47F24"/>
    <w:rsid w:val="19D64D7D"/>
    <w:rsid w:val="1A2BD071"/>
    <w:rsid w:val="1A48AF63"/>
    <w:rsid w:val="1A7EC24C"/>
    <w:rsid w:val="1A864871"/>
    <w:rsid w:val="1A950BBF"/>
    <w:rsid w:val="1AAE4291"/>
    <w:rsid w:val="1AED7C2D"/>
    <w:rsid w:val="1B3F48E5"/>
    <w:rsid w:val="1B40A74A"/>
    <w:rsid w:val="1B4EE32C"/>
    <w:rsid w:val="1B5125CC"/>
    <w:rsid w:val="1B5934FF"/>
    <w:rsid w:val="1B5E2AB0"/>
    <w:rsid w:val="1B615920"/>
    <w:rsid w:val="1B6E22BD"/>
    <w:rsid w:val="1B83671E"/>
    <w:rsid w:val="1B9013D5"/>
    <w:rsid w:val="1BB234CC"/>
    <w:rsid w:val="1C09CA9B"/>
    <w:rsid w:val="1C1F4C64"/>
    <w:rsid w:val="1C8A8636"/>
    <w:rsid w:val="1CA561F3"/>
    <w:rsid w:val="1CC1F0E9"/>
    <w:rsid w:val="1CCEAACD"/>
    <w:rsid w:val="1CECF62D"/>
    <w:rsid w:val="1CF62F6E"/>
    <w:rsid w:val="1D2E476F"/>
    <w:rsid w:val="1D375C8D"/>
    <w:rsid w:val="1D6FAC35"/>
    <w:rsid w:val="1D83E28F"/>
    <w:rsid w:val="1D8F71F3"/>
    <w:rsid w:val="1D9506B5"/>
    <w:rsid w:val="1E00D447"/>
    <w:rsid w:val="1E188B28"/>
    <w:rsid w:val="1E459CC5"/>
    <w:rsid w:val="1E4F249C"/>
    <w:rsid w:val="1E4F7789"/>
    <w:rsid w:val="1E6E96AE"/>
    <w:rsid w:val="1E6EC7EA"/>
    <w:rsid w:val="1E7BAACE"/>
    <w:rsid w:val="1EC41DB8"/>
    <w:rsid w:val="1F284300"/>
    <w:rsid w:val="1F445580"/>
    <w:rsid w:val="1F75C771"/>
    <w:rsid w:val="1F7ACFDA"/>
    <w:rsid w:val="1F7E5CDF"/>
    <w:rsid w:val="1F9FCCF6"/>
    <w:rsid w:val="1FCB81B7"/>
    <w:rsid w:val="1FF506F1"/>
    <w:rsid w:val="1FF9B5E7"/>
    <w:rsid w:val="1FFC4D70"/>
    <w:rsid w:val="2026C20C"/>
    <w:rsid w:val="202FE5D3"/>
    <w:rsid w:val="206F2152"/>
    <w:rsid w:val="20B2586A"/>
    <w:rsid w:val="21BDEACA"/>
    <w:rsid w:val="220E9F92"/>
    <w:rsid w:val="2253AD00"/>
    <w:rsid w:val="2273C206"/>
    <w:rsid w:val="2297B42B"/>
    <w:rsid w:val="22AC07F4"/>
    <w:rsid w:val="22C3C6EB"/>
    <w:rsid w:val="22D83E3E"/>
    <w:rsid w:val="22DEE525"/>
    <w:rsid w:val="22EF852C"/>
    <w:rsid w:val="2301B525"/>
    <w:rsid w:val="2324EBA5"/>
    <w:rsid w:val="23418801"/>
    <w:rsid w:val="2342390D"/>
    <w:rsid w:val="2352ABFC"/>
    <w:rsid w:val="2361206D"/>
    <w:rsid w:val="23693DEE"/>
    <w:rsid w:val="23B4B265"/>
    <w:rsid w:val="23BF759D"/>
    <w:rsid w:val="23C69C9A"/>
    <w:rsid w:val="23CFE917"/>
    <w:rsid w:val="23F65937"/>
    <w:rsid w:val="23FDDB77"/>
    <w:rsid w:val="23FEB377"/>
    <w:rsid w:val="241E3B43"/>
    <w:rsid w:val="245E43D0"/>
    <w:rsid w:val="246EBFA4"/>
    <w:rsid w:val="24844F97"/>
    <w:rsid w:val="24964560"/>
    <w:rsid w:val="249CB9C0"/>
    <w:rsid w:val="24F7E142"/>
    <w:rsid w:val="24FB5EA8"/>
    <w:rsid w:val="25561084"/>
    <w:rsid w:val="2556BDDB"/>
    <w:rsid w:val="25868760"/>
    <w:rsid w:val="258B029D"/>
    <w:rsid w:val="26272524"/>
    <w:rsid w:val="263215C1"/>
    <w:rsid w:val="2644F8E2"/>
    <w:rsid w:val="264FA724"/>
    <w:rsid w:val="26507874"/>
    <w:rsid w:val="26546838"/>
    <w:rsid w:val="26548BAC"/>
    <w:rsid w:val="267523C9"/>
    <w:rsid w:val="26982DE5"/>
    <w:rsid w:val="26ACD87C"/>
    <w:rsid w:val="26B3FE32"/>
    <w:rsid w:val="26E81168"/>
    <w:rsid w:val="270D3FF6"/>
    <w:rsid w:val="27309ADB"/>
    <w:rsid w:val="275398DF"/>
    <w:rsid w:val="2796D7F5"/>
    <w:rsid w:val="27A1A671"/>
    <w:rsid w:val="27ACBF55"/>
    <w:rsid w:val="27C28D89"/>
    <w:rsid w:val="2810887C"/>
    <w:rsid w:val="2871CFD4"/>
    <w:rsid w:val="289D94F0"/>
    <w:rsid w:val="28A47C61"/>
    <w:rsid w:val="28AAB823"/>
    <w:rsid w:val="28C547C2"/>
    <w:rsid w:val="28D6E881"/>
    <w:rsid w:val="28F527C4"/>
    <w:rsid w:val="28F999A0"/>
    <w:rsid w:val="290F60D4"/>
    <w:rsid w:val="291E8EAA"/>
    <w:rsid w:val="295804CD"/>
    <w:rsid w:val="29672F56"/>
    <w:rsid w:val="2969B683"/>
    <w:rsid w:val="298B3C31"/>
    <w:rsid w:val="29C746A7"/>
    <w:rsid w:val="29CA71B2"/>
    <w:rsid w:val="2A439722"/>
    <w:rsid w:val="2AC9F830"/>
    <w:rsid w:val="2B195FDE"/>
    <w:rsid w:val="2B1CA451"/>
    <w:rsid w:val="2B3731DC"/>
    <w:rsid w:val="2B68CD85"/>
    <w:rsid w:val="2B9B0B9D"/>
    <w:rsid w:val="2BA6C4B8"/>
    <w:rsid w:val="2BC53C1D"/>
    <w:rsid w:val="2BCA8782"/>
    <w:rsid w:val="2BE46E8B"/>
    <w:rsid w:val="2C3EE2D6"/>
    <w:rsid w:val="2C3F9CBF"/>
    <w:rsid w:val="2C514672"/>
    <w:rsid w:val="2C6C6822"/>
    <w:rsid w:val="2C8E381B"/>
    <w:rsid w:val="2CA3C2A6"/>
    <w:rsid w:val="2CEA8B70"/>
    <w:rsid w:val="2D37F25B"/>
    <w:rsid w:val="2D45DA73"/>
    <w:rsid w:val="2D4F3CC1"/>
    <w:rsid w:val="2DAC2229"/>
    <w:rsid w:val="2DB20B37"/>
    <w:rsid w:val="2E0D2A47"/>
    <w:rsid w:val="2E3BAB17"/>
    <w:rsid w:val="2E6A55B1"/>
    <w:rsid w:val="2E9AEC40"/>
    <w:rsid w:val="2EA9BD6D"/>
    <w:rsid w:val="2EB4E98D"/>
    <w:rsid w:val="2EB9711A"/>
    <w:rsid w:val="2ECA5BA0"/>
    <w:rsid w:val="2EDE2951"/>
    <w:rsid w:val="2EE1AAD4"/>
    <w:rsid w:val="2EEA9FDD"/>
    <w:rsid w:val="2EEC733B"/>
    <w:rsid w:val="2F022844"/>
    <w:rsid w:val="2F398FBE"/>
    <w:rsid w:val="2F713439"/>
    <w:rsid w:val="2F74709C"/>
    <w:rsid w:val="2F98265F"/>
    <w:rsid w:val="2FC63B0B"/>
    <w:rsid w:val="2FF37620"/>
    <w:rsid w:val="2FFB1405"/>
    <w:rsid w:val="2FFDD68C"/>
    <w:rsid w:val="3005249B"/>
    <w:rsid w:val="30537D74"/>
    <w:rsid w:val="30A02590"/>
    <w:rsid w:val="30B7890E"/>
    <w:rsid w:val="30BCE939"/>
    <w:rsid w:val="30C8780D"/>
    <w:rsid w:val="30E52405"/>
    <w:rsid w:val="30E5DEFC"/>
    <w:rsid w:val="31246506"/>
    <w:rsid w:val="31364D61"/>
    <w:rsid w:val="31561BF8"/>
    <w:rsid w:val="316068C4"/>
    <w:rsid w:val="31833EE2"/>
    <w:rsid w:val="31A20F80"/>
    <w:rsid w:val="31B4D1C1"/>
    <w:rsid w:val="31C17837"/>
    <w:rsid w:val="31C3DE22"/>
    <w:rsid w:val="31E22892"/>
    <w:rsid w:val="31F14C2C"/>
    <w:rsid w:val="31FAA46B"/>
    <w:rsid w:val="3203BF40"/>
    <w:rsid w:val="320A7447"/>
    <w:rsid w:val="3236D7E3"/>
    <w:rsid w:val="3238E9ED"/>
    <w:rsid w:val="3254EC61"/>
    <w:rsid w:val="325E8778"/>
    <w:rsid w:val="328EEA1A"/>
    <w:rsid w:val="32EA73CC"/>
    <w:rsid w:val="3307BDB0"/>
    <w:rsid w:val="33122EC1"/>
    <w:rsid w:val="3331A103"/>
    <w:rsid w:val="3332B4C7"/>
    <w:rsid w:val="339AB87D"/>
    <w:rsid w:val="340BD719"/>
    <w:rsid w:val="34248930"/>
    <w:rsid w:val="34367205"/>
    <w:rsid w:val="3498B2B0"/>
    <w:rsid w:val="34AF300B"/>
    <w:rsid w:val="34D3C9AD"/>
    <w:rsid w:val="34E8B4C7"/>
    <w:rsid w:val="34FBE982"/>
    <w:rsid w:val="35089A34"/>
    <w:rsid w:val="3514DCDD"/>
    <w:rsid w:val="3535CA28"/>
    <w:rsid w:val="3558416B"/>
    <w:rsid w:val="35D4B505"/>
    <w:rsid w:val="35D6F7BF"/>
    <w:rsid w:val="36082282"/>
    <w:rsid w:val="3609ABE2"/>
    <w:rsid w:val="365422A5"/>
    <w:rsid w:val="365CBAE7"/>
    <w:rsid w:val="3698C166"/>
    <w:rsid w:val="36A16B41"/>
    <w:rsid w:val="36B92F95"/>
    <w:rsid w:val="36CD877B"/>
    <w:rsid w:val="370399AA"/>
    <w:rsid w:val="37063D61"/>
    <w:rsid w:val="372C3650"/>
    <w:rsid w:val="377761C3"/>
    <w:rsid w:val="378CCC54"/>
    <w:rsid w:val="37A61AC2"/>
    <w:rsid w:val="37B92FD9"/>
    <w:rsid w:val="37C4C799"/>
    <w:rsid w:val="37F12C42"/>
    <w:rsid w:val="3809CE18"/>
    <w:rsid w:val="38211CF6"/>
    <w:rsid w:val="38271299"/>
    <w:rsid w:val="382A7486"/>
    <w:rsid w:val="382B9CBE"/>
    <w:rsid w:val="3848C12A"/>
    <w:rsid w:val="386B5D4D"/>
    <w:rsid w:val="38A1A1BB"/>
    <w:rsid w:val="38B444D1"/>
    <w:rsid w:val="38D3A8C9"/>
    <w:rsid w:val="39043D81"/>
    <w:rsid w:val="394C63EE"/>
    <w:rsid w:val="394F4FF2"/>
    <w:rsid w:val="397C95B0"/>
    <w:rsid w:val="398B9075"/>
    <w:rsid w:val="3998D7D0"/>
    <w:rsid w:val="39A449D7"/>
    <w:rsid w:val="39CFFC6F"/>
    <w:rsid w:val="39DFFED0"/>
    <w:rsid w:val="39FDABDE"/>
    <w:rsid w:val="3A048D8C"/>
    <w:rsid w:val="3A0C25E3"/>
    <w:rsid w:val="3A1964C2"/>
    <w:rsid w:val="3A645D08"/>
    <w:rsid w:val="3A841618"/>
    <w:rsid w:val="3B03F10B"/>
    <w:rsid w:val="3B1A5BBE"/>
    <w:rsid w:val="3B3415BB"/>
    <w:rsid w:val="3B396785"/>
    <w:rsid w:val="3B4D7DDF"/>
    <w:rsid w:val="3B55F724"/>
    <w:rsid w:val="3BC586D4"/>
    <w:rsid w:val="3BD0D64B"/>
    <w:rsid w:val="3BE6B193"/>
    <w:rsid w:val="3C4DD80F"/>
    <w:rsid w:val="3C5807F6"/>
    <w:rsid w:val="3C6D0BF4"/>
    <w:rsid w:val="3C81CCDB"/>
    <w:rsid w:val="3CAD8340"/>
    <w:rsid w:val="3D052359"/>
    <w:rsid w:val="3D1FE04A"/>
    <w:rsid w:val="3D615A9B"/>
    <w:rsid w:val="3D6F7318"/>
    <w:rsid w:val="3D708A16"/>
    <w:rsid w:val="3DE25CDC"/>
    <w:rsid w:val="3DE2C6FA"/>
    <w:rsid w:val="3E10636E"/>
    <w:rsid w:val="3E227C41"/>
    <w:rsid w:val="3E2B0E69"/>
    <w:rsid w:val="3E305EE3"/>
    <w:rsid w:val="3E57B7AB"/>
    <w:rsid w:val="3E637EF4"/>
    <w:rsid w:val="3EA283DA"/>
    <w:rsid w:val="3EE693C7"/>
    <w:rsid w:val="3EE96EA8"/>
    <w:rsid w:val="3F1C3450"/>
    <w:rsid w:val="3F3DC925"/>
    <w:rsid w:val="3F493777"/>
    <w:rsid w:val="3FD7896C"/>
    <w:rsid w:val="3FE5BA2B"/>
    <w:rsid w:val="40164381"/>
    <w:rsid w:val="403F3DF3"/>
    <w:rsid w:val="40410EA9"/>
    <w:rsid w:val="4066EF1A"/>
    <w:rsid w:val="4091AA71"/>
    <w:rsid w:val="40AE97D9"/>
    <w:rsid w:val="40B9F039"/>
    <w:rsid w:val="40C73195"/>
    <w:rsid w:val="40E9D6D2"/>
    <w:rsid w:val="40F39C12"/>
    <w:rsid w:val="4124CC4E"/>
    <w:rsid w:val="413F5325"/>
    <w:rsid w:val="4156AA14"/>
    <w:rsid w:val="41793A7C"/>
    <w:rsid w:val="4179B15B"/>
    <w:rsid w:val="417EB7A7"/>
    <w:rsid w:val="418EB705"/>
    <w:rsid w:val="41CDF4DF"/>
    <w:rsid w:val="41D33868"/>
    <w:rsid w:val="42376CAF"/>
    <w:rsid w:val="424C358C"/>
    <w:rsid w:val="42785BDA"/>
    <w:rsid w:val="4279CAC2"/>
    <w:rsid w:val="429FE164"/>
    <w:rsid w:val="42A8D7E8"/>
    <w:rsid w:val="42BFC21A"/>
    <w:rsid w:val="42EB62CB"/>
    <w:rsid w:val="42F27A75"/>
    <w:rsid w:val="430CE4D7"/>
    <w:rsid w:val="4324033C"/>
    <w:rsid w:val="432F9E98"/>
    <w:rsid w:val="434408D6"/>
    <w:rsid w:val="43723B46"/>
    <w:rsid w:val="438D152A"/>
    <w:rsid w:val="439669EA"/>
    <w:rsid w:val="4397AC97"/>
    <w:rsid w:val="43993025"/>
    <w:rsid w:val="43A34BAA"/>
    <w:rsid w:val="43F37722"/>
    <w:rsid w:val="43FEF536"/>
    <w:rsid w:val="440A0E5C"/>
    <w:rsid w:val="4425EB31"/>
    <w:rsid w:val="447AA409"/>
    <w:rsid w:val="44846E89"/>
    <w:rsid w:val="4496191D"/>
    <w:rsid w:val="44E31EA8"/>
    <w:rsid w:val="45097D73"/>
    <w:rsid w:val="451184D5"/>
    <w:rsid w:val="451C9C9C"/>
    <w:rsid w:val="455A8346"/>
    <w:rsid w:val="4571F2D1"/>
    <w:rsid w:val="45724D77"/>
    <w:rsid w:val="457A4ECA"/>
    <w:rsid w:val="458CD0B2"/>
    <w:rsid w:val="45A8FF65"/>
    <w:rsid w:val="45AB458C"/>
    <w:rsid w:val="45B8274C"/>
    <w:rsid w:val="45F30D2D"/>
    <w:rsid w:val="460F819D"/>
    <w:rsid w:val="46172926"/>
    <w:rsid w:val="465C0070"/>
    <w:rsid w:val="4670CAEB"/>
    <w:rsid w:val="4690EA7D"/>
    <w:rsid w:val="46A22DB2"/>
    <w:rsid w:val="471F5B2E"/>
    <w:rsid w:val="47420523"/>
    <w:rsid w:val="47A452D8"/>
    <w:rsid w:val="47CF53A3"/>
    <w:rsid w:val="47D0942F"/>
    <w:rsid w:val="47EF18EF"/>
    <w:rsid w:val="48015BEA"/>
    <w:rsid w:val="4803B723"/>
    <w:rsid w:val="4827ACE0"/>
    <w:rsid w:val="484049BF"/>
    <w:rsid w:val="488B7C3A"/>
    <w:rsid w:val="48B9AE8B"/>
    <w:rsid w:val="48D1230E"/>
    <w:rsid w:val="4926233F"/>
    <w:rsid w:val="492BFDDD"/>
    <w:rsid w:val="49AEA8EB"/>
    <w:rsid w:val="49BE875C"/>
    <w:rsid w:val="49E747DE"/>
    <w:rsid w:val="4A280B51"/>
    <w:rsid w:val="4A2A8780"/>
    <w:rsid w:val="4B18892E"/>
    <w:rsid w:val="4B7E23C5"/>
    <w:rsid w:val="4B8BCB78"/>
    <w:rsid w:val="4B9B190E"/>
    <w:rsid w:val="4BC10F5F"/>
    <w:rsid w:val="4BC6FB96"/>
    <w:rsid w:val="4C037D25"/>
    <w:rsid w:val="4C0F2578"/>
    <w:rsid w:val="4C3DFC78"/>
    <w:rsid w:val="4C4199FC"/>
    <w:rsid w:val="4C50D0D5"/>
    <w:rsid w:val="4C75C964"/>
    <w:rsid w:val="4C761946"/>
    <w:rsid w:val="4C775101"/>
    <w:rsid w:val="4C886C8B"/>
    <w:rsid w:val="4C9392D5"/>
    <w:rsid w:val="4CA7FC03"/>
    <w:rsid w:val="4D238A73"/>
    <w:rsid w:val="4D3722B9"/>
    <w:rsid w:val="4D82041A"/>
    <w:rsid w:val="4DB08280"/>
    <w:rsid w:val="4DD00C47"/>
    <w:rsid w:val="4DEF2BC4"/>
    <w:rsid w:val="4DF67EAA"/>
    <w:rsid w:val="4DF929F3"/>
    <w:rsid w:val="4E58CA80"/>
    <w:rsid w:val="4E89C7CD"/>
    <w:rsid w:val="4E9525E5"/>
    <w:rsid w:val="4EB4A5F4"/>
    <w:rsid w:val="4EC3347F"/>
    <w:rsid w:val="4F0C326E"/>
    <w:rsid w:val="4F2F6096"/>
    <w:rsid w:val="4F346E0A"/>
    <w:rsid w:val="4F93BB64"/>
    <w:rsid w:val="4F94839A"/>
    <w:rsid w:val="4FB83FA6"/>
    <w:rsid w:val="4FDA527F"/>
    <w:rsid w:val="505035CE"/>
    <w:rsid w:val="50DF5640"/>
    <w:rsid w:val="51055CC8"/>
    <w:rsid w:val="51AFC95D"/>
    <w:rsid w:val="51CC8901"/>
    <w:rsid w:val="51D76295"/>
    <w:rsid w:val="5250D07F"/>
    <w:rsid w:val="52B8E848"/>
    <w:rsid w:val="52E85E38"/>
    <w:rsid w:val="53095F8D"/>
    <w:rsid w:val="531F95A6"/>
    <w:rsid w:val="53281B46"/>
    <w:rsid w:val="534ADAF8"/>
    <w:rsid w:val="53581B2A"/>
    <w:rsid w:val="535DD5F7"/>
    <w:rsid w:val="5379BD64"/>
    <w:rsid w:val="539C940D"/>
    <w:rsid w:val="53C0A9A3"/>
    <w:rsid w:val="53C97582"/>
    <w:rsid w:val="53DE9975"/>
    <w:rsid w:val="53E14330"/>
    <w:rsid w:val="53ECA0E0"/>
    <w:rsid w:val="543CFD8A"/>
    <w:rsid w:val="543E0951"/>
    <w:rsid w:val="546DC33B"/>
    <w:rsid w:val="54C6C688"/>
    <w:rsid w:val="54DFE522"/>
    <w:rsid w:val="54F7AF05"/>
    <w:rsid w:val="55145036"/>
    <w:rsid w:val="551EA692"/>
    <w:rsid w:val="5527A126"/>
    <w:rsid w:val="553D47B8"/>
    <w:rsid w:val="5558D9FA"/>
    <w:rsid w:val="556545E3"/>
    <w:rsid w:val="556B3408"/>
    <w:rsid w:val="5573B235"/>
    <w:rsid w:val="559B91B1"/>
    <w:rsid w:val="55A4EF6A"/>
    <w:rsid w:val="55BB38DA"/>
    <w:rsid w:val="55BBCFCF"/>
    <w:rsid w:val="56019AB7"/>
    <w:rsid w:val="5602CBAC"/>
    <w:rsid w:val="5604023E"/>
    <w:rsid w:val="56184F24"/>
    <w:rsid w:val="561ED60A"/>
    <w:rsid w:val="5645588E"/>
    <w:rsid w:val="56466C27"/>
    <w:rsid w:val="5651511F"/>
    <w:rsid w:val="565401BB"/>
    <w:rsid w:val="566056C1"/>
    <w:rsid w:val="56623954"/>
    <w:rsid w:val="566296E9"/>
    <w:rsid w:val="56732F26"/>
    <w:rsid w:val="56F4AA5B"/>
    <w:rsid w:val="572441A2"/>
    <w:rsid w:val="5747C903"/>
    <w:rsid w:val="57534A95"/>
    <w:rsid w:val="57E65F80"/>
    <w:rsid w:val="57F8768E"/>
    <w:rsid w:val="5813DC9F"/>
    <w:rsid w:val="58243B96"/>
    <w:rsid w:val="58A7B1C3"/>
    <w:rsid w:val="58BF7A57"/>
    <w:rsid w:val="58D2548C"/>
    <w:rsid w:val="58FAABDE"/>
    <w:rsid w:val="59035723"/>
    <w:rsid w:val="598973E1"/>
    <w:rsid w:val="59C82E15"/>
    <w:rsid w:val="59CBF20D"/>
    <w:rsid w:val="59FE8DAE"/>
    <w:rsid w:val="5A0B4540"/>
    <w:rsid w:val="5A942168"/>
    <w:rsid w:val="5A995818"/>
    <w:rsid w:val="5AABE8F7"/>
    <w:rsid w:val="5ABA134C"/>
    <w:rsid w:val="5AD63CCF"/>
    <w:rsid w:val="5B06AD60"/>
    <w:rsid w:val="5B1CDFAF"/>
    <w:rsid w:val="5B3E3583"/>
    <w:rsid w:val="5B76D236"/>
    <w:rsid w:val="5B8E378A"/>
    <w:rsid w:val="5B92AAAD"/>
    <w:rsid w:val="5B95A502"/>
    <w:rsid w:val="5BE4E06A"/>
    <w:rsid w:val="5C3EB49C"/>
    <w:rsid w:val="5C7DAF85"/>
    <w:rsid w:val="5CB8B010"/>
    <w:rsid w:val="5CBFF47F"/>
    <w:rsid w:val="5D0CA528"/>
    <w:rsid w:val="5DA28F08"/>
    <w:rsid w:val="5DC73F3E"/>
    <w:rsid w:val="5DD2ED3E"/>
    <w:rsid w:val="5DD7080D"/>
    <w:rsid w:val="5E23E912"/>
    <w:rsid w:val="5E274578"/>
    <w:rsid w:val="5E4FABBD"/>
    <w:rsid w:val="5E9C6585"/>
    <w:rsid w:val="5EB94ADB"/>
    <w:rsid w:val="5F031D10"/>
    <w:rsid w:val="5F1F5F30"/>
    <w:rsid w:val="5F7706E3"/>
    <w:rsid w:val="5F972137"/>
    <w:rsid w:val="5FBBDE83"/>
    <w:rsid w:val="5FC3BCCC"/>
    <w:rsid w:val="5FDE6494"/>
    <w:rsid w:val="5FED75F1"/>
    <w:rsid w:val="5FF31BCA"/>
    <w:rsid w:val="601A32AA"/>
    <w:rsid w:val="6033AC19"/>
    <w:rsid w:val="603D7F63"/>
    <w:rsid w:val="603F75C5"/>
    <w:rsid w:val="605C7F39"/>
    <w:rsid w:val="60744739"/>
    <w:rsid w:val="609B7712"/>
    <w:rsid w:val="609C35C8"/>
    <w:rsid w:val="60CF8E9F"/>
    <w:rsid w:val="60D3116E"/>
    <w:rsid w:val="60E5394C"/>
    <w:rsid w:val="60E733B7"/>
    <w:rsid w:val="60F3A116"/>
    <w:rsid w:val="610E0200"/>
    <w:rsid w:val="6129C640"/>
    <w:rsid w:val="613ADD03"/>
    <w:rsid w:val="616D204F"/>
    <w:rsid w:val="6174EC1F"/>
    <w:rsid w:val="61F410EA"/>
    <w:rsid w:val="6211D758"/>
    <w:rsid w:val="624A73FB"/>
    <w:rsid w:val="6252460B"/>
    <w:rsid w:val="627EE807"/>
    <w:rsid w:val="627FD433"/>
    <w:rsid w:val="629FEC1C"/>
    <w:rsid w:val="62D39325"/>
    <w:rsid w:val="62E2F46D"/>
    <w:rsid w:val="62F884DE"/>
    <w:rsid w:val="63476CD1"/>
    <w:rsid w:val="6380CF62"/>
    <w:rsid w:val="638DBB43"/>
    <w:rsid w:val="638E7354"/>
    <w:rsid w:val="63AF2461"/>
    <w:rsid w:val="63AFB8C3"/>
    <w:rsid w:val="63B021D3"/>
    <w:rsid w:val="63D3D68A"/>
    <w:rsid w:val="6406951F"/>
    <w:rsid w:val="640952CA"/>
    <w:rsid w:val="644DB786"/>
    <w:rsid w:val="644DD3D4"/>
    <w:rsid w:val="64581E98"/>
    <w:rsid w:val="6485AE65"/>
    <w:rsid w:val="649CB08D"/>
    <w:rsid w:val="64A23FE9"/>
    <w:rsid w:val="64A437E9"/>
    <w:rsid w:val="64A508E5"/>
    <w:rsid w:val="64AEB4A4"/>
    <w:rsid w:val="64B95C4A"/>
    <w:rsid w:val="65028B8E"/>
    <w:rsid w:val="652D17D8"/>
    <w:rsid w:val="65E9C7B1"/>
    <w:rsid w:val="65EA1E42"/>
    <w:rsid w:val="65F5ED37"/>
    <w:rsid w:val="660810AD"/>
    <w:rsid w:val="664D157A"/>
    <w:rsid w:val="66809513"/>
    <w:rsid w:val="668F607A"/>
    <w:rsid w:val="669257FE"/>
    <w:rsid w:val="66C46045"/>
    <w:rsid w:val="66CA9023"/>
    <w:rsid w:val="66E2B4A8"/>
    <w:rsid w:val="670DB9EC"/>
    <w:rsid w:val="671589A1"/>
    <w:rsid w:val="671602DA"/>
    <w:rsid w:val="6764EA41"/>
    <w:rsid w:val="67940E01"/>
    <w:rsid w:val="67AFC588"/>
    <w:rsid w:val="67D5F164"/>
    <w:rsid w:val="6849ABF3"/>
    <w:rsid w:val="68666084"/>
    <w:rsid w:val="686F0585"/>
    <w:rsid w:val="68776C12"/>
    <w:rsid w:val="688383CA"/>
    <w:rsid w:val="68A7E58A"/>
    <w:rsid w:val="68AA061B"/>
    <w:rsid w:val="68BB1CD2"/>
    <w:rsid w:val="68BBACA1"/>
    <w:rsid w:val="68D635CD"/>
    <w:rsid w:val="6918763C"/>
    <w:rsid w:val="69612E5A"/>
    <w:rsid w:val="69640BF6"/>
    <w:rsid w:val="698CE2BC"/>
    <w:rsid w:val="698CF831"/>
    <w:rsid w:val="69D32AEB"/>
    <w:rsid w:val="69E397FC"/>
    <w:rsid w:val="69EFEE10"/>
    <w:rsid w:val="6A01C3CF"/>
    <w:rsid w:val="6A29EFB1"/>
    <w:rsid w:val="6A4B42F3"/>
    <w:rsid w:val="6A5CF208"/>
    <w:rsid w:val="6A72062E"/>
    <w:rsid w:val="6A837F06"/>
    <w:rsid w:val="6A8BD09B"/>
    <w:rsid w:val="6AC7572D"/>
    <w:rsid w:val="6AFDB078"/>
    <w:rsid w:val="6B07B128"/>
    <w:rsid w:val="6B150668"/>
    <w:rsid w:val="6B1D3CF5"/>
    <w:rsid w:val="6B289F1F"/>
    <w:rsid w:val="6B4EA9ED"/>
    <w:rsid w:val="6B6DB6A7"/>
    <w:rsid w:val="6BDEE86F"/>
    <w:rsid w:val="6C10DCEA"/>
    <w:rsid w:val="6C14DA2E"/>
    <w:rsid w:val="6C1E1FE8"/>
    <w:rsid w:val="6C22164F"/>
    <w:rsid w:val="6C26C66C"/>
    <w:rsid w:val="6C2F6351"/>
    <w:rsid w:val="6C49802D"/>
    <w:rsid w:val="6CDBE0CC"/>
    <w:rsid w:val="6CFA41CC"/>
    <w:rsid w:val="6CFBF56E"/>
    <w:rsid w:val="6D175EA4"/>
    <w:rsid w:val="6D17AE7E"/>
    <w:rsid w:val="6D1C2D3D"/>
    <w:rsid w:val="6D20A94A"/>
    <w:rsid w:val="6D63BCE0"/>
    <w:rsid w:val="6D9D18E4"/>
    <w:rsid w:val="6DE5508E"/>
    <w:rsid w:val="6DEE06A2"/>
    <w:rsid w:val="6E30E7D9"/>
    <w:rsid w:val="6E517D9F"/>
    <w:rsid w:val="6E52BC10"/>
    <w:rsid w:val="6E55282C"/>
    <w:rsid w:val="6E6BE146"/>
    <w:rsid w:val="6E7DD7DD"/>
    <w:rsid w:val="6EA7C8E7"/>
    <w:rsid w:val="6ED8B3AA"/>
    <w:rsid w:val="6EFF49A5"/>
    <w:rsid w:val="6F4263F0"/>
    <w:rsid w:val="6F9C080F"/>
    <w:rsid w:val="6F9F669A"/>
    <w:rsid w:val="6FC41594"/>
    <w:rsid w:val="6FD608D3"/>
    <w:rsid w:val="7038F72C"/>
    <w:rsid w:val="7055BE5E"/>
    <w:rsid w:val="7068C353"/>
    <w:rsid w:val="7112DBC0"/>
    <w:rsid w:val="71176C42"/>
    <w:rsid w:val="714B0910"/>
    <w:rsid w:val="71679A94"/>
    <w:rsid w:val="716DB040"/>
    <w:rsid w:val="718A5CD2"/>
    <w:rsid w:val="718FC821"/>
    <w:rsid w:val="71A65487"/>
    <w:rsid w:val="71BA4FAC"/>
    <w:rsid w:val="71DCA811"/>
    <w:rsid w:val="721D4592"/>
    <w:rsid w:val="7237DE0C"/>
    <w:rsid w:val="724D6F94"/>
    <w:rsid w:val="728E97C9"/>
    <w:rsid w:val="72BF658D"/>
    <w:rsid w:val="72D6C0A8"/>
    <w:rsid w:val="72DFED96"/>
    <w:rsid w:val="730582E0"/>
    <w:rsid w:val="730A1F5D"/>
    <w:rsid w:val="731E0AB0"/>
    <w:rsid w:val="7322A1E0"/>
    <w:rsid w:val="732389E2"/>
    <w:rsid w:val="732C7506"/>
    <w:rsid w:val="7353927C"/>
    <w:rsid w:val="736675AF"/>
    <w:rsid w:val="73BC253A"/>
    <w:rsid w:val="73D81656"/>
    <w:rsid w:val="7413455D"/>
    <w:rsid w:val="7420D5FA"/>
    <w:rsid w:val="7476FB0A"/>
    <w:rsid w:val="749A5FF6"/>
    <w:rsid w:val="75170A6B"/>
    <w:rsid w:val="753ED8CF"/>
    <w:rsid w:val="7545441C"/>
    <w:rsid w:val="755CC767"/>
    <w:rsid w:val="756DDD75"/>
    <w:rsid w:val="75783C1A"/>
    <w:rsid w:val="75A3DBF7"/>
    <w:rsid w:val="75ABAE79"/>
    <w:rsid w:val="7626AFA1"/>
    <w:rsid w:val="764CBC65"/>
    <w:rsid w:val="765EB055"/>
    <w:rsid w:val="76647B49"/>
    <w:rsid w:val="767BD048"/>
    <w:rsid w:val="76DA138C"/>
    <w:rsid w:val="77062ED5"/>
    <w:rsid w:val="776DF345"/>
    <w:rsid w:val="7786DA29"/>
    <w:rsid w:val="779D7F47"/>
    <w:rsid w:val="77CA2394"/>
    <w:rsid w:val="77CDB0B3"/>
    <w:rsid w:val="789379DE"/>
    <w:rsid w:val="78A6B1EE"/>
    <w:rsid w:val="78AF00FD"/>
    <w:rsid w:val="78CB7A8C"/>
    <w:rsid w:val="78E7E722"/>
    <w:rsid w:val="78F4471D"/>
    <w:rsid w:val="78FB10AE"/>
    <w:rsid w:val="790E4148"/>
    <w:rsid w:val="79181F09"/>
    <w:rsid w:val="794D8BA5"/>
    <w:rsid w:val="7959F066"/>
    <w:rsid w:val="796C04AA"/>
    <w:rsid w:val="7982AF49"/>
    <w:rsid w:val="79D936B6"/>
    <w:rsid w:val="79EA7B8E"/>
    <w:rsid w:val="7A022BBC"/>
    <w:rsid w:val="7A06CB30"/>
    <w:rsid w:val="7A3A12CD"/>
    <w:rsid w:val="7A533F93"/>
    <w:rsid w:val="7A5F1410"/>
    <w:rsid w:val="7A6ED765"/>
    <w:rsid w:val="7ABBE061"/>
    <w:rsid w:val="7ABF945B"/>
    <w:rsid w:val="7AD5E1BC"/>
    <w:rsid w:val="7AF1EB56"/>
    <w:rsid w:val="7B3F3B73"/>
    <w:rsid w:val="7B565F1F"/>
    <w:rsid w:val="7B834533"/>
    <w:rsid w:val="7B9EF625"/>
    <w:rsid w:val="7BBBCCE7"/>
    <w:rsid w:val="7BF0E13F"/>
    <w:rsid w:val="7C447A45"/>
    <w:rsid w:val="7C49F728"/>
    <w:rsid w:val="7C514F0C"/>
    <w:rsid w:val="7C8D17BC"/>
    <w:rsid w:val="7CAEC7B3"/>
    <w:rsid w:val="7CFCEB89"/>
    <w:rsid w:val="7D70077C"/>
    <w:rsid w:val="7D7CC9F1"/>
    <w:rsid w:val="7D86364B"/>
    <w:rsid w:val="7D938A58"/>
    <w:rsid w:val="7D99D03B"/>
    <w:rsid w:val="7DBABD86"/>
    <w:rsid w:val="7E1E48FE"/>
    <w:rsid w:val="7E3BCB1C"/>
    <w:rsid w:val="7E4ABA0F"/>
    <w:rsid w:val="7E4D8C22"/>
    <w:rsid w:val="7E688F00"/>
    <w:rsid w:val="7EA14790"/>
    <w:rsid w:val="7EE88C53"/>
    <w:rsid w:val="7F1AF12B"/>
    <w:rsid w:val="7F1DB4C4"/>
    <w:rsid w:val="7F6490E8"/>
    <w:rsid w:val="7F67F396"/>
    <w:rsid w:val="7F79052A"/>
    <w:rsid w:val="7FA693F6"/>
    <w:rsid w:val="7FA6ECB6"/>
    <w:rsid w:val="7FF21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D496E"/>
  <w15:chartTrackingRefBased/>
  <w15:docId w15:val="{1468B25B-ABA9-E049-A7D5-930906FEA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47C5"/>
    <w:rPr>
      <w:sz w:val="16"/>
      <w:szCs w:val="16"/>
    </w:rPr>
  </w:style>
  <w:style w:type="paragraph" w:styleId="CommentText">
    <w:name w:val="annotation text"/>
    <w:basedOn w:val="Normal"/>
    <w:link w:val="CommentTextChar"/>
    <w:uiPriority w:val="99"/>
    <w:unhideWhenUsed/>
    <w:rsid w:val="008447C5"/>
    <w:rPr>
      <w:sz w:val="20"/>
      <w:szCs w:val="20"/>
    </w:rPr>
  </w:style>
  <w:style w:type="character" w:customStyle="1" w:styleId="CommentTextChar">
    <w:name w:val="Comment Text Char"/>
    <w:basedOn w:val="DefaultParagraphFont"/>
    <w:link w:val="CommentText"/>
    <w:uiPriority w:val="99"/>
    <w:rsid w:val="008447C5"/>
    <w:rPr>
      <w:sz w:val="20"/>
      <w:szCs w:val="20"/>
    </w:rPr>
  </w:style>
  <w:style w:type="paragraph" w:styleId="CommentSubject">
    <w:name w:val="annotation subject"/>
    <w:basedOn w:val="CommentText"/>
    <w:next w:val="CommentText"/>
    <w:link w:val="CommentSubjectChar"/>
    <w:uiPriority w:val="99"/>
    <w:semiHidden/>
    <w:unhideWhenUsed/>
    <w:rsid w:val="008447C5"/>
    <w:rPr>
      <w:b/>
      <w:bCs/>
    </w:rPr>
  </w:style>
  <w:style w:type="character" w:customStyle="1" w:styleId="CommentSubjectChar">
    <w:name w:val="Comment Subject Char"/>
    <w:basedOn w:val="CommentTextChar"/>
    <w:link w:val="CommentSubject"/>
    <w:uiPriority w:val="99"/>
    <w:semiHidden/>
    <w:rsid w:val="008447C5"/>
    <w:rPr>
      <w:b/>
      <w:bCs/>
      <w:sz w:val="20"/>
      <w:szCs w:val="20"/>
    </w:rPr>
  </w:style>
  <w:style w:type="paragraph" w:styleId="Bibliography">
    <w:name w:val="Bibliography"/>
    <w:basedOn w:val="Normal"/>
    <w:next w:val="Normal"/>
    <w:uiPriority w:val="37"/>
    <w:unhideWhenUsed/>
    <w:rsid w:val="00EF4447"/>
    <w:pPr>
      <w:spacing w:line="480" w:lineRule="auto"/>
      <w:ind w:left="720" w:hanging="720"/>
    </w:pPr>
  </w:style>
  <w:style w:type="character" w:styleId="Hyperlink">
    <w:name w:val="Hyperlink"/>
    <w:basedOn w:val="DefaultParagraphFont"/>
    <w:uiPriority w:val="99"/>
    <w:unhideWhenUsed/>
    <w:rsid w:val="001623E3"/>
    <w:rPr>
      <w:color w:val="0563C1" w:themeColor="hyperlink"/>
      <w:u w:val="single"/>
    </w:rPr>
  </w:style>
  <w:style w:type="character" w:styleId="UnresolvedMention">
    <w:name w:val="Unresolved Mention"/>
    <w:basedOn w:val="DefaultParagraphFont"/>
    <w:uiPriority w:val="99"/>
    <w:semiHidden/>
    <w:unhideWhenUsed/>
    <w:rsid w:val="001623E3"/>
    <w:rPr>
      <w:color w:val="605E5C"/>
      <w:shd w:val="clear" w:color="auto" w:fill="E1DFDD"/>
    </w:rPr>
  </w:style>
  <w:style w:type="table" w:styleId="TableGrid">
    <w:name w:val="Table Grid"/>
    <w:basedOn w:val="TableNormal"/>
    <w:uiPriority w:val="39"/>
    <w:rsid w:val="00C11E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636F2"/>
    <w:pPr>
      <w:tabs>
        <w:tab w:val="center" w:pos="4680"/>
        <w:tab w:val="right" w:pos="9360"/>
      </w:tabs>
    </w:pPr>
  </w:style>
  <w:style w:type="character" w:customStyle="1" w:styleId="HeaderChar">
    <w:name w:val="Header Char"/>
    <w:basedOn w:val="DefaultParagraphFont"/>
    <w:link w:val="Header"/>
    <w:uiPriority w:val="99"/>
    <w:rsid w:val="00A636F2"/>
  </w:style>
  <w:style w:type="paragraph" w:styleId="Footer">
    <w:name w:val="footer"/>
    <w:basedOn w:val="Normal"/>
    <w:link w:val="FooterChar"/>
    <w:uiPriority w:val="99"/>
    <w:unhideWhenUsed/>
    <w:rsid w:val="00A636F2"/>
    <w:pPr>
      <w:tabs>
        <w:tab w:val="center" w:pos="4680"/>
        <w:tab w:val="right" w:pos="9360"/>
      </w:tabs>
    </w:pPr>
  </w:style>
  <w:style w:type="character" w:customStyle="1" w:styleId="FooterChar">
    <w:name w:val="Footer Char"/>
    <w:basedOn w:val="DefaultParagraphFont"/>
    <w:link w:val="Footer"/>
    <w:uiPriority w:val="99"/>
    <w:rsid w:val="00A636F2"/>
  </w:style>
  <w:style w:type="paragraph" w:styleId="NormalWeb">
    <w:name w:val="Normal (Web)"/>
    <w:basedOn w:val="Normal"/>
    <w:uiPriority w:val="99"/>
    <w:unhideWhenUsed/>
    <w:rsid w:val="006E19F1"/>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2B1688"/>
    <w:pPr>
      <w:ind w:left="720"/>
      <w:contextualSpacing/>
    </w:pPr>
  </w:style>
  <w:style w:type="paragraph" w:styleId="Revision">
    <w:name w:val="Revision"/>
    <w:hidden/>
    <w:uiPriority w:val="99"/>
    <w:semiHidden/>
    <w:rsid w:val="007E00F1"/>
  </w:style>
  <w:style w:type="character" w:styleId="FollowedHyperlink">
    <w:name w:val="FollowedHyperlink"/>
    <w:basedOn w:val="DefaultParagraphFont"/>
    <w:uiPriority w:val="99"/>
    <w:semiHidden/>
    <w:unhideWhenUsed/>
    <w:rsid w:val="00F238ED"/>
    <w:rPr>
      <w:color w:val="954F72" w:themeColor="followedHyperlink"/>
      <w:u w:val="single"/>
    </w:rPr>
  </w:style>
  <w:style w:type="character" w:styleId="PlaceholderText">
    <w:name w:val="Placeholder Text"/>
    <w:basedOn w:val="DefaultParagraphFont"/>
    <w:uiPriority w:val="99"/>
    <w:semiHidden/>
    <w:rsid w:val="00016625"/>
    <w:rPr>
      <w:color w:val="808080"/>
    </w:rPr>
  </w:style>
  <w:style w:type="character" w:styleId="LineNumber">
    <w:name w:val="line number"/>
    <w:basedOn w:val="DefaultParagraphFont"/>
    <w:uiPriority w:val="99"/>
    <w:semiHidden/>
    <w:unhideWhenUsed/>
    <w:rsid w:val="00DC3096"/>
  </w:style>
  <w:style w:type="character" w:styleId="PageNumber">
    <w:name w:val="page number"/>
    <w:basedOn w:val="DefaultParagraphFont"/>
    <w:uiPriority w:val="99"/>
    <w:semiHidden/>
    <w:unhideWhenUsed/>
    <w:rsid w:val="00DC3096"/>
  </w:style>
  <w:style w:type="character" w:customStyle="1" w:styleId="hgkelc">
    <w:name w:val="hgkelc"/>
    <w:basedOn w:val="DefaultParagraphFont"/>
    <w:rsid w:val="00A048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039207">
      <w:bodyDiv w:val="1"/>
      <w:marLeft w:val="0"/>
      <w:marRight w:val="0"/>
      <w:marTop w:val="0"/>
      <w:marBottom w:val="0"/>
      <w:divBdr>
        <w:top w:val="none" w:sz="0" w:space="0" w:color="auto"/>
        <w:left w:val="none" w:sz="0" w:space="0" w:color="auto"/>
        <w:bottom w:val="none" w:sz="0" w:space="0" w:color="auto"/>
        <w:right w:val="none" w:sz="0" w:space="0" w:color="auto"/>
      </w:divBdr>
    </w:div>
    <w:div w:id="275062383">
      <w:bodyDiv w:val="1"/>
      <w:marLeft w:val="0"/>
      <w:marRight w:val="0"/>
      <w:marTop w:val="0"/>
      <w:marBottom w:val="0"/>
      <w:divBdr>
        <w:top w:val="none" w:sz="0" w:space="0" w:color="auto"/>
        <w:left w:val="none" w:sz="0" w:space="0" w:color="auto"/>
        <w:bottom w:val="none" w:sz="0" w:space="0" w:color="auto"/>
        <w:right w:val="none" w:sz="0" w:space="0" w:color="auto"/>
      </w:divBdr>
    </w:div>
    <w:div w:id="341589045">
      <w:bodyDiv w:val="1"/>
      <w:marLeft w:val="0"/>
      <w:marRight w:val="0"/>
      <w:marTop w:val="0"/>
      <w:marBottom w:val="0"/>
      <w:divBdr>
        <w:top w:val="none" w:sz="0" w:space="0" w:color="auto"/>
        <w:left w:val="none" w:sz="0" w:space="0" w:color="auto"/>
        <w:bottom w:val="none" w:sz="0" w:space="0" w:color="auto"/>
        <w:right w:val="none" w:sz="0" w:space="0" w:color="auto"/>
      </w:divBdr>
      <w:divsChild>
        <w:div w:id="1474131422">
          <w:marLeft w:val="0"/>
          <w:marRight w:val="0"/>
          <w:marTop w:val="0"/>
          <w:marBottom w:val="0"/>
          <w:divBdr>
            <w:top w:val="none" w:sz="0" w:space="0" w:color="auto"/>
            <w:left w:val="none" w:sz="0" w:space="0" w:color="auto"/>
            <w:bottom w:val="none" w:sz="0" w:space="0" w:color="auto"/>
            <w:right w:val="none" w:sz="0" w:space="0" w:color="auto"/>
          </w:divBdr>
        </w:div>
      </w:divsChild>
    </w:div>
    <w:div w:id="348606568">
      <w:bodyDiv w:val="1"/>
      <w:marLeft w:val="0"/>
      <w:marRight w:val="0"/>
      <w:marTop w:val="0"/>
      <w:marBottom w:val="0"/>
      <w:divBdr>
        <w:top w:val="none" w:sz="0" w:space="0" w:color="auto"/>
        <w:left w:val="none" w:sz="0" w:space="0" w:color="auto"/>
        <w:bottom w:val="none" w:sz="0" w:space="0" w:color="auto"/>
        <w:right w:val="none" w:sz="0" w:space="0" w:color="auto"/>
      </w:divBdr>
      <w:divsChild>
        <w:div w:id="1678725703">
          <w:marLeft w:val="0"/>
          <w:marRight w:val="0"/>
          <w:marTop w:val="0"/>
          <w:marBottom w:val="0"/>
          <w:divBdr>
            <w:top w:val="none" w:sz="0" w:space="0" w:color="auto"/>
            <w:left w:val="none" w:sz="0" w:space="0" w:color="auto"/>
            <w:bottom w:val="none" w:sz="0" w:space="0" w:color="auto"/>
            <w:right w:val="none" w:sz="0" w:space="0" w:color="auto"/>
          </w:divBdr>
          <w:divsChild>
            <w:div w:id="582181277">
              <w:marLeft w:val="0"/>
              <w:marRight w:val="0"/>
              <w:marTop w:val="0"/>
              <w:marBottom w:val="0"/>
              <w:divBdr>
                <w:top w:val="none" w:sz="0" w:space="0" w:color="auto"/>
                <w:left w:val="none" w:sz="0" w:space="0" w:color="auto"/>
                <w:bottom w:val="none" w:sz="0" w:space="0" w:color="auto"/>
                <w:right w:val="none" w:sz="0" w:space="0" w:color="auto"/>
              </w:divBdr>
              <w:divsChild>
                <w:div w:id="59729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308143">
      <w:bodyDiv w:val="1"/>
      <w:marLeft w:val="0"/>
      <w:marRight w:val="0"/>
      <w:marTop w:val="0"/>
      <w:marBottom w:val="0"/>
      <w:divBdr>
        <w:top w:val="none" w:sz="0" w:space="0" w:color="auto"/>
        <w:left w:val="none" w:sz="0" w:space="0" w:color="auto"/>
        <w:bottom w:val="none" w:sz="0" w:space="0" w:color="auto"/>
        <w:right w:val="none" w:sz="0" w:space="0" w:color="auto"/>
      </w:divBdr>
    </w:div>
    <w:div w:id="531459277">
      <w:bodyDiv w:val="1"/>
      <w:marLeft w:val="0"/>
      <w:marRight w:val="0"/>
      <w:marTop w:val="0"/>
      <w:marBottom w:val="0"/>
      <w:divBdr>
        <w:top w:val="none" w:sz="0" w:space="0" w:color="auto"/>
        <w:left w:val="none" w:sz="0" w:space="0" w:color="auto"/>
        <w:bottom w:val="none" w:sz="0" w:space="0" w:color="auto"/>
        <w:right w:val="none" w:sz="0" w:space="0" w:color="auto"/>
      </w:divBdr>
    </w:div>
    <w:div w:id="939798279">
      <w:bodyDiv w:val="1"/>
      <w:marLeft w:val="0"/>
      <w:marRight w:val="0"/>
      <w:marTop w:val="0"/>
      <w:marBottom w:val="0"/>
      <w:divBdr>
        <w:top w:val="none" w:sz="0" w:space="0" w:color="auto"/>
        <w:left w:val="none" w:sz="0" w:space="0" w:color="auto"/>
        <w:bottom w:val="none" w:sz="0" w:space="0" w:color="auto"/>
        <w:right w:val="none" w:sz="0" w:space="0" w:color="auto"/>
      </w:divBdr>
    </w:div>
    <w:div w:id="1033384642">
      <w:bodyDiv w:val="1"/>
      <w:marLeft w:val="0"/>
      <w:marRight w:val="0"/>
      <w:marTop w:val="0"/>
      <w:marBottom w:val="0"/>
      <w:divBdr>
        <w:top w:val="none" w:sz="0" w:space="0" w:color="auto"/>
        <w:left w:val="none" w:sz="0" w:space="0" w:color="auto"/>
        <w:bottom w:val="none" w:sz="0" w:space="0" w:color="auto"/>
        <w:right w:val="none" w:sz="0" w:space="0" w:color="auto"/>
      </w:divBdr>
      <w:divsChild>
        <w:div w:id="425733020">
          <w:marLeft w:val="0"/>
          <w:marRight w:val="0"/>
          <w:marTop w:val="0"/>
          <w:marBottom w:val="0"/>
          <w:divBdr>
            <w:top w:val="none" w:sz="0" w:space="0" w:color="auto"/>
            <w:left w:val="none" w:sz="0" w:space="0" w:color="auto"/>
            <w:bottom w:val="none" w:sz="0" w:space="0" w:color="auto"/>
            <w:right w:val="none" w:sz="0" w:space="0" w:color="auto"/>
          </w:divBdr>
        </w:div>
      </w:divsChild>
    </w:div>
    <w:div w:id="1170221238">
      <w:bodyDiv w:val="1"/>
      <w:marLeft w:val="0"/>
      <w:marRight w:val="0"/>
      <w:marTop w:val="0"/>
      <w:marBottom w:val="0"/>
      <w:divBdr>
        <w:top w:val="none" w:sz="0" w:space="0" w:color="auto"/>
        <w:left w:val="none" w:sz="0" w:space="0" w:color="auto"/>
        <w:bottom w:val="none" w:sz="0" w:space="0" w:color="auto"/>
        <w:right w:val="none" w:sz="0" w:space="0" w:color="auto"/>
      </w:divBdr>
      <w:divsChild>
        <w:div w:id="530414531">
          <w:marLeft w:val="0"/>
          <w:marRight w:val="0"/>
          <w:marTop w:val="0"/>
          <w:marBottom w:val="0"/>
          <w:divBdr>
            <w:top w:val="none" w:sz="0" w:space="0" w:color="auto"/>
            <w:left w:val="none" w:sz="0" w:space="0" w:color="auto"/>
            <w:bottom w:val="none" w:sz="0" w:space="0" w:color="auto"/>
            <w:right w:val="none" w:sz="0" w:space="0" w:color="auto"/>
          </w:divBdr>
        </w:div>
      </w:divsChild>
    </w:div>
    <w:div w:id="1232736500">
      <w:bodyDiv w:val="1"/>
      <w:marLeft w:val="0"/>
      <w:marRight w:val="0"/>
      <w:marTop w:val="0"/>
      <w:marBottom w:val="0"/>
      <w:divBdr>
        <w:top w:val="none" w:sz="0" w:space="0" w:color="auto"/>
        <w:left w:val="none" w:sz="0" w:space="0" w:color="auto"/>
        <w:bottom w:val="none" w:sz="0" w:space="0" w:color="auto"/>
        <w:right w:val="none" w:sz="0" w:space="0" w:color="auto"/>
      </w:divBdr>
    </w:div>
    <w:div w:id="1278294962">
      <w:bodyDiv w:val="1"/>
      <w:marLeft w:val="0"/>
      <w:marRight w:val="0"/>
      <w:marTop w:val="0"/>
      <w:marBottom w:val="0"/>
      <w:divBdr>
        <w:top w:val="none" w:sz="0" w:space="0" w:color="auto"/>
        <w:left w:val="none" w:sz="0" w:space="0" w:color="auto"/>
        <w:bottom w:val="none" w:sz="0" w:space="0" w:color="auto"/>
        <w:right w:val="none" w:sz="0" w:space="0" w:color="auto"/>
      </w:divBdr>
      <w:divsChild>
        <w:div w:id="542596261">
          <w:marLeft w:val="0"/>
          <w:marRight w:val="0"/>
          <w:marTop w:val="0"/>
          <w:marBottom w:val="0"/>
          <w:divBdr>
            <w:top w:val="none" w:sz="0" w:space="0" w:color="auto"/>
            <w:left w:val="none" w:sz="0" w:space="0" w:color="auto"/>
            <w:bottom w:val="none" w:sz="0" w:space="0" w:color="auto"/>
            <w:right w:val="none" w:sz="0" w:space="0" w:color="auto"/>
          </w:divBdr>
        </w:div>
      </w:divsChild>
    </w:div>
    <w:div w:id="1484128510">
      <w:bodyDiv w:val="1"/>
      <w:marLeft w:val="0"/>
      <w:marRight w:val="0"/>
      <w:marTop w:val="0"/>
      <w:marBottom w:val="0"/>
      <w:divBdr>
        <w:top w:val="none" w:sz="0" w:space="0" w:color="auto"/>
        <w:left w:val="none" w:sz="0" w:space="0" w:color="auto"/>
        <w:bottom w:val="none" w:sz="0" w:space="0" w:color="auto"/>
        <w:right w:val="none" w:sz="0" w:space="0" w:color="auto"/>
      </w:divBdr>
      <w:divsChild>
        <w:div w:id="1854032586">
          <w:marLeft w:val="0"/>
          <w:marRight w:val="0"/>
          <w:marTop w:val="0"/>
          <w:marBottom w:val="0"/>
          <w:divBdr>
            <w:top w:val="none" w:sz="0" w:space="0" w:color="auto"/>
            <w:left w:val="none" w:sz="0" w:space="0" w:color="auto"/>
            <w:bottom w:val="none" w:sz="0" w:space="0" w:color="auto"/>
            <w:right w:val="none" w:sz="0" w:space="0" w:color="auto"/>
          </w:divBdr>
        </w:div>
      </w:divsChild>
    </w:div>
    <w:div w:id="1647860320">
      <w:bodyDiv w:val="1"/>
      <w:marLeft w:val="0"/>
      <w:marRight w:val="0"/>
      <w:marTop w:val="0"/>
      <w:marBottom w:val="0"/>
      <w:divBdr>
        <w:top w:val="none" w:sz="0" w:space="0" w:color="auto"/>
        <w:left w:val="none" w:sz="0" w:space="0" w:color="auto"/>
        <w:bottom w:val="none" w:sz="0" w:space="0" w:color="auto"/>
        <w:right w:val="none" w:sz="0" w:space="0" w:color="auto"/>
      </w:divBdr>
      <w:divsChild>
        <w:div w:id="16142447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microsoft.com/office/2020/10/relationships/intelligence" Target="intelligence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B9972-F813-4B4C-8270-DB0E97001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1</TotalTime>
  <Pages>37</Pages>
  <Words>54058</Words>
  <Characters>308137</Characters>
  <Application>Microsoft Office Word</Application>
  <DocSecurity>0</DocSecurity>
  <Lines>2567</Lines>
  <Paragraphs>722</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6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on,David Steven</dc:creator>
  <cp:keywords/>
  <dc:description/>
  <cp:lastModifiedBy>Mason,David Steven</cp:lastModifiedBy>
  <cp:revision>36</cp:revision>
  <cp:lastPrinted>2023-03-15T19:56:00Z</cp:lastPrinted>
  <dcterms:created xsi:type="dcterms:W3CDTF">2023-02-17T19:17:00Z</dcterms:created>
  <dcterms:modified xsi:type="dcterms:W3CDTF">2023-03-22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KBW4e9E"/&gt;&lt;style id="http://www.zotero.org/styles/apa" locale="en-US" hasBibliography="1" bibliographyStyleHasBeenSet="1"/&gt;&lt;prefs&gt;&lt;pref name="fieldType" value="Field"/&gt;&lt;/prefs&gt;&lt;/data&gt;</vt:lpwstr>
  </property>
</Properties>
</file>